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CF0823" w14:textId="74CE9170" w:rsidR="00284C70" w:rsidRPr="00284C70" w:rsidRDefault="00C6680B" w:rsidP="00356A7C">
      <w:pPr>
        <w:pStyle w:val="Heading5"/>
        <w:wordWrap w:val="0"/>
        <w:spacing w:before="720"/>
        <w:ind w:left="0" w:right="0"/>
        <w:jc w:val="right"/>
        <w:rPr>
          <w:rFonts w:ascii="Times New Roman Bold" w:hAnsi="Times New Roman Bold" w:cs="Times New Roman"/>
          <w:color w:val="FFFFFF" w:themeColor="background1"/>
          <w:sz w:val="36"/>
          <w:szCs w:val="36"/>
        </w:rPr>
      </w:pPr>
      <w:r w:rsidRPr="001F4CB6">
        <w:rPr>
          <w:rFonts w:ascii="Times New Roman Bold" w:hAnsi="Times New Roman Bold" w:cs="Times New Roman"/>
          <w:noProof/>
          <w:color w:val="FFFFFF" w:themeColor="background1"/>
          <w:sz w:val="52"/>
          <w:szCs w:val="52"/>
        </w:rPr>
        <mc:AlternateContent>
          <mc:Choice Requires="wpg">
            <w:drawing>
              <wp:anchor distT="0" distB="0" distL="114300" distR="114300" simplePos="0" relativeHeight="251655168" behindDoc="1" locked="0" layoutInCell="1" allowOverlap="1" wp14:anchorId="6B6FE433" wp14:editId="26F8F49E">
                <wp:simplePos x="0" y="0"/>
                <wp:positionH relativeFrom="page">
                  <wp:posOffset>-9427</wp:posOffset>
                </wp:positionH>
                <wp:positionV relativeFrom="page">
                  <wp:posOffset>3079</wp:posOffset>
                </wp:positionV>
                <wp:extent cx="7571105" cy="10688955"/>
                <wp:effectExtent l="0" t="0" r="0" b="0"/>
                <wp:wrapNone/>
                <wp:docPr id="851" name="Group 5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71105" cy="10688955"/>
                          <a:chOff x="-10" y="-10"/>
                          <a:chExt cx="11926" cy="16838"/>
                        </a:xfrm>
                      </wpg:grpSpPr>
                      <pic:pic xmlns:pic="http://schemas.openxmlformats.org/drawingml/2006/picture">
                        <pic:nvPicPr>
                          <pic:cNvPr id="852" name="Picture 60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1437" y="1012"/>
                            <a:ext cx="3687"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3" name="Line 604"/>
                        <wps:cNvCnPr/>
                        <wps:spPr bwMode="auto">
                          <a:xfrm>
                            <a:off x="1402" y="1534"/>
                            <a:ext cx="2608" cy="0"/>
                          </a:xfrm>
                          <a:prstGeom prst="line">
                            <a:avLst/>
                          </a:prstGeom>
                          <a:noFill/>
                          <a:ln w="36004">
                            <a:solidFill>
                              <a:srgbClr val="231F20"/>
                            </a:solidFill>
                            <a:round/>
                            <a:headEnd/>
                            <a:tailEnd/>
                          </a:ln>
                          <a:extLst>
                            <a:ext uri="{909E8E84-426E-40DD-AFC4-6F175D3DCCD1}">
                              <a14:hiddenFill xmlns:a14="http://schemas.microsoft.com/office/drawing/2010/main">
                                <a:noFill/>
                              </a14:hiddenFill>
                            </a:ext>
                          </a:extLst>
                        </wps:spPr>
                        <wps:bodyPr/>
                      </wps:wsp>
                      <wps:wsp>
                        <wps:cNvPr id="854" name="Line 603"/>
                        <wps:cNvCnPr/>
                        <wps:spPr bwMode="auto">
                          <a:xfrm>
                            <a:off x="4010" y="1534"/>
                            <a:ext cx="1191" cy="0"/>
                          </a:xfrm>
                          <a:prstGeom prst="line">
                            <a:avLst/>
                          </a:prstGeom>
                          <a:noFill/>
                          <a:ln w="36004">
                            <a:solidFill>
                              <a:srgbClr val="C0C2C4"/>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855" name="Picture 60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906" cy="147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56" name="Picture 60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10" y="-10"/>
                            <a:ext cx="11926" cy="168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7" name="Freeform 600"/>
                        <wps:cNvSpPr>
                          <a:spLocks/>
                        </wps:cNvSpPr>
                        <wps:spPr bwMode="auto">
                          <a:xfrm>
                            <a:off x="7166" y="8419"/>
                            <a:ext cx="3974" cy="3974"/>
                          </a:xfrm>
                          <a:custGeom>
                            <a:avLst/>
                            <a:gdLst>
                              <a:gd name="T0" fmla="+- 0 9001 7166"/>
                              <a:gd name="T1" fmla="*/ T0 w 3974"/>
                              <a:gd name="T2" fmla="+- 0 8425 8419"/>
                              <a:gd name="T3" fmla="*/ 8425 h 3974"/>
                              <a:gd name="T4" fmla="+- 0 8779 7166"/>
                              <a:gd name="T5" fmla="*/ T4 w 3974"/>
                              <a:gd name="T6" fmla="+- 0 8454 8419"/>
                              <a:gd name="T7" fmla="*/ 8454 h 3974"/>
                              <a:gd name="T8" fmla="+- 0 8566 7166"/>
                              <a:gd name="T9" fmla="*/ T8 w 3974"/>
                              <a:gd name="T10" fmla="+- 0 8507 8419"/>
                              <a:gd name="T11" fmla="*/ 8507 h 3974"/>
                              <a:gd name="T12" fmla="+- 0 8362 7166"/>
                              <a:gd name="T13" fmla="*/ T12 w 3974"/>
                              <a:gd name="T14" fmla="+- 0 8582 8419"/>
                              <a:gd name="T15" fmla="*/ 8582 h 3974"/>
                              <a:gd name="T16" fmla="+- 0 8170 7166"/>
                              <a:gd name="T17" fmla="*/ T16 w 3974"/>
                              <a:gd name="T18" fmla="+- 0 8678 8419"/>
                              <a:gd name="T19" fmla="*/ 8678 h 3974"/>
                              <a:gd name="T20" fmla="+- 0 7990 7166"/>
                              <a:gd name="T21" fmla="*/ T20 w 3974"/>
                              <a:gd name="T22" fmla="+- 0 8794 8419"/>
                              <a:gd name="T23" fmla="*/ 8794 h 3974"/>
                              <a:gd name="T24" fmla="+- 0 7825 7166"/>
                              <a:gd name="T25" fmla="*/ T24 w 3974"/>
                              <a:gd name="T26" fmla="+- 0 8928 8419"/>
                              <a:gd name="T27" fmla="*/ 8928 h 3974"/>
                              <a:gd name="T28" fmla="+- 0 7674 7166"/>
                              <a:gd name="T29" fmla="*/ T28 w 3974"/>
                              <a:gd name="T30" fmla="+- 0 9078 8419"/>
                              <a:gd name="T31" fmla="*/ 9078 h 3974"/>
                              <a:gd name="T32" fmla="+- 0 7541 7166"/>
                              <a:gd name="T33" fmla="*/ T32 w 3974"/>
                              <a:gd name="T34" fmla="+- 0 9244 8419"/>
                              <a:gd name="T35" fmla="*/ 9244 h 3974"/>
                              <a:gd name="T36" fmla="+- 0 7425 7166"/>
                              <a:gd name="T37" fmla="*/ T36 w 3974"/>
                              <a:gd name="T38" fmla="+- 0 9424 8419"/>
                              <a:gd name="T39" fmla="*/ 9424 h 3974"/>
                              <a:gd name="T40" fmla="+- 0 7329 7166"/>
                              <a:gd name="T41" fmla="*/ T40 w 3974"/>
                              <a:gd name="T42" fmla="+- 0 9616 8419"/>
                              <a:gd name="T43" fmla="*/ 9616 h 3974"/>
                              <a:gd name="T44" fmla="+- 0 7254 7166"/>
                              <a:gd name="T45" fmla="*/ T44 w 3974"/>
                              <a:gd name="T46" fmla="+- 0 9819 8419"/>
                              <a:gd name="T47" fmla="*/ 9819 h 3974"/>
                              <a:gd name="T48" fmla="+- 0 7201 7166"/>
                              <a:gd name="T49" fmla="*/ T48 w 3974"/>
                              <a:gd name="T50" fmla="+- 0 10032 8419"/>
                              <a:gd name="T51" fmla="*/ 10032 h 3974"/>
                              <a:gd name="T52" fmla="+- 0 7171 7166"/>
                              <a:gd name="T53" fmla="*/ T52 w 3974"/>
                              <a:gd name="T54" fmla="+- 0 10254 8419"/>
                              <a:gd name="T55" fmla="*/ 10254 h 3974"/>
                              <a:gd name="T56" fmla="+- 0 7167 7166"/>
                              <a:gd name="T57" fmla="*/ T56 w 3974"/>
                              <a:gd name="T58" fmla="+- 0 10482 8419"/>
                              <a:gd name="T59" fmla="*/ 10482 h 3974"/>
                              <a:gd name="T60" fmla="+- 0 7188 7166"/>
                              <a:gd name="T61" fmla="*/ T60 w 3974"/>
                              <a:gd name="T62" fmla="+- 0 10706 8419"/>
                              <a:gd name="T63" fmla="*/ 10706 h 3974"/>
                              <a:gd name="T64" fmla="+- 0 7233 7166"/>
                              <a:gd name="T65" fmla="*/ T64 w 3974"/>
                              <a:gd name="T66" fmla="+- 0 10922 8419"/>
                              <a:gd name="T67" fmla="*/ 10922 h 3974"/>
                              <a:gd name="T68" fmla="+- 0 7301 7166"/>
                              <a:gd name="T69" fmla="*/ T68 w 3974"/>
                              <a:gd name="T70" fmla="+- 0 11129 8419"/>
                              <a:gd name="T71" fmla="*/ 11129 h 3974"/>
                              <a:gd name="T72" fmla="+- 0 7391 7166"/>
                              <a:gd name="T73" fmla="*/ T72 w 3974"/>
                              <a:gd name="T74" fmla="+- 0 11325 8419"/>
                              <a:gd name="T75" fmla="*/ 11325 h 3974"/>
                              <a:gd name="T76" fmla="+- 0 7500 7166"/>
                              <a:gd name="T77" fmla="*/ T76 w 3974"/>
                              <a:gd name="T78" fmla="+- 0 11509 8419"/>
                              <a:gd name="T79" fmla="*/ 11509 h 3974"/>
                              <a:gd name="T80" fmla="+- 0 7628 7166"/>
                              <a:gd name="T81" fmla="*/ T80 w 3974"/>
                              <a:gd name="T82" fmla="+- 0 11680 8419"/>
                              <a:gd name="T83" fmla="*/ 11680 h 3974"/>
                              <a:gd name="T84" fmla="+- 0 7773 7166"/>
                              <a:gd name="T85" fmla="*/ T84 w 3974"/>
                              <a:gd name="T86" fmla="+- 0 11836 8419"/>
                              <a:gd name="T87" fmla="*/ 11836 h 3974"/>
                              <a:gd name="T88" fmla="+- 0 7934 7166"/>
                              <a:gd name="T89" fmla="*/ T88 w 3974"/>
                              <a:gd name="T90" fmla="+- 0 11975 8419"/>
                              <a:gd name="T91" fmla="*/ 11975 h 3974"/>
                              <a:gd name="T92" fmla="+- 0 8109 7166"/>
                              <a:gd name="T93" fmla="*/ T92 w 3974"/>
                              <a:gd name="T94" fmla="+- 0 12097 8419"/>
                              <a:gd name="T95" fmla="*/ 12097 h 3974"/>
                              <a:gd name="T96" fmla="+- 0 8297 7166"/>
                              <a:gd name="T97" fmla="*/ T96 w 3974"/>
                              <a:gd name="T98" fmla="+- 0 12200 8419"/>
                              <a:gd name="T99" fmla="*/ 12200 h 3974"/>
                              <a:gd name="T100" fmla="+- 0 8497 7166"/>
                              <a:gd name="T101" fmla="*/ T100 w 3974"/>
                              <a:gd name="T102" fmla="+- 0 12282 8419"/>
                              <a:gd name="T103" fmla="*/ 12282 h 3974"/>
                              <a:gd name="T104" fmla="+- 0 8707 7166"/>
                              <a:gd name="T105" fmla="*/ T104 w 3974"/>
                              <a:gd name="T106" fmla="+- 0 12343 8419"/>
                              <a:gd name="T107" fmla="*/ 12343 h 3974"/>
                              <a:gd name="T108" fmla="+- 0 8926 7166"/>
                              <a:gd name="T109" fmla="*/ T108 w 3974"/>
                              <a:gd name="T110" fmla="+- 0 12380 8419"/>
                              <a:gd name="T111" fmla="*/ 12380 h 3974"/>
                              <a:gd name="T112" fmla="+- 0 9152 7166"/>
                              <a:gd name="T113" fmla="*/ T112 w 3974"/>
                              <a:gd name="T114" fmla="+- 0 12393 8419"/>
                              <a:gd name="T115" fmla="*/ 12393 h 3974"/>
                              <a:gd name="T116" fmla="+- 0 9379 7166"/>
                              <a:gd name="T117" fmla="*/ T116 w 3974"/>
                              <a:gd name="T118" fmla="+- 0 12380 8419"/>
                              <a:gd name="T119" fmla="*/ 12380 h 3974"/>
                              <a:gd name="T120" fmla="+- 0 9598 7166"/>
                              <a:gd name="T121" fmla="*/ T120 w 3974"/>
                              <a:gd name="T122" fmla="+- 0 12343 8419"/>
                              <a:gd name="T123" fmla="*/ 12343 h 3974"/>
                              <a:gd name="T124" fmla="+- 0 9808 7166"/>
                              <a:gd name="T125" fmla="*/ T124 w 3974"/>
                              <a:gd name="T126" fmla="+- 0 12282 8419"/>
                              <a:gd name="T127" fmla="*/ 12282 h 3974"/>
                              <a:gd name="T128" fmla="+- 0 10008 7166"/>
                              <a:gd name="T129" fmla="*/ T128 w 3974"/>
                              <a:gd name="T130" fmla="+- 0 12200 8419"/>
                              <a:gd name="T131" fmla="*/ 12200 h 3974"/>
                              <a:gd name="T132" fmla="+- 0 10196 7166"/>
                              <a:gd name="T133" fmla="*/ T132 w 3974"/>
                              <a:gd name="T134" fmla="+- 0 12097 8419"/>
                              <a:gd name="T135" fmla="*/ 12097 h 3974"/>
                              <a:gd name="T136" fmla="+- 0 10371 7166"/>
                              <a:gd name="T137" fmla="*/ T136 w 3974"/>
                              <a:gd name="T138" fmla="+- 0 11975 8419"/>
                              <a:gd name="T139" fmla="*/ 11975 h 3974"/>
                              <a:gd name="T140" fmla="+- 0 10532 7166"/>
                              <a:gd name="T141" fmla="*/ T140 w 3974"/>
                              <a:gd name="T142" fmla="+- 0 11836 8419"/>
                              <a:gd name="T143" fmla="*/ 11836 h 3974"/>
                              <a:gd name="T144" fmla="+- 0 10677 7166"/>
                              <a:gd name="T145" fmla="*/ T144 w 3974"/>
                              <a:gd name="T146" fmla="+- 0 11680 8419"/>
                              <a:gd name="T147" fmla="*/ 11680 h 3974"/>
                              <a:gd name="T148" fmla="+- 0 10805 7166"/>
                              <a:gd name="T149" fmla="*/ T148 w 3974"/>
                              <a:gd name="T150" fmla="+- 0 11509 8419"/>
                              <a:gd name="T151" fmla="*/ 11509 h 3974"/>
                              <a:gd name="T152" fmla="+- 0 10914 7166"/>
                              <a:gd name="T153" fmla="*/ T152 w 3974"/>
                              <a:gd name="T154" fmla="+- 0 11325 8419"/>
                              <a:gd name="T155" fmla="*/ 11325 h 3974"/>
                              <a:gd name="T156" fmla="+- 0 11004 7166"/>
                              <a:gd name="T157" fmla="*/ T156 w 3974"/>
                              <a:gd name="T158" fmla="+- 0 11129 8419"/>
                              <a:gd name="T159" fmla="*/ 11129 h 3974"/>
                              <a:gd name="T160" fmla="+- 0 11071 7166"/>
                              <a:gd name="T161" fmla="*/ T160 w 3974"/>
                              <a:gd name="T162" fmla="+- 0 10922 8419"/>
                              <a:gd name="T163" fmla="*/ 10922 h 3974"/>
                              <a:gd name="T164" fmla="+- 0 11117 7166"/>
                              <a:gd name="T165" fmla="*/ T164 w 3974"/>
                              <a:gd name="T166" fmla="+- 0 10706 8419"/>
                              <a:gd name="T167" fmla="*/ 10706 h 3974"/>
                              <a:gd name="T168" fmla="+- 0 11138 7166"/>
                              <a:gd name="T169" fmla="*/ T168 w 3974"/>
                              <a:gd name="T170" fmla="+- 0 10482 8419"/>
                              <a:gd name="T171" fmla="*/ 10482 h 3974"/>
                              <a:gd name="T172" fmla="+- 0 11134 7166"/>
                              <a:gd name="T173" fmla="*/ T172 w 3974"/>
                              <a:gd name="T174" fmla="+- 0 10254 8419"/>
                              <a:gd name="T175" fmla="*/ 10254 h 3974"/>
                              <a:gd name="T176" fmla="+- 0 11104 7166"/>
                              <a:gd name="T177" fmla="*/ T176 w 3974"/>
                              <a:gd name="T178" fmla="+- 0 10032 8419"/>
                              <a:gd name="T179" fmla="*/ 10032 h 3974"/>
                              <a:gd name="T180" fmla="+- 0 11051 7166"/>
                              <a:gd name="T181" fmla="*/ T180 w 3974"/>
                              <a:gd name="T182" fmla="+- 0 9819 8419"/>
                              <a:gd name="T183" fmla="*/ 9819 h 3974"/>
                              <a:gd name="T184" fmla="+- 0 10976 7166"/>
                              <a:gd name="T185" fmla="*/ T184 w 3974"/>
                              <a:gd name="T186" fmla="+- 0 9616 8419"/>
                              <a:gd name="T187" fmla="*/ 9616 h 3974"/>
                              <a:gd name="T188" fmla="+- 0 10880 7166"/>
                              <a:gd name="T189" fmla="*/ T188 w 3974"/>
                              <a:gd name="T190" fmla="+- 0 9424 8419"/>
                              <a:gd name="T191" fmla="*/ 9424 h 3974"/>
                              <a:gd name="T192" fmla="+- 0 10764 7166"/>
                              <a:gd name="T193" fmla="*/ T192 w 3974"/>
                              <a:gd name="T194" fmla="+- 0 9244 8419"/>
                              <a:gd name="T195" fmla="*/ 9244 h 3974"/>
                              <a:gd name="T196" fmla="+- 0 10631 7166"/>
                              <a:gd name="T197" fmla="*/ T196 w 3974"/>
                              <a:gd name="T198" fmla="+- 0 9078 8419"/>
                              <a:gd name="T199" fmla="*/ 9078 h 3974"/>
                              <a:gd name="T200" fmla="+- 0 10480 7166"/>
                              <a:gd name="T201" fmla="*/ T200 w 3974"/>
                              <a:gd name="T202" fmla="+- 0 8928 8419"/>
                              <a:gd name="T203" fmla="*/ 8928 h 3974"/>
                              <a:gd name="T204" fmla="+- 0 10314 7166"/>
                              <a:gd name="T205" fmla="*/ T204 w 3974"/>
                              <a:gd name="T206" fmla="+- 0 8794 8419"/>
                              <a:gd name="T207" fmla="*/ 8794 h 3974"/>
                              <a:gd name="T208" fmla="+- 0 10135 7166"/>
                              <a:gd name="T209" fmla="*/ T208 w 3974"/>
                              <a:gd name="T210" fmla="+- 0 8678 8419"/>
                              <a:gd name="T211" fmla="*/ 8678 h 3974"/>
                              <a:gd name="T212" fmla="+- 0 9942 7166"/>
                              <a:gd name="T213" fmla="*/ T212 w 3974"/>
                              <a:gd name="T214" fmla="+- 0 8582 8419"/>
                              <a:gd name="T215" fmla="*/ 8582 h 3974"/>
                              <a:gd name="T216" fmla="+- 0 9739 7166"/>
                              <a:gd name="T217" fmla="*/ T216 w 3974"/>
                              <a:gd name="T218" fmla="+- 0 8507 8419"/>
                              <a:gd name="T219" fmla="*/ 8507 h 3974"/>
                              <a:gd name="T220" fmla="+- 0 9526 7166"/>
                              <a:gd name="T221" fmla="*/ T220 w 3974"/>
                              <a:gd name="T222" fmla="+- 0 8454 8419"/>
                              <a:gd name="T223" fmla="*/ 8454 h 3974"/>
                              <a:gd name="T224" fmla="+- 0 9304 7166"/>
                              <a:gd name="T225" fmla="*/ T224 w 3974"/>
                              <a:gd name="T226" fmla="+- 0 8425 8419"/>
                              <a:gd name="T227" fmla="*/ 8425 h 39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3974" h="3974">
                                <a:moveTo>
                                  <a:pt x="1986" y="0"/>
                                </a:moveTo>
                                <a:lnTo>
                                  <a:pt x="1910" y="1"/>
                                </a:lnTo>
                                <a:lnTo>
                                  <a:pt x="1835" y="6"/>
                                </a:lnTo>
                                <a:lnTo>
                                  <a:pt x="1760" y="13"/>
                                </a:lnTo>
                                <a:lnTo>
                                  <a:pt x="1686" y="22"/>
                                </a:lnTo>
                                <a:lnTo>
                                  <a:pt x="1613" y="35"/>
                                </a:lnTo>
                                <a:lnTo>
                                  <a:pt x="1541" y="50"/>
                                </a:lnTo>
                                <a:lnTo>
                                  <a:pt x="1470" y="68"/>
                                </a:lnTo>
                                <a:lnTo>
                                  <a:pt x="1400" y="88"/>
                                </a:lnTo>
                                <a:lnTo>
                                  <a:pt x="1331" y="111"/>
                                </a:lnTo>
                                <a:lnTo>
                                  <a:pt x="1263" y="136"/>
                                </a:lnTo>
                                <a:lnTo>
                                  <a:pt x="1196" y="163"/>
                                </a:lnTo>
                                <a:lnTo>
                                  <a:pt x="1131" y="193"/>
                                </a:lnTo>
                                <a:lnTo>
                                  <a:pt x="1067" y="225"/>
                                </a:lnTo>
                                <a:lnTo>
                                  <a:pt x="1004" y="259"/>
                                </a:lnTo>
                                <a:lnTo>
                                  <a:pt x="943" y="296"/>
                                </a:lnTo>
                                <a:lnTo>
                                  <a:pt x="883" y="334"/>
                                </a:lnTo>
                                <a:lnTo>
                                  <a:pt x="824" y="375"/>
                                </a:lnTo>
                                <a:lnTo>
                                  <a:pt x="768" y="418"/>
                                </a:lnTo>
                                <a:lnTo>
                                  <a:pt x="712" y="462"/>
                                </a:lnTo>
                                <a:lnTo>
                                  <a:pt x="659" y="509"/>
                                </a:lnTo>
                                <a:lnTo>
                                  <a:pt x="607" y="557"/>
                                </a:lnTo>
                                <a:lnTo>
                                  <a:pt x="557" y="607"/>
                                </a:lnTo>
                                <a:lnTo>
                                  <a:pt x="508" y="659"/>
                                </a:lnTo>
                                <a:lnTo>
                                  <a:pt x="462" y="713"/>
                                </a:lnTo>
                                <a:lnTo>
                                  <a:pt x="417" y="768"/>
                                </a:lnTo>
                                <a:lnTo>
                                  <a:pt x="375" y="825"/>
                                </a:lnTo>
                                <a:lnTo>
                                  <a:pt x="334" y="883"/>
                                </a:lnTo>
                                <a:lnTo>
                                  <a:pt x="295" y="943"/>
                                </a:lnTo>
                                <a:lnTo>
                                  <a:pt x="259" y="1005"/>
                                </a:lnTo>
                                <a:lnTo>
                                  <a:pt x="225" y="1067"/>
                                </a:lnTo>
                                <a:lnTo>
                                  <a:pt x="193" y="1131"/>
                                </a:lnTo>
                                <a:lnTo>
                                  <a:pt x="163" y="1197"/>
                                </a:lnTo>
                                <a:lnTo>
                                  <a:pt x="135" y="1263"/>
                                </a:lnTo>
                                <a:lnTo>
                                  <a:pt x="110" y="1331"/>
                                </a:lnTo>
                                <a:lnTo>
                                  <a:pt x="88" y="1400"/>
                                </a:lnTo>
                                <a:lnTo>
                                  <a:pt x="67" y="1470"/>
                                </a:lnTo>
                                <a:lnTo>
                                  <a:pt x="50" y="1541"/>
                                </a:lnTo>
                                <a:lnTo>
                                  <a:pt x="35" y="1613"/>
                                </a:lnTo>
                                <a:lnTo>
                                  <a:pt x="22" y="1686"/>
                                </a:lnTo>
                                <a:lnTo>
                                  <a:pt x="12" y="1760"/>
                                </a:lnTo>
                                <a:lnTo>
                                  <a:pt x="5" y="1835"/>
                                </a:lnTo>
                                <a:lnTo>
                                  <a:pt x="1" y="1911"/>
                                </a:lnTo>
                                <a:lnTo>
                                  <a:pt x="0" y="1987"/>
                                </a:lnTo>
                                <a:lnTo>
                                  <a:pt x="1" y="2063"/>
                                </a:lnTo>
                                <a:lnTo>
                                  <a:pt x="5" y="2138"/>
                                </a:lnTo>
                                <a:lnTo>
                                  <a:pt x="12" y="2213"/>
                                </a:lnTo>
                                <a:lnTo>
                                  <a:pt x="22" y="2287"/>
                                </a:lnTo>
                                <a:lnTo>
                                  <a:pt x="35" y="2360"/>
                                </a:lnTo>
                                <a:lnTo>
                                  <a:pt x="50" y="2432"/>
                                </a:lnTo>
                                <a:lnTo>
                                  <a:pt x="67" y="2503"/>
                                </a:lnTo>
                                <a:lnTo>
                                  <a:pt x="88" y="2573"/>
                                </a:lnTo>
                                <a:lnTo>
                                  <a:pt x="110" y="2642"/>
                                </a:lnTo>
                                <a:lnTo>
                                  <a:pt x="135" y="2710"/>
                                </a:lnTo>
                                <a:lnTo>
                                  <a:pt x="163" y="2777"/>
                                </a:lnTo>
                                <a:lnTo>
                                  <a:pt x="193" y="2842"/>
                                </a:lnTo>
                                <a:lnTo>
                                  <a:pt x="225" y="2906"/>
                                </a:lnTo>
                                <a:lnTo>
                                  <a:pt x="259" y="2969"/>
                                </a:lnTo>
                                <a:lnTo>
                                  <a:pt x="295" y="3030"/>
                                </a:lnTo>
                                <a:lnTo>
                                  <a:pt x="334" y="3090"/>
                                </a:lnTo>
                                <a:lnTo>
                                  <a:pt x="375" y="3149"/>
                                </a:lnTo>
                                <a:lnTo>
                                  <a:pt x="417" y="3206"/>
                                </a:lnTo>
                                <a:lnTo>
                                  <a:pt x="462" y="3261"/>
                                </a:lnTo>
                                <a:lnTo>
                                  <a:pt x="508" y="3314"/>
                                </a:lnTo>
                                <a:lnTo>
                                  <a:pt x="557" y="3366"/>
                                </a:lnTo>
                                <a:lnTo>
                                  <a:pt x="607" y="3417"/>
                                </a:lnTo>
                                <a:lnTo>
                                  <a:pt x="659" y="3465"/>
                                </a:lnTo>
                                <a:lnTo>
                                  <a:pt x="712" y="3511"/>
                                </a:lnTo>
                                <a:lnTo>
                                  <a:pt x="768" y="3556"/>
                                </a:lnTo>
                                <a:lnTo>
                                  <a:pt x="824" y="3599"/>
                                </a:lnTo>
                                <a:lnTo>
                                  <a:pt x="883" y="3639"/>
                                </a:lnTo>
                                <a:lnTo>
                                  <a:pt x="943" y="3678"/>
                                </a:lnTo>
                                <a:lnTo>
                                  <a:pt x="1004" y="3714"/>
                                </a:lnTo>
                                <a:lnTo>
                                  <a:pt x="1067" y="3749"/>
                                </a:lnTo>
                                <a:lnTo>
                                  <a:pt x="1131" y="3781"/>
                                </a:lnTo>
                                <a:lnTo>
                                  <a:pt x="1196" y="3810"/>
                                </a:lnTo>
                                <a:lnTo>
                                  <a:pt x="1263" y="3838"/>
                                </a:lnTo>
                                <a:lnTo>
                                  <a:pt x="1331" y="3863"/>
                                </a:lnTo>
                                <a:lnTo>
                                  <a:pt x="1400" y="3886"/>
                                </a:lnTo>
                                <a:lnTo>
                                  <a:pt x="1470" y="3906"/>
                                </a:lnTo>
                                <a:lnTo>
                                  <a:pt x="1541" y="3924"/>
                                </a:lnTo>
                                <a:lnTo>
                                  <a:pt x="1613" y="3939"/>
                                </a:lnTo>
                                <a:lnTo>
                                  <a:pt x="1686" y="3951"/>
                                </a:lnTo>
                                <a:lnTo>
                                  <a:pt x="1760" y="3961"/>
                                </a:lnTo>
                                <a:lnTo>
                                  <a:pt x="1835" y="3968"/>
                                </a:lnTo>
                                <a:lnTo>
                                  <a:pt x="1910" y="3972"/>
                                </a:lnTo>
                                <a:lnTo>
                                  <a:pt x="1986" y="3974"/>
                                </a:lnTo>
                                <a:lnTo>
                                  <a:pt x="2063" y="3972"/>
                                </a:lnTo>
                                <a:lnTo>
                                  <a:pt x="2138" y="3968"/>
                                </a:lnTo>
                                <a:lnTo>
                                  <a:pt x="2213" y="3961"/>
                                </a:lnTo>
                                <a:lnTo>
                                  <a:pt x="2287" y="3951"/>
                                </a:lnTo>
                                <a:lnTo>
                                  <a:pt x="2360" y="3939"/>
                                </a:lnTo>
                                <a:lnTo>
                                  <a:pt x="2432" y="3924"/>
                                </a:lnTo>
                                <a:lnTo>
                                  <a:pt x="2503" y="3906"/>
                                </a:lnTo>
                                <a:lnTo>
                                  <a:pt x="2573" y="3886"/>
                                </a:lnTo>
                                <a:lnTo>
                                  <a:pt x="2642" y="3863"/>
                                </a:lnTo>
                                <a:lnTo>
                                  <a:pt x="2710" y="3838"/>
                                </a:lnTo>
                                <a:lnTo>
                                  <a:pt x="2776" y="3810"/>
                                </a:lnTo>
                                <a:lnTo>
                                  <a:pt x="2842" y="3781"/>
                                </a:lnTo>
                                <a:lnTo>
                                  <a:pt x="2906" y="3749"/>
                                </a:lnTo>
                                <a:lnTo>
                                  <a:pt x="2969" y="3714"/>
                                </a:lnTo>
                                <a:lnTo>
                                  <a:pt x="3030" y="3678"/>
                                </a:lnTo>
                                <a:lnTo>
                                  <a:pt x="3090" y="3639"/>
                                </a:lnTo>
                                <a:lnTo>
                                  <a:pt x="3148" y="3599"/>
                                </a:lnTo>
                                <a:lnTo>
                                  <a:pt x="3205" y="3556"/>
                                </a:lnTo>
                                <a:lnTo>
                                  <a:pt x="3260" y="3511"/>
                                </a:lnTo>
                                <a:lnTo>
                                  <a:pt x="3314" y="3465"/>
                                </a:lnTo>
                                <a:lnTo>
                                  <a:pt x="3366" y="3417"/>
                                </a:lnTo>
                                <a:lnTo>
                                  <a:pt x="3416" y="3366"/>
                                </a:lnTo>
                                <a:lnTo>
                                  <a:pt x="3465" y="3314"/>
                                </a:lnTo>
                                <a:lnTo>
                                  <a:pt x="3511" y="3261"/>
                                </a:lnTo>
                                <a:lnTo>
                                  <a:pt x="3556" y="3206"/>
                                </a:lnTo>
                                <a:lnTo>
                                  <a:pt x="3598" y="3149"/>
                                </a:lnTo>
                                <a:lnTo>
                                  <a:pt x="3639" y="3090"/>
                                </a:lnTo>
                                <a:lnTo>
                                  <a:pt x="3677" y="3030"/>
                                </a:lnTo>
                                <a:lnTo>
                                  <a:pt x="3714" y="2969"/>
                                </a:lnTo>
                                <a:lnTo>
                                  <a:pt x="3748" y="2906"/>
                                </a:lnTo>
                                <a:lnTo>
                                  <a:pt x="3780" y="2842"/>
                                </a:lnTo>
                                <a:lnTo>
                                  <a:pt x="3810" y="2777"/>
                                </a:lnTo>
                                <a:lnTo>
                                  <a:pt x="3838" y="2710"/>
                                </a:lnTo>
                                <a:lnTo>
                                  <a:pt x="3863" y="2642"/>
                                </a:lnTo>
                                <a:lnTo>
                                  <a:pt x="3885" y="2573"/>
                                </a:lnTo>
                                <a:lnTo>
                                  <a:pt x="3905" y="2503"/>
                                </a:lnTo>
                                <a:lnTo>
                                  <a:pt x="3923" y="2432"/>
                                </a:lnTo>
                                <a:lnTo>
                                  <a:pt x="3938" y="2360"/>
                                </a:lnTo>
                                <a:lnTo>
                                  <a:pt x="3951" y="2287"/>
                                </a:lnTo>
                                <a:lnTo>
                                  <a:pt x="3961" y="2213"/>
                                </a:lnTo>
                                <a:lnTo>
                                  <a:pt x="3968" y="2138"/>
                                </a:lnTo>
                                <a:lnTo>
                                  <a:pt x="3972" y="2063"/>
                                </a:lnTo>
                                <a:lnTo>
                                  <a:pt x="3973" y="1987"/>
                                </a:lnTo>
                                <a:lnTo>
                                  <a:pt x="3972" y="1911"/>
                                </a:lnTo>
                                <a:lnTo>
                                  <a:pt x="3968" y="1835"/>
                                </a:lnTo>
                                <a:lnTo>
                                  <a:pt x="3961" y="1760"/>
                                </a:lnTo>
                                <a:lnTo>
                                  <a:pt x="3951" y="1686"/>
                                </a:lnTo>
                                <a:lnTo>
                                  <a:pt x="3938" y="1613"/>
                                </a:lnTo>
                                <a:lnTo>
                                  <a:pt x="3923" y="1541"/>
                                </a:lnTo>
                                <a:lnTo>
                                  <a:pt x="3905" y="1470"/>
                                </a:lnTo>
                                <a:lnTo>
                                  <a:pt x="3885" y="1400"/>
                                </a:lnTo>
                                <a:lnTo>
                                  <a:pt x="3863" y="1331"/>
                                </a:lnTo>
                                <a:lnTo>
                                  <a:pt x="3838" y="1263"/>
                                </a:lnTo>
                                <a:lnTo>
                                  <a:pt x="3810" y="1197"/>
                                </a:lnTo>
                                <a:lnTo>
                                  <a:pt x="3780" y="1131"/>
                                </a:lnTo>
                                <a:lnTo>
                                  <a:pt x="3748" y="1067"/>
                                </a:lnTo>
                                <a:lnTo>
                                  <a:pt x="3714" y="1005"/>
                                </a:lnTo>
                                <a:lnTo>
                                  <a:pt x="3677" y="943"/>
                                </a:lnTo>
                                <a:lnTo>
                                  <a:pt x="3639" y="883"/>
                                </a:lnTo>
                                <a:lnTo>
                                  <a:pt x="3598" y="825"/>
                                </a:lnTo>
                                <a:lnTo>
                                  <a:pt x="3556" y="768"/>
                                </a:lnTo>
                                <a:lnTo>
                                  <a:pt x="3511" y="713"/>
                                </a:lnTo>
                                <a:lnTo>
                                  <a:pt x="3465" y="659"/>
                                </a:lnTo>
                                <a:lnTo>
                                  <a:pt x="3416" y="607"/>
                                </a:lnTo>
                                <a:lnTo>
                                  <a:pt x="3366" y="557"/>
                                </a:lnTo>
                                <a:lnTo>
                                  <a:pt x="3314" y="509"/>
                                </a:lnTo>
                                <a:lnTo>
                                  <a:pt x="3260" y="462"/>
                                </a:lnTo>
                                <a:lnTo>
                                  <a:pt x="3205" y="418"/>
                                </a:lnTo>
                                <a:lnTo>
                                  <a:pt x="3148" y="375"/>
                                </a:lnTo>
                                <a:lnTo>
                                  <a:pt x="3090" y="334"/>
                                </a:lnTo>
                                <a:lnTo>
                                  <a:pt x="3030" y="296"/>
                                </a:lnTo>
                                <a:lnTo>
                                  <a:pt x="2969" y="259"/>
                                </a:lnTo>
                                <a:lnTo>
                                  <a:pt x="2906" y="225"/>
                                </a:lnTo>
                                <a:lnTo>
                                  <a:pt x="2842" y="193"/>
                                </a:lnTo>
                                <a:lnTo>
                                  <a:pt x="2776" y="163"/>
                                </a:lnTo>
                                <a:lnTo>
                                  <a:pt x="2710" y="136"/>
                                </a:lnTo>
                                <a:lnTo>
                                  <a:pt x="2642" y="111"/>
                                </a:lnTo>
                                <a:lnTo>
                                  <a:pt x="2573" y="88"/>
                                </a:lnTo>
                                <a:lnTo>
                                  <a:pt x="2503" y="68"/>
                                </a:lnTo>
                                <a:lnTo>
                                  <a:pt x="2432" y="50"/>
                                </a:lnTo>
                                <a:lnTo>
                                  <a:pt x="2360" y="35"/>
                                </a:lnTo>
                                <a:lnTo>
                                  <a:pt x="2287" y="22"/>
                                </a:lnTo>
                                <a:lnTo>
                                  <a:pt x="2213" y="13"/>
                                </a:lnTo>
                                <a:lnTo>
                                  <a:pt x="2138" y="6"/>
                                </a:lnTo>
                                <a:lnTo>
                                  <a:pt x="2063" y="1"/>
                                </a:lnTo>
                                <a:lnTo>
                                  <a:pt x="198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58" name="Freeform 599"/>
                        <wps:cNvSpPr>
                          <a:spLocks/>
                        </wps:cNvSpPr>
                        <wps:spPr bwMode="auto">
                          <a:xfrm>
                            <a:off x="7166" y="8419"/>
                            <a:ext cx="3974" cy="3974"/>
                          </a:xfrm>
                          <a:custGeom>
                            <a:avLst/>
                            <a:gdLst>
                              <a:gd name="T0" fmla="+- 0 9001 7166"/>
                              <a:gd name="T1" fmla="*/ T0 w 3974"/>
                              <a:gd name="T2" fmla="+- 0 8425 8419"/>
                              <a:gd name="T3" fmla="*/ 8425 h 3974"/>
                              <a:gd name="T4" fmla="+- 0 8779 7166"/>
                              <a:gd name="T5" fmla="*/ T4 w 3974"/>
                              <a:gd name="T6" fmla="+- 0 8454 8419"/>
                              <a:gd name="T7" fmla="*/ 8454 h 3974"/>
                              <a:gd name="T8" fmla="+- 0 8566 7166"/>
                              <a:gd name="T9" fmla="*/ T8 w 3974"/>
                              <a:gd name="T10" fmla="+- 0 8507 8419"/>
                              <a:gd name="T11" fmla="*/ 8507 h 3974"/>
                              <a:gd name="T12" fmla="+- 0 8362 7166"/>
                              <a:gd name="T13" fmla="*/ T12 w 3974"/>
                              <a:gd name="T14" fmla="+- 0 8582 8419"/>
                              <a:gd name="T15" fmla="*/ 8582 h 3974"/>
                              <a:gd name="T16" fmla="+- 0 8170 7166"/>
                              <a:gd name="T17" fmla="*/ T16 w 3974"/>
                              <a:gd name="T18" fmla="+- 0 8678 8419"/>
                              <a:gd name="T19" fmla="*/ 8678 h 3974"/>
                              <a:gd name="T20" fmla="+- 0 7990 7166"/>
                              <a:gd name="T21" fmla="*/ T20 w 3974"/>
                              <a:gd name="T22" fmla="+- 0 8794 8419"/>
                              <a:gd name="T23" fmla="*/ 8794 h 3974"/>
                              <a:gd name="T24" fmla="+- 0 7825 7166"/>
                              <a:gd name="T25" fmla="*/ T24 w 3974"/>
                              <a:gd name="T26" fmla="+- 0 8928 8419"/>
                              <a:gd name="T27" fmla="*/ 8928 h 3974"/>
                              <a:gd name="T28" fmla="+- 0 7674 7166"/>
                              <a:gd name="T29" fmla="*/ T28 w 3974"/>
                              <a:gd name="T30" fmla="+- 0 9078 8419"/>
                              <a:gd name="T31" fmla="*/ 9078 h 3974"/>
                              <a:gd name="T32" fmla="+- 0 7541 7166"/>
                              <a:gd name="T33" fmla="*/ T32 w 3974"/>
                              <a:gd name="T34" fmla="+- 0 9244 8419"/>
                              <a:gd name="T35" fmla="*/ 9244 h 3974"/>
                              <a:gd name="T36" fmla="+- 0 7425 7166"/>
                              <a:gd name="T37" fmla="*/ T36 w 3974"/>
                              <a:gd name="T38" fmla="+- 0 9424 8419"/>
                              <a:gd name="T39" fmla="*/ 9424 h 3974"/>
                              <a:gd name="T40" fmla="+- 0 7329 7166"/>
                              <a:gd name="T41" fmla="*/ T40 w 3974"/>
                              <a:gd name="T42" fmla="+- 0 9616 8419"/>
                              <a:gd name="T43" fmla="*/ 9616 h 3974"/>
                              <a:gd name="T44" fmla="+- 0 7254 7166"/>
                              <a:gd name="T45" fmla="*/ T44 w 3974"/>
                              <a:gd name="T46" fmla="+- 0 9819 8419"/>
                              <a:gd name="T47" fmla="*/ 9819 h 3974"/>
                              <a:gd name="T48" fmla="+- 0 7201 7166"/>
                              <a:gd name="T49" fmla="*/ T48 w 3974"/>
                              <a:gd name="T50" fmla="+- 0 10032 8419"/>
                              <a:gd name="T51" fmla="*/ 10032 h 3974"/>
                              <a:gd name="T52" fmla="+- 0 7171 7166"/>
                              <a:gd name="T53" fmla="*/ T52 w 3974"/>
                              <a:gd name="T54" fmla="+- 0 10254 8419"/>
                              <a:gd name="T55" fmla="*/ 10254 h 3974"/>
                              <a:gd name="T56" fmla="+- 0 7167 7166"/>
                              <a:gd name="T57" fmla="*/ T56 w 3974"/>
                              <a:gd name="T58" fmla="+- 0 10482 8419"/>
                              <a:gd name="T59" fmla="*/ 10482 h 3974"/>
                              <a:gd name="T60" fmla="+- 0 7188 7166"/>
                              <a:gd name="T61" fmla="*/ T60 w 3974"/>
                              <a:gd name="T62" fmla="+- 0 10706 8419"/>
                              <a:gd name="T63" fmla="*/ 10706 h 3974"/>
                              <a:gd name="T64" fmla="+- 0 7233 7166"/>
                              <a:gd name="T65" fmla="*/ T64 w 3974"/>
                              <a:gd name="T66" fmla="+- 0 10922 8419"/>
                              <a:gd name="T67" fmla="*/ 10922 h 3974"/>
                              <a:gd name="T68" fmla="+- 0 7301 7166"/>
                              <a:gd name="T69" fmla="*/ T68 w 3974"/>
                              <a:gd name="T70" fmla="+- 0 11129 8419"/>
                              <a:gd name="T71" fmla="*/ 11129 h 3974"/>
                              <a:gd name="T72" fmla="+- 0 7391 7166"/>
                              <a:gd name="T73" fmla="*/ T72 w 3974"/>
                              <a:gd name="T74" fmla="+- 0 11325 8419"/>
                              <a:gd name="T75" fmla="*/ 11325 h 3974"/>
                              <a:gd name="T76" fmla="+- 0 7500 7166"/>
                              <a:gd name="T77" fmla="*/ T76 w 3974"/>
                              <a:gd name="T78" fmla="+- 0 11509 8419"/>
                              <a:gd name="T79" fmla="*/ 11509 h 3974"/>
                              <a:gd name="T80" fmla="+- 0 7628 7166"/>
                              <a:gd name="T81" fmla="*/ T80 w 3974"/>
                              <a:gd name="T82" fmla="+- 0 11680 8419"/>
                              <a:gd name="T83" fmla="*/ 11680 h 3974"/>
                              <a:gd name="T84" fmla="+- 0 7773 7166"/>
                              <a:gd name="T85" fmla="*/ T84 w 3974"/>
                              <a:gd name="T86" fmla="+- 0 11836 8419"/>
                              <a:gd name="T87" fmla="*/ 11836 h 3974"/>
                              <a:gd name="T88" fmla="+- 0 7934 7166"/>
                              <a:gd name="T89" fmla="*/ T88 w 3974"/>
                              <a:gd name="T90" fmla="+- 0 11975 8419"/>
                              <a:gd name="T91" fmla="*/ 11975 h 3974"/>
                              <a:gd name="T92" fmla="+- 0 8109 7166"/>
                              <a:gd name="T93" fmla="*/ T92 w 3974"/>
                              <a:gd name="T94" fmla="+- 0 12097 8419"/>
                              <a:gd name="T95" fmla="*/ 12097 h 3974"/>
                              <a:gd name="T96" fmla="+- 0 8297 7166"/>
                              <a:gd name="T97" fmla="*/ T96 w 3974"/>
                              <a:gd name="T98" fmla="+- 0 12200 8419"/>
                              <a:gd name="T99" fmla="*/ 12200 h 3974"/>
                              <a:gd name="T100" fmla="+- 0 8497 7166"/>
                              <a:gd name="T101" fmla="*/ T100 w 3974"/>
                              <a:gd name="T102" fmla="+- 0 12282 8419"/>
                              <a:gd name="T103" fmla="*/ 12282 h 3974"/>
                              <a:gd name="T104" fmla="+- 0 8707 7166"/>
                              <a:gd name="T105" fmla="*/ T104 w 3974"/>
                              <a:gd name="T106" fmla="+- 0 12343 8419"/>
                              <a:gd name="T107" fmla="*/ 12343 h 3974"/>
                              <a:gd name="T108" fmla="+- 0 8926 7166"/>
                              <a:gd name="T109" fmla="*/ T108 w 3974"/>
                              <a:gd name="T110" fmla="+- 0 12380 8419"/>
                              <a:gd name="T111" fmla="*/ 12380 h 3974"/>
                              <a:gd name="T112" fmla="+- 0 9152 7166"/>
                              <a:gd name="T113" fmla="*/ T112 w 3974"/>
                              <a:gd name="T114" fmla="+- 0 12393 8419"/>
                              <a:gd name="T115" fmla="*/ 12393 h 3974"/>
                              <a:gd name="T116" fmla="+- 0 9379 7166"/>
                              <a:gd name="T117" fmla="*/ T116 w 3974"/>
                              <a:gd name="T118" fmla="+- 0 12380 8419"/>
                              <a:gd name="T119" fmla="*/ 12380 h 3974"/>
                              <a:gd name="T120" fmla="+- 0 9598 7166"/>
                              <a:gd name="T121" fmla="*/ T120 w 3974"/>
                              <a:gd name="T122" fmla="+- 0 12343 8419"/>
                              <a:gd name="T123" fmla="*/ 12343 h 3974"/>
                              <a:gd name="T124" fmla="+- 0 9808 7166"/>
                              <a:gd name="T125" fmla="*/ T124 w 3974"/>
                              <a:gd name="T126" fmla="+- 0 12282 8419"/>
                              <a:gd name="T127" fmla="*/ 12282 h 3974"/>
                              <a:gd name="T128" fmla="+- 0 10008 7166"/>
                              <a:gd name="T129" fmla="*/ T128 w 3974"/>
                              <a:gd name="T130" fmla="+- 0 12200 8419"/>
                              <a:gd name="T131" fmla="*/ 12200 h 3974"/>
                              <a:gd name="T132" fmla="+- 0 10196 7166"/>
                              <a:gd name="T133" fmla="*/ T132 w 3974"/>
                              <a:gd name="T134" fmla="+- 0 12097 8419"/>
                              <a:gd name="T135" fmla="*/ 12097 h 3974"/>
                              <a:gd name="T136" fmla="+- 0 10371 7166"/>
                              <a:gd name="T137" fmla="*/ T136 w 3974"/>
                              <a:gd name="T138" fmla="+- 0 11975 8419"/>
                              <a:gd name="T139" fmla="*/ 11975 h 3974"/>
                              <a:gd name="T140" fmla="+- 0 10532 7166"/>
                              <a:gd name="T141" fmla="*/ T140 w 3974"/>
                              <a:gd name="T142" fmla="+- 0 11836 8419"/>
                              <a:gd name="T143" fmla="*/ 11836 h 3974"/>
                              <a:gd name="T144" fmla="+- 0 10677 7166"/>
                              <a:gd name="T145" fmla="*/ T144 w 3974"/>
                              <a:gd name="T146" fmla="+- 0 11680 8419"/>
                              <a:gd name="T147" fmla="*/ 11680 h 3974"/>
                              <a:gd name="T148" fmla="+- 0 10805 7166"/>
                              <a:gd name="T149" fmla="*/ T148 w 3974"/>
                              <a:gd name="T150" fmla="+- 0 11509 8419"/>
                              <a:gd name="T151" fmla="*/ 11509 h 3974"/>
                              <a:gd name="T152" fmla="+- 0 10914 7166"/>
                              <a:gd name="T153" fmla="*/ T152 w 3974"/>
                              <a:gd name="T154" fmla="+- 0 11325 8419"/>
                              <a:gd name="T155" fmla="*/ 11325 h 3974"/>
                              <a:gd name="T156" fmla="+- 0 11004 7166"/>
                              <a:gd name="T157" fmla="*/ T156 w 3974"/>
                              <a:gd name="T158" fmla="+- 0 11129 8419"/>
                              <a:gd name="T159" fmla="*/ 11129 h 3974"/>
                              <a:gd name="T160" fmla="+- 0 11071 7166"/>
                              <a:gd name="T161" fmla="*/ T160 w 3974"/>
                              <a:gd name="T162" fmla="+- 0 10922 8419"/>
                              <a:gd name="T163" fmla="*/ 10922 h 3974"/>
                              <a:gd name="T164" fmla="+- 0 11117 7166"/>
                              <a:gd name="T165" fmla="*/ T164 w 3974"/>
                              <a:gd name="T166" fmla="+- 0 10706 8419"/>
                              <a:gd name="T167" fmla="*/ 10706 h 3974"/>
                              <a:gd name="T168" fmla="+- 0 11138 7166"/>
                              <a:gd name="T169" fmla="*/ T168 w 3974"/>
                              <a:gd name="T170" fmla="+- 0 10482 8419"/>
                              <a:gd name="T171" fmla="*/ 10482 h 3974"/>
                              <a:gd name="T172" fmla="+- 0 11134 7166"/>
                              <a:gd name="T173" fmla="*/ T172 w 3974"/>
                              <a:gd name="T174" fmla="+- 0 10254 8419"/>
                              <a:gd name="T175" fmla="*/ 10254 h 3974"/>
                              <a:gd name="T176" fmla="+- 0 11104 7166"/>
                              <a:gd name="T177" fmla="*/ T176 w 3974"/>
                              <a:gd name="T178" fmla="+- 0 10032 8419"/>
                              <a:gd name="T179" fmla="*/ 10032 h 3974"/>
                              <a:gd name="T180" fmla="+- 0 11051 7166"/>
                              <a:gd name="T181" fmla="*/ T180 w 3974"/>
                              <a:gd name="T182" fmla="+- 0 9819 8419"/>
                              <a:gd name="T183" fmla="*/ 9819 h 3974"/>
                              <a:gd name="T184" fmla="+- 0 10976 7166"/>
                              <a:gd name="T185" fmla="*/ T184 w 3974"/>
                              <a:gd name="T186" fmla="+- 0 9616 8419"/>
                              <a:gd name="T187" fmla="*/ 9616 h 3974"/>
                              <a:gd name="T188" fmla="+- 0 10880 7166"/>
                              <a:gd name="T189" fmla="*/ T188 w 3974"/>
                              <a:gd name="T190" fmla="+- 0 9424 8419"/>
                              <a:gd name="T191" fmla="*/ 9424 h 3974"/>
                              <a:gd name="T192" fmla="+- 0 10764 7166"/>
                              <a:gd name="T193" fmla="*/ T192 w 3974"/>
                              <a:gd name="T194" fmla="+- 0 9244 8419"/>
                              <a:gd name="T195" fmla="*/ 9244 h 3974"/>
                              <a:gd name="T196" fmla="+- 0 10631 7166"/>
                              <a:gd name="T197" fmla="*/ T196 w 3974"/>
                              <a:gd name="T198" fmla="+- 0 9078 8419"/>
                              <a:gd name="T199" fmla="*/ 9078 h 3974"/>
                              <a:gd name="T200" fmla="+- 0 10480 7166"/>
                              <a:gd name="T201" fmla="*/ T200 w 3974"/>
                              <a:gd name="T202" fmla="+- 0 8928 8419"/>
                              <a:gd name="T203" fmla="*/ 8928 h 3974"/>
                              <a:gd name="T204" fmla="+- 0 10314 7166"/>
                              <a:gd name="T205" fmla="*/ T204 w 3974"/>
                              <a:gd name="T206" fmla="+- 0 8794 8419"/>
                              <a:gd name="T207" fmla="*/ 8794 h 3974"/>
                              <a:gd name="T208" fmla="+- 0 10135 7166"/>
                              <a:gd name="T209" fmla="*/ T208 w 3974"/>
                              <a:gd name="T210" fmla="+- 0 8678 8419"/>
                              <a:gd name="T211" fmla="*/ 8678 h 3974"/>
                              <a:gd name="T212" fmla="+- 0 9942 7166"/>
                              <a:gd name="T213" fmla="*/ T212 w 3974"/>
                              <a:gd name="T214" fmla="+- 0 8582 8419"/>
                              <a:gd name="T215" fmla="*/ 8582 h 3974"/>
                              <a:gd name="T216" fmla="+- 0 9739 7166"/>
                              <a:gd name="T217" fmla="*/ T216 w 3974"/>
                              <a:gd name="T218" fmla="+- 0 8507 8419"/>
                              <a:gd name="T219" fmla="*/ 8507 h 3974"/>
                              <a:gd name="T220" fmla="+- 0 9526 7166"/>
                              <a:gd name="T221" fmla="*/ T220 w 3974"/>
                              <a:gd name="T222" fmla="+- 0 8454 8419"/>
                              <a:gd name="T223" fmla="*/ 8454 h 3974"/>
                              <a:gd name="T224" fmla="+- 0 9304 7166"/>
                              <a:gd name="T225" fmla="*/ T224 w 3974"/>
                              <a:gd name="T226" fmla="+- 0 8425 8419"/>
                              <a:gd name="T227" fmla="*/ 8425 h 39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3974" h="3974">
                                <a:moveTo>
                                  <a:pt x="1986" y="0"/>
                                </a:moveTo>
                                <a:lnTo>
                                  <a:pt x="1910" y="1"/>
                                </a:lnTo>
                                <a:lnTo>
                                  <a:pt x="1835" y="6"/>
                                </a:lnTo>
                                <a:lnTo>
                                  <a:pt x="1760" y="13"/>
                                </a:lnTo>
                                <a:lnTo>
                                  <a:pt x="1686" y="22"/>
                                </a:lnTo>
                                <a:lnTo>
                                  <a:pt x="1613" y="35"/>
                                </a:lnTo>
                                <a:lnTo>
                                  <a:pt x="1541" y="50"/>
                                </a:lnTo>
                                <a:lnTo>
                                  <a:pt x="1470" y="68"/>
                                </a:lnTo>
                                <a:lnTo>
                                  <a:pt x="1400" y="88"/>
                                </a:lnTo>
                                <a:lnTo>
                                  <a:pt x="1331" y="111"/>
                                </a:lnTo>
                                <a:lnTo>
                                  <a:pt x="1263" y="136"/>
                                </a:lnTo>
                                <a:lnTo>
                                  <a:pt x="1196" y="163"/>
                                </a:lnTo>
                                <a:lnTo>
                                  <a:pt x="1131" y="193"/>
                                </a:lnTo>
                                <a:lnTo>
                                  <a:pt x="1067" y="225"/>
                                </a:lnTo>
                                <a:lnTo>
                                  <a:pt x="1004" y="259"/>
                                </a:lnTo>
                                <a:lnTo>
                                  <a:pt x="943" y="296"/>
                                </a:lnTo>
                                <a:lnTo>
                                  <a:pt x="883" y="334"/>
                                </a:lnTo>
                                <a:lnTo>
                                  <a:pt x="824" y="375"/>
                                </a:lnTo>
                                <a:lnTo>
                                  <a:pt x="768" y="418"/>
                                </a:lnTo>
                                <a:lnTo>
                                  <a:pt x="712" y="462"/>
                                </a:lnTo>
                                <a:lnTo>
                                  <a:pt x="659" y="509"/>
                                </a:lnTo>
                                <a:lnTo>
                                  <a:pt x="607" y="557"/>
                                </a:lnTo>
                                <a:lnTo>
                                  <a:pt x="557" y="607"/>
                                </a:lnTo>
                                <a:lnTo>
                                  <a:pt x="508" y="659"/>
                                </a:lnTo>
                                <a:lnTo>
                                  <a:pt x="462" y="713"/>
                                </a:lnTo>
                                <a:lnTo>
                                  <a:pt x="417" y="768"/>
                                </a:lnTo>
                                <a:lnTo>
                                  <a:pt x="375" y="825"/>
                                </a:lnTo>
                                <a:lnTo>
                                  <a:pt x="334" y="883"/>
                                </a:lnTo>
                                <a:lnTo>
                                  <a:pt x="295" y="943"/>
                                </a:lnTo>
                                <a:lnTo>
                                  <a:pt x="259" y="1005"/>
                                </a:lnTo>
                                <a:lnTo>
                                  <a:pt x="225" y="1067"/>
                                </a:lnTo>
                                <a:lnTo>
                                  <a:pt x="193" y="1131"/>
                                </a:lnTo>
                                <a:lnTo>
                                  <a:pt x="163" y="1197"/>
                                </a:lnTo>
                                <a:lnTo>
                                  <a:pt x="135" y="1263"/>
                                </a:lnTo>
                                <a:lnTo>
                                  <a:pt x="110" y="1331"/>
                                </a:lnTo>
                                <a:lnTo>
                                  <a:pt x="88" y="1400"/>
                                </a:lnTo>
                                <a:lnTo>
                                  <a:pt x="67" y="1470"/>
                                </a:lnTo>
                                <a:lnTo>
                                  <a:pt x="50" y="1541"/>
                                </a:lnTo>
                                <a:lnTo>
                                  <a:pt x="35" y="1613"/>
                                </a:lnTo>
                                <a:lnTo>
                                  <a:pt x="22" y="1686"/>
                                </a:lnTo>
                                <a:lnTo>
                                  <a:pt x="12" y="1760"/>
                                </a:lnTo>
                                <a:lnTo>
                                  <a:pt x="5" y="1835"/>
                                </a:lnTo>
                                <a:lnTo>
                                  <a:pt x="1" y="1911"/>
                                </a:lnTo>
                                <a:lnTo>
                                  <a:pt x="0" y="1987"/>
                                </a:lnTo>
                                <a:lnTo>
                                  <a:pt x="1" y="2063"/>
                                </a:lnTo>
                                <a:lnTo>
                                  <a:pt x="5" y="2138"/>
                                </a:lnTo>
                                <a:lnTo>
                                  <a:pt x="12" y="2213"/>
                                </a:lnTo>
                                <a:lnTo>
                                  <a:pt x="22" y="2287"/>
                                </a:lnTo>
                                <a:lnTo>
                                  <a:pt x="35" y="2360"/>
                                </a:lnTo>
                                <a:lnTo>
                                  <a:pt x="50" y="2432"/>
                                </a:lnTo>
                                <a:lnTo>
                                  <a:pt x="67" y="2503"/>
                                </a:lnTo>
                                <a:lnTo>
                                  <a:pt x="88" y="2573"/>
                                </a:lnTo>
                                <a:lnTo>
                                  <a:pt x="110" y="2642"/>
                                </a:lnTo>
                                <a:lnTo>
                                  <a:pt x="135" y="2710"/>
                                </a:lnTo>
                                <a:lnTo>
                                  <a:pt x="163" y="2777"/>
                                </a:lnTo>
                                <a:lnTo>
                                  <a:pt x="193" y="2842"/>
                                </a:lnTo>
                                <a:lnTo>
                                  <a:pt x="225" y="2906"/>
                                </a:lnTo>
                                <a:lnTo>
                                  <a:pt x="259" y="2969"/>
                                </a:lnTo>
                                <a:lnTo>
                                  <a:pt x="295" y="3030"/>
                                </a:lnTo>
                                <a:lnTo>
                                  <a:pt x="334" y="3090"/>
                                </a:lnTo>
                                <a:lnTo>
                                  <a:pt x="375" y="3149"/>
                                </a:lnTo>
                                <a:lnTo>
                                  <a:pt x="417" y="3206"/>
                                </a:lnTo>
                                <a:lnTo>
                                  <a:pt x="462" y="3261"/>
                                </a:lnTo>
                                <a:lnTo>
                                  <a:pt x="508" y="3314"/>
                                </a:lnTo>
                                <a:lnTo>
                                  <a:pt x="557" y="3366"/>
                                </a:lnTo>
                                <a:lnTo>
                                  <a:pt x="607" y="3417"/>
                                </a:lnTo>
                                <a:lnTo>
                                  <a:pt x="659" y="3465"/>
                                </a:lnTo>
                                <a:lnTo>
                                  <a:pt x="712" y="3511"/>
                                </a:lnTo>
                                <a:lnTo>
                                  <a:pt x="768" y="3556"/>
                                </a:lnTo>
                                <a:lnTo>
                                  <a:pt x="824" y="3599"/>
                                </a:lnTo>
                                <a:lnTo>
                                  <a:pt x="883" y="3639"/>
                                </a:lnTo>
                                <a:lnTo>
                                  <a:pt x="943" y="3678"/>
                                </a:lnTo>
                                <a:lnTo>
                                  <a:pt x="1004" y="3714"/>
                                </a:lnTo>
                                <a:lnTo>
                                  <a:pt x="1067" y="3749"/>
                                </a:lnTo>
                                <a:lnTo>
                                  <a:pt x="1131" y="3781"/>
                                </a:lnTo>
                                <a:lnTo>
                                  <a:pt x="1196" y="3810"/>
                                </a:lnTo>
                                <a:lnTo>
                                  <a:pt x="1263" y="3838"/>
                                </a:lnTo>
                                <a:lnTo>
                                  <a:pt x="1331" y="3863"/>
                                </a:lnTo>
                                <a:lnTo>
                                  <a:pt x="1400" y="3886"/>
                                </a:lnTo>
                                <a:lnTo>
                                  <a:pt x="1470" y="3906"/>
                                </a:lnTo>
                                <a:lnTo>
                                  <a:pt x="1541" y="3924"/>
                                </a:lnTo>
                                <a:lnTo>
                                  <a:pt x="1613" y="3939"/>
                                </a:lnTo>
                                <a:lnTo>
                                  <a:pt x="1686" y="3951"/>
                                </a:lnTo>
                                <a:lnTo>
                                  <a:pt x="1760" y="3961"/>
                                </a:lnTo>
                                <a:lnTo>
                                  <a:pt x="1835" y="3968"/>
                                </a:lnTo>
                                <a:lnTo>
                                  <a:pt x="1910" y="3972"/>
                                </a:lnTo>
                                <a:lnTo>
                                  <a:pt x="1986" y="3974"/>
                                </a:lnTo>
                                <a:lnTo>
                                  <a:pt x="2063" y="3972"/>
                                </a:lnTo>
                                <a:lnTo>
                                  <a:pt x="2138" y="3968"/>
                                </a:lnTo>
                                <a:lnTo>
                                  <a:pt x="2213" y="3961"/>
                                </a:lnTo>
                                <a:lnTo>
                                  <a:pt x="2287" y="3951"/>
                                </a:lnTo>
                                <a:lnTo>
                                  <a:pt x="2360" y="3939"/>
                                </a:lnTo>
                                <a:lnTo>
                                  <a:pt x="2432" y="3924"/>
                                </a:lnTo>
                                <a:lnTo>
                                  <a:pt x="2503" y="3906"/>
                                </a:lnTo>
                                <a:lnTo>
                                  <a:pt x="2573" y="3886"/>
                                </a:lnTo>
                                <a:lnTo>
                                  <a:pt x="2642" y="3863"/>
                                </a:lnTo>
                                <a:lnTo>
                                  <a:pt x="2710" y="3838"/>
                                </a:lnTo>
                                <a:lnTo>
                                  <a:pt x="2776" y="3810"/>
                                </a:lnTo>
                                <a:lnTo>
                                  <a:pt x="2842" y="3781"/>
                                </a:lnTo>
                                <a:lnTo>
                                  <a:pt x="2906" y="3749"/>
                                </a:lnTo>
                                <a:lnTo>
                                  <a:pt x="2969" y="3714"/>
                                </a:lnTo>
                                <a:lnTo>
                                  <a:pt x="3030" y="3678"/>
                                </a:lnTo>
                                <a:lnTo>
                                  <a:pt x="3090" y="3639"/>
                                </a:lnTo>
                                <a:lnTo>
                                  <a:pt x="3148" y="3599"/>
                                </a:lnTo>
                                <a:lnTo>
                                  <a:pt x="3205" y="3556"/>
                                </a:lnTo>
                                <a:lnTo>
                                  <a:pt x="3260" y="3511"/>
                                </a:lnTo>
                                <a:lnTo>
                                  <a:pt x="3314" y="3465"/>
                                </a:lnTo>
                                <a:lnTo>
                                  <a:pt x="3366" y="3417"/>
                                </a:lnTo>
                                <a:lnTo>
                                  <a:pt x="3416" y="3366"/>
                                </a:lnTo>
                                <a:lnTo>
                                  <a:pt x="3465" y="3314"/>
                                </a:lnTo>
                                <a:lnTo>
                                  <a:pt x="3511" y="3261"/>
                                </a:lnTo>
                                <a:lnTo>
                                  <a:pt x="3556" y="3206"/>
                                </a:lnTo>
                                <a:lnTo>
                                  <a:pt x="3598" y="3149"/>
                                </a:lnTo>
                                <a:lnTo>
                                  <a:pt x="3639" y="3090"/>
                                </a:lnTo>
                                <a:lnTo>
                                  <a:pt x="3677" y="3030"/>
                                </a:lnTo>
                                <a:lnTo>
                                  <a:pt x="3714" y="2969"/>
                                </a:lnTo>
                                <a:lnTo>
                                  <a:pt x="3748" y="2906"/>
                                </a:lnTo>
                                <a:lnTo>
                                  <a:pt x="3780" y="2842"/>
                                </a:lnTo>
                                <a:lnTo>
                                  <a:pt x="3810" y="2777"/>
                                </a:lnTo>
                                <a:lnTo>
                                  <a:pt x="3838" y="2710"/>
                                </a:lnTo>
                                <a:lnTo>
                                  <a:pt x="3863" y="2642"/>
                                </a:lnTo>
                                <a:lnTo>
                                  <a:pt x="3885" y="2573"/>
                                </a:lnTo>
                                <a:lnTo>
                                  <a:pt x="3905" y="2503"/>
                                </a:lnTo>
                                <a:lnTo>
                                  <a:pt x="3923" y="2432"/>
                                </a:lnTo>
                                <a:lnTo>
                                  <a:pt x="3938" y="2360"/>
                                </a:lnTo>
                                <a:lnTo>
                                  <a:pt x="3951" y="2287"/>
                                </a:lnTo>
                                <a:lnTo>
                                  <a:pt x="3961" y="2213"/>
                                </a:lnTo>
                                <a:lnTo>
                                  <a:pt x="3968" y="2138"/>
                                </a:lnTo>
                                <a:lnTo>
                                  <a:pt x="3972" y="2063"/>
                                </a:lnTo>
                                <a:lnTo>
                                  <a:pt x="3973" y="1987"/>
                                </a:lnTo>
                                <a:lnTo>
                                  <a:pt x="3972" y="1911"/>
                                </a:lnTo>
                                <a:lnTo>
                                  <a:pt x="3968" y="1835"/>
                                </a:lnTo>
                                <a:lnTo>
                                  <a:pt x="3961" y="1760"/>
                                </a:lnTo>
                                <a:lnTo>
                                  <a:pt x="3951" y="1686"/>
                                </a:lnTo>
                                <a:lnTo>
                                  <a:pt x="3938" y="1613"/>
                                </a:lnTo>
                                <a:lnTo>
                                  <a:pt x="3923" y="1541"/>
                                </a:lnTo>
                                <a:lnTo>
                                  <a:pt x="3905" y="1470"/>
                                </a:lnTo>
                                <a:lnTo>
                                  <a:pt x="3885" y="1400"/>
                                </a:lnTo>
                                <a:lnTo>
                                  <a:pt x="3863" y="1331"/>
                                </a:lnTo>
                                <a:lnTo>
                                  <a:pt x="3838" y="1263"/>
                                </a:lnTo>
                                <a:lnTo>
                                  <a:pt x="3810" y="1197"/>
                                </a:lnTo>
                                <a:lnTo>
                                  <a:pt x="3780" y="1131"/>
                                </a:lnTo>
                                <a:lnTo>
                                  <a:pt x="3748" y="1067"/>
                                </a:lnTo>
                                <a:lnTo>
                                  <a:pt x="3714" y="1005"/>
                                </a:lnTo>
                                <a:lnTo>
                                  <a:pt x="3677" y="943"/>
                                </a:lnTo>
                                <a:lnTo>
                                  <a:pt x="3639" y="883"/>
                                </a:lnTo>
                                <a:lnTo>
                                  <a:pt x="3598" y="825"/>
                                </a:lnTo>
                                <a:lnTo>
                                  <a:pt x="3556" y="768"/>
                                </a:lnTo>
                                <a:lnTo>
                                  <a:pt x="3511" y="713"/>
                                </a:lnTo>
                                <a:lnTo>
                                  <a:pt x="3465" y="659"/>
                                </a:lnTo>
                                <a:lnTo>
                                  <a:pt x="3416" y="607"/>
                                </a:lnTo>
                                <a:lnTo>
                                  <a:pt x="3366" y="557"/>
                                </a:lnTo>
                                <a:lnTo>
                                  <a:pt x="3314" y="509"/>
                                </a:lnTo>
                                <a:lnTo>
                                  <a:pt x="3260" y="462"/>
                                </a:lnTo>
                                <a:lnTo>
                                  <a:pt x="3205" y="418"/>
                                </a:lnTo>
                                <a:lnTo>
                                  <a:pt x="3148" y="375"/>
                                </a:lnTo>
                                <a:lnTo>
                                  <a:pt x="3090" y="334"/>
                                </a:lnTo>
                                <a:lnTo>
                                  <a:pt x="3030" y="296"/>
                                </a:lnTo>
                                <a:lnTo>
                                  <a:pt x="2969" y="259"/>
                                </a:lnTo>
                                <a:lnTo>
                                  <a:pt x="2906" y="225"/>
                                </a:lnTo>
                                <a:lnTo>
                                  <a:pt x="2842" y="193"/>
                                </a:lnTo>
                                <a:lnTo>
                                  <a:pt x="2776" y="163"/>
                                </a:lnTo>
                                <a:lnTo>
                                  <a:pt x="2710" y="136"/>
                                </a:lnTo>
                                <a:lnTo>
                                  <a:pt x="2642" y="111"/>
                                </a:lnTo>
                                <a:lnTo>
                                  <a:pt x="2573" y="88"/>
                                </a:lnTo>
                                <a:lnTo>
                                  <a:pt x="2503" y="68"/>
                                </a:lnTo>
                                <a:lnTo>
                                  <a:pt x="2432" y="50"/>
                                </a:lnTo>
                                <a:lnTo>
                                  <a:pt x="2360" y="35"/>
                                </a:lnTo>
                                <a:lnTo>
                                  <a:pt x="2287" y="22"/>
                                </a:lnTo>
                                <a:lnTo>
                                  <a:pt x="2213" y="13"/>
                                </a:lnTo>
                                <a:lnTo>
                                  <a:pt x="2138" y="6"/>
                                </a:lnTo>
                                <a:lnTo>
                                  <a:pt x="2063" y="1"/>
                                </a:lnTo>
                                <a:lnTo>
                                  <a:pt x="198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59" name="Freeform 598"/>
                        <wps:cNvSpPr>
                          <a:spLocks/>
                        </wps:cNvSpPr>
                        <wps:spPr bwMode="auto">
                          <a:xfrm>
                            <a:off x="7166" y="8419"/>
                            <a:ext cx="3974" cy="3974"/>
                          </a:xfrm>
                          <a:custGeom>
                            <a:avLst/>
                            <a:gdLst>
                              <a:gd name="T0" fmla="+- 0 9001 7166"/>
                              <a:gd name="T1" fmla="*/ T0 w 3974"/>
                              <a:gd name="T2" fmla="+- 0 8425 8419"/>
                              <a:gd name="T3" fmla="*/ 8425 h 3974"/>
                              <a:gd name="T4" fmla="+- 0 8779 7166"/>
                              <a:gd name="T5" fmla="*/ T4 w 3974"/>
                              <a:gd name="T6" fmla="+- 0 8454 8419"/>
                              <a:gd name="T7" fmla="*/ 8454 h 3974"/>
                              <a:gd name="T8" fmla="+- 0 8566 7166"/>
                              <a:gd name="T9" fmla="*/ T8 w 3974"/>
                              <a:gd name="T10" fmla="+- 0 8507 8419"/>
                              <a:gd name="T11" fmla="*/ 8507 h 3974"/>
                              <a:gd name="T12" fmla="+- 0 8362 7166"/>
                              <a:gd name="T13" fmla="*/ T12 w 3974"/>
                              <a:gd name="T14" fmla="+- 0 8582 8419"/>
                              <a:gd name="T15" fmla="*/ 8582 h 3974"/>
                              <a:gd name="T16" fmla="+- 0 8170 7166"/>
                              <a:gd name="T17" fmla="*/ T16 w 3974"/>
                              <a:gd name="T18" fmla="+- 0 8678 8419"/>
                              <a:gd name="T19" fmla="*/ 8678 h 3974"/>
                              <a:gd name="T20" fmla="+- 0 7990 7166"/>
                              <a:gd name="T21" fmla="*/ T20 w 3974"/>
                              <a:gd name="T22" fmla="+- 0 8794 8419"/>
                              <a:gd name="T23" fmla="*/ 8794 h 3974"/>
                              <a:gd name="T24" fmla="+- 0 7825 7166"/>
                              <a:gd name="T25" fmla="*/ T24 w 3974"/>
                              <a:gd name="T26" fmla="+- 0 8928 8419"/>
                              <a:gd name="T27" fmla="*/ 8928 h 3974"/>
                              <a:gd name="T28" fmla="+- 0 7674 7166"/>
                              <a:gd name="T29" fmla="*/ T28 w 3974"/>
                              <a:gd name="T30" fmla="+- 0 9078 8419"/>
                              <a:gd name="T31" fmla="*/ 9078 h 3974"/>
                              <a:gd name="T32" fmla="+- 0 7541 7166"/>
                              <a:gd name="T33" fmla="*/ T32 w 3974"/>
                              <a:gd name="T34" fmla="+- 0 9244 8419"/>
                              <a:gd name="T35" fmla="*/ 9244 h 3974"/>
                              <a:gd name="T36" fmla="+- 0 7425 7166"/>
                              <a:gd name="T37" fmla="*/ T36 w 3974"/>
                              <a:gd name="T38" fmla="+- 0 9424 8419"/>
                              <a:gd name="T39" fmla="*/ 9424 h 3974"/>
                              <a:gd name="T40" fmla="+- 0 7329 7166"/>
                              <a:gd name="T41" fmla="*/ T40 w 3974"/>
                              <a:gd name="T42" fmla="+- 0 9616 8419"/>
                              <a:gd name="T43" fmla="*/ 9616 h 3974"/>
                              <a:gd name="T44" fmla="+- 0 7254 7166"/>
                              <a:gd name="T45" fmla="*/ T44 w 3974"/>
                              <a:gd name="T46" fmla="+- 0 9819 8419"/>
                              <a:gd name="T47" fmla="*/ 9819 h 3974"/>
                              <a:gd name="T48" fmla="+- 0 7201 7166"/>
                              <a:gd name="T49" fmla="*/ T48 w 3974"/>
                              <a:gd name="T50" fmla="+- 0 10032 8419"/>
                              <a:gd name="T51" fmla="*/ 10032 h 3974"/>
                              <a:gd name="T52" fmla="+- 0 7171 7166"/>
                              <a:gd name="T53" fmla="*/ T52 w 3974"/>
                              <a:gd name="T54" fmla="+- 0 10254 8419"/>
                              <a:gd name="T55" fmla="*/ 10254 h 3974"/>
                              <a:gd name="T56" fmla="+- 0 7167 7166"/>
                              <a:gd name="T57" fmla="*/ T56 w 3974"/>
                              <a:gd name="T58" fmla="+- 0 10482 8419"/>
                              <a:gd name="T59" fmla="*/ 10482 h 3974"/>
                              <a:gd name="T60" fmla="+- 0 7188 7166"/>
                              <a:gd name="T61" fmla="*/ T60 w 3974"/>
                              <a:gd name="T62" fmla="+- 0 10706 8419"/>
                              <a:gd name="T63" fmla="*/ 10706 h 3974"/>
                              <a:gd name="T64" fmla="+- 0 7233 7166"/>
                              <a:gd name="T65" fmla="*/ T64 w 3974"/>
                              <a:gd name="T66" fmla="+- 0 10922 8419"/>
                              <a:gd name="T67" fmla="*/ 10922 h 3974"/>
                              <a:gd name="T68" fmla="+- 0 7301 7166"/>
                              <a:gd name="T69" fmla="*/ T68 w 3974"/>
                              <a:gd name="T70" fmla="+- 0 11129 8419"/>
                              <a:gd name="T71" fmla="*/ 11129 h 3974"/>
                              <a:gd name="T72" fmla="+- 0 7391 7166"/>
                              <a:gd name="T73" fmla="*/ T72 w 3974"/>
                              <a:gd name="T74" fmla="+- 0 11325 8419"/>
                              <a:gd name="T75" fmla="*/ 11325 h 3974"/>
                              <a:gd name="T76" fmla="+- 0 7500 7166"/>
                              <a:gd name="T77" fmla="*/ T76 w 3974"/>
                              <a:gd name="T78" fmla="+- 0 11509 8419"/>
                              <a:gd name="T79" fmla="*/ 11509 h 3974"/>
                              <a:gd name="T80" fmla="+- 0 7628 7166"/>
                              <a:gd name="T81" fmla="*/ T80 w 3974"/>
                              <a:gd name="T82" fmla="+- 0 11680 8419"/>
                              <a:gd name="T83" fmla="*/ 11680 h 3974"/>
                              <a:gd name="T84" fmla="+- 0 7773 7166"/>
                              <a:gd name="T85" fmla="*/ T84 w 3974"/>
                              <a:gd name="T86" fmla="+- 0 11836 8419"/>
                              <a:gd name="T87" fmla="*/ 11836 h 3974"/>
                              <a:gd name="T88" fmla="+- 0 7934 7166"/>
                              <a:gd name="T89" fmla="*/ T88 w 3974"/>
                              <a:gd name="T90" fmla="+- 0 11975 8419"/>
                              <a:gd name="T91" fmla="*/ 11975 h 3974"/>
                              <a:gd name="T92" fmla="+- 0 8109 7166"/>
                              <a:gd name="T93" fmla="*/ T92 w 3974"/>
                              <a:gd name="T94" fmla="+- 0 12097 8419"/>
                              <a:gd name="T95" fmla="*/ 12097 h 3974"/>
                              <a:gd name="T96" fmla="+- 0 8297 7166"/>
                              <a:gd name="T97" fmla="*/ T96 w 3974"/>
                              <a:gd name="T98" fmla="+- 0 12200 8419"/>
                              <a:gd name="T99" fmla="*/ 12200 h 3974"/>
                              <a:gd name="T100" fmla="+- 0 8497 7166"/>
                              <a:gd name="T101" fmla="*/ T100 w 3974"/>
                              <a:gd name="T102" fmla="+- 0 12282 8419"/>
                              <a:gd name="T103" fmla="*/ 12282 h 3974"/>
                              <a:gd name="T104" fmla="+- 0 8707 7166"/>
                              <a:gd name="T105" fmla="*/ T104 w 3974"/>
                              <a:gd name="T106" fmla="+- 0 12343 8419"/>
                              <a:gd name="T107" fmla="*/ 12343 h 3974"/>
                              <a:gd name="T108" fmla="+- 0 8926 7166"/>
                              <a:gd name="T109" fmla="*/ T108 w 3974"/>
                              <a:gd name="T110" fmla="+- 0 12380 8419"/>
                              <a:gd name="T111" fmla="*/ 12380 h 3974"/>
                              <a:gd name="T112" fmla="+- 0 9152 7166"/>
                              <a:gd name="T113" fmla="*/ T112 w 3974"/>
                              <a:gd name="T114" fmla="+- 0 12393 8419"/>
                              <a:gd name="T115" fmla="*/ 12393 h 3974"/>
                              <a:gd name="T116" fmla="+- 0 9379 7166"/>
                              <a:gd name="T117" fmla="*/ T116 w 3974"/>
                              <a:gd name="T118" fmla="+- 0 12380 8419"/>
                              <a:gd name="T119" fmla="*/ 12380 h 3974"/>
                              <a:gd name="T120" fmla="+- 0 9598 7166"/>
                              <a:gd name="T121" fmla="*/ T120 w 3974"/>
                              <a:gd name="T122" fmla="+- 0 12343 8419"/>
                              <a:gd name="T123" fmla="*/ 12343 h 3974"/>
                              <a:gd name="T124" fmla="+- 0 9808 7166"/>
                              <a:gd name="T125" fmla="*/ T124 w 3974"/>
                              <a:gd name="T126" fmla="+- 0 12282 8419"/>
                              <a:gd name="T127" fmla="*/ 12282 h 3974"/>
                              <a:gd name="T128" fmla="+- 0 10008 7166"/>
                              <a:gd name="T129" fmla="*/ T128 w 3974"/>
                              <a:gd name="T130" fmla="+- 0 12200 8419"/>
                              <a:gd name="T131" fmla="*/ 12200 h 3974"/>
                              <a:gd name="T132" fmla="+- 0 10196 7166"/>
                              <a:gd name="T133" fmla="*/ T132 w 3974"/>
                              <a:gd name="T134" fmla="+- 0 12097 8419"/>
                              <a:gd name="T135" fmla="*/ 12097 h 3974"/>
                              <a:gd name="T136" fmla="+- 0 10371 7166"/>
                              <a:gd name="T137" fmla="*/ T136 w 3974"/>
                              <a:gd name="T138" fmla="+- 0 11975 8419"/>
                              <a:gd name="T139" fmla="*/ 11975 h 3974"/>
                              <a:gd name="T140" fmla="+- 0 10532 7166"/>
                              <a:gd name="T141" fmla="*/ T140 w 3974"/>
                              <a:gd name="T142" fmla="+- 0 11836 8419"/>
                              <a:gd name="T143" fmla="*/ 11836 h 3974"/>
                              <a:gd name="T144" fmla="+- 0 10677 7166"/>
                              <a:gd name="T145" fmla="*/ T144 w 3974"/>
                              <a:gd name="T146" fmla="+- 0 11680 8419"/>
                              <a:gd name="T147" fmla="*/ 11680 h 3974"/>
                              <a:gd name="T148" fmla="+- 0 10805 7166"/>
                              <a:gd name="T149" fmla="*/ T148 w 3974"/>
                              <a:gd name="T150" fmla="+- 0 11509 8419"/>
                              <a:gd name="T151" fmla="*/ 11509 h 3974"/>
                              <a:gd name="T152" fmla="+- 0 10914 7166"/>
                              <a:gd name="T153" fmla="*/ T152 w 3974"/>
                              <a:gd name="T154" fmla="+- 0 11325 8419"/>
                              <a:gd name="T155" fmla="*/ 11325 h 3974"/>
                              <a:gd name="T156" fmla="+- 0 11004 7166"/>
                              <a:gd name="T157" fmla="*/ T156 w 3974"/>
                              <a:gd name="T158" fmla="+- 0 11129 8419"/>
                              <a:gd name="T159" fmla="*/ 11129 h 3974"/>
                              <a:gd name="T160" fmla="+- 0 11071 7166"/>
                              <a:gd name="T161" fmla="*/ T160 w 3974"/>
                              <a:gd name="T162" fmla="+- 0 10922 8419"/>
                              <a:gd name="T163" fmla="*/ 10922 h 3974"/>
                              <a:gd name="T164" fmla="+- 0 11117 7166"/>
                              <a:gd name="T165" fmla="*/ T164 w 3974"/>
                              <a:gd name="T166" fmla="+- 0 10706 8419"/>
                              <a:gd name="T167" fmla="*/ 10706 h 3974"/>
                              <a:gd name="T168" fmla="+- 0 11138 7166"/>
                              <a:gd name="T169" fmla="*/ T168 w 3974"/>
                              <a:gd name="T170" fmla="+- 0 10482 8419"/>
                              <a:gd name="T171" fmla="*/ 10482 h 3974"/>
                              <a:gd name="T172" fmla="+- 0 11134 7166"/>
                              <a:gd name="T173" fmla="*/ T172 w 3974"/>
                              <a:gd name="T174" fmla="+- 0 10254 8419"/>
                              <a:gd name="T175" fmla="*/ 10254 h 3974"/>
                              <a:gd name="T176" fmla="+- 0 11104 7166"/>
                              <a:gd name="T177" fmla="*/ T176 w 3974"/>
                              <a:gd name="T178" fmla="+- 0 10032 8419"/>
                              <a:gd name="T179" fmla="*/ 10032 h 3974"/>
                              <a:gd name="T180" fmla="+- 0 11051 7166"/>
                              <a:gd name="T181" fmla="*/ T180 w 3974"/>
                              <a:gd name="T182" fmla="+- 0 9819 8419"/>
                              <a:gd name="T183" fmla="*/ 9819 h 3974"/>
                              <a:gd name="T184" fmla="+- 0 10976 7166"/>
                              <a:gd name="T185" fmla="*/ T184 w 3974"/>
                              <a:gd name="T186" fmla="+- 0 9616 8419"/>
                              <a:gd name="T187" fmla="*/ 9616 h 3974"/>
                              <a:gd name="T188" fmla="+- 0 10880 7166"/>
                              <a:gd name="T189" fmla="*/ T188 w 3974"/>
                              <a:gd name="T190" fmla="+- 0 9424 8419"/>
                              <a:gd name="T191" fmla="*/ 9424 h 3974"/>
                              <a:gd name="T192" fmla="+- 0 10764 7166"/>
                              <a:gd name="T193" fmla="*/ T192 w 3974"/>
                              <a:gd name="T194" fmla="+- 0 9244 8419"/>
                              <a:gd name="T195" fmla="*/ 9244 h 3974"/>
                              <a:gd name="T196" fmla="+- 0 10631 7166"/>
                              <a:gd name="T197" fmla="*/ T196 w 3974"/>
                              <a:gd name="T198" fmla="+- 0 9078 8419"/>
                              <a:gd name="T199" fmla="*/ 9078 h 3974"/>
                              <a:gd name="T200" fmla="+- 0 10480 7166"/>
                              <a:gd name="T201" fmla="*/ T200 w 3974"/>
                              <a:gd name="T202" fmla="+- 0 8928 8419"/>
                              <a:gd name="T203" fmla="*/ 8928 h 3974"/>
                              <a:gd name="T204" fmla="+- 0 10314 7166"/>
                              <a:gd name="T205" fmla="*/ T204 w 3974"/>
                              <a:gd name="T206" fmla="+- 0 8794 8419"/>
                              <a:gd name="T207" fmla="*/ 8794 h 3974"/>
                              <a:gd name="T208" fmla="+- 0 10135 7166"/>
                              <a:gd name="T209" fmla="*/ T208 w 3974"/>
                              <a:gd name="T210" fmla="+- 0 8678 8419"/>
                              <a:gd name="T211" fmla="*/ 8678 h 3974"/>
                              <a:gd name="T212" fmla="+- 0 9942 7166"/>
                              <a:gd name="T213" fmla="*/ T212 w 3974"/>
                              <a:gd name="T214" fmla="+- 0 8582 8419"/>
                              <a:gd name="T215" fmla="*/ 8582 h 3974"/>
                              <a:gd name="T216" fmla="+- 0 9739 7166"/>
                              <a:gd name="T217" fmla="*/ T216 w 3974"/>
                              <a:gd name="T218" fmla="+- 0 8507 8419"/>
                              <a:gd name="T219" fmla="*/ 8507 h 3974"/>
                              <a:gd name="T220" fmla="+- 0 9526 7166"/>
                              <a:gd name="T221" fmla="*/ T220 w 3974"/>
                              <a:gd name="T222" fmla="+- 0 8454 8419"/>
                              <a:gd name="T223" fmla="*/ 8454 h 3974"/>
                              <a:gd name="T224" fmla="+- 0 9304 7166"/>
                              <a:gd name="T225" fmla="*/ T224 w 3974"/>
                              <a:gd name="T226" fmla="+- 0 8425 8419"/>
                              <a:gd name="T227" fmla="*/ 8425 h 39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3974" h="3974">
                                <a:moveTo>
                                  <a:pt x="1986" y="0"/>
                                </a:moveTo>
                                <a:lnTo>
                                  <a:pt x="1910" y="1"/>
                                </a:lnTo>
                                <a:lnTo>
                                  <a:pt x="1835" y="6"/>
                                </a:lnTo>
                                <a:lnTo>
                                  <a:pt x="1760" y="13"/>
                                </a:lnTo>
                                <a:lnTo>
                                  <a:pt x="1686" y="22"/>
                                </a:lnTo>
                                <a:lnTo>
                                  <a:pt x="1613" y="35"/>
                                </a:lnTo>
                                <a:lnTo>
                                  <a:pt x="1541" y="50"/>
                                </a:lnTo>
                                <a:lnTo>
                                  <a:pt x="1470" y="68"/>
                                </a:lnTo>
                                <a:lnTo>
                                  <a:pt x="1400" y="88"/>
                                </a:lnTo>
                                <a:lnTo>
                                  <a:pt x="1331" y="111"/>
                                </a:lnTo>
                                <a:lnTo>
                                  <a:pt x="1263" y="136"/>
                                </a:lnTo>
                                <a:lnTo>
                                  <a:pt x="1196" y="163"/>
                                </a:lnTo>
                                <a:lnTo>
                                  <a:pt x="1131" y="193"/>
                                </a:lnTo>
                                <a:lnTo>
                                  <a:pt x="1067" y="225"/>
                                </a:lnTo>
                                <a:lnTo>
                                  <a:pt x="1004" y="259"/>
                                </a:lnTo>
                                <a:lnTo>
                                  <a:pt x="943" y="296"/>
                                </a:lnTo>
                                <a:lnTo>
                                  <a:pt x="883" y="334"/>
                                </a:lnTo>
                                <a:lnTo>
                                  <a:pt x="824" y="375"/>
                                </a:lnTo>
                                <a:lnTo>
                                  <a:pt x="768" y="418"/>
                                </a:lnTo>
                                <a:lnTo>
                                  <a:pt x="712" y="462"/>
                                </a:lnTo>
                                <a:lnTo>
                                  <a:pt x="659" y="509"/>
                                </a:lnTo>
                                <a:lnTo>
                                  <a:pt x="607" y="557"/>
                                </a:lnTo>
                                <a:lnTo>
                                  <a:pt x="557" y="607"/>
                                </a:lnTo>
                                <a:lnTo>
                                  <a:pt x="508" y="659"/>
                                </a:lnTo>
                                <a:lnTo>
                                  <a:pt x="462" y="713"/>
                                </a:lnTo>
                                <a:lnTo>
                                  <a:pt x="417" y="768"/>
                                </a:lnTo>
                                <a:lnTo>
                                  <a:pt x="375" y="825"/>
                                </a:lnTo>
                                <a:lnTo>
                                  <a:pt x="334" y="883"/>
                                </a:lnTo>
                                <a:lnTo>
                                  <a:pt x="295" y="943"/>
                                </a:lnTo>
                                <a:lnTo>
                                  <a:pt x="259" y="1005"/>
                                </a:lnTo>
                                <a:lnTo>
                                  <a:pt x="225" y="1067"/>
                                </a:lnTo>
                                <a:lnTo>
                                  <a:pt x="193" y="1131"/>
                                </a:lnTo>
                                <a:lnTo>
                                  <a:pt x="163" y="1197"/>
                                </a:lnTo>
                                <a:lnTo>
                                  <a:pt x="135" y="1263"/>
                                </a:lnTo>
                                <a:lnTo>
                                  <a:pt x="110" y="1331"/>
                                </a:lnTo>
                                <a:lnTo>
                                  <a:pt x="88" y="1400"/>
                                </a:lnTo>
                                <a:lnTo>
                                  <a:pt x="67" y="1470"/>
                                </a:lnTo>
                                <a:lnTo>
                                  <a:pt x="50" y="1541"/>
                                </a:lnTo>
                                <a:lnTo>
                                  <a:pt x="35" y="1613"/>
                                </a:lnTo>
                                <a:lnTo>
                                  <a:pt x="22" y="1686"/>
                                </a:lnTo>
                                <a:lnTo>
                                  <a:pt x="12" y="1760"/>
                                </a:lnTo>
                                <a:lnTo>
                                  <a:pt x="5" y="1835"/>
                                </a:lnTo>
                                <a:lnTo>
                                  <a:pt x="1" y="1911"/>
                                </a:lnTo>
                                <a:lnTo>
                                  <a:pt x="0" y="1987"/>
                                </a:lnTo>
                                <a:lnTo>
                                  <a:pt x="1" y="2063"/>
                                </a:lnTo>
                                <a:lnTo>
                                  <a:pt x="5" y="2138"/>
                                </a:lnTo>
                                <a:lnTo>
                                  <a:pt x="12" y="2213"/>
                                </a:lnTo>
                                <a:lnTo>
                                  <a:pt x="22" y="2287"/>
                                </a:lnTo>
                                <a:lnTo>
                                  <a:pt x="35" y="2360"/>
                                </a:lnTo>
                                <a:lnTo>
                                  <a:pt x="50" y="2432"/>
                                </a:lnTo>
                                <a:lnTo>
                                  <a:pt x="67" y="2503"/>
                                </a:lnTo>
                                <a:lnTo>
                                  <a:pt x="88" y="2573"/>
                                </a:lnTo>
                                <a:lnTo>
                                  <a:pt x="110" y="2642"/>
                                </a:lnTo>
                                <a:lnTo>
                                  <a:pt x="135" y="2710"/>
                                </a:lnTo>
                                <a:lnTo>
                                  <a:pt x="163" y="2777"/>
                                </a:lnTo>
                                <a:lnTo>
                                  <a:pt x="193" y="2842"/>
                                </a:lnTo>
                                <a:lnTo>
                                  <a:pt x="225" y="2906"/>
                                </a:lnTo>
                                <a:lnTo>
                                  <a:pt x="259" y="2969"/>
                                </a:lnTo>
                                <a:lnTo>
                                  <a:pt x="295" y="3030"/>
                                </a:lnTo>
                                <a:lnTo>
                                  <a:pt x="334" y="3090"/>
                                </a:lnTo>
                                <a:lnTo>
                                  <a:pt x="375" y="3149"/>
                                </a:lnTo>
                                <a:lnTo>
                                  <a:pt x="417" y="3206"/>
                                </a:lnTo>
                                <a:lnTo>
                                  <a:pt x="462" y="3261"/>
                                </a:lnTo>
                                <a:lnTo>
                                  <a:pt x="508" y="3314"/>
                                </a:lnTo>
                                <a:lnTo>
                                  <a:pt x="557" y="3366"/>
                                </a:lnTo>
                                <a:lnTo>
                                  <a:pt x="607" y="3417"/>
                                </a:lnTo>
                                <a:lnTo>
                                  <a:pt x="659" y="3465"/>
                                </a:lnTo>
                                <a:lnTo>
                                  <a:pt x="712" y="3511"/>
                                </a:lnTo>
                                <a:lnTo>
                                  <a:pt x="768" y="3556"/>
                                </a:lnTo>
                                <a:lnTo>
                                  <a:pt x="824" y="3599"/>
                                </a:lnTo>
                                <a:lnTo>
                                  <a:pt x="883" y="3639"/>
                                </a:lnTo>
                                <a:lnTo>
                                  <a:pt x="943" y="3678"/>
                                </a:lnTo>
                                <a:lnTo>
                                  <a:pt x="1004" y="3714"/>
                                </a:lnTo>
                                <a:lnTo>
                                  <a:pt x="1067" y="3749"/>
                                </a:lnTo>
                                <a:lnTo>
                                  <a:pt x="1131" y="3781"/>
                                </a:lnTo>
                                <a:lnTo>
                                  <a:pt x="1196" y="3810"/>
                                </a:lnTo>
                                <a:lnTo>
                                  <a:pt x="1263" y="3838"/>
                                </a:lnTo>
                                <a:lnTo>
                                  <a:pt x="1331" y="3863"/>
                                </a:lnTo>
                                <a:lnTo>
                                  <a:pt x="1400" y="3886"/>
                                </a:lnTo>
                                <a:lnTo>
                                  <a:pt x="1470" y="3906"/>
                                </a:lnTo>
                                <a:lnTo>
                                  <a:pt x="1541" y="3924"/>
                                </a:lnTo>
                                <a:lnTo>
                                  <a:pt x="1613" y="3939"/>
                                </a:lnTo>
                                <a:lnTo>
                                  <a:pt x="1686" y="3951"/>
                                </a:lnTo>
                                <a:lnTo>
                                  <a:pt x="1760" y="3961"/>
                                </a:lnTo>
                                <a:lnTo>
                                  <a:pt x="1835" y="3968"/>
                                </a:lnTo>
                                <a:lnTo>
                                  <a:pt x="1910" y="3972"/>
                                </a:lnTo>
                                <a:lnTo>
                                  <a:pt x="1986" y="3974"/>
                                </a:lnTo>
                                <a:lnTo>
                                  <a:pt x="2063" y="3972"/>
                                </a:lnTo>
                                <a:lnTo>
                                  <a:pt x="2138" y="3968"/>
                                </a:lnTo>
                                <a:lnTo>
                                  <a:pt x="2213" y="3961"/>
                                </a:lnTo>
                                <a:lnTo>
                                  <a:pt x="2287" y="3951"/>
                                </a:lnTo>
                                <a:lnTo>
                                  <a:pt x="2360" y="3939"/>
                                </a:lnTo>
                                <a:lnTo>
                                  <a:pt x="2432" y="3924"/>
                                </a:lnTo>
                                <a:lnTo>
                                  <a:pt x="2503" y="3906"/>
                                </a:lnTo>
                                <a:lnTo>
                                  <a:pt x="2573" y="3886"/>
                                </a:lnTo>
                                <a:lnTo>
                                  <a:pt x="2642" y="3863"/>
                                </a:lnTo>
                                <a:lnTo>
                                  <a:pt x="2710" y="3838"/>
                                </a:lnTo>
                                <a:lnTo>
                                  <a:pt x="2776" y="3810"/>
                                </a:lnTo>
                                <a:lnTo>
                                  <a:pt x="2842" y="3781"/>
                                </a:lnTo>
                                <a:lnTo>
                                  <a:pt x="2906" y="3749"/>
                                </a:lnTo>
                                <a:lnTo>
                                  <a:pt x="2969" y="3714"/>
                                </a:lnTo>
                                <a:lnTo>
                                  <a:pt x="3030" y="3678"/>
                                </a:lnTo>
                                <a:lnTo>
                                  <a:pt x="3090" y="3639"/>
                                </a:lnTo>
                                <a:lnTo>
                                  <a:pt x="3148" y="3599"/>
                                </a:lnTo>
                                <a:lnTo>
                                  <a:pt x="3205" y="3556"/>
                                </a:lnTo>
                                <a:lnTo>
                                  <a:pt x="3260" y="3511"/>
                                </a:lnTo>
                                <a:lnTo>
                                  <a:pt x="3314" y="3465"/>
                                </a:lnTo>
                                <a:lnTo>
                                  <a:pt x="3366" y="3417"/>
                                </a:lnTo>
                                <a:lnTo>
                                  <a:pt x="3416" y="3366"/>
                                </a:lnTo>
                                <a:lnTo>
                                  <a:pt x="3465" y="3314"/>
                                </a:lnTo>
                                <a:lnTo>
                                  <a:pt x="3511" y="3261"/>
                                </a:lnTo>
                                <a:lnTo>
                                  <a:pt x="3556" y="3206"/>
                                </a:lnTo>
                                <a:lnTo>
                                  <a:pt x="3598" y="3149"/>
                                </a:lnTo>
                                <a:lnTo>
                                  <a:pt x="3639" y="3090"/>
                                </a:lnTo>
                                <a:lnTo>
                                  <a:pt x="3677" y="3030"/>
                                </a:lnTo>
                                <a:lnTo>
                                  <a:pt x="3714" y="2969"/>
                                </a:lnTo>
                                <a:lnTo>
                                  <a:pt x="3748" y="2906"/>
                                </a:lnTo>
                                <a:lnTo>
                                  <a:pt x="3780" y="2842"/>
                                </a:lnTo>
                                <a:lnTo>
                                  <a:pt x="3810" y="2777"/>
                                </a:lnTo>
                                <a:lnTo>
                                  <a:pt x="3838" y="2710"/>
                                </a:lnTo>
                                <a:lnTo>
                                  <a:pt x="3863" y="2642"/>
                                </a:lnTo>
                                <a:lnTo>
                                  <a:pt x="3885" y="2573"/>
                                </a:lnTo>
                                <a:lnTo>
                                  <a:pt x="3905" y="2503"/>
                                </a:lnTo>
                                <a:lnTo>
                                  <a:pt x="3923" y="2432"/>
                                </a:lnTo>
                                <a:lnTo>
                                  <a:pt x="3938" y="2360"/>
                                </a:lnTo>
                                <a:lnTo>
                                  <a:pt x="3951" y="2287"/>
                                </a:lnTo>
                                <a:lnTo>
                                  <a:pt x="3961" y="2213"/>
                                </a:lnTo>
                                <a:lnTo>
                                  <a:pt x="3968" y="2138"/>
                                </a:lnTo>
                                <a:lnTo>
                                  <a:pt x="3972" y="2063"/>
                                </a:lnTo>
                                <a:lnTo>
                                  <a:pt x="3973" y="1987"/>
                                </a:lnTo>
                                <a:lnTo>
                                  <a:pt x="3972" y="1911"/>
                                </a:lnTo>
                                <a:lnTo>
                                  <a:pt x="3968" y="1835"/>
                                </a:lnTo>
                                <a:lnTo>
                                  <a:pt x="3961" y="1760"/>
                                </a:lnTo>
                                <a:lnTo>
                                  <a:pt x="3951" y="1686"/>
                                </a:lnTo>
                                <a:lnTo>
                                  <a:pt x="3938" y="1613"/>
                                </a:lnTo>
                                <a:lnTo>
                                  <a:pt x="3923" y="1541"/>
                                </a:lnTo>
                                <a:lnTo>
                                  <a:pt x="3905" y="1470"/>
                                </a:lnTo>
                                <a:lnTo>
                                  <a:pt x="3885" y="1400"/>
                                </a:lnTo>
                                <a:lnTo>
                                  <a:pt x="3863" y="1331"/>
                                </a:lnTo>
                                <a:lnTo>
                                  <a:pt x="3838" y="1263"/>
                                </a:lnTo>
                                <a:lnTo>
                                  <a:pt x="3810" y="1197"/>
                                </a:lnTo>
                                <a:lnTo>
                                  <a:pt x="3780" y="1131"/>
                                </a:lnTo>
                                <a:lnTo>
                                  <a:pt x="3748" y="1067"/>
                                </a:lnTo>
                                <a:lnTo>
                                  <a:pt x="3714" y="1005"/>
                                </a:lnTo>
                                <a:lnTo>
                                  <a:pt x="3677" y="943"/>
                                </a:lnTo>
                                <a:lnTo>
                                  <a:pt x="3639" y="883"/>
                                </a:lnTo>
                                <a:lnTo>
                                  <a:pt x="3598" y="825"/>
                                </a:lnTo>
                                <a:lnTo>
                                  <a:pt x="3556" y="768"/>
                                </a:lnTo>
                                <a:lnTo>
                                  <a:pt x="3511" y="713"/>
                                </a:lnTo>
                                <a:lnTo>
                                  <a:pt x="3465" y="659"/>
                                </a:lnTo>
                                <a:lnTo>
                                  <a:pt x="3416" y="607"/>
                                </a:lnTo>
                                <a:lnTo>
                                  <a:pt x="3366" y="557"/>
                                </a:lnTo>
                                <a:lnTo>
                                  <a:pt x="3314" y="509"/>
                                </a:lnTo>
                                <a:lnTo>
                                  <a:pt x="3260" y="462"/>
                                </a:lnTo>
                                <a:lnTo>
                                  <a:pt x="3205" y="418"/>
                                </a:lnTo>
                                <a:lnTo>
                                  <a:pt x="3148" y="375"/>
                                </a:lnTo>
                                <a:lnTo>
                                  <a:pt x="3090" y="334"/>
                                </a:lnTo>
                                <a:lnTo>
                                  <a:pt x="3030" y="296"/>
                                </a:lnTo>
                                <a:lnTo>
                                  <a:pt x="2969" y="259"/>
                                </a:lnTo>
                                <a:lnTo>
                                  <a:pt x="2906" y="225"/>
                                </a:lnTo>
                                <a:lnTo>
                                  <a:pt x="2842" y="193"/>
                                </a:lnTo>
                                <a:lnTo>
                                  <a:pt x="2776" y="163"/>
                                </a:lnTo>
                                <a:lnTo>
                                  <a:pt x="2710" y="136"/>
                                </a:lnTo>
                                <a:lnTo>
                                  <a:pt x="2642" y="111"/>
                                </a:lnTo>
                                <a:lnTo>
                                  <a:pt x="2573" y="88"/>
                                </a:lnTo>
                                <a:lnTo>
                                  <a:pt x="2503" y="68"/>
                                </a:lnTo>
                                <a:lnTo>
                                  <a:pt x="2432" y="50"/>
                                </a:lnTo>
                                <a:lnTo>
                                  <a:pt x="2360" y="35"/>
                                </a:lnTo>
                                <a:lnTo>
                                  <a:pt x="2287" y="22"/>
                                </a:lnTo>
                                <a:lnTo>
                                  <a:pt x="2213" y="13"/>
                                </a:lnTo>
                                <a:lnTo>
                                  <a:pt x="2138" y="6"/>
                                </a:lnTo>
                                <a:lnTo>
                                  <a:pt x="2063" y="1"/>
                                </a:lnTo>
                                <a:lnTo>
                                  <a:pt x="198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1" name="Picture 59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7184" y="7616"/>
                            <a:ext cx="3797" cy="3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66" name="Picture 59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460" y="12427"/>
                            <a:ext cx="3246" cy="20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4" name="Line 583"/>
                        <wps:cNvCnPr/>
                        <wps:spPr bwMode="auto">
                          <a:xfrm>
                            <a:off x="1691" y="14597"/>
                            <a:ext cx="4876" cy="0"/>
                          </a:xfrm>
                          <a:prstGeom prst="line">
                            <a:avLst/>
                          </a:prstGeom>
                          <a:noFill/>
                          <a:ln w="6350">
                            <a:solidFill>
                              <a:srgbClr val="FF7200"/>
                            </a:solidFill>
                            <a:round/>
                            <a:headEnd/>
                            <a:tailEnd/>
                          </a:ln>
                          <a:extLst>
                            <a:ext uri="{909E8E84-426E-40DD-AFC4-6F175D3DCCD1}">
                              <a14:hiddenFill xmlns:a14="http://schemas.microsoft.com/office/drawing/2010/main">
                                <a:noFill/>
                              </a14:hiddenFill>
                            </a:ext>
                          </a:extLst>
                        </wps:spPr>
                        <wps:bodyPr/>
                      </wps:wsp>
                      <wps:wsp>
                        <wps:cNvPr id="875" name="Line 582"/>
                        <wps:cNvCnPr/>
                        <wps:spPr bwMode="auto">
                          <a:xfrm>
                            <a:off x="1691" y="15276"/>
                            <a:ext cx="4876" cy="0"/>
                          </a:xfrm>
                          <a:prstGeom prst="line">
                            <a:avLst/>
                          </a:prstGeom>
                          <a:noFill/>
                          <a:ln w="6350">
                            <a:solidFill>
                              <a:srgbClr val="FF72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8E020CD" id="Group 581" o:spid="_x0000_s1026" style="position:absolute;margin-left:-.75pt;margin-top:.25pt;width:596.15pt;height:841.65pt;z-index:-251661312;mso-position-horizontal-relative:page;mso-position-vertical-relative:page" coordorigin="-10,-10" coordsize="11926,16838"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yKKKK/xvP7c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AjNFFNVsmqiK&#10;Q6iiiqICiiigAooooAKKKKACiiigAooooAKKKKACiiiszQ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a&#10;BtanUjcrTiDFDZopqU6rMwooooAKKKKACiiigAooooAKKKKACiiigAooorM0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xSBsigrmjAUCtCZdxaKKKCQooooAKKKKACiiigAooooAKKKKACiiiszQ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puTuoAdRRRQAUUUUAFFFFABRRRQAUN0ooprcBFbNLTcbTSqcirIasLRRRQIKKKKACiiig&#10;AooooAKKKKACiiiszQ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6ikPyrS0EZFNMLXAHIo&#10;oHFFWZhRRRQAUUUUAFFFFABRRRQAUUUVm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Rk0UUVUWS0FFAOaKokKKKKACiiigAooooAKKKKzN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blaKKAE+6KWmv0p1XEmQUUUUyQooooAKKKKACiiiszQ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Arupqtk06mn79VET2HUUUVRAUUUUAFFFFABRRRWZo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TW45p1FADVOadSKu2lBzWiIkFFFFAgoo&#10;ooAKKKKzN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A0D5RRmjGaqL&#10;JauFFGeaKokKKKKACiiiszQ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RuDmk304jIpoXbVcxLQ4HNFAORRVEhRRRWZo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HpRRRQAUUUUAFFFFABRRRQAUUUUAITgiloIzTdretVzE8o6iiipK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k3c9KW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R0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klFR+Y1HmNQHKSUVH5jUeY1AcpJRUfmN&#10;R5jUByklFR+Y1HmNQHKSUVH5jUeY1AcpJRUfmNR5jUByhRRRQU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I6KKKDQ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jooooN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FsUAFFAbNFABRRRQAUm0UtFA&#10;mwC4opdpNGzPVf1quUXMJijFOAx/D+tOo5Q5iPFGKkoo5Q5iPFGKkoo5Q5iPFGKkoo5Q5iPFGKko&#10;o5Q5iPFGKkoo5Q5iPFGKkoo5Q5iPFGKkoo5Q5iPFGKkoo5Q5iPFGKkoo5Q5iPFGKkoo5Q5iPFGKk&#10;oo5Q5iPFGKkoo5Q5iPFGKkoo5Q5iPFGKkoo5Q5iPFGKkoo5Q5iPFGKkoo5Q5iOinE5Wm5o5Q5iSi&#10;iiqJDHFNZcU6igCPpRmpMZprJU8pXMNooopWKCig0mT6UgFoo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jNFFABuo3UUUAG6jdRRQAbqN1FFABuo3UUUAG6jdRRQAbqN1FFABuo3UUUAG6jdRRQAb&#10;qN1FFABuo3UUUAG6jdRRQAbqN1FFABuo3UUUAG6jdRRQAbqN1FFABuo3UUUAFFFFABRRRQAUUUUA&#10;FGcUUUAG6jdRRQAbqKKKACiiigAopQuaUrgUANopd3y0beKAEoo6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5" o:spid="_x0000_s1027" type="#_x0000_t75" style="position:absolute;left:1437;top:1012;width:3687;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">
                  <v:imagedata r:id="rId13" o:title=""/>
                </v:shape>
                <v:line id="Line 604" o:spid="_x0000_s1028" style="position:absolute;visibility:visible;mso-wrap-style:square" from="1402,1534" to="4010,1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" strokecolor="#231f20" strokeweight="1.0001mm"/>
                <v:line id="Line 603" o:spid="_x0000_s1029" style="position:absolute;visibility:visible;mso-wrap-style:square" from="4010,1534" to="5201,1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" strokecolor="#c0c2c4" strokeweight="1.0001mm"/>
                <v:shape id="Picture 602" o:spid="_x0000_s1030" type="#_x0000_t75" style="position:absolute;width:11906;height:14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">
                  <v:imagedata r:id="rId14" o:title=""/>
                </v:shape>
                <v:shape id="Picture 601" o:spid="_x0000_s1031" type="#_x0000_t75" style="position:absolute;left:-10;top:-10;width:11926;height:16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">
                  <v:imagedata r:id="rId15" o:title=""/>
                </v:shape>
                <v:shape id="Freeform 600" o:spid="_x0000_s1032" style="position:absolute;left:7166;top:8419;width:3974;height:3974;visibility:visible;mso-wrap-style:square;v-text-anchor:top" coordsize="3974,3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" path="m1986,r-76,1l1835,6r-75,7l1686,22r-73,13l1541,50r-71,18l1400,88r-69,23l1263,136r-67,27l1131,193r-64,32l1004,259r-61,37l883,334r-59,41l768,418r-56,44l659,509r-52,48l557,607r-49,52l462,713r-45,55l375,825r-41,58l295,943r-36,62l225,1067r-32,64l163,1197r-28,66l110,1331r-22,69l67,1470r-17,71l35,1613r-13,73l12,1760r-7,75l1,1911,,1987r1,76l5,2138r7,75l22,2287r13,73l50,2432r17,71l88,2573r22,69l135,2710r28,67l193,2842r32,64l259,2969r36,61l334,3090r41,59l417,3206r45,55l508,3314r49,52l607,3417r52,48l712,3511r56,45l824,3599r59,40l943,3678r61,36l1067,3749r64,32l1196,3810r67,28l1331,3863r69,23l1470,3906r71,18l1613,3939r73,12l1760,3961r75,7l1910,3972r76,2l2063,3972r75,-4l2213,3961r74,-10l2360,3939r72,-15l2503,3906r70,-20l2642,3863r68,-25l2776,3810r66,-29l2906,3749r63,-35l3030,3678r60,-39l3148,3599r57,-43l3260,3511r54,-46l3366,3417r50,-51l3465,3314r46,-53l3556,3206r42,-57l3639,3090r38,-60l3714,2969r34,-63l3780,2842r30,-65l3838,2710r25,-68l3885,2573r20,-70l3923,2432r15,-72l3951,2287r10,-74l3968,2138r4,-75l3973,1987r-1,-76l3968,1835r-7,-75l3951,1686r-13,-73l3923,1541r-18,-71l3885,1400r-22,-69l3838,1263r-28,-66l3780,1131r-32,-64l3714,1005r-37,-62l3639,883r-41,-58l3556,768r-45,-55l3465,659r-49,-52l3366,557r-52,-48l3260,462r-55,-44l3148,375r-58,-41l3030,296r-61,-37l2906,225r-64,-32l2776,163r-66,-27l2642,111,2573,88,2503,68,2432,50,2360,35,2287,22r-74,-9l2138,6,2063,1,1986,e" filled="f" stroked="f">
                  <v:path arrowok="t" o:connecttype="custom" o:connectlocs="1835,8425;1613,8454;1400,8507;1196,8582;1004,8678;824,8794;659,8928;508,9078;375,9244;259,9424;163,9616;88,9819;35,10032;5,10254;1,10482;22,10706;67,10922;135,11129;225,11325;334,11509;462,11680;607,11836;768,11975;943,12097;1131,12200;1331,12282;1541,12343;1760,12380;1986,12393;2213,12380;2432,12343;2642,12282;2842,12200;3030,12097;3205,11975;3366,11836;3511,11680;3639,11509;3748,11325;3838,11129;3905,10922;3951,10706;3972,10482;3968,10254;3938,10032;3885,9819;3810,9616;3714,9424;3598,9244;3465,9078;3314,8928;3148,8794;2969,8678;2776,8582;2573,8507;2360,8454;2138,8425" o:connectangles="0,0,0,0,0,0,0,0,0,0,0,0,0,0,0,0,0,0,0,0,0,0,0,0,0,0,0,0,0,0,0,0,0,0,0,0,0,0,0,0,0,0,0,0,0,0,0,0,0,0,0,0,0,0,0,0,0"/>
                </v:shape>
                <v:shape id="Freeform 599" o:spid="_x0000_s1033" style="position:absolute;left:7166;top:8419;width:3974;height:3974;visibility:visible;mso-wrap-style:square;v-text-anchor:top" coordsize="3974,3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" path="m1986,r-76,1l1835,6r-75,7l1686,22r-73,13l1541,50r-71,18l1400,88r-69,23l1263,136r-67,27l1131,193r-64,32l1004,259r-61,37l883,334r-59,41l768,418r-56,44l659,509r-52,48l557,607r-49,52l462,713r-45,55l375,825r-41,58l295,943r-36,62l225,1067r-32,64l163,1197r-28,66l110,1331r-22,69l67,1470r-17,71l35,1613r-13,73l12,1760r-7,75l1,1911,,1987r1,76l5,2138r7,75l22,2287r13,73l50,2432r17,71l88,2573r22,69l135,2710r28,67l193,2842r32,64l259,2969r36,61l334,3090r41,59l417,3206r45,55l508,3314r49,52l607,3417r52,48l712,3511r56,45l824,3599r59,40l943,3678r61,36l1067,3749r64,32l1196,3810r67,28l1331,3863r69,23l1470,3906r71,18l1613,3939r73,12l1760,3961r75,7l1910,3972r76,2l2063,3972r75,-4l2213,3961r74,-10l2360,3939r72,-15l2503,3906r70,-20l2642,3863r68,-25l2776,3810r66,-29l2906,3749r63,-35l3030,3678r60,-39l3148,3599r57,-43l3260,3511r54,-46l3366,3417r50,-51l3465,3314r46,-53l3556,3206r42,-57l3639,3090r38,-60l3714,2969r34,-63l3780,2842r30,-65l3838,2710r25,-68l3885,2573r20,-70l3923,2432r15,-72l3951,2287r10,-74l3968,2138r4,-75l3973,1987r-1,-76l3968,1835r-7,-75l3951,1686r-13,-73l3923,1541r-18,-71l3885,1400r-22,-69l3838,1263r-28,-66l3780,1131r-32,-64l3714,1005r-37,-62l3639,883r-41,-58l3556,768r-45,-55l3465,659r-49,-52l3366,557r-52,-48l3260,462r-55,-44l3148,375r-58,-41l3030,296r-61,-37l2906,225r-64,-32l2776,163r-66,-27l2642,111,2573,88,2503,68,2432,50,2360,35,2287,22r-74,-9l2138,6,2063,1,1986,e" filled="f" stroked="f">
                  <v:path arrowok="t" o:connecttype="custom" o:connectlocs="1835,8425;1613,8454;1400,8507;1196,8582;1004,8678;824,8794;659,8928;508,9078;375,9244;259,9424;163,9616;88,9819;35,10032;5,10254;1,10482;22,10706;67,10922;135,11129;225,11325;334,11509;462,11680;607,11836;768,11975;943,12097;1131,12200;1331,12282;1541,12343;1760,12380;1986,12393;2213,12380;2432,12343;2642,12282;2842,12200;3030,12097;3205,11975;3366,11836;3511,11680;3639,11509;3748,11325;3838,11129;3905,10922;3951,10706;3972,10482;3968,10254;3938,10032;3885,9819;3810,9616;3714,9424;3598,9244;3465,9078;3314,8928;3148,8794;2969,8678;2776,8582;2573,8507;2360,8454;2138,8425" o:connectangles="0,0,0,0,0,0,0,0,0,0,0,0,0,0,0,0,0,0,0,0,0,0,0,0,0,0,0,0,0,0,0,0,0,0,0,0,0,0,0,0,0,0,0,0,0,0,0,0,0,0,0,0,0,0,0,0,0"/>
                </v:shape>
                <v:shape id="Freeform 598" o:spid="_x0000_s1034" style="position:absolute;left:7166;top:8419;width:3974;height:3974;visibility:visible;mso-wrap-style:square;v-text-anchor:top" coordsize="3974,3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" path="m1986,r-76,1l1835,6r-75,7l1686,22r-73,13l1541,50r-71,18l1400,88r-69,23l1263,136r-67,27l1131,193r-64,32l1004,259r-61,37l883,334r-59,41l768,418r-56,44l659,509r-52,48l557,607r-49,52l462,713r-45,55l375,825r-41,58l295,943r-36,62l225,1067r-32,64l163,1197r-28,66l110,1331r-22,69l67,1470r-17,71l35,1613r-13,73l12,1760r-7,75l1,1911,,1987r1,76l5,2138r7,75l22,2287r13,73l50,2432r17,71l88,2573r22,69l135,2710r28,67l193,2842r32,64l259,2969r36,61l334,3090r41,59l417,3206r45,55l508,3314r49,52l607,3417r52,48l712,3511r56,45l824,3599r59,40l943,3678r61,36l1067,3749r64,32l1196,3810r67,28l1331,3863r69,23l1470,3906r71,18l1613,3939r73,12l1760,3961r75,7l1910,3972r76,2l2063,3972r75,-4l2213,3961r74,-10l2360,3939r72,-15l2503,3906r70,-20l2642,3863r68,-25l2776,3810r66,-29l2906,3749r63,-35l3030,3678r60,-39l3148,3599r57,-43l3260,3511r54,-46l3366,3417r50,-51l3465,3314r46,-53l3556,3206r42,-57l3639,3090r38,-60l3714,2969r34,-63l3780,2842r30,-65l3838,2710r25,-68l3885,2573r20,-70l3923,2432r15,-72l3951,2287r10,-74l3968,2138r4,-75l3973,1987r-1,-76l3968,1835r-7,-75l3951,1686r-13,-73l3923,1541r-18,-71l3885,1400r-22,-69l3838,1263r-28,-66l3780,1131r-32,-64l3714,1005r-37,-62l3639,883r-41,-58l3556,768r-45,-55l3465,659r-49,-52l3366,557r-52,-48l3260,462r-55,-44l3148,375r-58,-41l3030,296r-61,-37l2906,225r-64,-32l2776,163r-66,-27l2642,111,2573,88,2503,68,2432,50,2360,35,2287,22r-74,-9l2138,6,2063,1,1986,e" filled="f" stroked="f">
                  <v:path arrowok="t" o:connecttype="custom" o:connectlocs="1835,8425;1613,8454;1400,8507;1196,8582;1004,8678;824,8794;659,8928;508,9078;375,9244;259,9424;163,9616;88,9819;35,10032;5,10254;1,10482;22,10706;67,10922;135,11129;225,11325;334,11509;462,11680;607,11836;768,11975;943,12097;1131,12200;1331,12282;1541,12343;1760,12380;1986,12393;2213,12380;2432,12343;2642,12282;2842,12200;3030,12097;3205,11975;3366,11836;3511,11680;3639,11509;3748,11325;3838,11129;3905,10922;3951,10706;3972,10482;3968,10254;3938,10032;3885,9819;3810,9616;3714,9424;3598,9244;3465,9078;3314,8928;3148,8794;2969,8678;2776,8582;2573,8507;2360,8454;2138,8425" o:connectangles="0,0,0,0,0,0,0,0,0,0,0,0,0,0,0,0,0,0,0,0,0,0,0,0,0,0,0,0,0,0,0,0,0,0,0,0,0,0,0,0,0,0,0,0,0,0,0,0,0,0,0,0,0,0,0,0,0"/>
                </v:shape>
                <v:shape id="Picture 596" o:spid="_x0000_s1035" type="#_x0000_t75" style="position:absolute;left:7184;top:7616;width:3797;height:3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">
                  <v:imagedata r:id="rId16" o:title=""/>
                </v:shape>
                <v:shape id="Picture 591" o:spid="_x0000_s1036" type="#_x0000_t75" style="position:absolute;left:2460;top:12427;width:3246;height:2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">
                  <v:imagedata r:id="rId17" o:title=""/>
                </v:shape>
                <v:line id="Line 583" o:spid="_x0000_s1037" style="position:absolute;visibility:visible;mso-wrap-style:square" from="1691,14597" to="6567,14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" strokecolor="#ff7200" strokeweight=".5pt"/>
                <v:line id="Line 582" o:spid="_x0000_s1038" style="position:absolute;visibility:visible;mso-wrap-style:square" from="1691,15276" to="6567,15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" strokecolor="#ff7200" strokeweight=".5pt"/>
                <w10:wrap anchorx="page" anchory="page"/>
              </v:group>
            </w:pict>
          </mc:Fallback>
        </mc:AlternateContent>
      </w:r>
      <w:r w:rsidR="00284C70" w:rsidRPr="00284C70">
        <w:rPr>
          <w:rFonts w:ascii="Times New Roman Bold" w:hAnsi="Times New Roman Bold" w:cs="Times New Roman"/>
          <w:color w:val="FFFFFF" w:themeColor="background1"/>
          <w:sz w:val="36"/>
          <w:szCs w:val="36"/>
        </w:rPr>
        <w:t xml:space="preserve">ISSN </w:t>
      </w:r>
      <w:r w:rsidR="001A60D1">
        <w:rPr>
          <w:rFonts w:ascii="Times New Roman Bold" w:hAnsi="Times New Roman Bold" w:cs="Times New Roman"/>
          <w:color w:val="FFFFFF" w:themeColor="background1"/>
          <w:sz w:val="36"/>
          <w:szCs w:val="36"/>
        </w:rPr>
        <w:t>e</w:t>
      </w:r>
      <w:r w:rsidR="00356A7C">
        <w:rPr>
          <w:rFonts w:ascii="Times New Roman Bold" w:hAnsi="Times New Roman Bold" w:cs="Times New Roman"/>
          <w:color w:val="FFFFFF" w:themeColor="background1"/>
          <w:sz w:val="36"/>
          <w:szCs w:val="36"/>
        </w:rPr>
        <w:t>2311 7575</w:t>
      </w:r>
    </w:p>
    <w:p w14:paraId="2F27F11A" w14:textId="7AFA1DE9" w:rsidR="00C30D06" w:rsidRPr="001F4CB6" w:rsidRDefault="00C30D06" w:rsidP="00284C70">
      <w:pPr>
        <w:pStyle w:val="Heading5"/>
        <w:spacing w:before="1200"/>
        <w:ind w:left="720" w:right="0"/>
        <w:jc w:val="left"/>
        <w:rPr>
          <w:rFonts w:ascii="Times New Roman Bold" w:hAnsi="Times New Roman Bold" w:cs="Times New Roman"/>
          <w:color w:val="FFFFFF" w:themeColor="background1"/>
          <w:sz w:val="52"/>
          <w:szCs w:val="52"/>
        </w:rPr>
      </w:pPr>
      <w:r w:rsidRPr="001F4CB6">
        <w:rPr>
          <w:rFonts w:ascii="Times New Roman Bold" w:hAnsi="Times New Roman Bold" w:cs="Times New Roman"/>
          <w:noProof/>
          <w:color w:val="FFFFFF" w:themeColor="background1"/>
          <w:sz w:val="52"/>
          <w:szCs w:val="52"/>
        </w:rPr>
        <mc:AlternateContent>
          <mc:Choice Requires="wps">
            <w:drawing>
              <wp:anchor distT="0" distB="0" distL="114300" distR="114300" simplePos="0" relativeHeight="251658240" behindDoc="0" locked="0" layoutInCell="1" allowOverlap="1" wp14:anchorId="3B1FF871" wp14:editId="37CD1B0E">
                <wp:simplePos x="0" y="0"/>
                <wp:positionH relativeFrom="column">
                  <wp:posOffset>4686300</wp:posOffset>
                </wp:positionH>
                <wp:positionV relativeFrom="paragraph">
                  <wp:posOffset>-1522730</wp:posOffset>
                </wp:positionV>
                <wp:extent cx="1400175" cy="341630"/>
                <wp:effectExtent l="0" t="0" r="28575" b="20320"/>
                <wp:wrapNone/>
                <wp:docPr id="22" name="Rectangle 22"/>
                <wp:cNvGraphicFramePr/>
                <a:graphic xmlns:a="http://schemas.openxmlformats.org/drawingml/2006/main">
                  <a:graphicData uri="http://schemas.microsoft.com/office/word/2010/wordprocessingShape">
                    <wps:wsp>
                      <wps:cNvSpPr/>
                      <wps:spPr>
                        <a:xfrm>
                          <a:off x="0" y="0"/>
                          <a:ext cx="1400175" cy="34163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A835772" w14:textId="77777777" w:rsidR="00C63457" w:rsidRPr="006D5604" w:rsidRDefault="00C63457" w:rsidP="00C30D06">
                            <w:pPr>
                              <w:jc w:val="center"/>
                              <w:rPr>
                                <w:b/>
                                <w:lang w:val="en-GB"/>
                              </w:rPr>
                            </w:pPr>
                            <w:r w:rsidRPr="006D5604">
                              <w:rPr>
                                <w:b/>
                                <w:lang w:val="en-GB"/>
                              </w:rPr>
                              <w:t xml:space="preserve">eISSN </w:t>
                            </w:r>
                            <w:r w:rsidRPr="006D5604">
                              <w:rPr>
                                <w:b/>
                                <w:color w:val="330033"/>
                                <w:shd w:val="clear" w:color="auto" w:fill="FBFBF3"/>
                              </w:rPr>
                              <w:t>2311-757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1FF871" id="Rectangle 22" o:spid="_x0000_s1026" style="position:absolute;left:0;text-align:left;margin-left:369pt;margin-top:-119.9pt;width:110.25pt;height:26.9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" fillcolor="white [3201]" strokecolor="#4f81bd [3204]" strokeweight="2pt">
                <v:textbox>
                  <w:txbxContent>
                    <w:p w14:paraId="4A835772" w14:textId="77777777" w:rsidR="00C63457" w:rsidRPr="006D5604" w:rsidRDefault="00C63457" w:rsidP="00C30D06">
                      <w:pPr>
                        <w:jc w:val="center"/>
                        <w:rPr>
                          <w:b/>
                          <w:lang w:val="en-GB"/>
                        </w:rPr>
                      </w:pPr>
                      <w:r w:rsidRPr="006D5604">
                        <w:rPr>
                          <w:b/>
                          <w:lang w:val="en-GB"/>
                        </w:rPr>
                        <w:t xml:space="preserve">eISSN </w:t>
                      </w:r>
                      <w:r w:rsidRPr="006D5604">
                        <w:rPr>
                          <w:b/>
                          <w:color w:val="330033"/>
                          <w:shd w:val="clear" w:color="auto" w:fill="FBFBF3"/>
                        </w:rPr>
                        <w:t>2311-7575</w:t>
                      </w:r>
                    </w:p>
                  </w:txbxContent>
                </v:textbox>
              </v:rect>
            </w:pict>
          </mc:Fallback>
        </mc:AlternateContent>
      </w:r>
      <w:r w:rsidRPr="001F4CB6">
        <w:rPr>
          <w:rFonts w:ascii="Times New Roman Bold" w:hAnsi="Times New Roman Bold" w:cs="Times New Roman"/>
          <w:color w:val="FFFFFF" w:themeColor="background1"/>
          <w:sz w:val="52"/>
          <w:szCs w:val="52"/>
        </w:rPr>
        <w:t>International Journal</w:t>
      </w:r>
      <w:r w:rsidR="00464287">
        <w:rPr>
          <w:rFonts w:ascii="Times New Roman Bold" w:hAnsi="Times New Roman Bold" w:cs="Times New Roman"/>
          <w:color w:val="FFFFFF" w:themeColor="background1"/>
          <w:spacing w:val="-112"/>
          <w:sz w:val="52"/>
          <w:szCs w:val="52"/>
        </w:rPr>
        <w:t xml:space="preserve"> </w:t>
      </w:r>
      <w:r w:rsidR="001F4CB6" w:rsidRPr="001F4CB6">
        <w:rPr>
          <w:rFonts w:ascii="Times New Roman Bold" w:hAnsi="Times New Roman Bold" w:cs="Times New Roman"/>
          <w:color w:val="FFFFFF" w:themeColor="background1"/>
          <w:sz w:val="52"/>
          <w:szCs w:val="52"/>
        </w:rPr>
        <w:t>of</w:t>
      </w:r>
    </w:p>
    <w:p w14:paraId="550AE686" w14:textId="6DEA2591" w:rsidR="00284C70" w:rsidRDefault="00C30D06" w:rsidP="00284C70">
      <w:pPr>
        <w:spacing w:line="276" w:lineRule="auto"/>
        <w:ind w:left="720"/>
        <w:jc w:val="left"/>
        <w:rPr>
          <w:b/>
          <w:color w:val="FFFFFF" w:themeColor="background1"/>
          <w:w w:val="105"/>
          <w:sz w:val="84"/>
          <w:szCs w:val="84"/>
        </w:rPr>
      </w:pPr>
      <w:r w:rsidRPr="001F4CB6">
        <w:rPr>
          <w:b/>
          <w:color w:val="FFFFFF" w:themeColor="background1"/>
          <w:w w:val="105"/>
          <w:sz w:val="84"/>
          <w:szCs w:val="84"/>
        </w:rPr>
        <w:t>Management and Leadership</w:t>
      </w:r>
      <w:r w:rsidR="00A32B47">
        <w:rPr>
          <w:b/>
          <w:color w:val="FFFFFF" w:themeColor="background1"/>
          <w:w w:val="105"/>
          <w:sz w:val="84"/>
          <w:szCs w:val="84"/>
        </w:rPr>
        <w:t xml:space="preserve"> </w:t>
      </w:r>
      <w:r w:rsidRPr="001F4CB6">
        <w:rPr>
          <w:b/>
          <w:color w:val="FFFFFF" w:themeColor="background1"/>
          <w:w w:val="105"/>
          <w:sz w:val="84"/>
          <w:szCs w:val="84"/>
        </w:rPr>
        <w:t>Studies</w:t>
      </w:r>
    </w:p>
    <w:p w14:paraId="2A594E16" w14:textId="1E3A7C4C" w:rsidR="00C30D06" w:rsidRPr="001F4CB6" w:rsidRDefault="00C30D06" w:rsidP="00284C70">
      <w:pPr>
        <w:spacing w:line="276" w:lineRule="auto"/>
        <w:ind w:left="-1584"/>
        <w:jc w:val="center"/>
        <w:rPr>
          <w:b/>
          <w:color w:val="FFFFFF" w:themeColor="background1"/>
          <w:sz w:val="84"/>
          <w:szCs w:val="84"/>
        </w:rPr>
      </w:pPr>
      <w:r w:rsidRPr="001F4CB6">
        <w:rPr>
          <w:b/>
          <w:color w:val="FFFFFF" w:themeColor="background1"/>
          <w:w w:val="105"/>
          <w:sz w:val="84"/>
          <w:szCs w:val="84"/>
        </w:rPr>
        <w:t>(IJMLS)</w:t>
      </w:r>
    </w:p>
    <w:p w14:paraId="3271C59A" w14:textId="4BB41CFA" w:rsidR="00547728" w:rsidRDefault="00A32B47">
      <w:pPr>
        <w:spacing w:line="276" w:lineRule="auto"/>
        <w:jc w:val="left"/>
        <w:rPr>
          <w:w w:val="105"/>
        </w:rPr>
      </w:pPr>
      <w:r>
        <w:rPr>
          <w:noProof/>
        </w:rPr>
        <mc:AlternateContent>
          <mc:Choice Requires="wps">
            <w:drawing>
              <wp:anchor distT="0" distB="0" distL="114300" distR="114300" simplePos="0" relativeHeight="251687936" behindDoc="0" locked="0" layoutInCell="1" allowOverlap="1" wp14:anchorId="6C4BC4CC" wp14:editId="5293B0C4">
                <wp:simplePos x="0" y="0"/>
                <wp:positionH relativeFrom="column">
                  <wp:posOffset>1587500</wp:posOffset>
                </wp:positionH>
                <wp:positionV relativeFrom="paragraph">
                  <wp:posOffset>4653182</wp:posOffset>
                </wp:positionV>
                <wp:extent cx="1658620" cy="363220"/>
                <wp:effectExtent l="0" t="0" r="0" b="0"/>
                <wp:wrapNone/>
                <wp:docPr id="7" name="Text Box 7"/>
                <wp:cNvGraphicFramePr/>
                <a:graphic xmlns:a="http://schemas.openxmlformats.org/drawingml/2006/main">
                  <a:graphicData uri="http://schemas.microsoft.com/office/word/2010/wordprocessingShape">
                    <wps:wsp>
                      <wps:cNvSpPr txBox="1"/>
                      <wps:spPr>
                        <a:xfrm>
                          <a:off x="0" y="0"/>
                          <a:ext cx="1658620" cy="363220"/>
                        </a:xfrm>
                        <a:prstGeom prst="rect">
                          <a:avLst/>
                        </a:prstGeom>
                        <a:noFill/>
                        <a:ln w="6350">
                          <a:noFill/>
                        </a:ln>
                      </wps:spPr>
                      <wps:txbx>
                        <w:txbxContent>
                          <w:p w14:paraId="1071F07C" w14:textId="10A4C1C0" w:rsidR="00C63457" w:rsidRPr="00C6680B" w:rsidRDefault="00C63457" w:rsidP="00B26164">
                            <w:pPr>
                              <w:spacing w:after="0" w:line="240" w:lineRule="auto"/>
                              <w:jc w:val="left"/>
                              <w:rPr>
                                <w:rFonts w:ascii="Nirmala UI" w:hAnsi="Nirmala UI" w:cs="Arial"/>
                                <w:b/>
                                <w:bCs/>
                                <w:color w:val="FFFFFF" w:themeColor="background1"/>
                                <w:sz w:val="12"/>
                                <w:szCs w:val="12"/>
                              </w:rPr>
                            </w:pPr>
                            <w:r w:rsidRPr="00C6680B">
                              <w:rPr>
                                <w:rFonts w:ascii="Nirmala UI" w:hAnsi="Nirmala UI" w:cs="Arial"/>
                                <w:b/>
                                <w:bCs/>
                                <w:color w:val="FFFFFF" w:themeColor="background1"/>
                                <w:sz w:val="12"/>
                                <w:szCs w:val="12"/>
                              </w:rPr>
                              <w:t>International Journal of Management and Leadership Studies (IJM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4BC4CC" id="_x0000_t202" coordsize="21600,21600" o:spt="202" path="m,l,21600r21600,l21600,xe">
                <v:stroke joinstyle="miter"/>
                <v:path gradientshapeok="t" o:connecttype="rect"/>
              </v:shapetype>
              <v:shape id="Text Box 7" o:spid="_x0000_s1027" type="#_x0000_t202" style="position:absolute;margin-left:125pt;margin-top:366.4pt;width:130.6pt;height:28.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" filled="f" stroked="f" strokeweight=".5pt">
                <v:textbox>
                  <w:txbxContent>
                    <w:p w14:paraId="1071F07C" w14:textId="10A4C1C0" w:rsidR="00C63457" w:rsidRPr="00C6680B" w:rsidRDefault="00C63457" w:rsidP="00B26164">
                      <w:pPr>
                        <w:spacing w:after="0" w:line="240" w:lineRule="auto"/>
                        <w:jc w:val="left"/>
                        <w:rPr>
                          <w:rFonts w:ascii="Nirmala UI" w:hAnsi="Nirmala UI" w:cs="Arial"/>
                          <w:b/>
                          <w:bCs/>
                          <w:color w:val="FFFFFF" w:themeColor="background1"/>
                          <w:sz w:val="12"/>
                          <w:szCs w:val="12"/>
                        </w:rPr>
                      </w:pPr>
                      <w:r w:rsidRPr="00C6680B">
                        <w:rPr>
                          <w:rFonts w:ascii="Nirmala UI" w:hAnsi="Nirmala UI" w:cs="Arial"/>
                          <w:b/>
                          <w:bCs/>
                          <w:color w:val="FFFFFF" w:themeColor="background1"/>
                          <w:sz w:val="12"/>
                          <w:szCs w:val="12"/>
                        </w:rPr>
                        <w:t>International Journal of Management and Leadership Studies (IJMLS)</w:t>
                      </w:r>
                    </w:p>
                  </w:txbxContent>
                </v:textbox>
              </v:shape>
            </w:pict>
          </mc:Fallback>
        </mc:AlternateContent>
      </w:r>
      <w:r w:rsidR="00C6680B">
        <w:rPr>
          <w:noProof/>
        </w:rPr>
        <mc:AlternateContent>
          <mc:Choice Requires="wps">
            <w:drawing>
              <wp:anchor distT="0" distB="0" distL="114300" distR="114300" simplePos="0" relativeHeight="251688960" behindDoc="0" locked="0" layoutInCell="1" allowOverlap="1" wp14:anchorId="74619872" wp14:editId="06F13064">
                <wp:simplePos x="0" y="0"/>
                <wp:positionH relativeFrom="column">
                  <wp:posOffset>534035</wp:posOffset>
                </wp:positionH>
                <wp:positionV relativeFrom="paragraph">
                  <wp:posOffset>5034586</wp:posOffset>
                </wp:positionV>
                <wp:extent cx="3059723" cy="256270"/>
                <wp:effectExtent l="0" t="0" r="0" b="0"/>
                <wp:wrapNone/>
                <wp:docPr id="8" name="Text Box 8"/>
                <wp:cNvGraphicFramePr/>
                <a:graphic xmlns:a="http://schemas.openxmlformats.org/drawingml/2006/main">
                  <a:graphicData uri="http://schemas.microsoft.com/office/word/2010/wordprocessingShape">
                    <wps:wsp>
                      <wps:cNvSpPr txBox="1"/>
                      <wps:spPr>
                        <a:xfrm>
                          <a:off x="0" y="0"/>
                          <a:ext cx="3059723" cy="256270"/>
                        </a:xfrm>
                        <a:prstGeom prst="rect">
                          <a:avLst/>
                        </a:prstGeom>
                        <a:noFill/>
                        <a:ln w="6350">
                          <a:noFill/>
                        </a:ln>
                      </wps:spPr>
                      <wps:txbx>
                        <w:txbxContent>
                          <w:p w14:paraId="7776499C" w14:textId="3176A15E" w:rsidR="00C63457" w:rsidRPr="00C6680B" w:rsidRDefault="00C63457">
                            <w:pPr>
                              <w:rPr>
                                <w:color w:val="FFFFFF" w:themeColor="background1"/>
                              </w:rPr>
                            </w:pPr>
                            <w:r w:rsidRPr="00C6680B">
                              <w:rPr>
                                <w:color w:val="FFFFFF" w:themeColor="background1"/>
                              </w:rPr>
                              <w:t xml:space="preserve">Volume </w:t>
                            </w:r>
                            <w:r>
                              <w:rPr>
                                <w:color w:val="FFFFFF" w:themeColor="background1"/>
                              </w:rPr>
                              <w:t>3</w:t>
                            </w:r>
                            <w:r w:rsidRPr="00C6680B">
                              <w:rPr>
                                <w:color w:val="FFFFFF" w:themeColor="background1"/>
                              </w:rPr>
                              <w:t xml:space="preserve">, Issue </w:t>
                            </w:r>
                            <w:r>
                              <w:rPr>
                                <w:color w:val="FFFFFF" w:themeColor="background1"/>
                              </w:rPr>
                              <w:t>II</w:t>
                            </w:r>
                            <w:r w:rsidRPr="00C6680B">
                              <w:rPr>
                                <w:color w:val="FFFFFF" w:themeColor="background1"/>
                              </w:rPr>
                              <w:t xml:space="preserve">, </w:t>
                            </w:r>
                            <w:r>
                              <w:rPr>
                                <w:color w:val="FFFFFF" w:themeColor="background1"/>
                              </w:rPr>
                              <w:t>October,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619872" id="Text Box 8" o:spid="_x0000_s1028" type="#_x0000_t202" style="position:absolute;margin-left:42.05pt;margin-top:396.4pt;width:240.9pt;height:20.2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" filled="f" stroked="f" strokeweight=".5pt">
                <v:textbox>
                  <w:txbxContent>
                    <w:p w14:paraId="7776499C" w14:textId="3176A15E" w:rsidR="00C63457" w:rsidRPr="00C6680B" w:rsidRDefault="00C63457">
                      <w:pPr>
                        <w:rPr>
                          <w:color w:val="FFFFFF" w:themeColor="background1"/>
                        </w:rPr>
                      </w:pPr>
                      <w:r w:rsidRPr="00C6680B">
                        <w:rPr>
                          <w:color w:val="FFFFFF" w:themeColor="background1"/>
                        </w:rPr>
                        <w:t xml:space="preserve">Volume </w:t>
                      </w:r>
                      <w:r>
                        <w:rPr>
                          <w:color w:val="FFFFFF" w:themeColor="background1"/>
                        </w:rPr>
                        <w:t>3</w:t>
                      </w:r>
                      <w:r w:rsidRPr="00C6680B">
                        <w:rPr>
                          <w:color w:val="FFFFFF" w:themeColor="background1"/>
                        </w:rPr>
                        <w:t xml:space="preserve">, Issue </w:t>
                      </w:r>
                      <w:r>
                        <w:rPr>
                          <w:color w:val="FFFFFF" w:themeColor="background1"/>
                        </w:rPr>
                        <w:t>II</w:t>
                      </w:r>
                      <w:r w:rsidRPr="00C6680B">
                        <w:rPr>
                          <w:color w:val="FFFFFF" w:themeColor="background1"/>
                        </w:rPr>
                        <w:t xml:space="preserve">, </w:t>
                      </w:r>
                      <w:r>
                        <w:rPr>
                          <w:color w:val="FFFFFF" w:themeColor="background1"/>
                        </w:rPr>
                        <w:t>October, 2021</w:t>
                      </w:r>
                    </w:p>
                  </w:txbxContent>
                </v:textbox>
              </v:shape>
            </w:pict>
          </mc:Fallback>
        </mc:AlternateContent>
      </w:r>
      <w:r w:rsidR="00284C70">
        <w:rPr>
          <w:w w:val="105"/>
        </w:rPr>
        <w:br w:type="page"/>
      </w:r>
    </w:p>
    <w:p w14:paraId="622A8B2E" w14:textId="2C695CDD" w:rsidR="00547728" w:rsidRDefault="00547728">
      <w:pPr>
        <w:spacing w:line="276" w:lineRule="auto"/>
        <w:jc w:val="left"/>
        <w:rPr>
          <w:w w:val="105"/>
        </w:rPr>
      </w:pPr>
    </w:p>
    <w:p w14:paraId="12FD9F93" w14:textId="77777777" w:rsidR="00547728" w:rsidRDefault="00547728">
      <w:pPr>
        <w:spacing w:line="276" w:lineRule="auto"/>
        <w:jc w:val="left"/>
        <w:rPr>
          <w:w w:val="105"/>
        </w:rPr>
      </w:pPr>
    </w:p>
    <w:p w14:paraId="2B0B2E5E" w14:textId="79461173" w:rsidR="001F4CB6" w:rsidRDefault="00A32B47" w:rsidP="00537A71">
      <w:pPr>
        <w:pStyle w:val="Heading7"/>
        <w:rPr>
          <w:w w:val="105"/>
        </w:rPr>
      </w:pPr>
      <w:r>
        <w:rPr>
          <w:noProof/>
        </w:rPr>
        <w:drawing>
          <wp:anchor distT="0" distB="0" distL="114300" distR="114300" simplePos="0" relativeHeight="251719680" behindDoc="1" locked="0" layoutInCell="1" allowOverlap="1" wp14:anchorId="101856A0" wp14:editId="602A3DC6">
            <wp:simplePos x="0" y="0"/>
            <wp:positionH relativeFrom="column">
              <wp:posOffset>-546549</wp:posOffset>
            </wp:positionH>
            <wp:positionV relativeFrom="paragraph">
              <wp:posOffset>-70112</wp:posOffset>
            </wp:positionV>
            <wp:extent cx="7840427" cy="6239436"/>
            <wp:effectExtent l="0" t="0" r="8255" b="9525"/>
            <wp:wrapNone/>
            <wp:docPr id="84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 name="Picture 57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840427" cy="623943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099E87" w14:textId="28137052" w:rsidR="00A32B47" w:rsidRDefault="00A32B47" w:rsidP="00537A71">
      <w:pPr>
        <w:pStyle w:val="Heading7"/>
        <w:rPr>
          <w:w w:val="105"/>
        </w:rPr>
      </w:pPr>
    </w:p>
    <w:p w14:paraId="0CC8B403" w14:textId="0AAE8FBD" w:rsidR="00A32B47" w:rsidRDefault="00A32B47" w:rsidP="00537A71">
      <w:pPr>
        <w:pStyle w:val="Heading7"/>
        <w:rPr>
          <w:w w:val="105"/>
        </w:rPr>
      </w:pPr>
    </w:p>
    <w:p w14:paraId="65CD056C" w14:textId="4F90B0DE" w:rsidR="00A32B47" w:rsidRDefault="00A32B47" w:rsidP="00537A71">
      <w:pPr>
        <w:pStyle w:val="Heading7"/>
        <w:rPr>
          <w:w w:val="105"/>
        </w:rPr>
      </w:pPr>
    </w:p>
    <w:p w14:paraId="6F050886" w14:textId="2F24E7E7" w:rsidR="00A32B47" w:rsidRDefault="00A32B47" w:rsidP="00537A71">
      <w:pPr>
        <w:pStyle w:val="Heading7"/>
        <w:rPr>
          <w:w w:val="105"/>
        </w:rPr>
      </w:pPr>
    </w:p>
    <w:p w14:paraId="35E1600F" w14:textId="46B3B3CC" w:rsidR="00A32B47" w:rsidRDefault="00A32B47" w:rsidP="00537A71">
      <w:pPr>
        <w:pStyle w:val="Heading7"/>
        <w:rPr>
          <w:w w:val="105"/>
        </w:rPr>
      </w:pPr>
      <w:r>
        <w:rPr>
          <w:noProof/>
        </w:rPr>
        <w:drawing>
          <wp:inline distT="0" distB="0" distL="0" distR="0" wp14:anchorId="77057D96" wp14:editId="4C94E9EE">
            <wp:extent cx="2660904" cy="1664208"/>
            <wp:effectExtent l="0" t="0" r="6350" b="0"/>
            <wp:docPr id="850"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 name="Picture 57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0904" cy="1664208"/>
                    </a:xfrm>
                    <a:prstGeom prst="rect">
                      <a:avLst/>
                    </a:prstGeom>
                    <a:noFill/>
                    <a:ln>
                      <a:noFill/>
                    </a:ln>
                  </pic:spPr>
                </pic:pic>
              </a:graphicData>
            </a:graphic>
          </wp:inline>
        </w:drawing>
      </w:r>
    </w:p>
    <w:p w14:paraId="008B6D22" w14:textId="77777777" w:rsidR="00A32B47" w:rsidRDefault="00A32B47" w:rsidP="00537A71">
      <w:pPr>
        <w:pStyle w:val="Heading7"/>
        <w:rPr>
          <w:w w:val="105"/>
        </w:rPr>
      </w:pPr>
    </w:p>
    <w:p w14:paraId="4CEBD66C" w14:textId="77777777" w:rsidR="00A32B47" w:rsidRDefault="00A32B47" w:rsidP="00537A71">
      <w:pPr>
        <w:pStyle w:val="Heading7"/>
        <w:rPr>
          <w:w w:val="105"/>
        </w:rPr>
      </w:pPr>
    </w:p>
    <w:p w14:paraId="2588A48E" w14:textId="77777777" w:rsidR="00A32B47" w:rsidRPr="00284C70" w:rsidRDefault="00A32B47" w:rsidP="00A32B47">
      <w:pPr>
        <w:spacing w:line="276" w:lineRule="auto"/>
        <w:jc w:val="center"/>
        <w:rPr>
          <w:rStyle w:val="IntenseReference"/>
          <w:color w:val="auto"/>
          <w:sz w:val="44"/>
          <w:szCs w:val="44"/>
          <w:u w:val="none"/>
        </w:rPr>
      </w:pPr>
      <w:r w:rsidRPr="00284C70">
        <w:rPr>
          <w:rStyle w:val="IntenseReference"/>
          <w:color w:val="auto"/>
          <w:sz w:val="44"/>
          <w:szCs w:val="44"/>
          <w:u w:val="none"/>
        </w:rPr>
        <w:t>INTERNATIONAL JOURNAL OF MANAGEMENT AND LEADERSHIP STUDIES</w:t>
      </w:r>
    </w:p>
    <w:p w14:paraId="2B304C69" w14:textId="7FE67216" w:rsidR="00A32B47" w:rsidRDefault="00A32B47" w:rsidP="00537A71">
      <w:pPr>
        <w:pStyle w:val="Heading7"/>
        <w:rPr>
          <w:w w:val="105"/>
        </w:rPr>
      </w:pPr>
    </w:p>
    <w:p w14:paraId="7495866D" w14:textId="6842E216" w:rsidR="00A32B47" w:rsidRDefault="00A32B47" w:rsidP="00537A71">
      <w:pPr>
        <w:pStyle w:val="Heading7"/>
        <w:rPr>
          <w:w w:val="105"/>
        </w:rPr>
      </w:pPr>
    </w:p>
    <w:p w14:paraId="68E84201" w14:textId="3138FC4D" w:rsidR="00A32B47" w:rsidRDefault="00A32B47" w:rsidP="00537A71">
      <w:pPr>
        <w:pStyle w:val="Heading7"/>
        <w:rPr>
          <w:w w:val="105"/>
        </w:rPr>
      </w:pPr>
    </w:p>
    <w:p w14:paraId="7233EAF0" w14:textId="4CC8F8A4" w:rsidR="00A32B47" w:rsidRDefault="00A32B47" w:rsidP="00537A71">
      <w:pPr>
        <w:pStyle w:val="Heading7"/>
        <w:rPr>
          <w:w w:val="105"/>
        </w:rPr>
      </w:pPr>
    </w:p>
    <w:p w14:paraId="54F7845E" w14:textId="369DED5B" w:rsidR="00A32B47" w:rsidRDefault="00A32B47" w:rsidP="00537A71">
      <w:pPr>
        <w:pStyle w:val="Heading7"/>
        <w:rPr>
          <w:w w:val="105"/>
        </w:rPr>
      </w:pPr>
    </w:p>
    <w:p w14:paraId="63A7826A" w14:textId="2C430BDA" w:rsidR="00A32B47" w:rsidRDefault="00A32B47" w:rsidP="00537A71">
      <w:pPr>
        <w:pStyle w:val="Heading7"/>
        <w:rPr>
          <w:w w:val="105"/>
        </w:rPr>
      </w:pPr>
    </w:p>
    <w:p w14:paraId="232A80E4" w14:textId="48E3268F" w:rsidR="00A32B47" w:rsidRDefault="00A32B47" w:rsidP="00537A71">
      <w:pPr>
        <w:pStyle w:val="Heading7"/>
        <w:rPr>
          <w:w w:val="105"/>
        </w:rPr>
      </w:pPr>
    </w:p>
    <w:p w14:paraId="6DDA7D88" w14:textId="77777777" w:rsidR="00A32B47" w:rsidRDefault="00A32B47" w:rsidP="00537A71">
      <w:pPr>
        <w:pStyle w:val="Heading7"/>
        <w:rPr>
          <w:w w:val="105"/>
        </w:rPr>
      </w:pPr>
    </w:p>
    <w:p w14:paraId="33EC0299" w14:textId="77777777" w:rsidR="00284C70" w:rsidRDefault="00284C70" w:rsidP="00537A71">
      <w:pPr>
        <w:pStyle w:val="Heading7"/>
        <w:rPr>
          <w:w w:val="105"/>
        </w:rPr>
        <w:sectPr w:rsidR="00284C70" w:rsidSect="00284C70">
          <w:footerReference w:type="default" r:id="rId20"/>
          <w:footerReference w:type="first" r:id="rId21"/>
          <w:pgSz w:w="11909" w:h="16834" w:code="9"/>
          <w:pgMar w:top="144" w:right="562" w:bottom="0" w:left="878" w:header="720" w:footer="720" w:gutter="0"/>
          <w:pgNumType w:start="1"/>
          <w:cols w:space="720"/>
          <w:docGrid w:linePitch="360"/>
        </w:sectPr>
      </w:pPr>
    </w:p>
    <w:p w14:paraId="6B8835E9" w14:textId="45FE5686" w:rsidR="00C30D06" w:rsidRPr="00E61145" w:rsidRDefault="00C30D06" w:rsidP="00783297">
      <w:pPr>
        <w:pStyle w:val="Heading7"/>
        <w:spacing w:line="240" w:lineRule="auto"/>
      </w:pPr>
      <w:r w:rsidRPr="00E61145">
        <w:rPr>
          <w:w w:val="105"/>
        </w:rPr>
        <w:lastRenderedPageBreak/>
        <w:t>International Journal of Management and Leadership Studies (IJLMS)</w:t>
      </w:r>
    </w:p>
    <w:p w14:paraId="638910B9" w14:textId="51004C00" w:rsidR="00C30D06" w:rsidRDefault="00C30D06" w:rsidP="00783297">
      <w:pPr>
        <w:pStyle w:val="Heading8"/>
        <w:spacing w:before="0"/>
        <w:rPr>
          <w:w w:val="105"/>
        </w:rPr>
      </w:pPr>
      <w:r w:rsidRPr="00E61145">
        <w:rPr>
          <w:w w:val="105"/>
        </w:rPr>
        <w:t>Editorial Boar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2700"/>
        <w:gridCol w:w="540"/>
        <w:gridCol w:w="5249"/>
      </w:tblGrid>
      <w:tr w:rsidR="00324B87" w:rsidRPr="00FD5BF3" w14:paraId="24BEB412" w14:textId="77777777" w:rsidTr="00783297">
        <w:tc>
          <w:tcPr>
            <w:tcW w:w="540" w:type="dxa"/>
          </w:tcPr>
          <w:p w14:paraId="599590B8" w14:textId="2C1277AC" w:rsidR="00324B87" w:rsidRPr="00FD5BF3" w:rsidRDefault="00C3487E" w:rsidP="009C4605">
            <w:pPr>
              <w:pStyle w:val="TableBody"/>
              <w:spacing w:before="40" w:after="40"/>
            </w:pPr>
            <w:r w:rsidRPr="00FD5BF3">
              <w:t>1.</w:t>
            </w:r>
          </w:p>
        </w:tc>
        <w:tc>
          <w:tcPr>
            <w:tcW w:w="2700" w:type="dxa"/>
          </w:tcPr>
          <w:p w14:paraId="59DDC8E5" w14:textId="64BC2EC2" w:rsidR="00324B87" w:rsidRPr="00FD5BF3" w:rsidRDefault="00C63457" w:rsidP="00C63457">
            <w:pPr>
              <w:pStyle w:val="TableBody"/>
              <w:spacing w:before="40" w:after="40"/>
            </w:pPr>
            <w:r w:rsidRPr="00FD5BF3">
              <w:t>Prof</w:t>
            </w:r>
            <w:r w:rsidR="00C3487E" w:rsidRPr="00FD5BF3">
              <w:t>. Washington Okeyo</w:t>
            </w:r>
          </w:p>
        </w:tc>
        <w:tc>
          <w:tcPr>
            <w:tcW w:w="540" w:type="dxa"/>
          </w:tcPr>
          <w:p w14:paraId="2C70E22B" w14:textId="64CB74E3" w:rsidR="00324B87" w:rsidRPr="00FD5BF3" w:rsidRDefault="00C3487E" w:rsidP="009C4605">
            <w:pPr>
              <w:pStyle w:val="TableBody"/>
              <w:spacing w:before="40" w:after="40"/>
            </w:pPr>
            <w:r w:rsidRPr="00FD5BF3">
              <w:t>–</w:t>
            </w:r>
          </w:p>
        </w:tc>
        <w:tc>
          <w:tcPr>
            <w:tcW w:w="5249" w:type="dxa"/>
          </w:tcPr>
          <w:p w14:paraId="01A15175" w14:textId="1B8552F0" w:rsidR="00324B87" w:rsidRPr="00FD5BF3" w:rsidRDefault="00C3487E" w:rsidP="009C4605">
            <w:pPr>
              <w:pStyle w:val="TableBody"/>
              <w:spacing w:before="40" w:after="40"/>
            </w:pPr>
            <w:r w:rsidRPr="00FD5BF3">
              <w:t>Chief Editor</w:t>
            </w:r>
          </w:p>
        </w:tc>
      </w:tr>
      <w:tr w:rsidR="00324B87" w:rsidRPr="00FD5BF3" w14:paraId="4814B3AC" w14:textId="77777777" w:rsidTr="00783297">
        <w:tc>
          <w:tcPr>
            <w:tcW w:w="540" w:type="dxa"/>
          </w:tcPr>
          <w:p w14:paraId="430EE3B7" w14:textId="565DE605" w:rsidR="00324B87" w:rsidRPr="00FD5BF3" w:rsidRDefault="00C3487E" w:rsidP="009C4605">
            <w:pPr>
              <w:pStyle w:val="TableBody"/>
              <w:spacing w:before="40" w:after="40"/>
            </w:pPr>
            <w:r w:rsidRPr="00FD5BF3">
              <w:t>2.</w:t>
            </w:r>
          </w:p>
        </w:tc>
        <w:tc>
          <w:tcPr>
            <w:tcW w:w="2700" w:type="dxa"/>
          </w:tcPr>
          <w:p w14:paraId="2D42CC45" w14:textId="61BCB56C" w:rsidR="00324B87" w:rsidRPr="00FD5BF3" w:rsidRDefault="00537A71" w:rsidP="009C4605">
            <w:pPr>
              <w:pStyle w:val="TableBody"/>
              <w:spacing w:before="40" w:after="40"/>
            </w:pPr>
            <w:r w:rsidRPr="00FD5BF3">
              <w:t xml:space="preserve">Dr. John </w:t>
            </w:r>
            <w:proofErr w:type="spellStart"/>
            <w:r w:rsidRPr="00FD5BF3">
              <w:t>Cheluget</w:t>
            </w:r>
            <w:proofErr w:type="spellEnd"/>
          </w:p>
        </w:tc>
        <w:tc>
          <w:tcPr>
            <w:tcW w:w="540" w:type="dxa"/>
          </w:tcPr>
          <w:p w14:paraId="76A33AB2" w14:textId="45AD0411" w:rsidR="00324B87" w:rsidRPr="00FD5BF3" w:rsidRDefault="00537A71" w:rsidP="009C4605">
            <w:pPr>
              <w:pStyle w:val="TableBody"/>
              <w:spacing w:before="40" w:after="40"/>
            </w:pPr>
            <w:r w:rsidRPr="00FD5BF3">
              <w:t>–</w:t>
            </w:r>
          </w:p>
        </w:tc>
        <w:tc>
          <w:tcPr>
            <w:tcW w:w="5249" w:type="dxa"/>
          </w:tcPr>
          <w:p w14:paraId="6F0FB160" w14:textId="1D82B29A" w:rsidR="00324B87" w:rsidRPr="00FD5BF3" w:rsidRDefault="00537A71" w:rsidP="009C4605">
            <w:pPr>
              <w:pStyle w:val="TableBody"/>
              <w:spacing w:before="40" w:after="40"/>
            </w:pPr>
            <w:r w:rsidRPr="00FD5BF3">
              <w:t>Corresponding Editor</w:t>
            </w:r>
          </w:p>
        </w:tc>
      </w:tr>
      <w:tr w:rsidR="00324B87" w:rsidRPr="00FD5BF3" w14:paraId="25370A66" w14:textId="77777777" w:rsidTr="00783297">
        <w:tc>
          <w:tcPr>
            <w:tcW w:w="540" w:type="dxa"/>
          </w:tcPr>
          <w:p w14:paraId="5D3DBACE" w14:textId="3EBF219F" w:rsidR="00324B87" w:rsidRPr="00FD5BF3" w:rsidRDefault="00537A71" w:rsidP="009C4605">
            <w:pPr>
              <w:pStyle w:val="TableBody"/>
              <w:spacing w:before="40" w:after="40"/>
            </w:pPr>
            <w:r w:rsidRPr="00FD5BF3">
              <w:t>3.</w:t>
            </w:r>
          </w:p>
        </w:tc>
        <w:tc>
          <w:tcPr>
            <w:tcW w:w="2700" w:type="dxa"/>
          </w:tcPr>
          <w:p w14:paraId="24344B34" w14:textId="25AD1A1A" w:rsidR="00324B87" w:rsidRPr="00FD5BF3" w:rsidRDefault="00537A71" w:rsidP="009C4605">
            <w:pPr>
              <w:pStyle w:val="TableBody"/>
              <w:spacing w:before="40" w:after="40"/>
            </w:pPr>
            <w:r w:rsidRPr="00FD5BF3">
              <w:t>Dr. Thomas Ngui</w:t>
            </w:r>
          </w:p>
        </w:tc>
        <w:tc>
          <w:tcPr>
            <w:tcW w:w="540" w:type="dxa"/>
          </w:tcPr>
          <w:p w14:paraId="0535BF9E" w14:textId="1981D00D" w:rsidR="00324B87" w:rsidRPr="00FD5BF3" w:rsidRDefault="00537A71" w:rsidP="009C4605">
            <w:pPr>
              <w:pStyle w:val="TableBody"/>
              <w:spacing w:before="40" w:after="40"/>
            </w:pPr>
            <w:r w:rsidRPr="00FD5BF3">
              <w:t>–</w:t>
            </w:r>
          </w:p>
        </w:tc>
        <w:tc>
          <w:tcPr>
            <w:tcW w:w="5249" w:type="dxa"/>
          </w:tcPr>
          <w:p w14:paraId="7A04CCF0" w14:textId="6D2CBD50" w:rsidR="00324B87" w:rsidRPr="00FD5BF3" w:rsidRDefault="00537A71" w:rsidP="009C4605">
            <w:pPr>
              <w:pStyle w:val="TableBody"/>
              <w:spacing w:before="40" w:after="40"/>
            </w:pPr>
            <w:r w:rsidRPr="00FD5BF3">
              <w:t>Director</w:t>
            </w:r>
            <w:r w:rsidR="000131AE" w:rsidRPr="00FD5BF3">
              <w:t>,</w:t>
            </w:r>
            <w:r w:rsidRPr="00FD5BF3">
              <w:t xml:space="preserve"> Research Development &amp; Innovation</w:t>
            </w:r>
          </w:p>
        </w:tc>
      </w:tr>
      <w:tr w:rsidR="00537A71" w:rsidRPr="00FD5BF3" w14:paraId="7E3F780A" w14:textId="77777777" w:rsidTr="00783297">
        <w:tc>
          <w:tcPr>
            <w:tcW w:w="540" w:type="dxa"/>
          </w:tcPr>
          <w:p w14:paraId="095E6BE4" w14:textId="1631A71A" w:rsidR="00537A71" w:rsidRPr="00FD5BF3" w:rsidRDefault="00537A71" w:rsidP="009C4605">
            <w:pPr>
              <w:pStyle w:val="TableBody"/>
              <w:spacing w:before="40" w:after="40"/>
            </w:pPr>
            <w:r w:rsidRPr="00FD5BF3">
              <w:t>4.</w:t>
            </w:r>
          </w:p>
        </w:tc>
        <w:tc>
          <w:tcPr>
            <w:tcW w:w="2700" w:type="dxa"/>
          </w:tcPr>
          <w:p w14:paraId="065DBB0F" w14:textId="6BCC70E3" w:rsidR="00537A71" w:rsidRPr="00FD5BF3" w:rsidRDefault="00537A71" w:rsidP="009C4605">
            <w:pPr>
              <w:pStyle w:val="TableBody"/>
              <w:spacing w:before="40" w:after="40"/>
            </w:pPr>
            <w:r w:rsidRPr="00FD5BF3">
              <w:t xml:space="preserve">Prof. Peter </w:t>
            </w:r>
            <w:proofErr w:type="spellStart"/>
            <w:r w:rsidRPr="00FD5BF3">
              <w:t>K’Obonyo</w:t>
            </w:r>
            <w:proofErr w:type="spellEnd"/>
          </w:p>
        </w:tc>
        <w:tc>
          <w:tcPr>
            <w:tcW w:w="540" w:type="dxa"/>
          </w:tcPr>
          <w:p w14:paraId="54DDEEE3" w14:textId="24174E54" w:rsidR="00537A71" w:rsidRPr="00FD5BF3" w:rsidRDefault="00537A71" w:rsidP="009C4605">
            <w:pPr>
              <w:pStyle w:val="TableBody"/>
              <w:spacing w:before="40" w:after="40"/>
            </w:pPr>
            <w:r w:rsidRPr="00FD5BF3">
              <w:t>–</w:t>
            </w:r>
          </w:p>
        </w:tc>
        <w:tc>
          <w:tcPr>
            <w:tcW w:w="5249" w:type="dxa"/>
          </w:tcPr>
          <w:p w14:paraId="61225C65" w14:textId="158E8C19" w:rsidR="00537A71" w:rsidRPr="00FD5BF3" w:rsidRDefault="00537A71" w:rsidP="009C4605">
            <w:pPr>
              <w:pStyle w:val="TableBody"/>
              <w:spacing w:before="40" w:after="40"/>
            </w:pPr>
            <w:r w:rsidRPr="00FD5BF3">
              <w:t>Member (School of Business, University of Nairobi, Kenya)</w:t>
            </w:r>
          </w:p>
        </w:tc>
      </w:tr>
      <w:tr w:rsidR="00537A71" w:rsidRPr="00FD5BF3" w14:paraId="71181ECE" w14:textId="77777777" w:rsidTr="00783297">
        <w:tc>
          <w:tcPr>
            <w:tcW w:w="540" w:type="dxa"/>
          </w:tcPr>
          <w:p w14:paraId="0B1CD58F" w14:textId="794D8107" w:rsidR="00537A71" w:rsidRPr="00FD5BF3" w:rsidRDefault="00537A71" w:rsidP="009C4605">
            <w:pPr>
              <w:pStyle w:val="TableBody"/>
              <w:spacing w:before="40" w:after="40"/>
            </w:pPr>
            <w:r w:rsidRPr="00FD5BF3">
              <w:t>5.</w:t>
            </w:r>
          </w:p>
        </w:tc>
        <w:tc>
          <w:tcPr>
            <w:tcW w:w="2700" w:type="dxa"/>
          </w:tcPr>
          <w:p w14:paraId="6C3987F8" w14:textId="1F7F19C1" w:rsidR="00537A71" w:rsidRPr="00FD5BF3" w:rsidRDefault="00537A71" w:rsidP="009C4605">
            <w:pPr>
              <w:pStyle w:val="TableBody"/>
              <w:spacing w:before="40" w:after="40"/>
            </w:pPr>
            <w:r w:rsidRPr="00FD5BF3">
              <w:t>Prof. Richard Miller</w:t>
            </w:r>
          </w:p>
        </w:tc>
        <w:tc>
          <w:tcPr>
            <w:tcW w:w="540" w:type="dxa"/>
          </w:tcPr>
          <w:p w14:paraId="762217B2" w14:textId="2D24AA8F" w:rsidR="00537A71" w:rsidRPr="00FD5BF3" w:rsidRDefault="00537A71" w:rsidP="009C4605">
            <w:pPr>
              <w:pStyle w:val="TableBody"/>
              <w:spacing w:before="40" w:after="40"/>
            </w:pPr>
            <w:r w:rsidRPr="00FD5BF3">
              <w:t>–</w:t>
            </w:r>
          </w:p>
        </w:tc>
        <w:tc>
          <w:tcPr>
            <w:tcW w:w="5249" w:type="dxa"/>
          </w:tcPr>
          <w:p w14:paraId="14F4095E" w14:textId="5E998FB1" w:rsidR="00537A71" w:rsidRPr="00FD5BF3" w:rsidRDefault="00537A71" w:rsidP="009C4605">
            <w:pPr>
              <w:pStyle w:val="TableBody"/>
              <w:spacing w:before="40" w:after="40"/>
            </w:pPr>
            <w:r w:rsidRPr="00FD5BF3">
              <w:t xml:space="preserve">Member (Osaka </w:t>
            </w:r>
            <w:proofErr w:type="spellStart"/>
            <w:r w:rsidRPr="00FD5BF3">
              <w:t>Jogakuin</w:t>
            </w:r>
            <w:proofErr w:type="spellEnd"/>
            <w:r w:rsidRPr="00FD5BF3">
              <w:t xml:space="preserve"> University, Japan)</w:t>
            </w:r>
          </w:p>
        </w:tc>
      </w:tr>
      <w:tr w:rsidR="00537A71" w:rsidRPr="00FD5BF3" w14:paraId="5BACE1A3" w14:textId="77777777" w:rsidTr="00783297">
        <w:tc>
          <w:tcPr>
            <w:tcW w:w="540" w:type="dxa"/>
          </w:tcPr>
          <w:p w14:paraId="0503D874" w14:textId="7FC8F30B" w:rsidR="00537A71" w:rsidRPr="00FD5BF3" w:rsidRDefault="00537A71" w:rsidP="009C4605">
            <w:pPr>
              <w:pStyle w:val="TableBody"/>
              <w:spacing w:before="40" w:after="40"/>
            </w:pPr>
            <w:r w:rsidRPr="00FD5BF3">
              <w:t>6.</w:t>
            </w:r>
          </w:p>
        </w:tc>
        <w:tc>
          <w:tcPr>
            <w:tcW w:w="2700" w:type="dxa"/>
          </w:tcPr>
          <w:p w14:paraId="7F938885" w14:textId="0D8DBE3D" w:rsidR="00537A71" w:rsidRPr="00FD5BF3" w:rsidRDefault="00537A71" w:rsidP="009C4605">
            <w:pPr>
              <w:pStyle w:val="TableBody"/>
              <w:spacing w:before="40" w:after="40"/>
            </w:pPr>
            <w:r w:rsidRPr="00FD5BF3">
              <w:t>Prof. Zane Ritchie</w:t>
            </w:r>
          </w:p>
        </w:tc>
        <w:tc>
          <w:tcPr>
            <w:tcW w:w="540" w:type="dxa"/>
          </w:tcPr>
          <w:p w14:paraId="59E940DD" w14:textId="72AFF2B5" w:rsidR="00537A71" w:rsidRPr="00FD5BF3" w:rsidRDefault="00537A71" w:rsidP="009C4605">
            <w:pPr>
              <w:pStyle w:val="TableBody"/>
              <w:spacing w:before="40" w:after="40"/>
            </w:pPr>
            <w:r w:rsidRPr="00FD5BF3">
              <w:t>–</w:t>
            </w:r>
          </w:p>
        </w:tc>
        <w:tc>
          <w:tcPr>
            <w:tcW w:w="5249" w:type="dxa"/>
          </w:tcPr>
          <w:p w14:paraId="646A4383" w14:textId="2660585B" w:rsidR="00537A71" w:rsidRPr="00FD5BF3" w:rsidRDefault="00537A71" w:rsidP="009C4605">
            <w:pPr>
              <w:pStyle w:val="TableBody"/>
              <w:spacing w:before="40" w:after="40"/>
            </w:pPr>
            <w:r w:rsidRPr="00FD5BF3">
              <w:t>Member (Josai University, Japan)</w:t>
            </w:r>
          </w:p>
        </w:tc>
      </w:tr>
      <w:tr w:rsidR="00537A71" w:rsidRPr="00FD5BF3" w14:paraId="10929D6E" w14:textId="77777777" w:rsidTr="00783297">
        <w:tc>
          <w:tcPr>
            <w:tcW w:w="540" w:type="dxa"/>
          </w:tcPr>
          <w:p w14:paraId="4A2A8D46" w14:textId="2F55DFBD" w:rsidR="00537A71" w:rsidRPr="00FD5BF3" w:rsidRDefault="00537A71" w:rsidP="009C4605">
            <w:pPr>
              <w:pStyle w:val="TableBody"/>
              <w:spacing w:before="40" w:after="40"/>
            </w:pPr>
            <w:r w:rsidRPr="00FD5BF3">
              <w:t>7.</w:t>
            </w:r>
          </w:p>
        </w:tc>
        <w:tc>
          <w:tcPr>
            <w:tcW w:w="2700" w:type="dxa"/>
          </w:tcPr>
          <w:p w14:paraId="5D7A8793" w14:textId="1CBE1739" w:rsidR="00537A71" w:rsidRPr="00FD5BF3" w:rsidRDefault="00537A71" w:rsidP="009C4605">
            <w:pPr>
              <w:pStyle w:val="TableBody"/>
              <w:spacing w:before="40" w:after="40"/>
            </w:pPr>
            <w:r w:rsidRPr="00FD5BF3">
              <w:t>Prof. Michael Parrish</w:t>
            </w:r>
          </w:p>
        </w:tc>
        <w:tc>
          <w:tcPr>
            <w:tcW w:w="540" w:type="dxa"/>
          </w:tcPr>
          <w:p w14:paraId="40B007BE" w14:textId="62FF03E3" w:rsidR="00537A71" w:rsidRPr="00FD5BF3" w:rsidRDefault="00537A71" w:rsidP="009C4605">
            <w:pPr>
              <w:pStyle w:val="TableBody"/>
              <w:spacing w:before="40" w:after="40"/>
            </w:pPr>
            <w:r w:rsidRPr="00FD5BF3">
              <w:t>–</w:t>
            </w:r>
          </w:p>
        </w:tc>
        <w:tc>
          <w:tcPr>
            <w:tcW w:w="5249" w:type="dxa"/>
          </w:tcPr>
          <w:p w14:paraId="3C25C8BC" w14:textId="72C27A52" w:rsidR="00537A71" w:rsidRPr="00FD5BF3" w:rsidRDefault="00537A71" w:rsidP="009C4605">
            <w:pPr>
              <w:pStyle w:val="TableBody"/>
              <w:spacing w:before="40" w:after="40"/>
            </w:pPr>
            <w:r w:rsidRPr="00FD5BF3">
              <w:t>Member (</w:t>
            </w:r>
            <w:proofErr w:type="spellStart"/>
            <w:r w:rsidRPr="00FD5BF3">
              <w:t>Kwansei</w:t>
            </w:r>
            <w:proofErr w:type="spellEnd"/>
            <w:r w:rsidRPr="00FD5BF3">
              <w:t xml:space="preserve"> </w:t>
            </w:r>
            <w:proofErr w:type="spellStart"/>
            <w:r w:rsidRPr="00FD5BF3">
              <w:t>Gakuin</w:t>
            </w:r>
            <w:proofErr w:type="spellEnd"/>
            <w:r w:rsidRPr="00FD5BF3">
              <w:t xml:space="preserve"> University - Japan)</w:t>
            </w:r>
          </w:p>
        </w:tc>
      </w:tr>
      <w:tr w:rsidR="00537A71" w:rsidRPr="00FD5BF3" w14:paraId="0AE45268" w14:textId="77777777" w:rsidTr="00783297">
        <w:tc>
          <w:tcPr>
            <w:tcW w:w="540" w:type="dxa"/>
          </w:tcPr>
          <w:p w14:paraId="50B862EC" w14:textId="730D1C21" w:rsidR="00537A71" w:rsidRPr="00FD5BF3" w:rsidRDefault="00537A71" w:rsidP="009C4605">
            <w:pPr>
              <w:pStyle w:val="TableBody"/>
              <w:spacing w:before="40" w:after="40"/>
            </w:pPr>
            <w:r w:rsidRPr="00FD5BF3">
              <w:t>8.</w:t>
            </w:r>
          </w:p>
        </w:tc>
        <w:tc>
          <w:tcPr>
            <w:tcW w:w="2700" w:type="dxa"/>
          </w:tcPr>
          <w:p w14:paraId="4CB7DFF6" w14:textId="0C98572E" w:rsidR="00537A71" w:rsidRPr="00FD5BF3" w:rsidRDefault="00537A71" w:rsidP="009C4605">
            <w:pPr>
              <w:pStyle w:val="TableBody"/>
              <w:spacing w:before="40" w:after="40"/>
            </w:pPr>
            <w:r w:rsidRPr="00FD5BF3">
              <w:t>Prof. Kalyan Sahoo</w:t>
            </w:r>
          </w:p>
        </w:tc>
        <w:tc>
          <w:tcPr>
            <w:tcW w:w="540" w:type="dxa"/>
          </w:tcPr>
          <w:p w14:paraId="4517AD3E" w14:textId="6C44F84C" w:rsidR="00537A71" w:rsidRPr="00FD5BF3" w:rsidRDefault="00537A71" w:rsidP="009C4605">
            <w:pPr>
              <w:pStyle w:val="TableBody"/>
              <w:spacing w:before="40" w:after="40"/>
            </w:pPr>
            <w:r w:rsidRPr="00FD5BF3">
              <w:t>–</w:t>
            </w:r>
          </w:p>
        </w:tc>
        <w:tc>
          <w:tcPr>
            <w:tcW w:w="5249" w:type="dxa"/>
          </w:tcPr>
          <w:p w14:paraId="385E0B4D" w14:textId="0F23E68C" w:rsidR="00537A71" w:rsidRPr="00FD5BF3" w:rsidRDefault="00537A71" w:rsidP="009C4605">
            <w:pPr>
              <w:pStyle w:val="TableBody"/>
              <w:spacing w:before="40" w:after="40"/>
            </w:pPr>
            <w:r w:rsidRPr="00FD5BF3">
              <w:t>Member (Ghana)</w:t>
            </w:r>
          </w:p>
        </w:tc>
      </w:tr>
      <w:tr w:rsidR="00537A71" w:rsidRPr="00FD5BF3" w14:paraId="4D1824FA" w14:textId="77777777" w:rsidTr="00783297">
        <w:tc>
          <w:tcPr>
            <w:tcW w:w="540" w:type="dxa"/>
          </w:tcPr>
          <w:p w14:paraId="6D62F68A" w14:textId="2B3A148B" w:rsidR="00537A71" w:rsidRPr="00FD5BF3" w:rsidRDefault="00537A71" w:rsidP="009C4605">
            <w:pPr>
              <w:pStyle w:val="TableBody"/>
              <w:spacing w:before="40" w:after="40"/>
            </w:pPr>
            <w:r w:rsidRPr="00FD5BF3">
              <w:t>9.</w:t>
            </w:r>
          </w:p>
        </w:tc>
        <w:tc>
          <w:tcPr>
            <w:tcW w:w="2700" w:type="dxa"/>
          </w:tcPr>
          <w:p w14:paraId="08990718" w14:textId="55E8E712" w:rsidR="00537A71" w:rsidRPr="00FD5BF3" w:rsidRDefault="00845501" w:rsidP="00C63457">
            <w:pPr>
              <w:pStyle w:val="TableBody"/>
              <w:spacing w:before="40" w:after="40"/>
            </w:pPr>
            <w:r w:rsidRPr="00FD5BF3">
              <w:t>Dr.</w:t>
            </w:r>
            <w:r w:rsidR="00537A71" w:rsidRPr="00FD5BF3">
              <w:t xml:space="preserve"> Michael </w:t>
            </w:r>
            <w:proofErr w:type="spellStart"/>
            <w:r w:rsidR="00537A71" w:rsidRPr="00FD5BF3">
              <w:t>Gre</w:t>
            </w:r>
            <w:r w:rsidR="00C63457" w:rsidRPr="00FD5BF3">
              <w:t>isa</w:t>
            </w:r>
            <w:r w:rsidR="00537A71" w:rsidRPr="00FD5BF3">
              <w:t>mer</w:t>
            </w:r>
            <w:proofErr w:type="spellEnd"/>
          </w:p>
        </w:tc>
        <w:tc>
          <w:tcPr>
            <w:tcW w:w="540" w:type="dxa"/>
          </w:tcPr>
          <w:p w14:paraId="71B1DA0A" w14:textId="2CF67DD6" w:rsidR="00537A71" w:rsidRPr="00FD5BF3" w:rsidRDefault="00537A71" w:rsidP="009C4605">
            <w:pPr>
              <w:pStyle w:val="TableBody"/>
              <w:spacing w:before="40" w:after="40"/>
            </w:pPr>
            <w:r w:rsidRPr="00FD5BF3">
              <w:t>–</w:t>
            </w:r>
          </w:p>
        </w:tc>
        <w:tc>
          <w:tcPr>
            <w:tcW w:w="5249" w:type="dxa"/>
          </w:tcPr>
          <w:p w14:paraId="4F06A5EC" w14:textId="0AB9D6CB" w:rsidR="00537A71" w:rsidRPr="00FD5BF3" w:rsidRDefault="00537A71" w:rsidP="009C4605">
            <w:pPr>
              <w:pStyle w:val="TableBody"/>
              <w:spacing w:before="40" w:after="40"/>
            </w:pPr>
            <w:r w:rsidRPr="00FD5BF3">
              <w:t>Member (</w:t>
            </w:r>
            <w:r w:rsidR="003214F2" w:rsidRPr="00FD5BF3">
              <w:t xml:space="preserve">Kobe City </w:t>
            </w:r>
            <w:r w:rsidRPr="00FD5BF3">
              <w:t>University</w:t>
            </w:r>
            <w:r w:rsidR="003214F2" w:rsidRPr="00FD5BF3">
              <w:t xml:space="preserve"> of Foreign Studies</w:t>
            </w:r>
            <w:r w:rsidRPr="00FD5BF3">
              <w:t>, Japan)</w:t>
            </w:r>
          </w:p>
        </w:tc>
      </w:tr>
      <w:tr w:rsidR="00537A71" w:rsidRPr="00FD5BF3" w14:paraId="6ECE4679" w14:textId="77777777" w:rsidTr="00783297">
        <w:tc>
          <w:tcPr>
            <w:tcW w:w="540" w:type="dxa"/>
          </w:tcPr>
          <w:p w14:paraId="09B65689" w14:textId="73A292C6" w:rsidR="00537A71" w:rsidRPr="00FD5BF3" w:rsidRDefault="00537A71" w:rsidP="009C4605">
            <w:pPr>
              <w:pStyle w:val="TableBody"/>
              <w:spacing w:before="40" w:after="40"/>
            </w:pPr>
            <w:r w:rsidRPr="00FD5BF3">
              <w:t>10.</w:t>
            </w:r>
          </w:p>
        </w:tc>
        <w:tc>
          <w:tcPr>
            <w:tcW w:w="2700" w:type="dxa"/>
          </w:tcPr>
          <w:p w14:paraId="3322750D" w14:textId="5E95B433" w:rsidR="00537A71" w:rsidRPr="00FD5BF3" w:rsidRDefault="00537A71" w:rsidP="009C4605">
            <w:pPr>
              <w:pStyle w:val="TableBody"/>
              <w:spacing w:before="40" w:after="40"/>
            </w:pPr>
            <w:r w:rsidRPr="00FD5BF3">
              <w:t xml:space="preserve">Prof. Peter Paul </w:t>
            </w:r>
            <w:proofErr w:type="spellStart"/>
            <w:r w:rsidRPr="00FD5BF3">
              <w:t>Kithae</w:t>
            </w:r>
            <w:proofErr w:type="spellEnd"/>
          </w:p>
        </w:tc>
        <w:tc>
          <w:tcPr>
            <w:tcW w:w="540" w:type="dxa"/>
          </w:tcPr>
          <w:p w14:paraId="4BF13ECD" w14:textId="074648E5" w:rsidR="00537A71" w:rsidRPr="00FD5BF3" w:rsidRDefault="00537A71" w:rsidP="009C4605">
            <w:pPr>
              <w:pStyle w:val="TableBody"/>
              <w:spacing w:before="40" w:after="40"/>
            </w:pPr>
            <w:r w:rsidRPr="00FD5BF3">
              <w:t>–</w:t>
            </w:r>
          </w:p>
        </w:tc>
        <w:tc>
          <w:tcPr>
            <w:tcW w:w="5249" w:type="dxa"/>
          </w:tcPr>
          <w:p w14:paraId="01031877" w14:textId="4A4905A1" w:rsidR="00537A71" w:rsidRPr="00FD5BF3" w:rsidRDefault="00537A71" w:rsidP="009C4605">
            <w:pPr>
              <w:pStyle w:val="TableBody"/>
              <w:spacing w:before="40" w:after="40"/>
            </w:pPr>
            <w:r w:rsidRPr="00FD5BF3">
              <w:t>Member (Management University of Africa, Kenya)</w:t>
            </w:r>
          </w:p>
        </w:tc>
      </w:tr>
      <w:tr w:rsidR="00537A71" w:rsidRPr="00FD5BF3" w14:paraId="5D33EDCD" w14:textId="77777777" w:rsidTr="00783297">
        <w:tc>
          <w:tcPr>
            <w:tcW w:w="540" w:type="dxa"/>
          </w:tcPr>
          <w:p w14:paraId="089E2744" w14:textId="19F69420" w:rsidR="00537A71" w:rsidRPr="00FD5BF3" w:rsidRDefault="00537A71" w:rsidP="009C4605">
            <w:pPr>
              <w:pStyle w:val="TableBody"/>
              <w:spacing w:before="40" w:after="40"/>
            </w:pPr>
            <w:r w:rsidRPr="00FD5BF3">
              <w:t>11.</w:t>
            </w:r>
          </w:p>
        </w:tc>
        <w:tc>
          <w:tcPr>
            <w:tcW w:w="2700" w:type="dxa"/>
          </w:tcPr>
          <w:p w14:paraId="3654FFBF" w14:textId="07FD3C5E" w:rsidR="00537A71" w:rsidRPr="00FD5BF3" w:rsidRDefault="00537A71" w:rsidP="009C4605">
            <w:pPr>
              <w:pStyle w:val="TableBody"/>
              <w:spacing w:before="40" w:after="40"/>
            </w:pPr>
            <w:r w:rsidRPr="00FD5BF3">
              <w:t>Prof. Emmanuel Awuor</w:t>
            </w:r>
          </w:p>
        </w:tc>
        <w:tc>
          <w:tcPr>
            <w:tcW w:w="540" w:type="dxa"/>
          </w:tcPr>
          <w:p w14:paraId="75E40405" w14:textId="2E673DFA" w:rsidR="00537A71" w:rsidRPr="00FD5BF3" w:rsidRDefault="00537A71" w:rsidP="009C4605">
            <w:pPr>
              <w:pStyle w:val="TableBody"/>
              <w:spacing w:before="40" w:after="40"/>
            </w:pPr>
            <w:r w:rsidRPr="00FD5BF3">
              <w:t>–</w:t>
            </w:r>
          </w:p>
        </w:tc>
        <w:tc>
          <w:tcPr>
            <w:tcW w:w="5249" w:type="dxa"/>
          </w:tcPr>
          <w:p w14:paraId="477B3884" w14:textId="1A967BEE" w:rsidR="00537A71" w:rsidRPr="00FD5BF3" w:rsidRDefault="00537A71" w:rsidP="009C4605">
            <w:pPr>
              <w:pStyle w:val="TableBody"/>
              <w:spacing w:before="40" w:after="40"/>
            </w:pPr>
            <w:r w:rsidRPr="00FD5BF3">
              <w:t>Member (Management University of Africa, Kenya)</w:t>
            </w:r>
          </w:p>
        </w:tc>
      </w:tr>
      <w:tr w:rsidR="00537A71" w:rsidRPr="00FD5BF3" w14:paraId="659A8FDA" w14:textId="77777777" w:rsidTr="00783297">
        <w:tc>
          <w:tcPr>
            <w:tcW w:w="540" w:type="dxa"/>
          </w:tcPr>
          <w:p w14:paraId="5486F9B8" w14:textId="530B3938" w:rsidR="00537A71" w:rsidRPr="00FD5BF3" w:rsidRDefault="00537A71" w:rsidP="009C4605">
            <w:pPr>
              <w:pStyle w:val="TableBody"/>
              <w:spacing w:before="40" w:after="40"/>
            </w:pPr>
            <w:r w:rsidRPr="00FD5BF3">
              <w:t>12.</w:t>
            </w:r>
          </w:p>
        </w:tc>
        <w:tc>
          <w:tcPr>
            <w:tcW w:w="2700" w:type="dxa"/>
          </w:tcPr>
          <w:p w14:paraId="5926DD30" w14:textId="4BF2AADB" w:rsidR="00537A71" w:rsidRPr="00FD5BF3" w:rsidRDefault="00537A71" w:rsidP="009C4605">
            <w:pPr>
              <w:pStyle w:val="TableBody"/>
              <w:spacing w:before="40" w:after="40"/>
            </w:pPr>
            <w:r w:rsidRPr="00FD5BF3">
              <w:t>Dr. Paul Machoka</w:t>
            </w:r>
          </w:p>
        </w:tc>
        <w:tc>
          <w:tcPr>
            <w:tcW w:w="540" w:type="dxa"/>
          </w:tcPr>
          <w:p w14:paraId="43005001" w14:textId="49C16FEB" w:rsidR="00537A71" w:rsidRPr="00FD5BF3" w:rsidRDefault="00537A71" w:rsidP="009C4605">
            <w:pPr>
              <w:pStyle w:val="TableBody"/>
              <w:spacing w:before="40" w:after="40"/>
            </w:pPr>
            <w:r w:rsidRPr="00FD5BF3">
              <w:t>–</w:t>
            </w:r>
          </w:p>
        </w:tc>
        <w:tc>
          <w:tcPr>
            <w:tcW w:w="5249" w:type="dxa"/>
          </w:tcPr>
          <w:p w14:paraId="7E0A20D5" w14:textId="1083287A" w:rsidR="00537A71" w:rsidRPr="00FD5BF3" w:rsidRDefault="00537A71" w:rsidP="009C4605">
            <w:pPr>
              <w:pStyle w:val="TableBody"/>
              <w:spacing w:before="40" w:after="40"/>
            </w:pPr>
            <w:r w:rsidRPr="00FD5BF3">
              <w:t>Member (Management University of Africa, Kenya)</w:t>
            </w:r>
          </w:p>
        </w:tc>
      </w:tr>
      <w:tr w:rsidR="00537A71" w:rsidRPr="00FD5BF3" w14:paraId="325F830B" w14:textId="77777777" w:rsidTr="00783297">
        <w:tc>
          <w:tcPr>
            <w:tcW w:w="540" w:type="dxa"/>
          </w:tcPr>
          <w:p w14:paraId="130BDF96" w14:textId="6C7D7A11" w:rsidR="00537A71" w:rsidRPr="00FD5BF3" w:rsidRDefault="00537A71" w:rsidP="009C4605">
            <w:pPr>
              <w:pStyle w:val="TableBody"/>
              <w:spacing w:before="40" w:after="40"/>
            </w:pPr>
            <w:r w:rsidRPr="00FD5BF3">
              <w:t>13.</w:t>
            </w:r>
          </w:p>
        </w:tc>
        <w:tc>
          <w:tcPr>
            <w:tcW w:w="2700" w:type="dxa"/>
          </w:tcPr>
          <w:p w14:paraId="498D261A" w14:textId="2278C88F" w:rsidR="00537A71" w:rsidRPr="00FD5BF3" w:rsidRDefault="00537A71" w:rsidP="009C4605">
            <w:pPr>
              <w:pStyle w:val="TableBody"/>
              <w:spacing w:before="40" w:after="40"/>
            </w:pPr>
            <w:r w:rsidRPr="00FD5BF3">
              <w:t>Prof. Padma C. Mishra</w:t>
            </w:r>
          </w:p>
        </w:tc>
        <w:tc>
          <w:tcPr>
            <w:tcW w:w="540" w:type="dxa"/>
          </w:tcPr>
          <w:p w14:paraId="46FB9E85" w14:textId="1CEF6AE2" w:rsidR="00537A71" w:rsidRPr="00FD5BF3" w:rsidRDefault="00537A71" w:rsidP="009C4605">
            <w:pPr>
              <w:pStyle w:val="TableBody"/>
              <w:spacing w:before="40" w:after="40"/>
            </w:pPr>
            <w:r w:rsidRPr="00FD5BF3">
              <w:t>–</w:t>
            </w:r>
          </w:p>
        </w:tc>
        <w:tc>
          <w:tcPr>
            <w:tcW w:w="5249" w:type="dxa"/>
          </w:tcPr>
          <w:p w14:paraId="3DFD1D72" w14:textId="209875BD" w:rsidR="00537A71" w:rsidRPr="00FD5BF3" w:rsidRDefault="00537A71" w:rsidP="009C4605">
            <w:pPr>
              <w:pStyle w:val="TableBody"/>
              <w:spacing w:before="40" w:after="40"/>
            </w:pPr>
            <w:r w:rsidRPr="00FD5BF3">
              <w:t>Member (Biju Patnaik University of Technology, India)</w:t>
            </w:r>
          </w:p>
        </w:tc>
      </w:tr>
      <w:tr w:rsidR="00537A71" w:rsidRPr="00FD5BF3" w14:paraId="13603C01" w14:textId="77777777" w:rsidTr="00783297">
        <w:tc>
          <w:tcPr>
            <w:tcW w:w="540" w:type="dxa"/>
          </w:tcPr>
          <w:p w14:paraId="2AE06AFD" w14:textId="47D77A3F" w:rsidR="00537A71" w:rsidRPr="00FD5BF3" w:rsidRDefault="00537A71" w:rsidP="009C4605">
            <w:pPr>
              <w:pStyle w:val="TableBody"/>
              <w:spacing w:before="40" w:after="40"/>
            </w:pPr>
            <w:r w:rsidRPr="00FD5BF3">
              <w:t>14.</w:t>
            </w:r>
          </w:p>
        </w:tc>
        <w:tc>
          <w:tcPr>
            <w:tcW w:w="2700" w:type="dxa"/>
          </w:tcPr>
          <w:p w14:paraId="7E752F6B" w14:textId="65DD0F0C" w:rsidR="00537A71" w:rsidRPr="00FD5BF3" w:rsidRDefault="00537A71" w:rsidP="009C4605">
            <w:pPr>
              <w:pStyle w:val="TableBody"/>
              <w:spacing w:before="40" w:after="40"/>
            </w:pPr>
            <w:r w:rsidRPr="00FD5BF3">
              <w:t>Prof. Subhankar Das</w:t>
            </w:r>
          </w:p>
        </w:tc>
        <w:tc>
          <w:tcPr>
            <w:tcW w:w="540" w:type="dxa"/>
          </w:tcPr>
          <w:p w14:paraId="70A90EF5" w14:textId="27E411C8" w:rsidR="00537A71" w:rsidRPr="00FD5BF3" w:rsidRDefault="00537A71" w:rsidP="009C4605">
            <w:pPr>
              <w:pStyle w:val="TableBody"/>
              <w:spacing w:before="40" w:after="40"/>
            </w:pPr>
            <w:r w:rsidRPr="00FD5BF3">
              <w:t>–</w:t>
            </w:r>
          </w:p>
        </w:tc>
        <w:tc>
          <w:tcPr>
            <w:tcW w:w="5249" w:type="dxa"/>
          </w:tcPr>
          <w:p w14:paraId="20AFCD35" w14:textId="26134AFD" w:rsidR="00C63457" w:rsidRPr="00FD5BF3" w:rsidRDefault="00537A71" w:rsidP="009C4605">
            <w:pPr>
              <w:pStyle w:val="TableBody"/>
              <w:spacing w:before="40" w:after="40"/>
            </w:pPr>
            <w:r w:rsidRPr="00FD5BF3">
              <w:t>Member (Duy Tan University, Vietnam)</w:t>
            </w:r>
          </w:p>
        </w:tc>
      </w:tr>
      <w:tr w:rsidR="00537A71" w:rsidRPr="00FD5BF3" w14:paraId="4A96A2A2" w14:textId="77777777" w:rsidTr="00783297">
        <w:tc>
          <w:tcPr>
            <w:tcW w:w="540" w:type="dxa"/>
          </w:tcPr>
          <w:p w14:paraId="6657DF9A" w14:textId="77777777" w:rsidR="00537A71" w:rsidRPr="00FD5BF3" w:rsidRDefault="00537A71" w:rsidP="009C4605">
            <w:pPr>
              <w:pStyle w:val="TableBody"/>
              <w:spacing w:before="40" w:after="40"/>
            </w:pPr>
            <w:r w:rsidRPr="00FD5BF3">
              <w:t>15.</w:t>
            </w:r>
          </w:p>
          <w:p w14:paraId="0A7B1600" w14:textId="542A10B4" w:rsidR="00C63457" w:rsidRPr="00FD5BF3" w:rsidRDefault="00C63457" w:rsidP="009C4605">
            <w:pPr>
              <w:pStyle w:val="TableBody"/>
              <w:spacing w:before="40" w:after="40"/>
            </w:pPr>
            <w:r w:rsidRPr="00FD5BF3">
              <w:t>16.</w:t>
            </w:r>
          </w:p>
        </w:tc>
        <w:tc>
          <w:tcPr>
            <w:tcW w:w="2700" w:type="dxa"/>
          </w:tcPr>
          <w:p w14:paraId="35299F41" w14:textId="77777777" w:rsidR="00537A71" w:rsidRPr="00FD5BF3" w:rsidRDefault="00537A71" w:rsidP="009C4605">
            <w:pPr>
              <w:pStyle w:val="TableBody"/>
              <w:spacing w:before="40" w:after="40"/>
            </w:pPr>
            <w:r w:rsidRPr="00FD5BF3">
              <w:t>Mr. Francis Macharia</w:t>
            </w:r>
          </w:p>
          <w:p w14:paraId="2F07C316" w14:textId="18CF5E0D" w:rsidR="00C63457" w:rsidRPr="00FD5BF3" w:rsidRDefault="00C63457" w:rsidP="009C4605">
            <w:pPr>
              <w:pStyle w:val="TableBody"/>
              <w:spacing w:before="40" w:after="40"/>
            </w:pPr>
            <w:r w:rsidRPr="00FD5BF3">
              <w:t xml:space="preserve">Dr. </w:t>
            </w:r>
            <w:proofErr w:type="spellStart"/>
            <w:r w:rsidRPr="00FD5BF3">
              <w:t>Domeniter</w:t>
            </w:r>
            <w:proofErr w:type="spellEnd"/>
            <w:r w:rsidRPr="00FD5BF3">
              <w:t xml:space="preserve"> Naomi </w:t>
            </w:r>
            <w:proofErr w:type="spellStart"/>
            <w:r w:rsidRPr="00FD5BF3">
              <w:t>Kathula</w:t>
            </w:r>
            <w:proofErr w:type="spellEnd"/>
          </w:p>
        </w:tc>
        <w:tc>
          <w:tcPr>
            <w:tcW w:w="540" w:type="dxa"/>
          </w:tcPr>
          <w:p w14:paraId="13BC04F0" w14:textId="77777777" w:rsidR="00537A71" w:rsidRPr="00FD5BF3" w:rsidRDefault="00537A71" w:rsidP="009C4605">
            <w:pPr>
              <w:pStyle w:val="TableBody"/>
              <w:spacing w:before="40" w:after="40"/>
            </w:pPr>
            <w:r w:rsidRPr="00FD5BF3">
              <w:t>–</w:t>
            </w:r>
          </w:p>
          <w:p w14:paraId="57D3E899" w14:textId="595461F8" w:rsidR="00C63457" w:rsidRPr="00FD5BF3" w:rsidRDefault="00C63457" w:rsidP="009C4605">
            <w:pPr>
              <w:pStyle w:val="TableBody"/>
              <w:spacing w:before="40" w:after="40"/>
            </w:pPr>
            <w:r w:rsidRPr="00FD5BF3">
              <w:t>-</w:t>
            </w:r>
          </w:p>
        </w:tc>
        <w:tc>
          <w:tcPr>
            <w:tcW w:w="5249" w:type="dxa"/>
          </w:tcPr>
          <w:p w14:paraId="17F2489B" w14:textId="77777777" w:rsidR="00537A71" w:rsidRPr="00FD5BF3" w:rsidRDefault="00537A71" w:rsidP="009C4605">
            <w:pPr>
              <w:pStyle w:val="TableBody"/>
              <w:spacing w:before="40" w:after="40"/>
            </w:pPr>
            <w:r w:rsidRPr="00FD5BF3">
              <w:t>Member (Management University of Africa, Kenya)</w:t>
            </w:r>
          </w:p>
          <w:p w14:paraId="1DC46DFB" w14:textId="77777777" w:rsidR="00C63457" w:rsidRPr="00FD5BF3" w:rsidRDefault="00C63457" w:rsidP="00C63457">
            <w:pPr>
              <w:pStyle w:val="TableBody"/>
              <w:spacing w:before="40" w:after="40"/>
            </w:pPr>
            <w:r w:rsidRPr="00FD5BF3">
              <w:t>Member (Management University of Africa, Kenya)</w:t>
            </w:r>
          </w:p>
          <w:p w14:paraId="778F2BF7" w14:textId="4686B901" w:rsidR="00C63457" w:rsidRPr="00FD5BF3" w:rsidRDefault="00C63457" w:rsidP="009C4605">
            <w:pPr>
              <w:pStyle w:val="TableBody"/>
              <w:spacing w:before="40" w:after="40"/>
            </w:pPr>
          </w:p>
        </w:tc>
      </w:tr>
    </w:tbl>
    <w:p w14:paraId="6658FB6E" w14:textId="60D94601" w:rsidR="00C30D06" w:rsidRPr="00FD5BF3" w:rsidRDefault="00C30D06" w:rsidP="00783297">
      <w:pPr>
        <w:pStyle w:val="Heading8"/>
        <w:spacing w:before="0"/>
        <w:rPr>
          <w:rFonts w:cs="Times New Roman"/>
          <w:w w:val="105"/>
        </w:rPr>
      </w:pPr>
      <w:r w:rsidRPr="00FD5BF3">
        <w:rPr>
          <w:rFonts w:cs="Times New Roman"/>
          <w:w w:val="105"/>
        </w:rPr>
        <w:t>Editorial Advisory Committe</w:t>
      </w:r>
      <w:r w:rsidR="00A6513D" w:rsidRPr="00FD5BF3">
        <w:rPr>
          <w:rFonts w:cs="Times New Roman"/>
          <w:w w:val="105"/>
        </w:rPr>
        <w: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2700"/>
        <w:gridCol w:w="450"/>
        <w:gridCol w:w="5339"/>
      </w:tblGrid>
      <w:tr w:rsidR="00A6513D" w:rsidRPr="00FD5BF3" w14:paraId="53D1BD62" w14:textId="77777777" w:rsidTr="00783297">
        <w:tc>
          <w:tcPr>
            <w:tcW w:w="540" w:type="dxa"/>
          </w:tcPr>
          <w:p w14:paraId="4E6ACC13" w14:textId="305B4446" w:rsidR="00A6513D" w:rsidRPr="00FD5BF3" w:rsidRDefault="00A6513D" w:rsidP="009C4605">
            <w:pPr>
              <w:pStyle w:val="TableBody"/>
              <w:spacing w:before="40" w:after="40"/>
            </w:pPr>
            <w:r w:rsidRPr="00FD5BF3">
              <w:t>1.</w:t>
            </w:r>
          </w:p>
        </w:tc>
        <w:tc>
          <w:tcPr>
            <w:tcW w:w="2700" w:type="dxa"/>
          </w:tcPr>
          <w:p w14:paraId="7223C5E6" w14:textId="3CBED7B3" w:rsidR="00A6513D" w:rsidRPr="00FD5BF3" w:rsidRDefault="00A6513D" w:rsidP="009C4605">
            <w:pPr>
              <w:pStyle w:val="TableBody"/>
              <w:spacing w:before="40" w:after="40"/>
            </w:pPr>
            <w:r w:rsidRPr="00FD5BF3">
              <w:t xml:space="preserve">Prof. Peter </w:t>
            </w:r>
            <w:proofErr w:type="spellStart"/>
            <w:r w:rsidRPr="00FD5BF3">
              <w:t>K’Obonyo</w:t>
            </w:r>
            <w:proofErr w:type="spellEnd"/>
          </w:p>
        </w:tc>
        <w:tc>
          <w:tcPr>
            <w:tcW w:w="450" w:type="dxa"/>
          </w:tcPr>
          <w:p w14:paraId="616BEFF4" w14:textId="77777777" w:rsidR="00A6513D" w:rsidRPr="00FD5BF3" w:rsidRDefault="00A6513D" w:rsidP="009C4605">
            <w:pPr>
              <w:pStyle w:val="TableBody"/>
              <w:spacing w:before="40" w:after="40"/>
            </w:pPr>
            <w:r w:rsidRPr="00FD5BF3">
              <w:t>–</w:t>
            </w:r>
          </w:p>
        </w:tc>
        <w:tc>
          <w:tcPr>
            <w:tcW w:w="5339" w:type="dxa"/>
          </w:tcPr>
          <w:p w14:paraId="04E156F6" w14:textId="57024174" w:rsidR="00A6513D" w:rsidRPr="00FD5BF3" w:rsidRDefault="00A6513D" w:rsidP="009C4605">
            <w:pPr>
              <w:pStyle w:val="TableBody"/>
              <w:spacing w:before="40" w:after="40"/>
            </w:pPr>
            <w:r w:rsidRPr="00FD5BF3">
              <w:t>School of Business, University of Nairobi, Kenya)</w:t>
            </w:r>
          </w:p>
        </w:tc>
      </w:tr>
      <w:tr w:rsidR="00A6513D" w:rsidRPr="00FD5BF3" w14:paraId="0038EA85" w14:textId="77777777" w:rsidTr="00783297">
        <w:tc>
          <w:tcPr>
            <w:tcW w:w="540" w:type="dxa"/>
          </w:tcPr>
          <w:p w14:paraId="28C3EF3D" w14:textId="17969AD1" w:rsidR="00A6513D" w:rsidRPr="00FD5BF3" w:rsidRDefault="00A6513D" w:rsidP="009C4605">
            <w:pPr>
              <w:pStyle w:val="TableBody"/>
              <w:spacing w:before="40" w:after="40"/>
            </w:pPr>
            <w:r w:rsidRPr="00FD5BF3">
              <w:t>2.</w:t>
            </w:r>
          </w:p>
        </w:tc>
        <w:tc>
          <w:tcPr>
            <w:tcW w:w="2700" w:type="dxa"/>
          </w:tcPr>
          <w:p w14:paraId="7FBDCEBF" w14:textId="425F9258" w:rsidR="00A6513D" w:rsidRPr="00FD5BF3" w:rsidRDefault="00A6513D" w:rsidP="009C4605">
            <w:pPr>
              <w:pStyle w:val="TableBody"/>
              <w:spacing w:before="40" w:after="40"/>
            </w:pPr>
            <w:r w:rsidRPr="00FD5BF3">
              <w:t>Prof. Richard Miller</w:t>
            </w:r>
          </w:p>
        </w:tc>
        <w:tc>
          <w:tcPr>
            <w:tcW w:w="450" w:type="dxa"/>
          </w:tcPr>
          <w:p w14:paraId="2FB1828E" w14:textId="53CEE8D0" w:rsidR="00A6513D" w:rsidRPr="00FD5BF3" w:rsidRDefault="00A6513D" w:rsidP="009C4605">
            <w:pPr>
              <w:pStyle w:val="TableBody"/>
              <w:spacing w:before="40" w:after="40"/>
            </w:pPr>
            <w:r w:rsidRPr="00FD5BF3">
              <w:t>–</w:t>
            </w:r>
          </w:p>
        </w:tc>
        <w:tc>
          <w:tcPr>
            <w:tcW w:w="5339" w:type="dxa"/>
          </w:tcPr>
          <w:p w14:paraId="47EA3D27" w14:textId="614EAE3D" w:rsidR="00A6513D" w:rsidRPr="00FD5BF3" w:rsidRDefault="00A6513D" w:rsidP="009C4605">
            <w:pPr>
              <w:pStyle w:val="TableBody"/>
              <w:spacing w:before="40" w:after="40"/>
            </w:pPr>
            <w:r w:rsidRPr="00FD5BF3">
              <w:t xml:space="preserve">(Full professor - Osaka </w:t>
            </w:r>
            <w:proofErr w:type="spellStart"/>
            <w:r w:rsidRPr="00FD5BF3">
              <w:t>Jogakuin</w:t>
            </w:r>
            <w:proofErr w:type="spellEnd"/>
            <w:r w:rsidRPr="00FD5BF3">
              <w:t xml:space="preserve"> University, Japan)</w:t>
            </w:r>
          </w:p>
        </w:tc>
      </w:tr>
      <w:tr w:rsidR="00A6513D" w:rsidRPr="00FD5BF3" w14:paraId="371FAB0A" w14:textId="77777777" w:rsidTr="00783297">
        <w:tc>
          <w:tcPr>
            <w:tcW w:w="540" w:type="dxa"/>
          </w:tcPr>
          <w:p w14:paraId="32221C6F" w14:textId="4C6B855D" w:rsidR="00A6513D" w:rsidRPr="00FD5BF3" w:rsidRDefault="00A6513D" w:rsidP="009C4605">
            <w:pPr>
              <w:pStyle w:val="TableBody"/>
              <w:spacing w:before="40" w:after="40"/>
            </w:pPr>
            <w:r w:rsidRPr="00FD5BF3">
              <w:t>3.</w:t>
            </w:r>
          </w:p>
        </w:tc>
        <w:tc>
          <w:tcPr>
            <w:tcW w:w="2700" w:type="dxa"/>
          </w:tcPr>
          <w:p w14:paraId="61A992F5" w14:textId="292156A5" w:rsidR="00A6513D" w:rsidRPr="00FD5BF3" w:rsidRDefault="00A6513D" w:rsidP="009C4605">
            <w:pPr>
              <w:pStyle w:val="TableBody"/>
              <w:spacing w:before="40" w:after="40"/>
            </w:pPr>
            <w:r w:rsidRPr="00FD5BF3">
              <w:t>Prof. Zane Ritchie</w:t>
            </w:r>
          </w:p>
        </w:tc>
        <w:tc>
          <w:tcPr>
            <w:tcW w:w="450" w:type="dxa"/>
          </w:tcPr>
          <w:p w14:paraId="4177A987" w14:textId="43C64CCD" w:rsidR="00A6513D" w:rsidRPr="00FD5BF3" w:rsidRDefault="00A6513D" w:rsidP="009C4605">
            <w:pPr>
              <w:pStyle w:val="TableBody"/>
              <w:spacing w:before="40" w:after="40"/>
            </w:pPr>
            <w:r w:rsidRPr="00FD5BF3">
              <w:t>–</w:t>
            </w:r>
          </w:p>
        </w:tc>
        <w:tc>
          <w:tcPr>
            <w:tcW w:w="5339" w:type="dxa"/>
          </w:tcPr>
          <w:p w14:paraId="26AF88CB" w14:textId="513A2B6E" w:rsidR="00A6513D" w:rsidRPr="00FD5BF3" w:rsidRDefault="00A6513D" w:rsidP="009C4605">
            <w:pPr>
              <w:pStyle w:val="TableBody"/>
              <w:spacing w:before="40" w:after="40"/>
            </w:pPr>
            <w:r w:rsidRPr="00FD5BF3">
              <w:t>(Associate professor - Josai University, Japan)</w:t>
            </w:r>
          </w:p>
        </w:tc>
      </w:tr>
    </w:tbl>
    <w:p w14:paraId="2B87A85C" w14:textId="77777777" w:rsidR="00C30D06" w:rsidRPr="00E61145" w:rsidRDefault="00C30D06" w:rsidP="009C4605">
      <w:pPr>
        <w:pStyle w:val="Heading8"/>
        <w:spacing w:before="120"/>
      </w:pPr>
      <w:r w:rsidRPr="00E61145">
        <w:t>Corresponding Editor</w:t>
      </w:r>
    </w:p>
    <w:p w14:paraId="14951A1C" w14:textId="452FE732" w:rsidR="00C30D06" w:rsidRPr="00E61145" w:rsidRDefault="00C30D06" w:rsidP="00A6513D">
      <w:pPr>
        <w:pStyle w:val="BodyText2"/>
      </w:pPr>
      <w:r w:rsidRPr="00E61145">
        <w:t xml:space="preserve">Dr. John </w:t>
      </w:r>
      <w:proofErr w:type="spellStart"/>
      <w:r w:rsidRPr="00E61145">
        <w:t>Cheluget</w:t>
      </w:r>
      <w:proofErr w:type="spellEnd"/>
      <w:r w:rsidR="00A6513D">
        <w:br/>
      </w:r>
      <w:r w:rsidRPr="00E61145">
        <w:t>Email: jcheluget@mua.ac.ke</w:t>
      </w:r>
    </w:p>
    <w:p w14:paraId="16E61D55" w14:textId="77777777" w:rsidR="00C30D06" w:rsidRPr="00E61145" w:rsidRDefault="00C30D06" w:rsidP="009C4605">
      <w:pPr>
        <w:pStyle w:val="Heading8"/>
        <w:spacing w:before="120"/>
        <w:rPr>
          <w:w w:val="105"/>
        </w:rPr>
      </w:pPr>
      <w:r w:rsidRPr="00E61145">
        <w:rPr>
          <w:w w:val="105"/>
        </w:rPr>
        <w:t xml:space="preserve">Publisher </w:t>
      </w:r>
    </w:p>
    <w:p w14:paraId="14FFF8FC" w14:textId="77777777" w:rsidR="00C30D06" w:rsidRPr="00E61145" w:rsidRDefault="00C30D06" w:rsidP="00A6513D">
      <w:pPr>
        <w:pStyle w:val="BodyText2"/>
        <w:rPr>
          <w:w w:val="105"/>
        </w:rPr>
      </w:pPr>
      <w:r w:rsidRPr="00E61145">
        <w:rPr>
          <w:w w:val="105"/>
        </w:rPr>
        <w:t>The Management University of Africa</w:t>
      </w:r>
    </w:p>
    <w:p w14:paraId="3AFF8A61" w14:textId="77777777" w:rsidR="00C30D06" w:rsidRPr="00E61145" w:rsidRDefault="00C30D06" w:rsidP="00A6513D">
      <w:pPr>
        <w:pStyle w:val="BodyText2"/>
        <w:rPr>
          <w:shd w:val="clear" w:color="auto" w:fill="FFFFFF"/>
        </w:rPr>
      </w:pPr>
      <w:r w:rsidRPr="00E61145">
        <w:rPr>
          <w:shd w:val="clear" w:color="auto" w:fill="FFFFFF"/>
        </w:rPr>
        <w:t>P. O. Box 29677 - 00100, Nairobi, Kenya.</w:t>
      </w:r>
    </w:p>
    <w:p w14:paraId="786C72DE" w14:textId="77777777" w:rsidR="00C30D06" w:rsidRPr="00E61145" w:rsidRDefault="00C30D06" w:rsidP="00A6513D">
      <w:pPr>
        <w:pStyle w:val="BodyText2"/>
        <w:rPr>
          <w:shd w:val="clear" w:color="auto" w:fill="FFFFFF"/>
        </w:rPr>
      </w:pPr>
      <w:r w:rsidRPr="00E61145">
        <w:rPr>
          <w:shd w:val="clear" w:color="auto" w:fill="FFFFFF"/>
        </w:rPr>
        <w:t xml:space="preserve">Belleview, Popo Road, off Mombasa Road, South C. </w:t>
      </w:r>
    </w:p>
    <w:p w14:paraId="737FA15C" w14:textId="77777777" w:rsidR="00C30D06" w:rsidRPr="00E61145" w:rsidRDefault="00C30D06" w:rsidP="00A6513D">
      <w:pPr>
        <w:pStyle w:val="BodyText2"/>
        <w:rPr>
          <w:shd w:val="clear" w:color="auto" w:fill="FFFFFF"/>
        </w:rPr>
      </w:pPr>
      <w:hyperlink r:id="rId22" w:history="1">
        <w:r w:rsidRPr="00E61145">
          <w:rPr>
            <w:rStyle w:val="Hyperlink"/>
            <w:rFonts w:ascii="Book Antiqua" w:hAnsi="Book Antiqua"/>
            <w:szCs w:val="24"/>
            <w:shd w:val="clear" w:color="auto" w:fill="FFFFFF"/>
          </w:rPr>
          <w:t>Tel:+254 20 2361161</w:t>
        </w:r>
      </w:hyperlink>
    </w:p>
    <w:p w14:paraId="025E4A3A" w14:textId="3D4ACF5B" w:rsidR="00C30D06" w:rsidRDefault="00C30D06" w:rsidP="00A6513D">
      <w:pPr>
        <w:pStyle w:val="BodyText2"/>
        <w:rPr>
          <w:w w:val="105"/>
        </w:rPr>
      </w:pPr>
      <w:r w:rsidRPr="00E61145">
        <w:rPr>
          <w:rStyle w:val="Strong"/>
          <w:rFonts w:ascii="Book Antiqua" w:hAnsi="Book Antiqua"/>
          <w:szCs w:val="24"/>
          <w:shd w:val="clear" w:color="auto" w:fill="FFFFFF"/>
        </w:rPr>
        <w:t>Mobile:</w:t>
      </w:r>
      <w:r w:rsidRPr="00E61145">
        <w:rPr>
          <w:shd w:val="clear" w:color="auto" w:fill="FFFFFF"/>
        </w:rPr>
        <w:t> +254 722 224193, +254 706 035299</w:t>
      </w:r>
      <w:r w:rsidRPr="00E61145">
        <w:rPr>
          <w:w w:val="105"/>
        </w:rPr>
        <w:t xml:space="preserve"> </w:t>
      </w:r>
    </w:p>
    <w:p w14:paraId="7A01BD88" w14:textId="77777777" w:rsidR="00A6513D" w:rsidRPr="00E61145" w:rsidRDefault="00A6513D" w:rsidP="00A6513D">
      <w:pPr>
        <w:pStyle w:val="BodyText2"/>
      </w:pPr>
    </w:p>
    <w:p w14:paraId="75510D11" w14:textId="4FEFCAFB" w:rsidR="00537A71" w:rsidRDefault="00C30D06" w:rsidP="005133FB">
      <w:pPr>
        <w:pStyle w:val="BodyText4"/>
        <w:rPr>
          <w:b/>
        </w:rPr>
      </w:pPr>
      <w:r w:rsidRPr="00A6513D">
        <w:lastRenderedPageBreak/>
        <w:t xml:space="preserve">Copyright </w:t>
      </w:r>
      <w:r w:rsidRPr="00A6513D">
        <w:rPr>
          <w:b/>
        </w:rPr>
        <w:t>© 2021</w:t>
      </w:r>
      <w:r w:rsidRPr="00A6513D">
        <w:t xml:space="preserve"> Management University of Africa</w:t>
      </w:r>
      <w:r w:rsidR="00A6513D">
        <w:br/>
      </w:r>
      <w:r w:rsidRPr="00A6513D">
        <w:t>All Rights Reserved</w:t>
      </w:r>
      <w:r w:rsidR="00A6513D">
        <w:br/>
      </w:r>
      <w:r w:rsidRPr="00A6513D">
        <w:rPr>
          <w:w w:val="105"/>
        </w:rPr>
        <w:t>No</w:t>
      </w:r>
      <w:r w:rsidRPr="00A6513D">
        <w:rPr>
          <w:spacing w:val="-11"/>
          <w:w w:val="105"/>
        </w:rPr>
        <w:t xml:space="preserve"> </w:t>
      </w:r>
      <w:r w:rsidRPr="00A6513D">
        <w:rPr>
          <w:w w:val="105"/>
        </w:rPr>
        <w:t>part</w:t>
      </w:r>
      <w:r w:rsidRPr="00A6513D">
        <w:rPr>
          <w:spacing w:val="-11"/>
          <w:w w:val="105"/>
        </w:rPr>
        <w:t xml:space="preserve"> </w:t>
      </w:r>
      <w:r w:rsidRPr="00A6513D">
        <w:rPr>
          <w:w w:val="105"/>
        </w:rPr>
        <w:t>of</w:t>
      </w:r>
      <w:r w:rsidRPr="00A6513D">
        <w:rPr>
          <w:spacing w:val="-11"/>
          <w:w w:val="105"/>
        </w:rPr>
        <w:t xml:space="preserve"> </w:t>
      </w:r>
      <w:r w:rsidRPr="00A6513D">
        <w:rPr>
          <w:w w:val="105"/>
        </w:rPr>
        <w:t>this</w:t>
      </w:r>
      <w:r w:rsidRPr="00A6513D">
        <w:rPr>
          <w:spacing w:val="-11"/>
          <w:w w:val="105"/>
        </w:rPr>
        <w:t xml:space="preserve"> </w:t>
      </w:r>
      <w:r w:rsidRPr="00A6513D">
        <w:rPr>
          <w:w w:val="105"/>
        </w:rPr>
        <w:t>book</w:t>
      </w:r>
      <w:r w:rsidRPr="00A6513D">
        <w:rPr>
          <w:spacing w:val="-12"/>
          <w:w w:val="105"/>
        </w:rPr>
        <w:t xml:space="preserve"> </w:t>
      </w:r>
      <w:r w:rsidRPr="00A6513D">
        <w:rPr>
          <w:w w:val="105"/>
        </w:rPr>
        <w:t>may</w:t>
      </w:r>
      <w:r w:rsidRPr="00A6513D">
        <w:rPr>
          <w:spacing w:val="-11"/>
          <w:w w:val="105"/>
        </w:rPr>
        <w:t xml:space="preserve"> </w:t>
      </w:r>
      <w:r w:rsidRPr="00A6513D">
        <w:rPr>
          <w:w w:val="105"/>
        </w:rPr>
        <w:t>be</w:t>
      </w:r>
      <w:r w:rsidRPr="00A6513D">
        <w:rPr>
          <w:spacing w:val="-11"/>
          <w:w w:val="105"/>
        </w:rPr>
        <w:t xml:space="preserve"> </w:t>
      </w:r>
      <w:r w:rsidRPr="00A6513D">
        <w:rPr>
          <w:w w:val="105"/>
        </w:rPr>
        <w:t>reproduced,</w:t>
      </w:r>
      <w:r w:rsidRPr="00A6513D">
        <w:rPr>
          <w:spacing w:val="-11"/>
          <w:w w:val="105"/>
        </w:rPr>
        <w:t xml:space="preserve"> </w:t>
      </w:r>
      <w:r w:rsidRPr="00A6513D">
        <w:rPr>
          <w:w w:val="105"/>
        </w:rPr>
        <w:t>stored</w:t>
      </w:r>
      <w:r w:rsidRPr="00A6513D">
        <w:rPr>
          <w:spacing w:val="-12"/>
          <w:w w:val="105"/>
        </w:rPr>
        <w:t xml:space="preserve"> </w:t>
      </w:r>
      <w:r w:rsidRPr="00A6513D">
        <w:rPr>
          <w:w w:val="105"/>
        </w:rPr>
        <w:t>in</w:t>
      </w:r>
      <w:r w:rsidRPr="00A6513D">
        <w:rPr>
          <w:spacing w:val="-11"/>
          <w:w w:val="105"/>
        </w:rPr>
        <w:t xml:space="preserve"> </w:t>
      </w:r>
      <w:r w:rsidRPr="00A6513D">
        <w:rPr>
          <w:w w:val="105"/>
        </w:rPr>
        <w:t>a</w:t>
      </w:r>
      <w:r w:rsidRPr="00A6513D">
        <w:rPr>
          <w:spacing w:val="-11"/>
          <w:w w:val="105"/>
        </w:rPr>
        <w:t xml:space="preserve"> </w:t>
      </w:r>
      <w:r w:rsidRPr="00A6513D">
        <w:rPr>
          <w:w w:val="105"/>
        </w:rPr>
        <w:t>retrieval</w:t>
      </w:r>
      <w:r w:rsidRPr="00A6513D">
        <w:rPr>
          <w:spacing w:val="-11"/>
          <w:w w:val="105"/>
        </w:rPr>
        <w:t xml:space="preserve"> </w:t>
      </w:r>
      <w:r w:rsidRPr="00A6513D">
        <w:rPr>
          <w:w w:val="105"/>
        </w:rPr>
        <w:t>system</w:t>
      </w:r>
      <w:r w:rsidRPr="00A6513D">
        <w:rPr>
          <w:spacing w:val="-12"/>
          <w:w w:val="105"/>
        </w:rPr>
        <w:t xml:space="preserve"> </w:t>
      </w:r>
      <w:r w:rsidRPr="00A6513D">
        <w:rPr>
          <w:w w:val="105"/>
        </w:rPr>
        <w:t>or</w:t>
      </w:r>
      <w:r w:rsidRPr="00A6513D">
        <w:rPr>
          <w:spacing w:val="-12"/>
          <w:w w:val="105"/>
        </w:rPr>
        <w:t xml:space="preserve"> </w:t>
      </w:r>
      <w:r w:rsidRPr="00A6513D">
        <w:rPr>
          <w:w w:val="105"/>
        </w:rPr>
        <w:t>transmitted</w:t>
      </w:r>
      <w:r w:rsidRPr="00A6513D">
        <w:rPr>
          <w:spacing w:val="-11"/>
          <w:w w:val="105"/>
        </w:rPr>
        <w:t xml:space="preserve"> </w:t>
      </w:r>
      <w:r w:rsidRPr="00A6513D">
        <w:rPr>
          <w:w w:val="105"/>
        </w:rPr>
        <w:t>in</w:t>
      </w:r>
      <w:r w:rsidRPr="00A6513D">
        <w:rPr>
          <w:spacing w:val="-11"/>
          <w:w w:val="105"/>
        </w:rPr>
        <w:t xml:space="preserve"> </w:t>
      </w:r>
      <w:r w:rsidRPr="00A6513D">
        <w:rPr>
          <w:w w:val="105"/>
        </w:rPr>
        <w:t>any</w:t>
      </w:r>
      <w:r w:rsidRPr="00A6513D">
        <w:rPr>
          <w:spacing w:val="-11"/>
          <w:w w:val="105"/>
        </w:rPr>
        <w:t xml:space="preserve"> </w:t>
      </w:r>
      <w:r w:rsidRPr="00A6513D">
        <w:rPr>
          <w:w w:val="105"/>
        </w:rPr>
        <w:t>form</w:t>
      </w:r>
      <w:r w:rsidRPr="00A6513D">
        <w:rPr>
          <w:spacing w:val="-12"/>
          <w:w w:val="105"/>
        </w:rPr>
        <w:t xml:space="preserve"> </w:t>
      </w:r>
      <w:r w:rsidRPr="00A6513D">
        <w:rPr>
          <w:w w:val="105"/>
        </w:rPr>
        <w:t>or</w:t>
      </w:r>
      <w:r w:rsidRPr="00A6513D">
        <w:rPr>
          <w:spacing w:val="-12"/>
          <w:w w:val="105"/>
        </w:rPr>
        <w:t xml:space="preserve"> </w:t>
      </w:r>
      <w:r w:rsidRPr="00A6513D">
        <w:rPr>
          <w:w w:val="105"/>
        </w:rPr>
        <w:t>by</w:t>
      </w:r>
      <w:r w:rsidRPr="00A6513D">
        <w:rPr>
          <w:spacing w:val="-11"/>
          <w:w w:val="105"/>
        </w:rPr>
        <w:t xml:space="preserve"> </w:t>
      </w:r>
      <w:r w:rsidRPr="00A6513D">
        <w:rPr>
          <w:w w:val="105"/>
        </w:rPr>
        <w:t>any</w:t>
      </w:r>
      <w:r w:rsidRPr="00A6513D">
        <w:rPr>
          <w:spacing w:val="-11"/>
          <w:w w:val="105"/>
        </w:rPr>
        <w:t xml:space="preserve"> </w:t>
      </w:r>
      <w:r w:rsidRPr="00A6513D">
        <w:rPr>
          <w:w w:val="105"/>
        </w:rPr>
        <w:t>means, electronic,</w:t>
      </w:r>
      <w:r w:rsidRPr="00A6513D">
        <w:rPr>
          <w:spacing w:val="-14"/>
          <w:w w:val="105"/>
        </w:rPr>
        <w:t xml:space="preserve"> </w:t>
      </w:r>
      <w:r w:rsidRPr="00A6513D">
        <w:rPr>
          <w:w w:val="105"/>
        </w:rPr>
        <w:t>mechanical,</w:t>
      </w:r>
      <w:r w:rsidRPr="00A6513D">
        <w:rPr>
          <w:spacing w:val="-14"/>
          <w:w w:val="105"/>
        </w:rPr>
        <w:t xml:space="preserve"> </w:t>
      </w:r>
      <w:r w:rsidRPr="00A6513D">
        <w:rPr>
          <w:w w:val="105"/>
        </w:rPr>
        <w:t>photocopy</w:t>
      </w:r>
      <w:r w:rsidRPr="00A6513D">
        <w:rPr>
          <w:spacing w:val="-14"/>
          <w:w w:val="105"/>
        </w:rPr>
        <w:t xml:space="preserve"> </w:t>
      </w:r>
      <w:r w:rsidRPr="00A6513D">
        <w:rPr>
          <w:w w:val="105"/>
        </w:rPr>
        <w:t>or</w:t>
      </w:r>
      <w:r w:rsidRPr="00A6513D">
        <w:rPr>
          <w:spacing w:val="-14"/>
          <w:w w:val="105"/>
        </w:rPr>
        <w:t xml:space="preserve"> </w:t>
      </w:r>
      <w:r w:rsidRPr="00A6513D">
        <w:rPr>
          <w:w w:val="105"/>
        </w:rPr>
        <w:t>otherwise</w:t>
      </w:r>
      <w:r w:rsidRPr="00A6513D">
        <w:rPr>
          <w:spacing w:val="-14"/>
          <w:w w:val="105"/>
        </w:rPr>
        <w:t xml:space="preserve"> </w:t>
      </w:r>
      <w:r w:rsidRPr="00A6513D">
        <w:rPr>
          <w:w w:val="105"/>
        </w:rPr>
        <w:t>without</w:t>
      </w:r>
      <w:r w:rsidRPr="00A6513D">
        <w:rPr>
          <w:spacing w:val="-14"/>
          <w:w w:val="105"/>
        </w:rPr>
        <w:t xml:space="preserve"> </w:t>
      </w:r>
      <w:r w:rsidRPr="00A6513D">
        <w:rPr>
          <w:w w:val="105"/>
        </w:rPr>
        <w:t>prior</w:t>
      </w:r>
      <w:r w:rsidRPr="00A6513D">
        <w:rPr>
          <w:spacing w:val="-14"/>
          <w:w w:val="105"/>
        </w:rPr>
        <w:t xml:space="preserve"> </w:t>
      </w:r>
      <w:r w:rsidRPr="00A6513D">
        <w:rPr>
          <w:w w:val="105"/>
        </w:rPr>
        <w:t>permission</w:t>
      </w:r>
      <w:r w:rsidRPr="00A6513D">
        <w:rPr>
          <w:spacing w:val="-14"/>
          <w:w w:val="105"/>
        </w:rPr>
        <w:t xml:space="preserve"> </w:t>
      </w:r>
      <w:r w:rsidRPr="00A6513D">
        <w:rPr>
          <w:w w:val="105"/>
        </w:rPr>
        <w:t>from</w:t>
      </w:r>
      <w:r w:rsidRPr="00A6513D">
        <w:rPr>
          <w:spacing w:val="-14"/>
          <w:w w:val="105"/>
        </w:rPr>
        <w:t xml:space="preserve"> </w:t>
      </w:r>
      <w:r w:rsidRPr="00A6513D">
        <w:rPr>
          <w:w w:val="105"/>
        </w:rPr>
        <w:t>the</w:t>
      </w:r>
      <w:r w:rsidRPr="00A6513D">
        <w:rPr>
          <w:spacing w:val="-14"/>
          <w:w w:val="105"/>
        </w:rPr>
        <w:t xml:space="preserve"> </w:t>
      </w:r>
      <w:r w:rsidRPr="00A6513D">
        <w:rPr>
          <w:w w:val="105"/>
        </w:rPr>
        <w:t>authors</w:t>
      </w:r>
      <w:r w:rsidRPr="00A6513D">
        <w:rPr>
          <w:spacing w:val="-14"/>
          <w:w w:val="105"/>
        </w:rPr>
        <w:t xml:space="preserve"> </w:t>
      </w:r>
      <w:r w:rsidRPr="00A6513D">
        <w:rPr>
          <w:w w:val="105"/>
        </w:rPr>
        <w:t>except</w:t>
      </w:r>
      <w:r w:rsidRPr="00A6513D">
        <w:rPr>
          <w:spacing w:val="-14"/>
          <w:w w:val="105"/>
        </w:rPr>
        <w:t xml:space="preserve"> </w:t>
      </w:r>
      <w:r w:rsidRPr="00A6513D">
        <w:rPr>
          <w:w w:val="105"/>
        </w:rPr>
        <w:t>as</w:t>
      </w:r>
      <w:r w:rsidRPr="00A6513D">
        <w:rPr>
          <w:spacing w:val="-14"/>
          <w:w w:val="105"/>
        </w:rPr>
        <w:t xml:space="preserve"> </w:t>
      </w:r>
      <w:r w:rsidRPr="00A6513D">
        <w:rPr>
          <w:w w:val="105"/>
        </w:rPr>
        <w:t>provided</w:t>
      </w:r>
      <w:r w:rsidRPr="00A6513D">
        <w:rPr>
          <w:spacing w:val="-14"/>
          <w:w w:val="105"/>
        </w:rPr>
        <w:t xml:space="preserve"> </w:t>
      </w:r>
      <w:r w:rsidRPr="00A6513D">
        <w:rPr>
          <w:w w:val="105"/>
        </w:rPr>
        <w:t>by copyright</w:t>
      </w:r>
      <w:r w:rsidRPr="00A6513D">
        <w:rPr>
          <w:spacing w:val="-12"/>
          <w:w w:val="105"/>
        </w:rPr>
        <w:t xml:space="preserve"> </w:t>
      </w:r>
      <w:r w:rsidRPr="00A6513D">
        <w:rPr>
          <w:spacing w:val="-5"/>
          <w:w w:val="105"/>
        </w:rPr>
        <w:t>law.</w:t>
      </w:r>
      <w:r w:rsidR="00537A71">
        <w:rPr>
          <w:b/>
        </w:rPr>
        <w:br w:type="page"/>
      </w:r>
    </w:p>
    <w:p w14:paraId="0FF726D9" w14:textId="36B8F541" w:rsidR="00FF2FA4" w:rsidRPr="00FF2FA4" w:rsidRDefault="00FF2FA4" w:rsidP="00A415E0">
      <w:pPr>
        <w:spacing w:line="276" w:lineRule="auto"/>
        <w:jc w:val="left"/>
        <w:rPr>
          <w:rFonts w:ascii="Book Antiqua" w:hAnsi="Book Antiqua"/>
          <w:b/>
          <w:bCs/>
          <w:szCs w:val="24"/>
        </w:rPr>
        <w:sectPr w:rsidR="00FF2FA4" w:rsidRPr="00FF2FA4" w:rsidSect="00783297">
          <w:footerReference w:type="even" r:id="rId23"/>
          <w:footerReference w:type="default" r:id="rId24"/>
          <w:pgSz w:w="11909" w:h="16834" w:code="9"/>
          <w:pgMar w:top="1440" w:right="1440" w:bottom="1440" w:left="1440" w:header="720" w:footer="720" w:gutter="0"/>
          <w:pgNumType w:fmt="lowerRoman" w:start="1"/>
          <w:cols w:space="720"/>
          <w:docGrid w:linePitch="360"/>
        </w:sectPr>
      </w:pPr>
      <w:bookmarkStart w:id="0" w:name="_Hlk83033275"/>
    </w:p>
    <w:p w14:paraId="2D1AC5FD" w14:textId="77777777" w:rsidR="00845501" w:rsidRDefault="00845501" w:rsidP="00845501">
      <w:pPr>
        <w:pStyle w:val="HeaderLeft"/>
        <w:rPr>
          <w:color w:val="auto"/>
        </w:rPr>
      </w:pPr>
      <w:bookmarkStart w:id="1" w:name="_Hlk83034078"/>
      <w:bookmarkEnd w:id="0"/>
      <w:r w:rsidRPr="00845501">
        <w:rPr>
          <w:b/>
          <w:bCs/>
          <w:color w:val="auto"/>
        </w:rPr>
        <w:lastRenderedPageBreak/>
        <w:t>International Journal of Management and Leadership Studies</w:t>
      </w:r>
    </w:p>
    <w:p w14:paraId="772A3E58" w14:textId="52674EAD" w:rsidR="00845501" w:rsidRDefault="00845501" w:rsidP="00845501">
      <w:pPr>
        <w:pStyle w:val="HeaderLeft"/>
        <w:rPr>
          <w:color w:val="auto"/>
        </w:rPr>
      </w:pPr>
      <w:r w:rsidRPr="00845501">
        <w:rPr>
          <w:color w:val="auto"/>
        </w:rPr>
        <w:t>2021; 3(ii)</w:t>
      </w:r>
      <w:r>
        <w:rPr>
          <w:color w:val="auto"/>
        </w:rPr>
        <w:t xml:space="preserve">: </w:t>
      </w:r>
      <w:r w:rsidR="00210B32">
        <w:rPr>
          <w:color w:val="auto"/>
        </w:rPr>
        <w:t>20-45</w:t>
      </w:r>
    </w:p>
    <w:p w14:paraId="2AA6A218" w14:textId="443D0C6F" w:rsidR="00845501" w:rsidRPr="00845501" w:rsidRDefault="003226A5" w:rsidP="00845501">
      <w:pPr>
        <w:pStyle w:val="HeaderLeft"/>
        <w:rPr>
          <w:rFonts w:eastAsiaTheme="minorEastAsia"/>
          <w:color w:val="auto"/>
          <w:lang w:eastAsia="ja-JP"/>
        </w:rPr>
      </w:pPr>
      <w:proofErr w:type="spellStart"/>
      <w:r>
        <w:rPr>
          <w:rFonts w:eastAsiaTheme="minorEastAsia"/>
          <w:color w:val="auto"/>
          <w:lang w:eastAsia="ja-JP"/>
        </w:rPr>
        <w:t>e</w:t>
      </w:r>
      <w:r w:rsidR="00845501">
        <w:rPr>
          <w:rFonts w:eastAsiaTheme="minorEastAsia" w:hint="eastAsia"/>
          <w:color w:val="auto"/>
          <w:lang w:eastAsia="ja-JP"/>
        </w:rPr>
        <w:t>I</w:t>
      </w:r>
      <w:r w:rsidR="00845501">
        <w:rPr>
          <w:rFonts w:eastAsiaTheme="minorEastAsia"/>
          <w:color w:val="auto"/>
          <w:lang w:eastAsia="ja-JP"/>
        </w:rPr>
        <w:t>SSN</w:t>
      </w:r>
      <w:proofErr w:type="spellEnd"/>
      <w:r w:rsidR="00845501">
        <w:rPr>
          <w:rFonts w:eastAsiaTheme="minorEastAsia"/>
          <w:color w:val="auto"/>
          <w:lang w:eastAsia="ja-JP"/>
        </w:rPr>
        <w:t xml:space="preserve"> 2311 7575</w:t>
      </w:r>
    </w:p>
    <w:p w14:paraId="1274FD01" w14:textId="77777777" w:rsidR="00845501" w:rsidRDefault="00845501" w:rsidP="00C629F7">
      <w:pPr>
        <w:pStyle w:val="Heading6"/>
      </w:pPr>
    </w:p>
    <w:bookmarkEnd w:id="1"/>
    <w:p w14:paraId="7E0FE6FB" w14:textId="678B2291" w:rsidR="00C30D06" w:rsidRPr="00C3471E" w:rsidRDefault="00C30D06" w:rsidP="003D71EE">
      <w:pPr>
        <w:pStyle w:val="Heading6"/>
      </w:pPr>
      <w:r w:rsidRPr="00C3471E">
        <w:t>S</w:t>
      </w:r>
      <w:bookmarkStart w:id="2" w:name="_Hlk83042303"/>
      <w:r w:rsidRPr="00C3471E">
        <w:t>TRATEGIC LEADERSHIP PRACTICES AND ORGANIZATIONAL PERFORMANCE: A CASE OF HEALTH FACILITY-BASED YOUTH CENTRES IN THE CITY COUNTIES OF KENYA</w:t>
      </w:r>
    </w:p>
    <w:p w14:paraId="431D34E7" w14:textId="77777777" w:rsidR="00C30D06" w:rsidRPr="00C3471E" w:rsidRDefault="00C30D06" w:rsidP="003D71EE">
      <w:pPr>
        <w:pStyle w:val="BodyText"/>
        <w:jc w:val="center"/>
      </w:pPr>
    </w:p>
    <w:p w14:paraId="3ABAAE7C" w14:textId="6961FDED" w:rsidR="005331AB" w:rsidRPr="001F33F8" w:rsidRDefault="00C30D06" w:rsidP="00210B32">
      <w:pPr>
        <w:pStyle w:val="BodyText"/>
        <w:spacing w:line="240" w:lineRule="auto"/>
        <w:jc w:val="center"/>
        <w:rPr>
          <w:b/>
        </w:rPr>
      </w:pPr>
      <w:bookmarkStart w:id="3" w:name="_Hlk83051173"/>
      <w:r w:rsidRPr="001F33F8">
        <w:rPr>
          <w:b/>
        </w:rPr>
        <w:t xml:space="preserve">Collins James </w:t>
      </w:r>
      <w:proofErr w:type="spellStart"/>
      <w:r w:rsidRPr="001F33F8">
        <w:rPr>
          <w:b/>
        </w:rPr>
        <w:t>Owek</w:t>
      </w:r>
      <w:proofErr w:type="spellEnd"/>
    </w:p>
    <w:p w14:paraId="5F137FDD" w14:textId="2363EA4A" w:rsidR="005331AB" w:rsidRDefault="005331AB" w:rsidP="00210B32">
      <w:pPr>
        <w:pStyle w:val="BodyText"/>
        <w:spacing w:line="240" w:lineRule="auto"/>
        <w:jc w:val="center"/>
        <w:rPr>
          <w:i/>
          <w:iCs/>
        </w:rPr>
      </w:pPr>
      <w:r w:rsidRPr="005331AB">
        <w:rPr>
          <w:i/>
          <w:iCs/>
        </w:rPr>
        <w:t>The Management University of Africa</w:t>
      </w:r>
    </w:p>
    <w:p w14:paraId="4B1FD1C1" w14:textId="77777777" w:rsidR="00606A52" w:rsidRPr="005331AB" w:rsidRDefault="00606A52" w:rsidP="00210B32">
      <w:pPr>
        <w:pStyle w:val="BodyText"/>
        <w:spacing w:line="240" w:lineRule="auto"/>
        <w:jc w:val="center"/>
        <w:rPr>
          <w:bCs/>
          <w:i/>
          <w:iCs/>
        </w:rPr>
      </w:pPr>
    </w:p>
    <w:p w14:paraId="288B3A6F" w14:textId="6690E596" w:rsidR="005331AB" w:rsidRPr="001F33F8" w:rsidRDefault="00C30D06" w:rsidP="00210B32">
      <w:pPr>
        <w:pStyle w:val="BodyText"/>
        <w:spacing w:line="240" w:lineRule="auto"/>
        <w:jc w:val="center"/>
        <w:rPr>
          <w:b/>
        </w:rPr>
      </w:pPr>
      <w:r w:rsidRPr="001F33F8">
        <w:rPr>
          <w:b/>
        </w:rPr>
        <w:t>Paul Machoka</w:t>
      </w:r>
    </w:p>
    <w:p w14:paraId="343665BA" w14:textId="1EBEADC9" w:rsidR="005331AB" w:rsidRDefault="005331AB" w:rsidP="00210B32">
      <w:pPr>
        <w:pStyle w:val="BodyText"/>
        <w:spacing w:line="240" w:lineRule="auto"/>
        <w:jc w:val="center"/>
        <w:rPr>
          <w:i/>
          <w:iCs/>
        </w:rPr>
      </w:pPr>
      <w:r w:rsidRPr="005331AB">
        <w:rPr>
          <w:i/>
          <w:iCs/>
        </w:rPr>
        <w:t>The Management University of Africa,</w:t>
      </w:r>
    </w:p>
    <w:p w14:paraId="141DB53D" w14:textId="77777777" w:rsidR="00606A52" w:rsidRPr="005331AB" w:rsidRDefault="00606A52" w:rsidP="00210B32">
      <w:pPr>
        <w:pStyle w:val="BodyText"/>
        <w:spacing w:line="240" w:lineRule="auto"/>
        <w:jc w:val="center"/>
        <w:rPr>
          <w:bCs/>
          <w:i/>
          <w:iCs/>
        </w:rPr>
      </w:pPr>
    </w:p>
    <w:p w14:paraId="5E12A45D" w14:textId="5FC4AB18" w:rsidR="005331AB" w:rsidRPr="001F33F8" w:rsidRDefault="00C30D06" w:rsidP="00210B32">
      <w:pPr>
        <w:pStyle w:val="BodyText"/>
        <w:spacing w:line="240" w:lineRule="auto"/>
        <w:jc w:val="center"/>
        <w:rPr>
          <w:b/>
        </w:rPr>
      </w:pPr>
      <w:r w:rsidRPr="001F33F8">
        <w:rPr>
          <w:b/>
        </w:rPr>
        <w:t xml:space="preserve">Eric Masinde </w:t>
      </w:r>
      <w:proofErr w:type="spellStart"/>
      <w:r w:rsidRPr="001F33F8">
        <w:rPr>
          <w:b/>
        </w:rPr>
        <w:t>Aseka</w:t>
      </w:r>
      <w:proofErr w:type="spellEnd"/>
    </w:p>
    <w:p w14:paraId="32E46E60" w14:textId="0C386A71" w:rsidR="005331AB" w:rsidRDefault="005331AB" w:rsidP="00210B32">
      <w:pPr>
        <w:pStyle w:val="BodyText"/>
        <w:spacing w:line="240" w:lineRule="auto"/>
        <w:jc w:val="center"/>
        <w:rPr>
          <w:i/>
          <w:iCs/>
        </w:rPr>
      </w:pPr>
      <w:r w:rsidRPr="005331AB">
        <w:rPr>
          <w:i/>
          <w:iCs/>
        </w:rPr>
        <w:t>Africa International Leadership University</w:t>
      </w:r>
    </w:p>
    <w:p w14:paraId="6B581EAE" w14:textId="77777777" w:rsidR="005331AB" w:rsidRDefault="005331AB" w:rsidP="00210B32">
      <w:pPr>
        <w:pStyle w:val="BodyText"/>
        <w:spacing w:line="240" w:lineRule="auto"/>
        <w:jc w:val="center"/>
        <w:rPr>
          <w:bCs/>
        </w:rPr>
      </w:pPr>
    </w:p>
    <w:p w14:paraId="7B45A265" w14:textId="6F575505" w:rsidR="005331AB" w:rsidRPr="001F33F8" w:rsidRDefault="00C30D06" w:rsidP="00210B32">
      <w:pPr>
        <w:pStyle w:val="BodyText"/>
        <w:spacing w:line="240" w:lineRule="auto"/>
        <w:jc w:val="center"/>
        <w:rPr>
          <w:b/>
        </w:rPr>
      </w:pPr>
      <w:r w:rsidRPr="001F33F8">
        <w:rPr>
          <w:b/>
        </w:rPr>
        <w:t>Carolyne K. Gichana</w:t>
      </w:r>
    </w:p>
    <w:p w14:paraId="315AD348" w14:textId="05E5D21B" w:rsidR="005331AB" w:rsidRDefault="005331AB" w:rsidP="00210B32">
      <w:pPr>
        <w:pStyle w:val="BodyText"/>
        <w:spacing w:line="240" w:lineRule="auto"/>
        <w:jc w:val="center"/>
        <w:rPr>
          <w:i/>
          <w:iCs/>
        </w:rPr>
      </w:pPr>
      <w:r w:rsidRPr="005331AB">
        <w:rPr>
          <w:i/>
          <w:iCs/>
        </w:rPr>
        <w:t>Kisumu County Hospital</w:t>
      </w:r>
    </w:p>
    <w:p w14:paraId="5CBA03F7" w14:textId="77777777" w:rsidR="005331AB" w:rsidRPr="005331AB" w:rsidRDefault="005331AB" w:rsidP="00210B32">
      <w:pPr>
        <w:pStyle w:val="BodyText"/>
        <w:spacing w:line="240" w:lineRule="auto"/>
        <w:jc w:val="center"/>
        <w:rPr>
          <w:bCs/>
          <w:i/>
          <w:iCs/>
        </w:rPr>
      </w:pPr>
    </w:p>
    <w:p w14:paraId="5283565D" w14:textId="04659E8D" w:rsidR="00C30D06" w:rsidRPr="001F33F8" w:rsidRDefault="00C30D06" w:rsidP="00210B32">
      <w:pPr>
        <w:pStyle w:val="BodyText"/>
        <w:spacing w:line="240" w:lineRule="auto"/>
        <w:jc w:val="center"/>
        <w:rPr>
          <w:b/>
          <w:vertAlign w:val="superscript"/>
        </w:rPr>
      </w:pPr>
      <w:r w:rsidRPr="001F33F8">
        <w:rPr>
          <w:b/>
        </w:rPr>
        <w:t>Michael O. Ngala</w:t>
      </w:r>
    </w:p>
    <w:p w14:paraId="4EC2159D" w14:textId="5BFB67F7" w:rsidR="00C30D06" w:rsidRDefault="005331AB" w:rsidP="00210B32">
      <w:pPr>
        <w:pStyle w:val="BodyText"/>
        <w:spacing w:line="240" w:lineRule="auto"/>
        <w:jc w:val="center"/>
        <w:rPr>
          <w:i/>
          <w:iCs/>
        </w:rPr>
      </w:pPr>
      <w:r w:rsidRPr="005331AB">
        <w:rPr>
          <w:i/>
          <w:iCs/>
        </w:rPr>
        <w:t>The Cooperative University of Kenya</w:t>
      </w:r>
      <w:bookmarkEnd w:id="2"/>
      <w:bookmarkEnd w:id="3"/>
    </w:p>
    <w:p w14:paraId="56D04413" w14:textId="77777777" w:rsidR="00606A52" w:rsidRPr="00606A52" w:rsidRDefault="00606A52" w:rsidP="003D71EE">
      <w:pPr>
        <w:pStyle w:val="BodyText"/>
        <w:jc w:val="center"/>
        <w:rPr>
          <w:i/>
          <w:iCs/>
        </w:rPr>
      </w:pPr>
    </w:p>
    <w:p w14:paraId="286361BB" w14:textId="77777777" w:rsidR="00C30D06" w:rsidRPr="003D71EE" w:rsidRDefault="00C30D06" w:rsidP="003D71EE">
      <w:pPr>
        <w:pStyle w:val="BodyText"/>
        <w:rPr>
          <w:b/>
          <w:bCs/>
        </w:rPr>
      </w:pPr>
      <w:r w:rsidRPr="003D71EE">
        <w:rPr>
          <w:b/>
          <w:bCs/>
        </w:rPr>
        <w:t>ABSTRACT</w:t>
      </w:r>
    </w:p>
    <w:p w14:paraId="07A9052D" w14:textId="09E6EE61" w:rsidR="00C30D06" w:rsidRDefault="00C30D06" w:rsidP="003D71EE">
      <w:pPr>
        <w:pStyle w:val="BodyText3"/>
      </w:pPr>
      <w:r w:rsidRPr="00C3471E">
        <w:t>This study sought to determine the effect of strategic leadership practices on performance of health facility-based youth centres (HFYCs) in the Kenyan city counties</w:t>
      </w:r>
      <w:r w:rsidR="00606A52">
        <w:t xml:space="preserve"> of</w:t>
      </w:r>
      <w:r w:rsidRPr="00C3471E">
        <w:t xml:space="preserve"> Nairobi, Mombasa and Kisumu. The study was postulated on a combination of general systems and upper echelon’s theories and grounded on a paradigm of both positivism and phenomenology philosophies. The study adopted cross-sectional study design using mixed methods where the results were subsequently triangulated. All the 37 accessible HFYCs in the three counties were selected and responses received from the 29 HFYCs. The respondents were 29 health facility in-charges and 26 in-charges of HFYCs who responded to online questionnaires while 16 leaders of youth peers were interviewed using question guides through zoom platform.</w:t>
      </w:r>
      <w:r w:rsidR="00350AAB">
        <w:t xml:space="preserve"> </w:t>
      </w:r>
      <w:r w:rsidRPr="00C3471E">
        <w:t xml:space="preserve">The questionnaires were piloted to determine their reliability and validity before actual data collection. The quantitative data was </w:t>
      </w:r>
      <w:proofErr w:type="spellStart"/>
      <w:r w:rsidRPr="00C3471E">
        <w:t>analyzed</w:t>
      </w:r>
      <w:proofErr w:type="spellEnd"/>
      <w:r w:rsidRPr="00C3471E">
        <w:t xml:space="preserve"> using descriptive and inferential statistics, while qualitative data was thematically </w:t>
      </w:r>
      <w:proofErr w:type="spellStart"/>
      <w:r w:rsidRPr="00C3471E">
        <w:t>analyzed</w:t>
      </w:r>
      <w:proofErr w:type="spellEnd"/>
      <w:r w:rsidRPr="00C3471E">
        <w:t xml:space="preserve"> and reported in verbatim form. The findings showed that there was a positive and significant relationship between strategic leadership practices and performance of HFYCs in Kenya (r=0.701, p&lt;0.05) and the relationship was moderate. Hence it was concluded that there is a direct proportional effect of strategic leadership </w:t>
      </w:r>
      <w:r w:rsidRPr="00C3471E">
        <w:lastRenderedPageBreak/>
        <w:t>practices (strategic direction, ethical practices, core competences, human capital, corporate culture and strategic control) on the performance of HFYCs. The study recommended that the in-charges of health facility-based youth centres should reward good performance of employees from time to time as well as reviewing the impact of the rewards on performance of the employees.</w:t>
      </w:r>
    </w:p>
    <w:p w14:paraId="7B53AC1E" w14:textId="77777777" w:rsidR="00C768F4" w:rsidRPr="00C3471E" w:rsidRDefault="00C768F4" w:rsidP="003D71EE">
      <w:pPr>
        <w:pStyle w:val="BodyText3"/>
      </w:pPr>
    </w:p>
    <w:p w14:paraId="58F006C6" w14:textId="53FEF388" w:rsidR="00C30D06" w:rsidRDefault="00C30D06" w:rsidP="003D71EE">
      <w:pPr>
        <w:pStyle w:val="BodyText"/>
      </w:pPr>
      <w:bookmarkStart w:id="4" w:name="PointTmp"/>
      <w:r w:rsidRPr="003D71EE">
        <w:rPr>
          <w:b/>
          <w:bCs/>
        </w:rPr>
        <w:t>Keywords:</w:t>
      </w:r>
      <w:r w:rsidRPr="00C3471E">
        <w:t xml:space="preserve"> strategic leadership practices, performance, health facility-based youth </w:t>
      </w:r>
      <w:proofErr w:type="spellStart"/>
      <w:r w:rsidRPr="00C3471E">
        <w:t>centres</w:t>
      </w:r>
      <w:proofErr w:type="spellEnd"/>
      <w:r w:rsidRPr="00C3471E">
        <w:t xml:space="preserve">, counties &amp; Kenya. </w:t>
      </w:r>
    </w:p>
    <w:p w14:paraId="76D19353" w14:textId="77777777" w:rsidR="00C768F4" w:rsidRPr="00C3471E" w:rsidRDefault="00C768F4" w:rsidP="003D71EE">
      <w:pPr>
        <w:pStyle w:val="BodyText"/>
      </w:pPr>
    </w:p>
    <w:bookmarkEnd w:id="4"/>
    <w:p w14:paraId="4FD534DA" w14:textId="640C4139" w:rsidR="00C30D06" w:rsidRPr="003D71EE" w:rsidRDefault="007862F3" w:rsidP="003D71EE">
      <w:pPr>
        <w:pStyle w:val="Heading1"/>
        <w:rPr>
          <w:rFonts w:hint="eastAsia"/>
        </w:rPr>
      </w:pPr>
      <w:r w:rsidRPr="003D71EE">
        <w:t xml:space="preserve">1.0 </w:t>
      </w:r>
      <w:r w:rsidR="00C30D06" w:rsidRPr="003D71EE">
        <w:t>INTRODUCTION</w:t>
      </w:r>
    </w:p>
    <w:p w14:paraId="41598090" w14:textId="773FBC5F" w:rsidR="00C30D06" w:rsidRPr="00C3471E" w:rsidRDefault="00C30D06" w:rsidP="003D71EE">
      <w:pPr>
        <w:pStyle w:val="BodyText"/>
      </w:pPr>
      <w:r w:rsidRPr="00C3471E">
        <w:t xml:space="preserve">Adolescents and young people constitute a significant part of the population in developing countries. Evidence from both developed and developing countries indicate that youth </w:t>
      </w:r>
      <w:proofErr w:type="spellStart"/>
      <w:r w:rsidRPr="00C3471E">
        <w:t>centres</w:t>
      </w:r>
      <w:proofErr w:type="spellEnd"/>
      <w:r w:rsidRPr="00C3471E">
        <w:t xml:space="preserve"> are poorly coordinated, fragmented and uneven in quality </w:t>
      </w:r>
      <w:r w:rsidRPr="00C3471E">
        <w:fldChar w:fldCharType="begin"/>
      </w:r>
      <w:r w:rsidRPr="00C3471E">
        <w:instrText xml:space="preserve"> ADDIN ZOTERO_ITEM CSL_CITATION {"citationID":"fN7RprX7","properties":{"formattedCitation":"({\\i{}WHO | World Health Statistics 2015}, n.d.)","plainCitation":"(WHO | World Health Statistics 2015, n.d.)","dontUpdate":true,"noteIndex":0},"citationItems":[{"id":"Wk1Q7AHq/73tPqdcr","uris":["http://zotero.org/users/local/BBR7tdza/items/PMZC5NPL"],"uri":["http://zotero.org/users/local/BBR7tdza/items/PMZC5NPL"],"itemData":{"id":247,"type":"webpage","container-title":"WHO","note":"publisher: World Health Organization","title":"WHO | World Health Statistics 2015","URL":"http://www.who.int/gho/publications/world_health_statistics/2015/en/","accessed":{"date-parts":[["2020",10,24]]}}}],"schema":"https://github.com/citation-style-language/schema/raw/master/csl-citation.json"} </w:instrText>
      </w:r>
      <w:r w:rsidRPr="00C3471E">
        <w:fldChar w:fldCharType="separate"/>
      </w:r>
      <w:r w:rsidRPr="00C3471E">
        <w:t>(World Health Statistics, 2015)</w:t>
      </w:r>
      <w:r w:rsidRPr="00C3471E">
        <w:fldChar w:fldCharType="end"/>
      </w:r>
      <w:r w:rsidRPr="00C3471E">
        <w:t xml:space="preserve">. In the developing countries the young people are affected by sexual reproductive health which includes high incidence of HIV, teenage pregnancy, </w:t>
      </w:r>
      <w:r w:rsidR="00606A52" w:rsidRPr="00C3471E">
        <w:t>gender-based</w:t>
      </w:r>
      <w:r w:rsidRPr="00C3471E">
        <w:t xml:space="preserve"> violence and unmet needs of family planning.</w:t>
      </w:r>
    </w:p>
    <w:p w14:paraId="21A5E756" w14:textId="5C46DE7E" w:rsidR="00C30D06" w:rsidRPr="00C3471E" w:rsidRDefault="00606A52" w:rsidP="003D71EE">
      <w:pPr>
        <w:pStyle w:val="BodyText"/>
      </w:pPr>
      <w:r>
        <w:t>A h</w:t>
      </w:r>
      <w:r w:rsidR="00C30D06" w:rsidRPr="00C3471E">
        <w:t xml:space="preserve">ealth facility-based youth </w:t>
      </w:r>
      <w:proofErr w:type="spellStart"/>
      <w:r w:rsidR="00C30D06" w:rsidRPr="00C3471E">
        <w:t>centre</w:t>
      </w:r>
      <w:proofErr w:type="spellEnd"/>
      <w:r>
        <w:t xml:space="preserve"> (HFYC)</w:t>
      </w:r>
      <w:r w:rsidR="00C30D06" w:rsidRPr="00C3471E">
        <w:t xml:space="preserve"> has the capacity of ensuring that young people access reproductive health information and services (</w:t>
      </w:r>
      <w:r w:rsidR="00C30D06" w:rsidRPr="00C3471E">
        <w:fldChar w:fldCharType="begin"/>
      </w:r>
      <w:r w:rsidR="00C30D06" w:rsidRPr="00C3471E">
        <w:instrText xml:space="preserve"> ADDIN ZOTERO_ITEM CSL_CITATION {"citationID":"8NX2OiEw","properties":{"formattedCitation":"(Tylee et al., 2007)","plainCitation":"(Tylee et al., 2007)","dontUpdate":true,"noteIndex":0},"citationItems":[{"id":442,"uris":["http://zotero.org/users/local/BBR7tdza/items/ZAHQVM2Y"],"uri":["http://zotero.org/users/local/BBR7tdza/items/ZAHQVM2Y"],"itemData":{"id":442,"type":"article-journal","abstract":"For developmental as well as epidemiological reasons, young people need youth-friendly models of primary care. Over the past two decades, much has been written about barriers faced by young people in accessing health care. Worldwide, initiatives are emerging that attempt to remove these barriers and help reach young people with the health services they need. In this paper, we present key models of youth-friendly health provision and review the evidence for the effect of such models on young people's health. Unfortunately, little evidence is available, since many of these initiatives have not been appropriately assessed. Appropriate controlled assessments of the effect of youth-friendly health-service models on young people's health outcomes should be the focus of future research agendas. Enough is known to recommend that a priority for the future is to ensure that each country, state, and locality has a policy and support to encourage provision of innovative and well assessed youth-friendly services.","container-title":"Lancet (London, England)","DOI":"10.1016/S0140-6736(07)60371-7","ISSN":"1474-547X","issue":"9572","journalAbbreviation":"Lancet","language":"eng","note":"PMID: 17482988","page":"1565-1573","source":"PubMed","title":"Youth-friendly primary-care services: how are we doing and what more needs to be done?","title-short":"Youth-friendly primary-care services","volume":"369","author":[{"family":"Tylee","given":"Andre"},{"family":"Haller","given":"Dagmar M."},{"family":"Graham","given":"Tanya"},{"family":"Churchill","given":"Rachel"},{"family":"Sanci","given":"Lena A."}],"issued":{"date-parts":[["2007",5,5]]}}}],"schema":"https://github.com/citation-style-language/schema/raw/master/csl-citation.json"} </w:instrText>
      </w:r>
      <w:r w:rsidR="00C30D06" w:rsidRPr="00C3471E">
        <w:fldChar w:fldCharType="separate"/>
      </w:r>
      <w:r w:rsidR="00C30D06" w:rsidRPr="00C3471E">
        <w:t>Tylee et al., 2007)</w:t>
      </w:r>
      <w:r w:rsidR="00C30D06" w:rsidRPr="00C3471E">
        <w:fldChar w:fldCharType="end"/>
      </w:r>
      <w:r w:rsidR="00C30D06" w:rsidRPr="00C3471E">
        <w:t>. According to annual report of 2020, the coverage of HFYC</w:t>
      </w:r>
      <w:r>
        <w:t>s</w:t>
      </w:r>
      <w:r w:rsidR="00C30D06" w:rsidRPr="00C3471E">
        <w:t xml:space="preserve"> in the Kenyan City Counties is about 17%. Nairobi, Mombasa and Kisumu are among the counties with the highest number of HIV infections that contribute to 61% of new infections among youth aged 15-24 years </w:t>
      </w:r>
      <w:r w:rsidR="00C30D06" w:rsidRPr="00C3471E">
        <w:fldChar w:fldCharType="begin"/>
      </w:r>
      <w:r w:rsidR="00C30D06" w:rsidRPr="00C3471E">
        <w:instrText xml:space="preserve"> ADDIN ZOTERO_ITEM CSL_CITATION {"citationID":"amr9j65fod","properties":{"formattedCitation":"(Mahy et al., 2019)","plainCitation":"(Mahy et al., 2019)","noteIndex":0},"citationItems":[{"id":1022,"uris":["http://zotero.org/users/local/BBR7tdza/items/X3AKX7YD"],"uri":["http://zotero.org/users/local/BBR7tdza/items/X3AKX7YD"],"itemData":{"id":1022,"type":"article-journal","abstract":"Background: \n        Global targets call for a 75% reduction in new HIV infections and AIDS deaths between 2010 and 2020. UNAIDS supports countries to measure progress towards these targets. In 2019, this effort resulted in revised national, regional and global estimates reflecting the best available data.\n        Methods: \n        Spectrum software was used to develop estimates for 170 countries. Country teams from 151 countries developed HIV estimates directly and estimates for an additional 19 country were developed by UNAIDS based on available evidence. 107 countries employed models using HIV prevalence data from sentinel surveillance, routinely collected HIV testing and household surveys while the remaining 63 countries applied models using HIV case surveillance and/or reported AIDS deaths. Model parameters were informed by the UNAIDS Reference Group on Estimates, Modeling and Projections.\n        Results: \n        HIV estimates were available for 170 countries representing 99% of the global population. An estimated 37.9 million (uncertainty bounds 32.7–44.0 million) people were living with HIV in 2018. There were 1.7 million (1.4–2.3 million) new infections and 770 000 (570 000–1.1 million) AIDS-related deaths. New HIV infections declined in five of eight regions and AIDS deaths were declining in six of eight regions between 2010 and 2018.\n        Conclusion: \n        The estimates demonstrate progress towards ending the AIDS epidemic by 2030, however, through 2018 declines in new HIV infections and AIDS-related deaths were not sufficient to meet global interim targets. The UNAIDS estimates have made important contributions to guide decisions about the HIV response at global, regional and country level.","container-title":"AIDS","DOI":"10.1097/QAD.0000000000002321","ISSN":"0269-9370","language":"en-US","page":"S203","source":"journals.lww.com","title":"HIV estimates through 2018: data for decision-making","title-short":"HIV estimates through 2018","volume":"33","author":[{"family":"Mahy","given":"Mary"},{"family":"Marsh","given":"Kimberly"},{"family":"Sabin","given":"Keith"},{"family":"Wanyeki","given":"Ian"},{"family":"Daher","given":"Juliana"},{"family":"Ghys","given":"Peter D."}],"issued":{"date-parts":[["2019",12,15]]}}}],"schema":"https://github.com/citation-style-language/schema/raw/master/csl-citation.json"} </w:instrText>
      </w:r>
      <w:r w:rsidR="00C30D06" w:rsidRPr="00C3471E">
        <w:fldChar w:fldCharType="separate"/>
      </w:r>
      <w:r w:rsidR="00C30D06" w:rsidRPr="00C3471E">
        <w:t>(Mahy et al., 2019)</w:t>
      </w:r>
      <w:r w:rsidR="00C30D06" w:rsidRPr="00C3471E">
        <w:fldChar w:fldCharType="end"/>
      </w:r>
      <w:r w:rsidR="00C30D06" w:rsidRPr="00C3471E">
        <w:t xml:space="preserve">. They are also among the counties with </w:t>
      </w:r>
      <w:r>
        <w:t xml:space="preserve">a </w:t>
      </w:r>
      <w:r w:rsidR="00C30D06" w:rsidRPr="00C3471E">
        <w:t xml:space="preserve">rising number of teenage pregnancies and also contribute to the highest growth of Kenyan urban population as a result of </w:t>
      </w:r>
      <w:r>
        <w:t>the search for</w:t>
      </w:r>
      <w:r w:rsidR="00C30D06" w:rsidRPr="00C3471E">
        <w:t xml:space="preserve"> better livelihood opportunities. It is estimated that about half of the population in the urban settings live in informal settlements </w:t>
      </w:r>
      <w:r w:rsidR="00C30D06" w:rsidRPr="00C3471E">
        <w:fldChar w:fldCharType="begin"/>
      </w:r>
      <w:r w:rsidR="00C30D06" w:rsidRPr="00C3471E">
        <w:instrText xml:space="preserve"> ADDIN ZOTERO_ITEM CSL_CITATION {"citationID":"a174v3ncmb5","properties":{"formattedCitation":"(Onyango &amp; Tostensen, 2015)","plainCitation":"(Onyango &amp; Tostensen, 2015)","noteIndex":0},"citationItems":[{"id":1119,"uris":["http://zotero.org/users/local/BBR7tdza/items/ZI5NFMSS"],"uri":["http://zotero.org/users/local/BBR7tdza/items/ZI5NFMSS"],"itemData":{"id":1119,"type":"article-journal","abstract":"This report forms part of a larger study titled Advancing the Rights of Children: Assessing the Effectiveness of Transnation...","container-title":"CMI Report","language":"en","source":"www.cmi.no","title":"The Situation of Youth and Children in Kibera","URL":"https://www.cmi.no/publications/5527-the-situation-of-youth-and-children-in-kibera","volume":"R 2015:3","author":[{"family":"Onyango","given":"Philista"},{"family":"Tostensen","given":"Arne"}],"accessed":{"date-parts":[["2021",1,28]]},"issued":{"date-parts":[["2015"]]}}}],"schema":"https://github.com/citation-style-language/schema/raw/master/csl-citation.json"} </w:instrText>
      </w:r>
      <w:r w:rsidR="00C30D06" w:rsidRPr="00C3471E">
        <w:fldChar w:fldCharType="separate"/>
      </w:r>
      <w:r w:rsidR="00C30D06" w:rsidRPr="00C3471E">
        <w:t>(Onyango &amp; Tostensen, 2015)</w:t>
      </w:r>
      <w:r w:rsidR="00C30D06" w:rsidRPr="00C3471E">
        <w:fldChar w:fldCharType="end"/>
      </w:r>
      <w:r w:rsidR="00C30D06" w:rsidRPr="00C3471E">
        <w:t>.</w:t>
      </w:r>
    </w:p>
    <w:p w14:paraId="74A88B9B" w14:textId="33775B75" w:rsidR="00C30D06" w:rsidRPr="00C3471E" w:rsidRDefault="00C30D06" w:rsidP="003D71EE">
      <w:pPr>
        <w:pStyle w:val="BodyText"/>
      </w:pPr>
      <w:r w:rsidRPr="00C3471E">
        <w:t>Strategic leadership is inclined towards transformation, as opposed to achieving a particular goal. Part of becoming an effective strategic leader involves facilitating that process throughout the organization (or part of it).</w:t>
      </w:r>
      <w:r w:rsidR="00350AAB">
        <w:t xml:space="preserve"> </w:t>
      </w:r>
      <w:r w:rsidRPr="00C3471E">
        <w:t xml:space="preserve">It is aimed at determining a balance between short-term, focused style of transactional leadership and the long-term focus of styles, like </w:t>
      </w:r>
      <w:hyperlink r:id="rId25" w:tgtFrame="_blank" w:history="1">
        <w:r w:rsidRPr="00C3471E">
          <w:t>transformational leadership</w:t>
        </w:r>
      </w:hyperlink>
      <w:r w:rsidRPr="00C3471E">
        <w:t xml:space="preserve">. According to </w:t>
      </w:r>
      <w:r w:rsidRPr="00C3471E">
        <w:fldChar w:fldCharType="begin"/>
      </w:r>
      <w:r w:rsidRPr="00C3471E">
        <w:instrText xml:space="preserve"> ADDIN ZOTERO_ITEM CSL_CITATION {"citationID":"MbYnKHHe","properties":{"formattedCitation":"(Deeboonmee &amp; Ariratana, 2014)","plainCitation":"(Deeboonmee &amp; Ariratana, 2014)","dontUpdate":true,"noteIndex":0},"citationItems":[{"id":54,"uris":["http://zotero.org/users/local/BBR7tdza/items/34TRNFF3"],"uri":["http://zotero.org/users/local/BBR7tdza/items/34TRNFF3"],"itemData":{"id":54,"type":"article-journal","container-title":"Procedia - Social and Behavioral Sciences","DOI":"10.1016/j.sbspro.2014.01.1258","ISSN":"18770428","journalAbbreviation":"Procedia - Social and Behavioral Sciences","language":"en","page":"982-985","source":"DOI.org (Crossref)","title":"Relationship between Strategic Leadership and School Effectiveness","volume":"112","author":[{"family":"Deeboonmee","given":"Wiraporn"},{"family":"Ariratana","given":"Wallapha"}],"issued":{"date-parts":[["2014",2]]}}}],"schema":"https://github.com/citation-style-language/schema/raw/master/csl-citation.json"} </w:instrText>
      </w:r>
      <w:r w:rsidRPr="00C3471E">
        <w:fldChar w:fldCharType="separate"/>
      </w:r>
      <w:r w:rsidRPr="00C3471E">
        <w:t>Deeboonmee &amp; Ariratana, (2014)</w:t>
      </w:r>
      <w:r w:rsidRPr="00C3471E">
        <w:fldChar w:fldCharType="end"/>
      </w:r>
      <w:r w:rsidRPr="00C3471E">
        <w:t xml:space="preserve"> strategic leadership practices are actions that lead to successful delivery of extraordinary performance. </w:t>
      </w:r>
      <w:r w:rsidRPr="00C3471E">
        <w:fldChar w:fldCharType="begin"/>
      </w:r>
      <w:r w:rsidRPr="00C3471E">
        <w:instrText xml:space="preserve"> ADDIN ZOTERO_ITEM CSL_CITATION {"citationID":"kUGGefaw","properties":{"formattedCitation":"(Samimi et al., 2020)","plainCitation":"(Samimi et al., 2020)","dontUpdate":true,"noteIndex":0},"citationItems":[{"id":276,"uris":["http://zotero.org/users/local/BBR7tdza/items/B4TT8TCH"],"uri":["http://zotero.org/users/local/BBR7tdza/items/B4TT8TCH"],"itemData":{"id":276,"type":"article-journal","abstract":"We attempt to bring clarity to the concept of strategic leadership and guide its development by reviewing and synthesizing the existing management literature on how top managers and board directors influence organizations. We propose a new definition of strategic leadership and offer a framework organized around the essential questions of what strategic leadership is, what strategic leaders do, why they do it, and how they do it. To answer these questions, we organize our review around the eight functions strategic leaders serve, the key attributes of strategic leaders, the theories scholars have used to relate these functions and attributes to outcomes, contextual factors, and the organizational outcomes that strategic leaders affect. We identify how strategic leadership research is concentrated in five streams that rarely interact with each other, and offer suggestions for connecting these streams. Our review provides a big picture of what is known about individuals at the top levels of organizations and highlights the key areas where future investigation is essential.","container-title":"The Leadership Quarterly","DOI":"10.1016/j.leaqua.2019.101353","journalAbbreviation":"The Leadership Quarterly","page":"101353","source":"ResearchGate","title":"What is strategic leadership? Developing a framework for future research","title-short":"What is strategic leadership?","author":[{"family":"Samimi","given":"Mehdi"},{"family":"Cortes","given":"Andres Felipe"},{"family":"Anderson","given":"Marc"},{"family":"Herrmann","given":"Pol"}],"issued":{"date-parts":[["2020",1,17]]}}}],"schema":"https://github.com/citation-style-language/schema/raw/master/csl-citation.json"} </w:instrText>
      </w:r>
      <w:r w:rsidRPr="00C3471E">
        <w:fldChar w:fldCharType="separate"/>
      </w:r>
      <w:r w:rsidRPr="00C3471E">
        <w:t>Samimi et al. (2020)</w:t>
      </w:r>
      <w:r w:rsidRPr="00C3471E">
        <w:fldChar w:fldCharType="end"/>
      </w:r>
      <w:r w:rsidRPr="00C3471E">
        <w:t xml:space="preserve"> defines strategic leadership as influencing others to voluntarily make decisions that increase </w:t>
      </w:r>
      <w:r w:rsidRPr="00C3471E">
        <w:lastRenderedPageBreak/>
        <w:t xml:space="preserve">the long-term viability of organization on a voluntary basis, while simultaneously maintaining its temporary financial viability. </w:t>
      </w:r>
    </w:p>
    <w:p w14:paraId="0100B073" w14:textId="603F550C" w:rsidR="00C30D06" w:rsidRPr="00C3471E" w:rsidRDefault="00C30D06" w:rsidP="003D71EE">
      <w:pPr>
        <w:pStyle w:val="BodyText"/>
      </w:pPr>
      <w:r w:rsidRPr="00C3471E">
        <w:t xml:space="preserve">The main role of strategic leadership practices is to manage the human and social capital </w:t>
      </w:r>
      <w:r w:rsidRPr="00C3471E">
        <w:fldChar w:fldCharType="begin"/>
      </w:r>
      <w:r w:rsidRPr="00C3471E">
        <w:instrText xml:space="preserve"> ADDIN ZOTERO_ITEM CSL_CITATION {"citationID":"LYF2S8Va","properties":{"formattedCitation":"(M. A. Hitt &amp; Duane, 2002)","plainCitation":"(M. A. Hitt &amp; Duane, 2002)","dontUpdate":true,"noteIndex":0},"citationItems":[{"id":89,"uris":["http://zotero.org/users/local/BBR7tdza/items/JK64FZ3A"],"uri":["http://zotero.org/users/local/BBR7tdza/items/JK64FZ3A"],"itemData":{"id":89,"type":"article-journal","container-title":"Journal of Leadership &amp; Organizational Studies","DOI":"10.1177/107179190200900101","ISSN":"1548-0518, 1939-7089","issue":"1","journalAbbreviation":"Journal of Leadership &amp; Organizational Studies","language":"en","page":"3-14","source":"DOI.org (Crossref)","title":"The Essence of Strategic Leadership: Managing Human and Social Capital","title-short":"The Essence of Strategic Leadership","volume":"9","author":[{"family":"Hitt","given":"Michael A."},{"family":"Duane","given":"R."}],"issued":{"date-parts":[["2002",8]]}}}],"schema":"https://github.com/citation-style-language/schema/raw/master/csl-citation.json"} </w:instrText>
      </w:r>
      <w:r w:rsidRPr="00C3471E">
        <w:fldChar w:fldCharType="separate"/>
      </w:r>
      <w:r w:rsidRPr="00C3471E">
        <w:t>(Hitt &amp; Duane, 2002)</w:t>
      </w:r>
      <w:r w:rsidRPr="00C3471E">
        <w:fldChar w:fldCharType="end"/>
      </w:r>
      <w:r w:rsidRPr="00C3471E">
        <w:t xml:space="preserve">. It involves collating the ideas of key stakeholders to set a vision for the organization and mobilize human, financial and social capital resources necessary for effective design and implementation of business strategies in order to attain the vision. The purpose of the strategy involves creating or changing the structure of an organization to achieve the intended goals. </w:t>
      </w:r>
      <w:r w:rsidR="00606A52" w:rsidRPr="00C3471E">
        <w:t>Therefore,</w:t>
      </w:r>
      <w:r w:rsidRPr="00C3471E">
        <w:t xml:space="preserve"> transformation is one of the aims of strategic leadership.</w:t>
      </w:r>
      <w:r w:rsidR="00350AAB">
        <w:t xml:space="preserve"> </w:t>
      </w:r>
    </w:p>
    <w:p w14:paraId="127DD810" w14:textId="5BBC53AA" w:rsidR="00C30D06" w:rsidRPr="00C3471E" w:rsidRDefault="00C30D06" w:rsidP="003D71EE">
      <w:pPr>
        <w:pStyle w:val="BodyText"/>
      </w:pPr>
      <w:r w:rsidRPr="00C3471E">
        <w:fldChar w:fldCharType="begin"/>
      </w:r>
      <w:r w:rsidRPr="00C3471E">
        <w:instrText xml:space="preserve"> ADDIN ZOTERO_ITEM CSL_CITATION {"citationID":"kAWZUxWS","properties":{"formattedCitation":"(Harrison, 2011)","plainCitation":"(Harrison, 2011)","dontUpdate":true,"noteIndex":0},"citationItems":[{"id":82,"uris":["http://zotero.org/users/local/BBR7tdza/items/UY7Q2EYT"],"uri":["http://zotero.org/users/local/BBR7tdza/items/UY7Q2EYT"],"itemData":{"id":82,"type":"article-journal","abstract":"This study addresses the research question of how instructor transformational leadership behaviors and transactional leadership behaviors affect student outcomes of cognitive learning, affective learning, student perceptions of instructor credibility, and communication satisfaction in distance education. An overview of the theoretical underpinnings of the study is provided, as well as the tested hypotheses. A summary of the methodology, including sampling procedures, instrumentation, and data collection processes is presented, along with the procedures used for data analysis. Multiple linear regression was used to examine the relationships among the specified variables. Results support all four hypotheses, indicating that instructor transformational leadership behaviors are a more significant predictor of cognitive learning, affective learning, perceptions of instructor credibility, and communication satisfaction than instructor transactional leadership behaviors. The implications of the findings as well as the limitations of this research and suggestions for future research are discussed. The purpose of this study is to examine the relationship between student perceptions of instructor transformational and transactional leadership behaviors and student outcomes of cognitive learning, affective learning, perceptions of instructor credibility, and communication satisfaction. This research stems from a lack of literature pertaining to the relationship between the specified variables in online courses. Independent variables are identified as transformational leadership behaviors and transactional leadership behaviors. Dependent variables are student cognitive learning, affective learning, perceptions of instructor credibility, and communication satisfaction. This study is based on transformational leadership theory, transactional leadership theory, and social learning theory to understand how instructor leadership behaviors affect student cognitive learning, affective learning, perceptions of instructor credibility, and communication satisfaction. This research effort suggests that the concepts of transformational and transactional leadership, drawn from leadership research, can help fill the research gap and strengthen understanding of instructor leadership and student outcomes in online courses.","container-title":"Emerging Leadership Journeys","journalAbbreviation":"Emerging Leadership Journeys","source":"ResearchGate","title":"Instructor Transformational Leadership and Student Outcomes","volume":"4","author":[{"family":"Harrison","given":"Janelle"}],"issued":{"date-parts":[["2011",1,1]]}}}],"schema":"https://github.com/citation-style-language/schema/raw/master/csl-citation.json"} </w:instrText>
      </w:r>
      <w:r w:rsidRPr="00C3471E">
        <w:fldChar w:fldCharType="separate"/>
      </w:r>
      <w:r w:rsidRPr="00C3471E">
        <w:t>Harrison (2011)</w:t>
      </w:r>
      <w:r w:rsidRPr="00C3471E">
        <w:fldChar w:fldCharType="end"/>
      </w:r>
      <w:r w:rsidRPr="00C3471E">
        <w:t xml:space="preserve"> observes that organizational performance is dependent on the role of leadership. There are many ways of evaluating organizational performance. One of the ways is through Balanced Score Cared (BSC). Even though BSC evaluates performance of both financial and non-financial aspects, the perspectives of BSC</w:t>
      </w:r>
      <w:r w:rsidR="00350AAB">
        <w:t xml:space="preserve"> </w:t>
      </w:r>
      <w:r w:rsidRPr="00C3471E">
        <w:t>for this study focuses on the non-financial performance which are; learning and growth; internal process</w:t>
      </w:r>
      <w:r w:rsidR="00350AAB">
        <w:t xml:space="preserve"> </w:t>
      </w:r>
      <w:r w:rsidRPr="00C3471E">
        <w:t xml:space="preserve">and customer satisfaction </w:t>
      </w:r>
      <w:r w:rsidRPr="00C3471E">
        <w:fldChar w:fldCharType="begin"/>
      </w:r>
      <w:r w:rsidRPr="00C3471E">
        <w:instrText xml:space="preserve"> ADDIN ZOTERO_ITEM CSL_CITATION {"citationID":"6OmC0xI4","properties":{"formattedCitation":"(Kaplan, n.d.)","plainCitation":"(Kaplan, n.d.)","dontUpdate":true,"noteIndex":0},"citationItems":[{"id":94,"uris":["http://zotero.org/users/local/BBR7tdza/items/6DLN784H"],"uri":["http://zotero.org/users/local/BBR7tdza/items/6DLN784H"],"itemData":{"id":94,"type":"article-journal","abstract":"David Norton and I introduced the Balanced Scorecard in a 1992 Harvard Business Review article (Kaplan &amp; Norton, 1992). The article was based on a multi-company research project to study performance measurement in companies whose intangible assets played a central role in value creation (Nolan Norton Institute, 1991). Norton and I believed that if companies were to improve the management of their intangible assets, they had to integrate the measurement of intangible assets into their management systems.","language":"en","page":"37","source":"Zotero","title":"Conceptual Foundations of the Balanced Scorecard","author":[{"family":"Kaplan","given":"Robert S"}]}}],"schema":"https://github.com/citation-style-language/schema/raw/master/csl-citation.json"} </w:instrText>
      </w:r>
      <w:r w:rsidRPr="00C3471E">
        <w:fldChar w:fldCharType="separate"/>
      </w:r>
      <w:r w:rsidRPr="00C3471E">
        <w:t>(Kaplan, 2010)</w:t>
      </w:r>
      <w:r w:rsidRPr="00C3471E">
        <w:fldChar w:fldCharType="end"/>
      </w:r>
      <w:r w:rsidRPr="00C3471E">
        <w:fldChar w:fldCharType="begin" w:fldLock="1"/>
      </w:r>
      <w:r w:rsidRPr="00C3471E">
        <w:instrText xml:space="preserve"> ADDIN ZOTERO_ITEM CSL_CITATION {"citationID":"6WoYbnwo","properties":{"formattedCitation":"(Kaplan, 2010)","plainCitation":"(Kaplan, 2010)","dontUpdate":true,"noteIndex":0},"citationItems":[{"id":"Wk1Q7AHq/9t9X7wt3","uris":["http://www.mendeley.com/documents/?uuid=1c1c8ce5-3bf4-4f19-b6ba-42f8f18966e8"],"uri":["http://www.mendeley.com/documents/?uuid=1c1c8ce5-3bf4-4f19-b6ba-42f8f18966e8"],"itemData":{"author":[{"dropping-particle":"","family":"Kaplan","given":"Robert S","non-dropping-particle":"","parse-names":false,"suffix":""}],"id":"ITEM-1","issued":{"date-parts":[["2010"]]},"title":"Conceptual Foundations of the Balanced Scorecard Conceptual Foundations of the Balanced Scorecard 1","type":"article-journal"}}],"schema":"https://github.com/citation-style-language/schema/raw/master/csl-citation.json"} </w:instrText>
      </w:r>
      <w:r w:rsidRPr="00C3471E">
        <w:fldChar w:fldCharType="end"/>
      </w:r>
      <w:r w:rsidRPr="00C3471E">
        <w:t>.</w:t>
      </w:r>
      <w:r w:rsidR="00350AAB">
        <w:t xml:space="preserve"> </w:t>
      </w:r>
      <w:r w:rsidRPr="00C3471E">
        <w:t>The central theme of a BSC is measuring performance as per the strategic objectives.</w:t>
      </w:r>
    </w:p>
    <w:p w14:paraId="7A960EEB" w14:textId="77777777" w:rsidR="00606A52" w:rsidRDefault="00C30D06" w:rsidP="003D71EE">
      <w:pPr>
        <w:pStyle w:val="BodyText"/>
      </w:pPr>
      <w:r w:rsidRPr="00C3471E">
        <w:t xml:space="preserve">The Kenya national guideline </w:t>
      </w:r>
      <w:r w:rsidRPr="00C3471E">
        <w:fldChar w:fldCharType="begin"/>
      </w:r>
      <w:r w:rsidRPr="00C3471E">
        <w:instrText xml:space="preserve"> ADDIN ZOTERO_ITEM CSL_CITATION {"citationID":"qbmedPHo","properties":{"formattedCitation":"(Moh, 2016)","plainCitation":"(Moh, 2016)","dontUpdate":true,"noteIndex":0},"citationItems":[{"id":419,"uris":["http://zotero.org/users/local/BBR7tdza/items/W64YJRFM"],"uri":["http://zotero.org/users/local/BBR7tdza/items/W64YJRFM"],"itemData":{"id":419,"type":"article-journal","abstract":"(2016) Kenya MOH. National Guidelines for the provision of Adolescent Youth -Friendly Services (YFS) in Kenya. The national guidelines for youth friendly service provision\\nidentifies three differe...","container-title":"National Guidelines for the provision of Adolescent Youth -Friendly Services (YFS) in Kenya","ISSN":"undefined","language":"en-GB","page":"undefined-undefined","source":"www.mendeley.com","title":"National guidelines for provision of adolescent youth-friendly services in Kenya. Second Edition","author":[{"family":"Moh","given":"undefined Kenya"}],"issued":{"date-parts":[["2016"]]}}}],"schema":"https://github.com/citation-style-language/schema/raw/master/csl-citation.json"} </w:instrText>
      </w:r>
      <w:r w:rsidRPr="00C3471E">
        <w:fldChar w:fldCharType="separate"/>
      </w:r>
      <w:r w:rsidRPr="00C3471E">
        <w:t>(MoH, 2016)</w:t>
      </w:r>
      <w:r w:rsidRPr="00C3471E">
        <w:fldChar w:fldCharType="end"/>
      </w:r>
      <w:r w:rsidRPr="00C3471E">
        <w:t xml:space="preserve"> describes the targeted approach as one way towards delivery of youth friendly services, however the approach still faces a lot of challenges with the constraints of human resource. Targeted approach is a situation where there is a deliberate design and plan of information and services solely for young people and offered in settings that meet their needs. The youth </w:t>
      </w:r>
      <w:proofErr w:type="spellStart"/>
      <w:r w:rsidRPr="00C3471E">
        <w:t>centres</w:t>
      </w:r>
      <w:proofErr w:type="spellEnd"/>
      <w:r w:rsidRPr="00C3471E">
        <w:t xml:space="preserve"> are domiciled in health facilities hence the name health-facility based youth </w:t>
      </w:r>
      <w:proofErr w:type="spellStart"/>
      <w:r w:rsidRPr="00C3471E">
        <w:t>centres</w:t>
      </w:r>
      <w:proofErr w:type="spellEnd"/>
      <w:r w:rsidRPr="00C3471E">
        <w:t xml:space="preserve">. </w:t>
      </w:r>
    </w:p>
    <w:p w14:paraId="449329E8" w14:textId="1D459A2B" w:rsidR="00C30D06" w:rsidRPr="00606A52" w:rsidRDefault="00C30D06" w:rsidP="003D71EE">
      <w:pPr>
        <w:pStyle w:val="BodyText"/>
      </w:pPr>
      <w:r w:rsidRPr="00606A52">
        <w:t xml:space="preserve">The </w:t>
      </w:r>
      <w:r w:rsidR="00606A52">
        <w:t>o</w:t>
      </w:r>
      <w:r w:rsidRPr="00606A52">
        <w:t xml:space="preserve">bjective of the study was to determine the effect of strategic leadership practices on performance of health facility-based youth </w:t>
      </w:r>
      <w:proofErr w:type="spellStart"/>
      <w:r w:rsidRPr="00606A52">
        <w:t>centres</w:t>
      </w:r>
      <w:proofErr w:type="spellEnd"/>
      <w:r w:rsidRPr="00606A52">
        <w:t xml:space="preserve"> in the counties of Kenya while the hypothesis stated that there is no significant effect of strategic leadership practices on Performance of health facility-based youth </w:t>
      </w:r>
      <w:proofErr w:type="spellStart"/>
      <w:r w:rsidRPr="00606A52">
        <w:t>centres</w:t>
      </w:r>
      <w:proofErr w:type="spellEnd"/>
      <w:r w:rsidRPr="00606A52">
        <w:t xml:space="preserve"> in the counties of Kenya.</w:t>
      </w:r>
    </w:p>
    <w:p w14:paraId="5CBB888D" w14:textId="27DBF65B" w:rsidR="00C30D06" w:rsidRPr="00C3471E" w:rsidRDefault="00C30D06" w:rsidP="003D71EE">
      <w:pPr>
        <w:pStyle w:val="BodyText"/>
      </w:pPr>
      <w:r w:rsidRPr="00C3471E">
        <w:t xml:space="preserve">The </w:t>
      </w:r>
      <w:r w:rsidR="00606A52">
        <w:t>Kenyan n</w:t>
      </w:r>
      <w:r w:rsidRPr="00C3471E">
        <w:t xml:space="preserve">ational guidelines stipulate the role of strategic leadership of health managers at all levels on health systems and service management for young people </w:t>
      </w:r>
      <w:r w:rsidRPr="00C3471E">
        <w:fldChar w:fldCharType="begin"/>
      </w:r>
      <w:r w:rsidRPr="00C3471E">
        <w:instrText xml:space="preserve"> ADDIN ZOTERO_ITEM CSL_CITATION {"citationID":"a36iv5rcnd","properties":{"formattedCitation":"\\uldash{(Moh, 2016)}","plainCitation":"(Moh, 2016)","dontUpdate":true,"noteIndex":0},"citationItems":[{"id":419,"uris":["http://zotero.org/users/local/BBR7tdza/items/W64YJRFM"],"uri":["http://zotero.org/users/local/BBR7tdza/items/W64YJRFM"],"itemData":{"id":419,"type":"article-journal","abstract":"(2016) Kenya MOH. National Guidelines for the provision of Adolescent Youth -Friendly Services (YFS) in Kenya. The national guidelines for youth friendly service provision\\nidentifies three differe...","container-title":"National Guidelines for the provision of Adolescent Youth -Friendly Services (YFS) in Kenya","ISSN":"undefined","language":"en-GB","page":"undefined-undefined","source":"www.mendeley.com","title":"National guidelines for provision of adolescent youth-friendly services in Kenya. Second Edition","author":[{"family":"Moh","given":"undefined Kenya"}],"issued":{"date-parts":[["2016"]]}}}],"schema":"https://github.com/citation-style-language/schema/raw/master/csl-citation.json"} </w:instrText>
      </w:r>
      <w:r w:rsidRPr="00C3471E">
        <w:fldChar w:fldCharType="separate"/>
      </w:r>
      <w:r w:rsidRPr="00C3471E">
        <w:t>(MoH, 2016)</w:t>
      </w:r>
      <w:r w:rsidRPr="00C3471E">
        <w:fldChar w:fldCharType="end"/>
      </w:r>
      <w:r w:rsidRPr="00C3471E">
        <w:t xml:space="preserve">. Devolution has led to significant reduction in the self-direction of county health facilities over various key functions including administration and strategic leadership </w:t>
      </w:r>
      <w:r w:rsidRPr="00C3471E">
        <w:fldChar w:fldCharType="begin"/>
      </w:r>
      <w:r w:rsidRPr="00C3471E">
        <w:instrText xml:space="preserve"> ADDIN ZOTERO_ITEM CSL_CITATION {"citationID":"a276qulbtv8","properties":{"formattedCitation":"(Barasa et al., 2017)","plainCitation":"(Barasa et al., 2017)","noteIndex":0},"citationItems":[{"id":584,"uris":["http://zotero.org/users/local/BBR7tdza/items/VADURQ9D"],"uri":["http://zotero.org/users/local/BBR7tdza/items/VADURQ9D"],"itemData":{"id":584,"type":"article-journal","abstract":"BACKGROUND: In 2013, Kenya transitioned into a devolved system of government with a central government and 47 semi-autonomous county governments. In this paper, we report early experiences of devolution in the Kenyan health sector, with a focus on public county hospitals. Specifically, we examine changes in hospital autonomy as a result of devolution, and how these have affected hospital functioning.\nMETHODS: We used a qualitative case study approach to examine the level of autonomy that hospitals had over key management functions and how this had affected hospital functioning in three county hospitals in coastal Kenya. We collected data by in-depth interviews of county health managers and hospital managers in the case study hospitals (n = 21). We adopted the framework proposed by Chawla et al (1995) to examine the autonomy that hospitals had over five management domains (strategic management, finance, procurement, human resource, and administration), and how these influenced hospital functioning.\nFINDINGS: Devolution had resulted in a substantial reduction in the autonomy of county hospitals over the five key functions examined. This resulted in weakened hospital management and leadership, reduced community participation in hospital affairs, compromised quality of services, reduced motivation among hospital staff, non-alignment of county and hospital priorities, staff insubordination, and compromised quality of care.\nCONCLUSION: Increasing the autonomy of county hospitals in Kenya will improve their functioning. County governments should develop legislation that give hospitals greater control over resources and key management functions.","container-title":"PloS One","DOI":"10.1371/journal.pone.0182440","ISSN":"1932-6203","issue":"8","journalAbbreviation":"PLoS One","language":"eng","note":"PMID: 28771558\nPMCID: PMC5542634","page":"e0182440","source":"PubMed","title":"Recentralization within decentralization: County hospital autonomy under devolution in Kenya","title-short":"Recentralization within decentralization","volume":"12","author":[{"family":"Barasa","given":"Edwine W."},{"family":"Manyara","given":"Anthony M."},{"family":"Molyneux","given":"Sassy"},{"family":"Tsofa","given":"Benjamin"}],"issued":{"date-parts":[["2017"]]}}}],"schema":"https://github.com/citation-style-language/schema/raw/master/csl-citation.json"} </w:instrText>
      </w:r>
      <w:r w:rsidRPr="00C3471E">
        <w:fldChar w:fldCharType="separate"/>
      </w:r>
      <w:r w:rsidRPr="00C3471E">
        <w:t>(Barasa et al., 2017)</w:t>
      </w:r>
      <w:r w:rsidRPr="00C3471E">
        <w:fldChar w:fldCharType="end"/>
      </w:r>
      <w:r w:rsidRPr="00C3471E">
        <w:t xml:space="preserve">. Studies have demonstrated that health facility-based youth </w:t>
      </w:r>
      <w:proofErr w:type="spellStart"/>
      <w:r w:rsidRPr="00C3471E">
        <w:t>centres</w:t>
      </w:r>
      <w:proofErr w:type="spellEnd"/>
      <w:r w:rsidRPr="00C3471E">
        <w:t xml:space="preserve"> have organizational challenges and also pointed out indecisive directives and leadership</w:t>
      </w:r>
      <w:r w:rsidR="00350AAB">
        <w:t xml:space="preserve"> </w:t>
      </w:r>
      <w:r w:rsidRPr="00C3471E">
        <w:fldChar w:fldCharType="begin"/>
      </w:r>
      <w:r w:rsidRPr="00C3471E">
        <w:instrText xml:space="preserve"> ADDIN ZOTERO_ITEM CSL_CITATION {"citationID":"a1l905p9lo5","properties":{"formattedCitation":"(Thom\\uc0\\u233{}e et al., 2016)","plainCitation":"(Thomée et al., 2016)","noteIndex":0},"citationItems":[{"id":190,"uris":["http://zotero.org/users/local/BBR7tdza/items/BTAY6LXN"],"uri":["http://zotero.org/users/local/BBR7tdza/items/BTAY6LXN"],"itemData":{"id":190,"type":"article-journal","abstract":"Background\nYouth-friendly health-care services — those that are accessible, acceptable, equitable, appropriate and effective for different youth subpopulations – are beneficial for youth health, but not easy to implement and sustain. Sweden is among the few countries where youth-friendly health-care services have been integrated within the public health system and sustained for a long time., This study explores the challenges and strategies in providing sustainable youth-friendly health-care services, from the perspective of professionals working in youth clinics in northern Sweden.\n\nMethods\nEleven semi-structured interviews with various health-care professionals working in youth clinics in northern Sweden were conducted. The interviews were transcribed verbatim, and analysed using thematic analysis in relation to the World Health Organization domains of youth friendliness.\n\nResults\nFour themes emerged from the analysis of the data: 1) ‘Meeting youths on their own terms – the key to ensuring a holistic and youth-centred care’ was related to the acceptability and appropriateness of the services; 2) ‘Organizational challenges and strategies in keeping professionals’ expertise on youth updated’ referred to the domain of effectiveness; 3) ‘Youth clinics are accessible for those who know and can reach them’ was related to the domains of accessibility and equity, and 4) ‘The challenge of combining strong directions and flexibility in diverse local realities’ focused on the struggle to sustain the youth clinics organization and their goals within the broader health system.\n\nConclusions\nProfessionals working in youth clinics are perceived as motivated, interested and knowledgeable about youth, and the clinics ensure confidentiality and a youth-centred and holistic approach. Challenges remain, especially in terms of ensuring equitable access to different youth subpopulations, improving monitoring routines and ensuring training and competence for all professionals, independently of the location and characteristics of the clinic. Youth clinics are perceived as an indisputable part of the Swedish health system, but organizational challenges are also pointed out in terms of weak clear directives and leadership, heavy workload, local/regional diversity and unequitable distribution of resources.\n\nElectronic supplementary material\nThe online version of this article (doi:10.1186/s12978-016-0261-6) contains supplementary material, which is available to authorized users.","container-title":"Reproductive Health","DOI":"10.1186/s12978-016-0261-6","ISSN":"1742-4755","journalAbbreviation":"Reprod Health","note":"PMID: 28003025\nPMCID: PMC5178097","source":"PubMed Central","title":"Challenges and strategies for sustaining youth-friendly health services — a qualitative study from the perspective of professionals at youth clinics in northern Sweden","URL":"https://www.ncbi.nlm.nih.gov/pmc/articles/PMC5178097/","volume":"13","author":[{"family":"Thomée","given":"Suzanne"},{"family":"Malm","given":"Desiré"},{"family":"Christianson","given":"Monica"},{"family":"Hurtig","given":"Anna-Karin"},{"family":"Wiklund","given":"Maria"},{"family":"Waenerlund","given":"Anna-Karin"},{"family":"Goicolea","given":"Isabel"}],"accessed":{"date-parts":[["2020",10,24]]},"issued":{"date-parts":[["2016",12,21]]}}}],"schema":"https://github.com/citation-style-language/schema/raw/master/csl-citation.json"} </w:instrText>
      </w:r>
      <w:r w:rsidRPr="00C3471E">
        <w:fldChar w:fldCharType="separate"/>
      </w:r>
      <w:r w:rsidRPr="00C3471E">
        <w:t>(Thomée et al., 2016)</w:t>
      </w:r>
      <w:r w:rsidRPr="00C3471E">
        <w:fldChar w:fldCharType="end"/>
      </w:r>
      <w:r w:rsidRPr="00C3471E">
        <w:t xml:space="preserve">. The health facility-based youth </w:t>
      </w:r>
      <w:proofErr w:type="spellStart"/>
      <w:r w:rsidRPr="00C3471E">
        <w:t>centre</w:t>
      </w:r>
      <w:proofErr w:type="spellEnd"/>
      <w:r w:rsidRPr="00C3471E">
        <w:t xml:space="preserve"> is expected to increase access for young people to information and services with regards to reproductive health including HIV. There are few studies to support the influence of strategic leadership on performance of the youth </w:t>
      </w:r>
      <w:proofErr w:type="spellStart"/>
      <w:r w:rsidRPr="00C3471E">
        <w:t>centres</w:t>
      </w:r>
      <w:proofErr w:type="spellEnd"/>
      <w:r w:rsidRPr="00C3471E">
        <w:t xml:space="preserve"> and </w:t>
      </w:r>
      <w:r w:rsidRPr="00C3471E">
        <w:lastRenderedPageBreak/>
        <w:t xml:space="preserve">strategic leadership has been cited to contribute to improved organizational performance </w:t>
      </w:r>
      <w:r w:rsidRPr="00C3471E">
        <w:fldChar w:fldCharType="begin"/>
      </w:r>
      <w:r w:rsidRPr="00C3471E">
        <w:instrText xml:space="preserve"> ADDIN ZOTERO_ITEM CSL_CITATION {"citationID":"n570gHHv","properties":{"formattedCitation":"(Quigley &amp; Graffin, 2017)","plainCitation":"(Quigley &amp; Graffin, 2017)","noteIndex":0},"citationItems":[{"id":169,"uris":["http://zotero.org/users/local/BBR7tdza/items/WYSC8BWN"],"uri":["http://zotero.org/users/local/BBR7tdza/items/WYSC8BWN"],"itemData":{"id":169,"type":"article-journal","abstract":"A recent study by Fitza argued that the prior estimates of the Chief Executive Officer (CEO) effect are conflated with events outside the CEO's control, are largely the result of random chance, and that the true CEO effect is smaller than has been previously estimated. We suggest that the empirical methodology employed by Fitza to support these claims substantially overstates the “random chance” element of the CEO effect. We replicate Fitza's findings, highlight methodological issues, offer alternative conclusions, and using multilevel modeling (MLM), suggest that his analyses mischaracterize the CEO effect. Copyright © 2016 John Wiley &amp; Sons, Ltd.","container-title":"Strategic Management Journal","DOI":"10.1002/smj.2503","ISSN":"1097-0266","issue":"3","language":"en","note":"_eprint: https://onlinelibrary.wiley.com/doi/pdf/10.1002/smj.2503","page":"793-801","source":"Wiley Online Library","title":"Reaffirming the CEO effect is significant and much larger than chance: A comment on Fitza (2014)","title-short":"Reaffirming the CEO effect is significant and much larger than chance","volume":"38","author":[{"family":"Quigley","given":"Timothy J."},{"family":"Graffin","given":"Scott D."}],"issued":{"date-parts":[["2017"]]}}}],"schema":"https://github.com/citation-style-language/schema/raw/master/csl-citation.json"} </w:instrText>
      </w:r>
      <w:r w:rsidRPr="00C3471E">
        <w:fldChar w:fldCharType="separate"/>
      </w:r>
      <w:r w:rsidRPr="00C3471E">
        <w:t>(Quigley &amp; Graffin, 2017)</w:t>
      </w:r>
      <w:r w:rsidRPr="00C3471E">
        <w:fldChar w:fldCharType="end"/>
      </w:r>
      <w:r w:rsidRPr="00C3471E">
        <w:t xml:space="preserve">. This study is significant since the outcome has contributed to a body of knowledge towards strategic leadership practices and contribution to performance of health facility-based youth </w:t>
      </w:r>
      <w:proofErr w:type="spellStart"/>
      <w:r w:rsidRPr="00C3471E">
        <w:t>centres</w:t>
      </w:r>
      <w:proofErr w:type="spellEnd"/>
      <w:r w:rsidRPr="00C3471E">
        <w:t>.</w:t>
      </w:r>
    </w:p>
    <w:p w14:paraId="21728010" w14:textId="77777777" w:rsidR="00C30D06" w:rsidRPr="00C3471E" w:rsidRDefault="00C30D06" w:rsidP="003D71EE">
      <w:pPr>
        <w:pStyle w:val="BodyText"/>
      </w:pPr>
      <w:r w:rsidRPr="00C3471E">
        <w:t xml:space="preserve">The study findings are significant to health facility-based youth </w:t>
      </w:r>
      <w:proofErr w:type="spellStart"/>
      <w:r w:rsidRPr="00C3471E">
        <w:t>centres</w:t>
      </w:r>
      <w:proofErr w:type="spellEnd"/>
      <w:r w:rsidRPr="00C3471E">
        <w:t xml:space="preserve"> and other public health facilities in assessing if the practice of organizational performance has been entrenched in the institutional policy. The study findings will also benefit the practitioners and government institutions by reviewing the reports based on public sector reforms through effective performance management practices as a new concept for efficient and effective service delivery for public sector organization. The study has provided important data that will act as reference point to scholars, students and researchers who will use this study as basis for conducting research in the same area. Finally, the findings will form a theoretical reference in the field of strategic leadership and performance of health facility-based youth </w:t>
      </w:r>
      <w:proofErr w:type="spellStart"/>
      <w:r w:rsidRPr="00C3471E">
        <w:t>centres</w:t>
      </w:r>
      <w:proofErr w:type="spellEnd"/>
      <w:r w:rsidRPr="00C3471E">
        <w:t xml:space="preserve"> and its core concepts.</w:t>
      </w:r>
    </w:p>
    <w:p w14:paraId="40A79C6F" w14:textId="60818CB2" w:rsidR="00C30D06" w:rsidRPr="00C3471E" w:rsidRDefault="007862F3" w:rsidP="003D71EE">
      <w:pPr>
        <w:pStyle w:val="Heading1"/>
        <w:rPr>
          <w:rFonts w:hint="eastAsia"/>
        </w:rPr>
      </w:pPr>
      <w:r>
        <w:t xml:space="preserve">2.0 </w:t>
      </w:r>
      <w:r w:rsidR="00C30D06" w:rsidRPr="00C3471E">
        <w:t>LITERATURE REVIEW</w:t>
      </w:r>
    </w:p>
    <w:p w14:paraId="7929381F" w14:textId="77777777" w:rsidR="00C30D06" w:rsidRPr="00C3471E" w:rsidRDefault="00C30D06" w:rsidP="003D71EE">
      <w:pPr>
        <w:pStyle w:val="Heading2"/>
        <w:rPr>
          <w:rFonts w:hint="eastAsia"/>
        </w:rPr>
      </w:pPr>
      <w:r w:rsidRPr="00C3471E">
        <w:t>Theoretical Literature Review</w:t>
      </w:r>
    </w:p>
    <w:p w14:paraId="3D5AE962" w14:textId="3B242D31" w:rsidR="00C30D06" w:rsidRPr="00C3471E" w:rsidRDefault="00C30D06" w:rsidP="003D71EE">
      <w:pPr>
        <w:pStyle w:val="BodyText"/>
      </w:pPr>
      <w:r w:rsidRPr="00C3471E">
        <w:t xml:space="preserve">Upper Echelons Theory (UET) was originally presented by </w:t>
      </w:r>
      <w:r w:rsidRPr="00C3471E">
        <w:fldChar w:fldCharType="begin"/>
      </w:r>
      <w:r w:rsidRPr="00C3471E">
        <w:instrText xml:space="preserve"> ADDIN ZOTERO_ITEM CSL_CITATION {"citationID":"dxiuvkN3","properties":{"formattedCitation":"(Hambrick &amp; Mason, 1984)","plainCitation":"(Hambrick &amp; Mason, 1984)","dontUpdate":true,"noteIndex":0},"citationItems":[{"id":77,"uris":["http://zotero.org/users/local/BBR7tdza/items/JQBRXN22"],"uri":["http://zotero.org/users/local/BBR7tdza/items/JQBRXN22"],"itemData":{"id":77,"type":"article-journal","abstract":"Theorists in various fields have discussed characteristics of top managers. This paper attempts to synthesize these previously fragmented literatures around a more general \"upper echelons perspective.\" The theory states that organizational outcomes-strategic choices and performance levels-are partially predicted by managerial background characteristics. Propositions and methodological suggestions are included.","container-title":"The Academy of Management Review","DOI":"10.2307/258434","ISSN":"0363-7425","issue":"2","note":"publisher: Academy of Management","page":"193-206","source":"JSTOR","title":"Upper Echelons: The Organization as a Reflection of Its Top Managers","title-short":"Upper Echelons","volume":"9","author":[{"family":"Hambrick","given":"Donald C."},{"family":"Mason","given":"Phyllis A."}],"issued":{"date-parts":[["1984"]]}}}],"schema":"https://github.com/citation-style-language/schema/raw/master/csl-citation.json"} </w:instrText>
      </w:r>
      <w:r w:rsidRPr="00C3471E">
        <w:fldChar w:fldCharType="separate"/>
      </w:r>
      <w:r w:rsidRPr="00C3471E">
        <w:t>Hambrick &amp; Mason (1984)</w:t>
      </w:r>
      <w:r w:rsidRPr="00C3471E">
        <w:fldChar w:fldCharType="end"/>
      </w:r>
      <w:r w:rsidRPr="00C3471E">
        <w:t xml:space="preserve">. This theory states that the outcomes of organizations are partially predicted by the background of managerial characteristics of the </w:t>
      </w:r>
      <w:r w:rsidR="00606A52" w:rsidRPr="00C3471E">
        <w:t>top-level</w:t>
      </w:r>
      <w:r w:rsidRPr="00C3471E">
        <w:t xml:space="preserve"> management team. The central presumption of UET is that executives’ values, experiences</w:t>
      </w:r>
      <w:r w:rsidR="00606A52">
        <w:t>,</w:t>
      </w:r>
      <w:r w:rsidRPr="00C3471E">
        <w:t xml:space="preserve"> and personalities greatly influence their interpretations and situations that they are faced with and by extension, their choices.</w:t>
      </w:r>
      <w:r w:rsidR="00350AAB">
        <w:t xml:space="preserve"> </w:t>
      </w:r>
      <w:r w:rsidRPr="00C3471E">
        <w:t xml:space="preserve">This theory offers a model within which the role of strategic leaders in influencing organizational outcomes can be interpreted, the key postulation being that organizational outcomes and strategic decisions are partially predicted by strategic leaders </w:t>
      </w:r>
      <w:r w:rsidRPr="00C3471E">
        <w:fldChar w:fldCharType="begin"/>
      </w:r>
      <w:r w:rsidRPr="00C3471E">
        <w:instrText xml:space="preserve"> ADDIN ZOTERO_ITEM CSL_CITATION {"citationID":"PwjD4S8c","properties":{"formattedCitation":"(Carpenter et al., 2016)","plainCitation":"(Carpenter et al., 2016)","noteIndex":0},"citationItems":[{"id":32,"uris":["http://zotero.org/users/local/BBR7tdza/items/3GKY7LYF"],"uri":["http://zotero.org/users/local/BBR7tdza/items/3GKY7LYF"],"itemData":{"id":32,"type":"article-journal","abstract":"This study reviews recent research building on Hambrick and Mason’s [Hambrick, D. C., &amp; Mason, P. A. (1984). Upper echelons: The organization as a reflection of...","archive_location":"Sage CA: Thousand Oaks, CA","container-title":"Journal of Management","DOI":"10.1016/j.jm.2004.06.001","language":"en","note":"publisher: Sage PublicationsSage CA: Thousand Oaks, CA","source":"journals.sagepub.com","title":"Upper Echelons Research Revisited: Antecedents, Elements, and Consequences of Top Management Team Composition:","title-short":"Upper Echelons Research Revisited","URL":"https://journals.sagepub.com/doi/10.1016/j.jm.2004.06.001","author":[{"family":"Carpenter","given":"Mason A."},{"family":"Geletkanycz","given":"Marta A."},{"family":"Sanders","given":"Wm Gerard"}],"accessed":{"date-parts":[["2020",10,24]]},"issued":{"date-parts":[["2016",6,23]]}}}],"schema":"https://github.com/citation-style-language/schema/raw/master/csl-citation.json"} </w:instrText>
      </w:r>
      <w:r w:rsidRPr="00C3471E">
        <w:fldChar w:fldCharType="separate"/>
      </w:r>
      <w:r w:rsidRPr="00C3471E">
        <w:t>(Carpenter et al., 2016)</w:t>
      </w:r>
      <w:r w:rsidRPr="00C3471E">
        <w:fldChar w:fldCharType="end"/>
      </w:r>
      <w:r w:rsidRPr="00C3471E">
        <w:t>.</w:t>
      </w:r>
      <w:r w:rsidR="00350AAB">
        <w:t xml:space="preserve"> </w:t>
      </w:r>
      <w:r w:rsidRPr="00C3471E">
        <w:t xml:space="preserve">Upper Echelon’s Theory has its origin in the </w:t>
      </w:r>
      <w:proofErr w:type="spellStart"/>
      <w:r w:rsidRPr="00C3471E">
        <w:t>behavioural</w:t>
      </w:r>
      <w:proofErr w:type="spellEnd"/>
      <w:r w:rsidRPr="00C3471E">
        <w:t xml:space="preserve"> theory suggesting that choices in management are always influenced by human actions </w:t>
      </w:r>
      <w:r w:rsidRPr="00C3471E">
        <w:fldChar w:fldCharType="begin"/>
      </w:r>
      <w:r w:rsidRPr="00C3471E">
        <w:instrText xml:space="preserve"> ADDIN ZOTERO_ITEM CSL_CITATION {"citationID":"agfs2d9n9s","properties":{"formattedCitation":"(Cyert &amp; March, 1963)","plainCitation":"(Cyert &amp; March, 1963)","noteIndex":0},"citationItems":[{"id":764,"uris":["http://zotero.org/users/local/BBR7tdza/items/UY5T7CVQ"],"uri":["http://zotero.org/users/local/BBR7tdza/items/UY5T7CVQ"],"itemData":{"id":764,"type":"report","abstract":"Provides a theory of decision making within business organizations. Contrary to the economic theory of the firm, which sees firms as profit-maximizing entities, the authors advocate a theory based on empirical observation of actual firm decision-making. Various features of firm decision-making are identified. First, firms are coalitions of participants whose individual goals may and often do conflict. How this conflict is resolved is determined by the firm's bargaining process. This process is constrained by past behavior and decisions.         Second, the authors reject the notion that firms are one-dimensional profit-maximizers in favor of a view of firms as entities with many different objectives that will accept suboptimal outcomes if they are above a minimum level. Congruent with this, a firm's search activity occurs in response to a perceived problem and is limited in scope. The effect is that firm policies will change only incrementally. Also impeding radical policy change is the fact that firms react to uncertainty using standardized decision rules. Using this theory, two computer models of business decision-making are presented and compared with actual results. These models are shown to have especially good predictive power.  (CAR)","event-place":"Rochester, NY","genre":"SSRN Scholarly Paper","language":"en","number":"ID 1496208","publisher":"Social Science Research Network","publisher-place":"Rochester, NY","source":"papers.ssrn.com","title":"A Behavioral Theory of the Firm","URL":"https://papers.ssrn.com/abstract=1496208","author":[{"family":"Cyert","given":"Richard M."},{"family":"March","given":"James G."}],"accessed":{"date-parts":[["2021",1,11]]},"issued":{"date-parts":[["1963"]]}}}],"schema":"https://github.com/citation-style-language/schema/raw/master/csl-citation.json"} </w:instrText>
      </w:r>
      <w:r w:rsidRPr="00C3471E">
        <w:fldChar w:fldCharType="separate"/>
      </w:r>
      <w:r w:rsidRPr="00C3471E">
        <w:t>(Cyert &amp; March, 1963)</w:t>
      </w:r>
      <w:r w:rsidRPr="00C3471E">
        <w:fldChar w:fldCharType="end"/>
      </w:r>
      <w:r w:rsidRPr="00C3471E">
        <w:t xml:space="preserve">. </w:t>
      </w:r>
      <w:r w:rsidRPr="00C3471E">
        <w:fldChar w:fldCharType="begin"/>
      </w:r>
      <w:r w:rsidRPr="00C3471E">
        <w:instrText xml:space="preserve"> ADDIN ZOTERO_ITEM CSL_CITATION {"citationID":"a1soqo3l6fi","properties":{"formattedCitation":"\\uldash{(Abernethy &amp; Stoelwinder, 1995)}","plainCitation":"(Abernethy &amp; Stoelwinder, 1995)","dontUpdate":true,"noteIndex":0},"citationItems":[{"id":760,"uris":["http://zotero.org/users/local/BBR7tdza/items/TI7VVZEC"],"uri":["http://zotero.org/users/local/BBR7tdza/items/TI7VVZEC"],"itemData":{"id":760,"type":"article-journal","abstract":"The limitations of formal administrative controls in organizations performing complex production tasks have created the need for less obtrusive forms of management control. When formal administrative controls cannot cater to the unpredictability of complex work demands, one strategy is to employ “professionals” who have been trained to cope with these demands and whose behaviour is primarily controlled through social and self-control mechanisms. There is some question, however, as to the effectiveness of this strategy. There is evidence that integrating professionals into bureaucratic organizations creates the potential for a “clash of cultures”. Conflict emerges when salaried professionals engage in behaviour directed towards increasing their own autonomy (or in some cases maintaining it) and management implement control systems designed to control that behaviour. This paper argues that the degree of conflict experienced will depend on the individual role orientation of the professional and the extent to which management confront professionals with bureaucratic administrative systems which restrict their self-regulatory activities. The study was undertaken in a large public teaching hospital in Australia and the results support the theoretical position taken in the paper.","container-title":"Accounting, Organizations and Society","DOI":"10.1016/0361-3682(94)E0017-O","ISSN":"0361-3682","issue":"1","journalAbbreviation":"Accounting, Organizations and Society","language":"en","page":"1-17","source":"ScienceDirect","title":"The role of professional control in the management of complex organizations","volume":"20","author":[{"family":"Abernethy","given":"Margaret A."},{"family":"Stoelwinder","given":"Johannes U."}],"issued":{"date-parts":[["1995",1,1]]}}}],"schema":"https://github.com/citation-style-language/schema/raw/master/csl-citation.json"} </w:instrText>
      </w:r>
      <w:r w:rsidRPr="00C3471E">
        <w:fldChar w:fldCharType="separate"/>
      </w:r>
      <w:r w:rsidRPr="00C3471E">
        <w:t>Abernethy &amp; Stoelwinder, (1995)</w:t>
      </w:r>
      <w:r w:rsidRPr="00C3471E">
        <w:fldChar w:fldCharType="end"/>
      </w:r>
      <w:r w:rsidRPr="00C3471E">
        <w:t xml:space="preserve"> argue that health facility survival depends essentially on the involvement of the health staff in the management of resources.</w:t>
      </w:r>
    </w:p>
    <w:p w14:paraId="63B832A2" w14:textId="0D99CC86" w:rsidR="00C30D06" w:rsidRPr="00C3471E" w:rsidRDefault="00C30D06" w:rsidP="003D71EE">
      <w:pPr>
        <w:pStyle w:val="BodyText"/>
      </w:pPr>
      <w:r w:rsidRPr="00C3471E">
        <w:fldChar w:fldCharType="begin"/>
      </w:r>
      <w:r w:rsidRPr="00C3471E">
        <w:instrText xml:space="preserve"> ADDIN ZOTERO_ITEM CSL_CITATION {"citationID":"a29qkkct0o3","properties":{"formattedCitation":"\\uldash{(Mendes et al., 2017)}","plainCitation":"(Mendes et al., 2017)","dontUpdate":true,"noteIndex":0},"citationItems":[{"id":"Wk1Q7AHq/oV62CpPk","uris":["http://zotero.org/users/local/BBR7tdza/items/58B3PQ3U"],"uri":["http://zotero.org/users/local/BBR7tdza/items/58B3PQ3U"],"itemData":{"id":776,"type":"article-journal","container-title":"Contaduría y Administración","DOI":"10.1016/j.cya.2016.04.005","ISSN":"01861042","issue":"1","journalAbbreviation":"Contaduría y Administración","language":"en","page":"207-221","source":"DOI.org (Crossref)","title":"The influence of remuneration on the behavior of hospital employees in Brazil","volume":"62","author":[{"family":"Mendes","given":"Alcindo"},{"family":"Lunkes","given":"Rogério João"},{"family":"Flach","given":"Leonardo"},{"family":"Kruger","given":"Silvana Dalmutt"}],"issued":{"date-parts":[["2017",1]]}}}],"schema":"https://github.com/citation-style-language/schema/raw/master/csl-citation.json"} </w:instrText>
      </w:r>
      <w:r w:rsidRPr="00C3471E">
        <w:fldChar w:fldCharType="separate"/>
      </w:r>
      <w:r w:rsidRPr="00C3471E">
        <w:t>Mendes et al., (2017)</w:t>
      </w:r>
      <w:r w:rsidRPr="00C3471E">
        <w:fldChar w:fldCharType="end"/>
      </w:r>
      <w:r w:rsidRPr="00C3471E">
        <w:t xml:space="preserve"> conducted a study on the effect of remuneration on employees’ </w:t>
      </w:r>
      <w:proofErr w:type="spellStart"/>
      <w:r w:rsidRPr="00C3471E">
        <w:t>behaviour</w:t>
      </w:r>
      <w:proofErr w:type="spellEnd"/>
      <w:r w:rsidRPr="00C3471E">
        <w:t xml:space="preserve"> using Upper Echelon’s Theory. In the study 109 respondents were from both public and private hospitals. The findings revealed </w:t>
      </w:r>
      <w:r w:rsidR="00606A52">
        <w:t xml:space="preserve">the </w:t>
      </w:r>
      <w:r w:rsidRPr="00C3471E">
        <w:t>association of manager’s experience, gender, occupation as playing a crucial role. The contribution of variables such as restriction</w:t>
      </w:r>
      <w:r w:rsidR="00606A52">
        <w:t xml:space="preserve">, </w:t>
      </w:r>
      <w:r w:rsidRPr="00C3471E">
        <w:t>punishment</w:t>
      </w:r>
      <w:r w:rsidR="00606A52">
        <w:t>,</w:t>
      </w:r>
      <w:r w:rsidRPr="00C3471E">
        <w:t xml:space="preserve"> reward</w:t>
      </w:r>
      <w:r w:rsidR="00606A52">
        <w:t>,</w:t>
      </w:r>
      <w:r w:rsidRPr="00C3471E">
        <w:t xml:space="preserve"> </w:t>
      </w:r>
      <w:r w:rsidRPr="00C3471E">
        <w:lastRenderedPageBreak/>
        <w:t>control</w:t>
      </w:r>
      <w:r w:rsidR="00606A52">
        <w:t>,</w:t>
      </w:r>
      <w:r w:rsidRPr="00C3471E">
        <w:t xml:space="preserve"> motivation</w:t>
      </w:r>
      <w:r w:rsidR="00606A52">
        <w:t>,</w:t>
      </w:r>
      <w:r w:rsidRPr="00C3471E">
        <w:t xml:space="preserve"> behavior</w:t>
      </w:r>
      <w:r w:rsidR="00606A52">
        <w:t>,</w:t>
      </w:r>
      <w:r w:rsidRPr="00C3471E">
        <w:t xml:space="preserve"> and learning were also observed. The theory is relevant for the current study since it looked at the effect strategic leadership on performance of HFYCs which is a relatively new integration into the health system. </w:t>
      </w:r>
    </w:p>
    <w:p w14:paraId="2C7B6F7B" w14:textId="5A682C44" w:rsidR="00C30D06" w:rsidRPr="00C3471E" w:rsidRDefault="00C30D06" w:rsidP="003D71EE">
      <w:pPr>
        <w:pStyle w:val="BodyText"/>
      </w:pPr>
      <w:r w:rsidRPr="00C3471E">
        <w:t>General Systems Theory (GST) initially originated in the philosophy of</w:t>
      </w:r>
      <w:r w:rsidR="00350AAB">
        <w:t xml:space="preserve"> </w:t>
      </w:r>
      <w:r w:rsidRPr="00C3471E">
        <w:t xml:space="preserve">Aristotle that knowledge comes from the insight of the whole organization and not that of sections </w:t>
      </w:r>
      <w:r w:rsidRPr="00C3471E">
        <w:fldChar w:fldCharType="begin"/>
      </w:r>
      <w:r w:rsidRPr="00C3471E">
        <w:instrText xml:space="preserve"> ADDIN ZOTERO_ITEM CSL_CITATION {"citationID":"aj8rsqi0ps","properties":{"formattedCitation":"(Mele et al., 2010)","plainCitation":"(Mele et al., 2010)","noteIndex":0},"citationItems":[{"id":1111,"uris":["http://zotero.org/users/local/BBR7tdza/items/22BIZVV4"],"uri":["http://zotero.org/users/local/BBR7tdza/items/22BIZVV4"],"itemData":{"id":1111,"type":"report","abstract":"Since Aristotle’s claim that knowledge is derived from the understanding of the whole and not that of the single parts (Aristotle’s Holism), researchers have been struggling with systems and parts in terms of their contents and their relative dynamics. This historic effort evolved during the last century into so-called “systems theory” (Bogdanov, 1922, 1980; von Bertalanffy, 1968, Lazlo, 1996; Meadows, 2008).","event-place":"Rochester, NY","genre":"SSRN Scholarly Paper","language":"en","number":"ID 2003159","publisher":"Social Science Research Network","publisher-place":"Rochester, NY","source":"papers.ssrn.com","title":"A Brief Review of Systems Theories and Their Managerial Applications","URL":"https://papers.ssrn.com/abstract=2003159","author":[{"family":"Mele","given":"Cristina"},{"family":"Pels","given":"Jaqueline"},{"family":"Polese","given":"Francesco"}],"accessed":{"date-parts":[["2021",1,24]]},"issued":{"date-parts":[["2010"]]}}}],"schema":"https://github.com/citation-style-language/schema/raw/master/csl-citation.json"} </w:instrText>
      </w:r>
      <w:r w:rsidRPr="00C3471E">
        <w:fldChar w:fldCharType="separate"/>
      </w:r>
      <w:r w:rsidRPr="00C3471E">
        <w:t>(Mele et al., 2010)</w:t>
      </w:r>
      <w:r w:rsidRPr="00C3471E">
        <w:fldChar w:fldCharType="end"/>
      </w:r>
      <w:r w:rsidRPr="00C3471E">
        <w:t xml:space="preserve">. It was meant to replace psychodynamic theory in the 1960’s as the fundamental paradigm for social work practice. </w:t>
      </w:r>
      <w:r w:rsidRPr="00C3471E">
        <w:fldChar w:fldCharType="begin"/>
      </w:r>
      <w:r w:rsidRPr="00C3471E">
        <w:instrText xml:space="preserve"> ADDIN ZOTERO_ITEM CSL_CITATION {"citationID":"6fR9Dq9l","properties":{"formattedCitation":"(L. V. Bertalanffy, 1950)","plainCitation":"(L. V. Bertalanffy, 1950)","dontUpdate":true,"noteIndex":0},"citationItems":[{"id":1077,"uris":["http://zotero.org/users/local/BBR7tdza/items/WH3X4D8T"],"uri":["http://zotero.org/users/local/BBR7tdza/items/WH3X4D8T"],"itemData":{"id":1077,"type":"article-journal","container-title":"The British Journal for the Philosophy of Science","DOI":"10.1093/bjps/I.2.134","ISSN":"0007-0882, 1464-3537","issue":"2","journalAbbreviation":"The British Journal for the Philosophy of Science","language":"en","page":"134-165","source":"DOI.org (Crossref)","title":"AN OUTLINE OF GENERAL SYSTEM THEORY","volume":"1","author":[{"family":"Bertalanffy","given":"Ludwig Von"}],"issued":{"date-parts":[["1950",8,1]]}}}],"schema":"https://github.com/citation-style-language/schema/raw/master/csl-citation.json"} </w:instrText>
      </w:r>
      <w:r w:rsidRPr="00C3471E">
        <w:fldChar w:fldCharType="separate"/>
      </w:r>
      <w:r w:rsidRPr="00C3471E">
        <w:t>Bertalanffy, (1950;</w:t>
      </w:r>
      <w:r w:rsidRPr="00C3471E">
        <w:fldChar w:fldCharType="end"/>
      </w:r>
      <w:r w:rsidRPr="00C3471E">
        <w:t xml:space="preserve"> </w:t>
      </w:r>
      <w:r w:rsidRPr="00C3471E">
        <w:fldChar w:fldCharType="begin"/>
      </w:r>
      <w:r w:rsidRPr="00C3471E">
        <w:instrText xml:space="preserve"> ADDIN ZOTERO_ITEM CSL_CITATION {"citationID":"cXw1jEco","properties":{"formattedCitation":"(L. von Bertalanffy, 1969)","plainCitation":"(L. von Bertalanffy, 1969)","dontUpdate":true,"noteIndex":0},"citationItems":[{"id":1089,"uris":["http://zotero.org/users/local/BBR7tdza/items/LMNGAAK7"],"uri":["http://zotero.org/users/local/BBR7tdza/items/LMNGAAK7"],"itemData":{"id":1089,"type":"book","ISBN":"978-0-8076-0453-3","language":"English","note":"OCLC: 1465","source":"Open WorldCat","title":"General system theory: foundations, development, applications","title-short":"General system theory","author":[{"family":"Bertalanffy","given":"Ludwig","dropping-particle":"von"}],"issued":{"date-parts":[["1969"]]}}}],"schema":"https://github.com/citation-style-language/schema/raw/master/csl-citation.json"} </w:instrText>
      </w:r>
      <w:r w:rsidRPr="00C3471E">
        <w:fldChar w:fldCharType="separate"/>
      </w:r>
      <w:r w:rsidRPr="00C3471E">
        <w:t>1969)</w:t>
      </w:r>
      <w:r w:rsidRPr="00C3471E">
        <w:fldChar w:fldCharType="end"/>
      </w:r>
      <w:r w:rsidRPr="00C3471E">
        <w:t xml:space="preserve"> was the first to call a general system theory (GST). General system theory was initially presented as a new way of thinking that focuses on interconnections among systems and accounts for the nature of open systems which interact with their environments.</w:t>
      </w:r>
      <w:r w:rsidR="00350AAB">
        <w:t xml:space="preserve"> </w:t>
      </w:r>
      <w:r w:rsidRPr="00C3471E">
        <w:t xml:space="preserve">The momentum of systems thinking was identified by Scott when he described the relationship between general systems theory and organization theory </w:t>
      </w:r>
      <w:r w:rsidRPr="00C3471E">
        <w:fldChar w:fldCharType="begin"/>
      </w:r>
      <w:r w:rsidRPr="00C3471E">
        <w:instrText xml:space="preserve"> ADDIN ZOTERO_ITEM CSL_CITATION {"citationID":"a282r7jogco","properties":{"formattedCitation":"(Senge &amp; Sterman, 1992)","plainCitation":"(Senge &amp; Sterman, 1992)","noteIndex":0},"citationItems":[{"id":1103,"uris":["http://zotero.org/users/local/BBR7tdza/items/PMK7AUKB"],"uri":["http://zotero.org/users/local/BBR7tdza/items/PMK7AUKB"],"itemData":{"id":1103,"type":"article-journal","container-title":"European Journal of Operational Research","DOI":"10.1016/0377-2217(92)90011-W","ISSN":"03772217","issue":"1","journalAbbreviation":"European Journal of Operational Research","language":"en","page":"137-150","source":"DOI.org (Crossref)","title":"Systems thinking and organizational learning: Acting locally and thinking globally in the organization of the future","title-short":"Systems thinking and organizational learning","volume":"59","author":[{"family":"Senge","given":"Peter M."},{"family":"Sterman","given":"John D."}],"issued":{"date-parts":[["1992",5]]}}}],"schema":"https://github.com/citation-style-language/schema/raw/master/csl-citation.json"} </w:instrText>
      </w:r>
      <w:r w:rsidRPr="00C3471E">
        <w:fldChar w:fldCharType="separate"/>
      </w:r>
      <w:r w:rsidRPr="00C3471E">
        <w:t>(Senge &amp; Sterman, 1992)</w:t>
      </w:r>
      <w:r w:rsidRPr="00C3471E">
        <w:fldChar w:fldCharType="end"/>
      </w:r>
      <w:r w:rsidRPr="00C3471E">
        <w:t xml:space="preserve">. This current study focused on the systems theory as relates to strategic leadership in the HFYCs. The health facility-based youth </w:t>
      </w:r>
      <w:proofErr w:type="spellStart"/>
      <w:r w:rsidRPr="00C3471E">
        <w:t>centre</w:t>
      </w:r>
      <w:proofErr w:type="spellEnd"/>
      <w:r w:rsidRPr="00C3471E">
        <w:t xml:space="preserve"> is a system which is also part of the larger system which is a health care facility. </w:t>
      </w:r>
      <w:r w:rsidRPr="00C3471E">
        <w:fldChar w:fldCharType="begin"/>
      </w:r>
      <w:r w:rsidRPr="00C3471E">
        <w:instrText xml:space="preserve"> ADDIN ZOTERO_ITEM CSL_CITATION {"citationID":"a1bnp6t71pd","properties":{"formattedCitation":"(Weinstein, 2019)","plainCitation":"(Weinstein, 2019)","dontUpdate":true,"noteIndex":0},"citationItems":[{"id":1105,"uris":["http://zotero.org/users/local/BBR7tdza/items/PUUGNKHF"],"uri":["http://zotero.org/users/local/BBR7tdza/items/PUUGNKHF"],"itemData":{"id":1105,"type":"chapter","abstract":"Herbert Spencer (1820–1903) is typically, though quite wrongly,considered a coarse social Darwinist. After all, Spencer, and notDarwin, coined the infamous expression “survival of thefittest”, leading G. E. Moore to conclude erroneously inPrincipia Ethica (1903) that Spencer committed thenaturalistic fallacy. According to Moore, Spencer’s practicalreasoning was deeply flawed insofar as he purportedly conflated meresurvivability (a natural property) with goodness itself (a non-naturalproperty)., Roughly fifty years later, Richard Hofstadter devoted an entirechapter of Social Darwinism in American Thought (1955) toSpencer, arguing that Spencer’s unfortunate vogue in latenineteenth-century America inspired Andrew Carnegie and William GrahamSumner’s visions of unbridled and unrepentant capitalism. ForHofstadter, Spencer was an “ultra-conservative” for whomthe poor were so much unfit detritus. His social philosophy“walked hand in hand” with reaction, making it little morethan a “biological apology for laissez-faire” (Hofstadter,1955: 41 and 46). But just because Carnegie interpretedSpencer’s social theory as justifying merciless economiccompetition, we shouldn’t automatically attribute suchjustificatory ambitions to Spencer. Otherwise, we risk uncriticallyreading the fact that Spencer happened to influence popularizers ofsocial Darwinism into our interpretation of him. We risk fallingvictim to what Skinner perceptively calls the “mythology ofprolepsis.”, Spencer’s reputation has never fully recovered from Moore andHofstadter’s interpretative caricatures, thus marginalizing himto the hinterlands of intellectual history, though recent scholarshiphas begun restoring and repairing his legacy. Happily, inrehabilitating him, some moral philosophers have begun to appreciatejust how fundamentally utilitarian his practical reasoning was. Andsome sociologists have likewise begun reassessing Spencer., Intellectual history is forever being rewritten as we necessarilyreinterpret its canonical texts and occasionally renominatemarginalized thinkers for canonical consideration. Changingphilosophical fashions and ideological agendas invariably doom us toreconstructing incessantly our intellectual heritage regardless thediscipline. Take political theory instance. Isaiah Berlin’sunderstandable preoccupation with totalitarianism induced him to readT. H. Green and Bernard Bosanquet as its unwitting accomplices insofaras both purportedly equated freedom with dangerously enriched,neo-Hegelian fancies about self-realization. Regrettably, thisideological reconstruction of new liberals like Green and Bosanquetcontinues largely unabated (see Skinner, 2002: 16). But as ourideological sensitivities shift, we can now begin rereading them withchanged prejudice, if not less prejudice. And the same goes for how wecan now reread other marginalized, nineteenth-century English liberalslike Spencer. As the shadow of European totalitarianism wanes, thelens through which we do intellectual history changes and we can moreeasily read our Spencer as he intended to be read, namely as autilitarian who wanted to be a liberal just as much., Like J. S. Mill, Spencer struggled to make utilitarianismauthentically liberal by infusing it with a demanding principle ofliberty and robust moral rights. He was convinced, like Mill, thatutilitarianism could accommodate rights with independent moral forceand yet remain genuinely consequentialist. Subtly construed,utilitarianism can effectively mimick the very best deontologicalliberalism.","container-title":"The Stanford Encyclopedia of Philosophy","edition":"Fall 2019","publisher":"Metaphysics Research Lab, Stanford University","source":"Stanford Encyclopedia of Philosophy","title":"Herbert Spencer","URL":"https://plato.stanford.edu/archives/fall2019/entries/spencer/","author":[{"family":"Weinstein","given":"David"}],"editor":[{"family":"Zalta","given":"Edward N."}],"accessed":{"date-parts":[["2021",1,24]]},"issued":{"date-parts":[["2019"]]}}}],"schema":"https://github.com/citation-style-language/schema/raw/master/csl-citation.json"} </w:instrText>
      </w:r>
      <w:r w:rsidRPr="00C3471E">
        <w:fldChar w:fldCharType="separate"/>
      </w:r>
      <w:r w:rsidRPr="00C3471E">
        <w:t>Weinstein, (2019)</w:t>
      </w:r>
      <w:r w:rsidRPr="00C3471E">
        <w:fldChar w:fldCharType="end"/>
      </w:r>
      <w:r w:rsidRPr="00C3471E">
        <w:t xml:space="preserve"> states that the key assumption of system theory is that smaller parts of the system interact to create complex systems. General System Theory seeks to explain and develop hypotheses around characteristics in single systems as well as the whole system. </w:t>
      </w:r>
    </w:p>
    <w:p w14:paraId="16709A7A" w14:textId="14883F38" w:rsidR="00C30D06" w:rsidRPr="00C3471E" w:rsidRDefault="00C30D06" w:rsidP="003D71EE">
      <w:pPr>
        <w:pStyle w:val="BodyText"/>
      </w:pPr>
      <w:r w:rsidRPr="00C3471E">
        <w:t>The strengths of systems theory include</w:t>
      </w:r>
      <w:r w:rsidR="00312BE2">
        <w:t>:</w:t>
      </w:r>
      <w:r w:rsidRPr="00C3471E">
        <w:t xml:space="preserve"> providing a single approach through combining community, social and psychological approaches; it</w:t>
      </w:r>
      <w:r w:rsidR="00312BE2">
        <w:t xml:space="preserve"> is</w:t>
      </w:r>
      <w:r w:rsidRPr="00C3471E">
        <w:t xml:space="preserve"> also interactive because it facilitates understanding the impact of each other including other systems; allows for the integration of approaches and avoids strict determinist accounts of </w:t>
      </w:r>
      <w:proofErr w:type="spellStart"/>
      <w:r w:rsidRPr="00C3471E">
        <w:t>behaviour</w:t>
      </w:r>
      <w:proofErr w:type="spellEnd"/>
      <w:r w:rsidRPr="00C3471E">
        <w:t xml:space="preserve">. However, some of the weaknesses of systems theory include challenges in making conclusions based on findings; since it is a </w:t>
      </w:r>
      <w:proofErr w:type="spellStart"/>
      <w:r w:rsidRPr="00C3471E">
        <w:t>generalised</w:t>
      </w:r>
      <w:proofErr w:type="spellEnd"/>
      <w:r w:rsidRPr="00C3471E">
        <w:t xml:space="preserve"> theory, it may be hard to apply to specific situations; and in many guises it can be quite conservative through creating stable self-reliant systems. </w:t>
      </w:r>
    </w:p>
    <w:p w14:paraId="78E2F729" w14:textId="77777777" w:rsidR="00C30D06" w:rsidRPr="00C3471E" w:rsidRDefault="00C30D06" w:rsidP="003D71EE">
      <w:pPr>
        <w:pStyle w:val="BodyText"/>
      </w:pPr>
      <w:r w:rsidRPr="00C3471E">
        <w:fldChar w:fldCharType="begin"/>
      </w:r>
      <w:r w:rsidRPr="00C3471E">
        <w:instrText xml:space="preserve"> ADDIN ZOTERO_ITEM CSL_CITATION {"citationID":"atuh5cf8tg","properties":{"formattedCitation":"\\uldash{(Lai &amp; Lin, 2017)}","plainCitation":"(Lai &amp; Lin, 2017)","dontUpdate":true,"noteIndex":0},"citationItems":[{"id":1113,"uris":["http://zotero.org/users/local/BBR7tdza/items/28C3K8N7"],"uri":["http://zotero.org/users/local/BBR7tdza/items/28C3K8N7"],"itemData":{"id":1113,"type":"chapter","abstract":"Systems theory has influenced and spawned theory and research development in organizational studies since the 1960s. Seeing a parallel between biological and human social systems, systems theory places dual emphases on organizations' relationships and interdependence among the components of the system as well as the organization–environment relationships. The structure and patterns and relationships of a system emerge from interactions among components, thus each system is unique. Systems have common defining properties, such as hierarchical ordering, coupling, permeability, holism, emergence, equifinality, and homeostasis. Representing the broader systems perspective are several specific theories and perspectives, such as Weick's theory of organizing, communication network perspectives, ecological and evolutionary perspectives, and self-organizing systems theory. Systems theory has been extensively applied in research areas ranging from communication design and adoption of technology use in organizational operations to professional communication, health campaigns, and public relations.","ISBN":"978-1-118-95556-7","page":"http://onlinelibrary.wiley.com/book/10.1002/9781118955567","source":"ResearchGate","title":"Systems theory","author":[{"family":"Lai","given":"Chih-Hui"},{"family":"Lin","given":"Sapphire"}],"issued":{"date-parts":[["2017",3,8]]}}}],"schema":"https://github.com/citation-style-language/schema/raw/master/csl-citation.json"} </w:instrText>
      </w:r>
      <w:r w:rsidRPr="00C3471E">
        <w:fldChar w:fldCharType="separate"/>
      </w:r>
      <w:r w:rsidRPr="00C3471E">
        <w:t>Lai &amp; Lin, (2017)</w:t>
      </w:r>
      <w:r w:rsidRPr="00C3471E">
        <w:fldChar w:fldCharType="end"/>
      </w:r>
      <w:r w:rsidRPr="00C3471E">
        <w:t xml:space="preserve"> argue that health sectors are major organizations that have been studied with system approach due to their inward complex nature. Hence the system theory is relevant for the current study in that, the HFYC is one of the parts of the wider health facility. </w:t>
      </w:r>
    </w:p>
    <w:p w14:paraId="3630CC9E" w14:textId="77777777" w:rsidR="00C30D06" w:rsidRPr="00C3471E" w:rsidRDefault="00C30D06" w:rsidP="008C7D87">
      <w:pPr>
        <w:pStyle w:val="BodyText"/>
      </w:pPr>
      <w:r w:rsidRPr="00C3471E">
        <w:t>General Systems Theory was used as an anchor theory since it is also linked to Upper Echelon’s theory.</w:t>
      </w:r>
    </w:p>
    <w:p w14:paraId="27CD49CE" w14:textId="77777777" w:rsidR="00C30D06" w:rsidRPr="00C3471E" w:rsidRDefault="00C30D06" w:rsidP="008C7D87">
      <w:pPr>
        <w:pStyle w:val="Heading2"/>
        <w:rPr>
          <w:rFonts w:hint="eastAsia"/>
        </w:rPr>
      </w:pPr>
      <w:r w:rsidRPr="00C3471E">
        <w:t>Empirical Literature Review</w:t>
      </w:r>
    </w:p>
    <w:p w14:paraId="09951943" w14:textId="77777777" w:rsidR="00C30D06" w:rsidRPr="00C3471E" w:rsidRDefault="00C30D06" w:rsidP="003D71EE">
      <w:pPr>
        <w:pStyle w:val="BodyText"/>
      </w:pPr>
      <w:r w:rsidRPr="00C3471E">
        <w:t xml:space="preserve">Strategic leaders develop the goals including strategies for their organization. This is done by developing processes and structures that determine current and future performance of the organization, hence the leaders work towards achieving the highest level of performance as </w:t>
      </w:r>
      <w:r w:rsidRPr="00C3471E">
        <w:lastRenderedPageBreak/>
        <w:t xml:space="preserve">planned </w:t>
      </w:r>
      <w:r w:rsidRPr="00C3471E">
        <w:fldChar w:fldCharType="begin"/>
      </w:r>
      <w:r w:rsidRPr="00C3471E">
        <w:instrText xml:space="preserve"> ADDIN ZOTERO_ITEM CSL_CITATION {"citationID":"fJvKr5Ov","properties":{"formattedCitation":"(Karada\\uc0\\u287{}, 2015)","plainCitation":"(Karadağ, 2015)","noteIndex":0},"citationItems":[{"id":327,"uris":["http://zotero.org/users/local/BBR7tdza/items/BH5CQTEM"],"uri":["http://zotero.org/users/local/BBR7tdza/items/BH5CQTEM"],"itemData":{"id":327,"type":"book","abstract":"This book focuses on the effect of leadership on organizational outcomes and summarizes the current research findings in the field. It addresses the need for inclusive and interpretive studies in the field in order to interpret leadership literature and suggest new pathways for further studies. Appropriately, a meta-analysis approach is used by the contributors to show the big picture to the researchers by analyzing and combining the findings from different independent studies. In particular, the editors compile various studies examining the relationship between the leadership and thirteen organizational outcomes separately. The philosophy behind this book is to direct future research and practices rather than addressing the limits of current studies.","ISBN":"978-3-319-14907-3","language":"en","note":"DOI: 10.1007/978-3-319-14908-0","publisher":"Springer International Publishing","source":"www.springer.com","title":"Leadership and Organizational Outcomes: Meta-Analysis of Empirical Studies","title-short":"Leadership and Organizational Outcomes","URL":"https://www.springer.com/gp/book/9783319149073","editor":[{"family":"Karadağ","given":"Engin"}],"accessed":{"date-parts":[["2020",10,25]]},"issued":{"date-parts":[["2015"]]}}}],"schema":"https://github.com/citation-style-language/schema/raw/master/csl-citation.json"} </w:instrText>
      </w:r>
      <w:r w:rsidRPr="00C3471E">
        <w:fldChar w:fldCharType="separate"/>
      </w:r>
      <w:r w:rsidRPr="00C3471E">
        <w:t>(Karadağ, 2015)</w:t>
      </w:r>
      <w:r w:rsidRPr="00C3471E">
        <w:fldChar w:fldCharType="end"/>
      </w:r>
      <w:r w:rsidRPr="00C3471E">
        <w:t xml:space="preserve">. Furthermore, strategic leadership practices enhance and increase organization’s performance by developing human and social capabilities </w:t>
      </w:r>
      <w:r w:rsidRPr="00C3471E">
        <w:fldChar w:fldCharType="begin"/>
      </w:r>
      <w:r w:rsidRPr="00C3471E">
        <w:instrText xml:space="preserve"> ADDIN ZOTERO_ITEM CSL_CITATION {"citationID":"EAANgOqL","properties":{"formattedCitation":"(M. Hitt &amp; Ireland, 2002)","plainCitation":"(M. Hitt &amp; Ireland, 2002)","dontUpdate":true,"noteIndex":0},"citationItems":[{"id":90,"uris":["http://zotero.org/users/local/BBR7tdza/items/T2D9LHDN"],"uri":["http://zotero.org/users/local/BBR7tdza/items/T2D9LHDN"],"itemData":{"id":90,"type":"article-journal","abstract":"A new type of strategic leadership is required to help firms successfully navigate the dynamic and uncertain environment in which they compete today. The strategic leadership needed in 21st century firms is involved with building company resources and capabilities with an emphasis on intangible human capital and social capital. Human capital is the firm's repository of valuable knowledge and skills; social capital provides access to critical resources. Both are significant contributors to achievement of a competitive advantage. Leaders must effectively manage these important resources for the firm. Management of these resources involves evaluating current resource stocks and making changes such as adding (e.g., developing or acquiring externally) and deleting (e.g., layoffs) human resources and external relationships. To create value, the resources must be configured to develop capabilities that can be leveraged in ways to create competitive advantages. The dimension of strategic leadership we describe here is called effectuation. This new type of approach to leadership has important implications for management scholars and practitioners.","container-title":"Journal of Leadership &amp; Organizational Studies","DOI":"10.1177/107179190200900101","journalAbbreviation":"Journal of Leadership &amp; Organizational Studies","source":"ResearchGate","title":"The Essence of Strategic Leadership: Managing Human and Social Capital","title-short":"The Essence of Strategic Leadership","volume":"9","author":[{"family":"Hitt","given":"Michael"},{"family":"Ireland","given":"R."}],"issued":{"date-parts":[["2002",8,1]]}}}],"schema":"https://github.com/citation-style-language/schema/raw/master/csl-citation.json"} </w:instrText>
      </w:r>
      <w:r w:rsidRPr="00C3471E">
        <w:fldChar w:fldCharType="separate"/>
      </w:r>
      <w:r w:rsidRPr="00C3471E">
        <w:t>(Hitt &amp; Ireland, 2002)</w:t>
      </w:r>
      <w:r w:rsidRPr="00C3471E">
        <w:fldChar w:fldCharType="end"/>
      </w:r>
      <w:r w:rsidRPr="00C3471E">
        <w:t>.</w:t>
      </w:r>
    </w:p>
    <w:p w14:paraId="37F6E65F" w14:textId="1A0E6875" w:rsidR="00C30D06" w:rsidRPr="00C3471E" w:rsidRDefault="00C30D06" w:rsidP="003D71EE">
      <w:pPr>
        <w:pStyle w:val="BodyText"/>
      </w:pPr>
      <w:r w:rsidRPr="00C3471E">
        <w:t>Various studies have linked strategic leadership practices to improved organizational performance (</w:t>
      </w:r>
      <w:r w:rsidRPr="00C3471E">
        <w:fldChar w:fldCharType="begin"/>
      </w:r>
      <w:r w:rsidRPr="00C3471E">
        <w:instrText xml:space="preserve"> ADDIN ZOTERO_ITEM CSL_CITATION {"citationID":"6jyQI4jy","properties":{"formattedCitation":"(Serfontein &amp; Hough, 2011)","plainCitation":"(Serfontein &amp; Hough, 2011)","dontUpdate":true,"noteIndex":0},"citationItems":[{"id":177,"uris":["http://zotero.org/users/local/BBR7tdza/items/6Z9AJHYG"],"uri":["http://zotero.org/users/local/BBR7tdza/items/6Z9AJHYG"],"itemData":{"id":177,"type":"article-journal","abstract":"Abstract Since the mid-1980's a growing body of leadership research has focused on strategic leadership, in contrast to managerial and","container-title":"Corporate Ownership and Control","language":"en","source":"virtusinterpress.org","title":"PROPOSED MODEL OF THE IMPACT OF STRATEGIC LEADERSHIP ON OPERATIONAL STRATEGY AND ORGANISATIONAL PERFORMANCE OF BUSINESS ORGANISATIONS IN SOUTH AFRICA","URL":"https://virtusinterpress.org/PROPOSED-MODEL-OF-THE-IMPACT-OF.html","author":[{"family":"Serfontein","given":"J. J."},{"family":"Hough","given":"Johan"}],"accessed":{"date-parts":[["2020",10,24]]},"issued":{"date-parts":[["2011"]]}}}],"schema":"https://github.com/citation-style-language/schema/raw/master/csl-citation.json"} </w:instrText>
      </w:r>
      <w:r w:rsidRPr="00C3471E">
        <w:fldChar w:fldCharType="separate"/>
      </w:r>
      <w:r w:rsidRPr="00C3471E">
        <w:t>Serfontein &amp; Hough,</w:t>
      </w:r>
      <w:r w:rsidR="00312BE2">
        <w:t xml:space="preserve"> </w:t>
      </w:r>
      <w:r w:rsidRPr="00C3471E">
        <w:t>2011</w:t>
      </w:r>
      <w:r w:rsidRPr="00C3471E">
        <w:fldChar w:fldCharType="end"/>
      </w:r>
      <w:r w:rsidRPr="00C3471E">
        <w:t xml:space="preserve">; </w:t>
      </w:r>
      <w:r w:rsidRPr="00C3471E">
        <w:fldChar w:fldCharType="begin"/>
      </w:r>
      <w:r w:rsidRPr="00C3471E">
        <w:instrText xml:space="preserve"> ADDIN ZOTERO_ITEM CSL_CITATION {"citationID":"Tk7IVZyo","properties":{"formattedCitation":"(N. R. Rahman et al., 2018)","plainCitation":"(N. R. Rahman et al., 2018)","dontUpdate":true,"noteIndex":0},"citationItems":[{"id":171,"uris":["http://zotero.org/users/local/BBR7tdza/items/DCF8M9N2"],"uri":["http://zotero.org/users/local/BBR7tdza/items/DCF8M9N2"],"itemData":{"id":171,"type":"article-journal","abstract":"Article history: Received: July 21, 2018 Received in revised format: July 21, 2018 Accepted: September 9, 2018 Available online: September 9, 2018 This paper focuses on the impact of strategic leadership on operational strategy and organizational performance of the automobile industry in Malaysia with a particular focus on Proton (Perusahaan Otomobil Malaysia). Since the mid-1980s a growing body of research on leadership has focused on strategic leadership, in contrast to managerial and visionary leadership. It has focused on how leaders make decisions in the short term that guarantees long-term viability of the organization. Senior leaders also have the ability to align human resources in an effective way directly to the business strategy. This article focuses on how national car manufacturer, Proton, exercises strategic leadership to influence its operational strategy and performance. It examines both dependent and independent variables that influence on strategic leadership with implications for future research. © 2018 by the authors; licensee Growing Science, Canada","DOI":"10.5267/J.MSL.2018.9.006","source":"Semantic Scholar","title":"Impact of strategic leadership on organizational performance, strategic orientation and operational strategy","author":[{"family":"Rahman","given":"N. R."},{"family":"Othman","given":"Mohd Zainul Fithri"},{"family":"Yajid","given":"Mohd Shukri Ab"},{"family":"Rahman","given":"Siti Fatimah Abdul"},{"family":"Yaakob","given":"Abdul Malek"},{"family":"Masri","given":"Ridzuan"},{"family":"Ramli","given":"Suriana"},{"family":"Ibrahim","given":"Zairina"}],"issued":{"date-parts":[["2018"]]}}}],"schema":"https://github.com/citation-style-language/schema/raw/master/csl-citation.json"} </w:instrText>
      </w:r>
      <w:r w:rsidRPr="00C3471E">
        <w:fldChar w:fldCharType="separate"/>
      </w:r>
      <w:r w:rsidRPr="00C3471E">
        <w:t>Rahman et al., 2018</w:t>
      </w:r>
      <w:r w:rsidRPr="00C3471E">
        <w:fldChar w:fldCharType="end"/>
      </w:r>
      <w:r w:rsidRPr="00C3471E">
        <w:t xml:space="preserve">; </w:t>
      </w:r>
      <w:r w:rsidRPr="00C3471E">
        <w:fldChar w:fldCharType="begin"/>
      </w:r>
      <w:r w:rsidRPr="00C3471E">
        <w:instrText xml:space="preserve"> ADDIN ZOTERO_ITEM CSL_CITATION {"citationID":"NUN6CocM","properties":{"formattedCitation":"(Gusm\\uc0\\u227{}o et al., 2018)","plainCitation":"(Gusmão et al., 2018)","dontUpdate":true,"noteIndex":0},"citationItems":[{"id":74,"uris":["http://zotero.org/users/local/BBR7tdza/items/M9FSDLA7"],"uri":["http://zotero.org/users/local/BBR7tdza/items/M9FSDLA7"],"itemData":{"id":74,"type":"article-journal","container-title":"International Journal of Scientific Research and Management","DOI":"10.18535/ijsrm","ISSN":"2321-3418","issue":"04","language":"en","note":"number: 04","page":"SH-2018-124-131","source":"ijsrm.in","title":"The Influence of Strategic Leadership and Organizational Learning on Organizational Performance with Organizational Citizenship Behavior as an Intervening Variable","volume":"6","author":[{"family":"Gusmão","given":"Fernando Dias"},{"family":"Christiananta","given":"Budiman"},{"family":"Ellitan","given":"Lena"}],"issued":{"date-parts":[["2018",5,1]]}}}],"schema":"https://github.com/citation-style-language/schema/raw/master/csl-citation.json"} </w:instrText>
      </w:r>
      <w:r w:rsidRPr="00C3471E">
        <w:fldChar w:fldCharType="separate"/>
      </w:r>
      <w:r w:rsidRPr="00C3471E">
        <w:t>Gusmão et al., 2018</w:t>
      </w:r>
      <w:r w:rsidRPr="00C3471E">
        <w:fldChar w:fldCharType="end"/>
      </w:r>
      <w:r w:rsidRPr="00C3471E">
        <w:t xml:space="preserve">; </w:t>
      </w:r>
      <w:r w:rsidRPr="00C3471E">
        <w:fldChar w:fldCharType="begin"/>
      </w:r>
      <w:r w:rsidRPr="00C3471E">
        <w:instrText xml:space="preserve"> ADDIN ZOTERO_ITEM CSL_CITATION {"citationID":"dCoj2KUM","properties":{"formattedCitation":"(\\uc0\\u214{}zer &amp; T\\uc0\\u305{}naztepe, 2014)","plainCitation":"(Özer &amp; Tınaztepe, 2014)","dontUpdate":true,"noteIndex":0},"citationItems":[{"id":167,"uris":["http://zotero.org/users/local/BBR7tdza/items/2ST3V6VF"],"uri":["http://zotero.org/users/local/BBR7tdza/items/2ST3V6VF"],"itemData":{"id":167,"type":"article-journal","abstract":"Many studies suggested that a development of good leadership is one of the driving forces for the success of SMEs in the future, and evidences suggest that inadequate leadership and management skills as primary factors contributing towards the failure of SMEs (Razak, 2000, Davies et al., 2002). In this study, we examine to understand how these leaders have the greatest positive impact on firm performance. This study is significant since the outcomes will contribute to the body of knowledge in the field of leadership and SME's firm performance in Turkey. The aim in this study is to interrogate the strategic leadership in terms of different leadership styles and test the effect of them on performance. The study is applied to an export company in Turkey. The sample is consisted of white-collared members who are working in managerial and non-managerial job positions in different offices of the company. A total of 215 complete responses were used for analyses. In terms of hypothesis testing, the first hypothesis of the study is partially supported as only relationship-oriented and transformational leadership styles are significantly related to firm performance. As to the second hypothesis compared to other leadership styles transformational leadership has a stronger effect on firm performance. When the means of leadership styles are considered, it is clear that in three countries most common leadership style is relationship-oriented. This study can be repeated by increasing the number of participants. And also for further studies, to identify the effects of leadership styles on firm performance more precisely, the number of leadership styles may be increased.","container-title":"Procedia - Social and Behavioral Sciences","DOI":"10.1016/j.sbspro.2014.09.059","journalAbbreviation":"Procedia - Social and Behavioral Sciences","page":"778-784","source":"ResearchGate","title":"Effect of Strategic Leadership Styles on Firm Performance: A Study in a Turkish SME","title-short":"Effect of Strategic Leadership Styles on Firm Performance","volume":"150","author":[{"family":"Özer","given":"Funda"},{"family":"Tınaztepe","given":"Cihan"}],"issued":{"date-parts":[["2014",9,1]]}}}],"schema":"https://github.com/citation-style-language/schema/raw/master/csl-citation.json"} </w:instrText>
      </w:r>
      <w:r w:rsidRPr="00C3471E">
        <w:fldChar w:fldCharType="separate"/>
      </w:r>
      <w:r w:rsidRPr="00C3471E">
        <w:fldChar w:fldCharType="begin"/>
      </w:r>
      <w:r w:rsidRPr="00C3471E">
        <w:instrText xml:space="preserve"> ADDIN ZOTERO_ITEM CSL_CITATION {"citationID":"Dbqnnn1z","properties":{"formattedCitation":"(Alhyasat &amp; Sharif, 2018)","plainCitation":"(Alhyasat &amp; Sharif, 2018)","dontUpdate":true,"noteIndex":0},"citationItems":[{"id":140,"uris":["http://zotero.org/users/local/BBR7tdza/items/GY4PGZV8"],"uri":["http://zotero.org/users/local/BBR7tdza/items/GY4PGZV8"],"itemData":{"id":140,"type":"article-journal","container-title":"AIP Conference Proceedings","DOI":"10.1063/1.5055425","ISSN":"0094-243X","issue":"1","journalAbbreviation":"AIP Conference Proceedings","note":"publisher: American Institute of Physics","page":"020023","source":"aip.scitation.org (Atypon)","title":"The relationship between strategic leadership and organization performance in Jordan industrial estates company","volume":"2016","author":[{"family":"Alhyasat","given":"Waleed Mohammad Kayed"},{"family":"Sharif","given":"Zainon Mat"}],"issued":{"date-parts":[["2018",9,26]]}}}],"schema":"https://github.com/citation-style-language/schema/raw/master/csl-citation.json"} </w:instrText>
      </w:r>
      <w:r w:rsidRPr="00C3471E">
        <w:fldChar w:fldCharType="separate"/>
      </w:r>
      <w:r w:rsidRPr="00C3471E">
        <w:t>Alhyasat &amp; Sharif, 2018</w:t>
      </w:r>
      <w:r w:rsidRPr="00C3471E">
        <w:fldChar w:fldCharType="end"/>
      </w:r>
      <w:r w:rsidRPr="00C3471E">
        <w:fldChar w:fldCharType="end"/>
      </w:r>
      <w:r w:rsidRPr="00C3471E">
        <w:t xml:space="preserve">; </w:t>
      </w:r>
      <w:r w:rsidRPr="00C3471E">
        <w:fldChar w:fldCharType="begin" w:fldLock="1"/>
      </w:r>
      <w:r w:rsidRPr="00C3471E">
        <w:instrText xml:space="preserve"> ADDIN ZOTERO_ITEM CSL_CITATION {"citationID":"yL5DdO4I","properties":{"formattedCitation":"(Onu et al., 2018)","plainCitation":"(Onu et al., 2018)","dontUpdate":true,"noteIndex":0},"citationItems":[{"id":158,"uris":["http://zotero.org/users/local/BBR7tdza/items/CLTPTZ7P"],"uri":["http://zotero.org/users/local/BBR7tdza/items/CLTPTZ7P"],"itemData":{"id":158,"type":"article-journal","abstract":"This paper dealt with the activities of strategists in the behavioural implementation of strategy and stated that the future of strategy is leadership. It contended that the activities of the strategists in leadership positions should be rather seen and appreciated from the standpoint of the varied strategic leadership activities at the beck and call of strategic leaders during turbulent times. This study examined the relationship between strategic leadership and organizational performance in selected manufacturing firms in Nigeria. Primary and secondary data were sourced for this study. Primary data were collected through administration of questionnaire to employees of 31 purposively selected companies out of 45 quoted manufacturing companies on the Nigerian Stock Exchange. Stratified random sampling technique was used in selecting respondents from these companies, using the three levels of management for stratification. The data generated was analyzed using descriptive and inferential statistics. The findings of the study show that strategic leadership have strong significant relationship with the organization performance of some selected manufacturing companies in Nigeria (r = 0.733, p&lt;0.05). Furthermore, the result also indicate a moderate linear relationship established between performance and:  ‘workforce understanding performance goals’ (r=0.386, p = .002); and, ‘rewards aligned with goals/creativity’ (r = 0.324, p = .002). The study recommends that boards of directors of organization should avoid high CEO turnover to allow for the minimum period of time required for implementation of strategic plans as well as manage new business strategies Keywords: Strategists, Strategy, Behavioural Implementation, Performance","container-title":"European Journal of Business and Management","ISSN":"2222-2839","issue":"25","language":"en","page":"76","source":"iiste.org","title":"Strategic Leadership and Organizational Performance in Nigeria: An Empirical Investigation","title-short":"Strategic Leadership and Organizational Performance in Nigeria","volume":"10","author":[{"family":"Onu","given":"C. A."},{"family":"Akinlabi","given":"B. H."},{"family":"Egbuta","given":"O."}],"issued":{"date-parts":[["2018"]]}}}],"schema":"https://github.com/citation-style-language/schema/raw/master/csl-citation.json"} </w:instrText>
      </w:r>
      <w:r w:rsidRPr="00C3471E">
        <w:fldChar w:fldCharType="separate"/>
      </w:r>
      <w:r w:rsidRPr="00C3471E">
        <w:t>Onu et al., 2018</w:t>
      </w:r>
      <w:r w:rsidRPr="00C3471E">
        <w:fldChar w:fldCharType="end"/>
      </w:r>
      <w:r w:rsidRPr="00C3471E">
        <w:t xml:space="preserve">). </w:t>
      </w:r>
      <w:r w:rsidRPr="00C3471E">
        <w:fldChar w:fldCharType="begin"/>
      </w:r>
      <w:r w:rsidRPr="00C3471E">
        <w:instrText xml:space="preserve"> ADDIN ZOTERO_ITEM CSL_CITATION {"citationID":"LxSS2F63","properties":{"formattedCitation":"(Najmi et al., 2018)","plainCitation":"(Najmi et al., 2018)","dontUpdate":true,"noteIndex":0},"citationItems":[{"id":146,"uris":["http://zotero.org/users/local/BBR7tdza/items/EVJBPED4"],"uri":["http://zotero.org/users/local/BBR7tdza/items/EVJBPED4"],"itemData":{"id":146,"type":"article-journal","abstract":"Purpose\n              This study aims to examine and assess the effect of knowledge management and strategic leadership on performance of hospitals by using variables’ mediating effect of dynamic capability.\n            \n            \n              Design/methodology/approach\n              The population included in this study are all the elements of leadership, i.e. both structural and functional leaders at the four hospitals in Makassar [the central government (Dr Wahidin Sudiro Husodo), Regional General Hospital belonging to the Provincial Government of South Sulawesi (Hospital Labuang Baji and hospitals Hajj) and government hospitals (hospitals belonging Makassar City Government)]. The sample size resulting from the analysis tools included approximately 100 respondents. This research used both structural, i.e. structural equation modeling (SEM), and Sobel tests for assessing the mediation effects.\n            \n            \n              Findings\n              First, dynamic capabilities as a mediation variable in relationship between the knowledge management and performance of hospitals, indicates that higher knowledge management will result in improved hospital performance, if the mediated dynamic capability was also higher. Second, dynamic capabilities as the mediation in the relationship between strategic leadership and hospital performance indicates that a higher strategic leadership will lead to improved hospital performance, if the mediated dynamic capability was also higher.\n            \n            \n              Originality/value\n              The results of previous studies on knowledge management in public sector organizations were not sufficiently clear. Moreover, the study of knowledge management in the health services industry also received less attention from previous researchers. This research attempts to fill the gap further by examining the influence of knowledge management on organizational dynamic capability and organizational performance of hospitals. The presence of the mediating variable dynamic capability also differentiates this study from previous studies.","container-title":"International Journal of Law and Management","DOI":"10.1108/IJLMA-01-2017-0004","ISSN":"1754-243X","issue":"2","journalAbbreviation":"IJLMA","language":"en","page":"517-529","source":"DOI.org (Crossref)","title":"Mediation effect of dynamic capability in the relationship between knowledge management and strategic leadership on organizational performance accountability","volume":"60","author":[{"family":"Najmi","given":"Kamariah"},{"family":"Kadir","given":"Abdul Rahman"},{"family":"Kadir","given":"Muh. Isa Ansari"}],"issued":{"date-parts":[["2018",3,12]]}}}],"schema":"https://github.com/citation-style-language/schema/raw/master/csl-citation.json"} </w:instrText>
      </w:r>
      <w:r w:rsidRPr="00C3471E">
        <w:fldChar w:fldCharType="separate"/>
      </w:r>
      <w:r w:rsidRPr="00C3471E">
        <w:t>Najmi et al., (2018</w:t>
      </w:r>
      <w:r w:rsidRPr="00C3471E">
        <w:fldChar w:fldCharType="end"/>
      </w:r>
      <w:r w:rsidRPr="00C3471E">
        <w:t xml:space="preserve">) studied the linkage of strategic leadership practices and public health sector performance. The findings revealed significant relationship between the two. Thus the role of top leaders in determining performance of organizations through their strategic choices and </w:t>
      </w:r>
      <w:proofErr w:type="spellStart"/>
      <w:r w:rsidRPr="00C3471E">
        <w:t>behaviour</w:t>
      </w:r>
      <w:proofErr w:type="spellEnd"/>
      <w:r w:rsidR="00350AAB">
        <w:t xml:space="preserve"> </w:t>
      </w:r>
      <w:r w:rsidRPr="00C3471E">
        <w:t xml:space="preserve">is most critical </w:t>
      </w:r>
      <w:r w:rsidRPr="00C3471E">
        <w:fldChar w:fldCharType="begin"/>
      </w:r>
      <w:r w:rsidRPr="00C3471E">
        <w:instrText xml:space="preserve"> ADDIN ZOTERO_ITEM CSL_CITATION {"citationID":"Inifgh5V","properties":{"formattedCitation":"(Quigley &amp; Hambrick, 2015)","plainCitation":"(Quigley &amp; Hambrick, 2015)","noteIndex":0},"citationItems":[{"id":514,"uris":["http://zotero.org/users/local/BBR7tdza/items/IL52RXMF"],"uri":["http://zotero.org/users/local/BBR7tdza/items/IL52RXMF"],"itemData":{"id":514,"type":"article-journal","abstract":"We introduce a new explanation for one of the most pronounced phenomena on the American business landscape in recent decades: a dramatic increase in attributions of CEO significance. Specifically, we test the possibility that America's CEOs became seen as increasingly significant because they were, in fact, increasingly significant. Employing variance partitioning methodologies on data spanning 60 years and more than 18,000 firm-years, we find that the proportion of variance in performance explained by individual CEOs, or “the CEO effect,” increased substantially over the decades of study. We discuss the theoretical and practical implications of this finding. Copyright © 2014 John Wiley &amp; Sons, Ltd.","container-title":"Strategic Management Journal","DOI":"10.1002/smj.2258","ISSN":"1097-0266","issue":"6","language":"en","note":"_eprint: https://onlinelibrary.wiley.com/doi/pdf/10.1002/smj.2258","page":"821-830","source":"Wiley Online Library","title":"Has the “CEO effect” increased in recent decades? A new explanation for the great rise in America's attention to corporate leaders","title-short":"Has the “CEO effect” increased in recent decades?","volume":"36","author":[{"family":"Quigley","given":"Timothy J."},{"family":"Hambrick","given":"Donald C."}],"issued":{"date-parts":[["2015"]]}}}],"schema":"https://github.com/citation-style-language/schema/raw/master/csl-citation.json"} </w:instrText>
      </w:r>
      <w:r w:rsidRPr="00C3471E">
        <w:fldChar w:fldCharType="separate"/>
      </w:r>
      <w:r w:rsidRPr="00C3471E">
        <w:t>(Quigley &amp; Hambrick, 2015)</w:t>
      </w:r>
      <w:r w:rsidRPr="00C3471E">
        <w:fldChar w:fldCharType="end"/>
      </w:r>
      <w:r w:rsidRPr="00C3471E">
        <w:t xml:space="preserve">. In order to extend the coverage of public health facilities for young people, other approaches should be made available </w:t>
      </w:r>
      <w:r w:rsidRPr="00C3471E">
        <w:fldChar w:fldCharType="begin"/>
      </w:r>
      <w:r w:rsidRPr="00C3471E">
        <w:instrText xml:space="preserve"> ADDIN ZOTERO_ITEM CSL_CITATION {"citationID":"a1g9bq2svho","properties":{"formattedCitation":"(Anteghini et al., 2001)","plainCitation":"(Anteghini et al., 2001)","noteIndex":0},"citationItems":[{"id":1142,"uris":["http://zotero.org/users/local/BBR7tdza/items/WNRRHKEQ"],"uri":["http://zotero.org/users/local/BBR7tdza/items/WNRRHKEQ"],"itemData":{"id":1142,"type":"article-journal","abstract":"OBJECTIVE: To describe the prevalence of health risk behaviors and identify risk and protective factors that are associated with several health risk behaviors (cigarette smoking, drug use, onset of sexual intercourse before age 15, pregnancy, gun-carrying, suicidal ideation, and suicide attempts) among adolescents in Brazil, as well as to explore gender differences.\nMETHODS: We estimated prevalence rates, evaluated bivariate associations, and explored multivariate analyses using logistic regression on data from a 1997 survey of adolescent health among 2059 eighth- and 10(th)-grade students in Santos, Brazil.\nRESULTS: Youth in Santos, Brazil report high rates of gun-carrying, suicidal thoughts and attempts, sexual intercourse, and pregnancy. Factors associated with diminished involvement for nearly all health risk behaviors, for both boys and girls, included having good family relationships, and feeling liked by friends and teachers. Factors associated with increases in nearly all health risk behaviors were: gun-carrying and gun availability in the home, drug use, and sexual abuse.\nCONCLUSIONS: Factors that are associated with a wide range of health risk behaviors among adolescents in Brazil appear to parallel those found in industrialized countries: access to guns, substance use, and sexual abuse. Likewise, connectedness to family, school, and peers is consistently the protective factor associated with diminished risky behaviors.","container-title":"The Journal of Adolescent Health: Official Publication of the Society for Adolescent Medicine","DOI":"10.1016/s1054-139x(00)00197-x","ISSN":"1054-139X","issue":"4","journalAbbreviation":"J Adolesc Health","language":"eng","note":"PMID: 11287247","page":"295-302","source":"PubMed","title":"Health risk behaviors and associated risk and protective factors among Brazilian adolescents in Santos, Brazil","volume":"28","author":[{"family":"Anteghini","given":"M."},{"family":"Fonseca","given":"H."},{"family":"Ireland","given":"M."},{"family":"Blum","given":"R. W."}],"issued":{"date-parts":[["2001",4]]}}}],"schema":"https://github.com/citation-style-language/schema/raw/master/csl-citation.json"} </w:instrText>
      </w:r>
      <w:r w:rsidRPr="00C3471E">
        <w:fldChar w:fldCharType="separate"/>
      </w:r>
      <w:r w:rsidRPr="00C3471E">
        <w:t>(Anteghini et al., 2001)</w:t>
      </w:r>
      <w:r w:rsidRPr="00C3471E">
        <w:fldChar w:fldCharType="end"/>
      </w:r>
      <w:r w:rsidRPr="00C3471E">
        <w:t xml:space="preserve">. The </w:t>
      </w:r>
      <w:r w:rsidR="00312BE2">
        <w:t>M</w:t>
      </w:r>
      <w:r w:rsidRPr="00C3471E">
        <w:t xml:space="preserve">inistry of </w:t>
      </w:r>
      <w:r w:rsidR="00312BE2">
        <w:t>H</w:t>
      </w:r>
      <w:r w:rsidRPr="00C3471E">
        <w:t xml:space="preserve">ealth in Kenya provides for targeted and integrated approaches and commits to building capacity of health managers both at National and County level in health systems, service management and strategic leadership for adolescents </w:t>
      </w:r>
      <w:r w:rsidRPr="00C3471E">
        <w:fldChar w:fldCharType="begin"/>
      </w:r>
      <w:r w:rsidRPr="00C3471E">
        <w:instrText xml:space="preserve"> ADDIN ZOTERO_ITEM CSL_CITATION {"citationID":"a10f831ubs2","properties":{"formattedCitation":"(Moh, 2016)","plainCitation":"(Moh, 2016)","dontUpdate":true,"noteIndex":0},"citationItems":[{"id":419,"uris":["http://zotero.org/users/local/BBR7tdza/items/W64YJRFM"],"uri":["http://zotero.org/users/local/BBR7tdza/items/W64YJRFM"],"itemData":{"id":419,"type":"article-journal","abstract":"(2016) Kenya MOH. National Guidelines for the provision of Adolescent Youth -Friendly Services (YFS) in Kenya. The national guidelines for youth friendly service provision\\nidentifies three differe...","container-title":"National Guidelines for the provision of Adolescent Youth -Friendly Services (YFS) in Kenya","ISSN":"undefined","language":"en-GB","page":"undefined-undefined","source":"www.mendeley.com","title":"National guidelines for provision of adolescent youth-friendly services in Kenya. Second Edition","author":[{"family":"Moh","given":"undefined Kenya"}],"issued":{"date-parts":[["2016"]]}}}],"schema":"https://github.com/citation-style-language/schema/raw/master/csl-citation.json"} </w:instrText>
      </w:r>
      <w:r w:rsidRPr="00C3471E">
        <w:fldChar w:fldCharType="separate"/>
      </w:r>
      <w:r w:rsidRPr="00C3471E">
        <w:t>(MoH, 2016)</w:t>
      </w:r>
      <w:r w:rsidRPr="00C3471E">
        <w:fldChar w:fldCharType="end"/>
      </w:r>
      <w:r w:rsidRPr="00C3471E">
        <w:t xml:space="preserve">. </w:t>
      </w:r>
    </w:p>
    <w:p w14:paraId="15F0ABD9" w14:textId="3DD96E11" w:rsidR="00C30D06" w:rsidRPr="00C3471E" w:rsidRDefault="00C30D06" w:rsidP="003D71EE">
      <w:pPr>
        <w:pStyle w:val="BodyText"/>
      </w:pPr>
      <w:r w:rsidRPr="00C3471E">
        <w:t xml:space="preserve">The environment of work keeps </w:t>
      </w:r>
      <w:r w:rsidR="007862F3" w:rsidRPr="00C3471E">
        <w:t>changing;</w:t>
      </w:r>
      <w:r w:rsidRPr="00C3471E">
        <w:t xml:space="preserve"> hence leaders are required to find ways of enhancing and strengthening the internal organization of work environment.</w:t>
      </w:r>
      <w:r w:rsidR="00350AAB">
        <w:t xml:space="preserve"> </w:t>
      </w:r>
      <w:r w:rsidRPr="00C3471E">
        <w:t xml:space="preserve">The current debate is whether to maintain the targeted approach for health facility-based youth </w:t>
      </w:r>
      <w:proofErr w:type="spellStart"/>
      <w:r w:rsidRPr="00C3471E">
        <w:t>centre</w:t>
      </w:r>
      <w:proofErr w:type="spellEnd"/>
      <w:r w:rsidRPr="00C3471E">
        <w:t xml:space="preserve"> or to integrate the youth friendly services to the mainstream of all the health facilities even though the national guideline allows for both approaches </w:t>
      </w:r>
      <w:r w:rsidRPr="00C3471E">
        <w:fldChar w:fldCharType="begin"/>
      </w:r>
      <w:r w:rsidRPr="00C3471E">
        <w:instrText xml:space="preserve"> ADDIN ZOTERO_ITEM CSL_CITATION {"citationID":"7Uv3w6ed","properties":{"formattedCitation":"(Moh, 2016)","plainCitation":"(Moh, 2016)","dontUpdate":true,"noteIndex":0},"citationItems":[{"id":419,"uris":["http://zotero.org/users/local/BBR7tdza/items/W64YJRFM"],"uri":["http://zotero.org/users/local/BBR7tdza/items/W64YJRFM"],"itemData":{"id":419,"type":"article-journal","abstract":"(2016) Kenya MOH. National Guidelines for the provision of Adolescent Youth -Friendly Services (YFS) in Kenya. The national guidelines for youth friendly service provision\\nidentifies three differe...","container-title":"National Guidelines for the provision of Adolescent Youth -Friendly Services (YFS) in Kenya","ISSN":"undefined","language":"en-GB","page":"undefined-undefined","source":"www.mendeley.com","title":"National guidelines for provision of adolescent youth-friendly services in Kenya. Second Edition","author":[{"family":"Moh","given":"undefined Kenya"}],"issued":{"date-parts":[["2016"]]}}}],"schema":"https://github.com/citation-style-language/schema/raw/master/csl-citation.json"} </w:instrText>
      </w:r>
      <w:r w:rsidRPr="00C3471E">
        <w:fldChar w:fldCharType="separate"/>
      </w:r>
      <w:r w:rsidRPr="00C3471E">
        <w:t>(MoH, 2016)</w:t>
      </w:r>
      <w:r w:rsidRPr="00C3471E">
        <w:fldChar w:fldCharType="end"/>
      </w:r>
      <w:r w:rsidRPr="00C3471E">
        <w:t>.</w:t>
      </w:r>
      <w:r w:rsidR="00350AAB">
        <w:t xml:space="preserve"> </w:t>
      </w:r>
      <w:r w:rsidRPr="00C3471E">
        <w:t xml:space="preserve">In the case of the health facility-based youth </w:t>
      </w:r>
      <w:proofErr w:type="spellStart"/>
      <w:r w:rsidRPr="00C3471E">
        <w:t>centre</w:t>
      </w:r>
      <w:proofErr w:type="spellEnd"/>
      <w:r w:rsidRPr="00C3471E">
        <w:t xml:space="preserve">, the officer in-charge of a health facility or the medical superintendent for level two to four hospitals, with various departments delegates the responsibility of providing leadership to the HFYC. This responsibility is given to the officer in-charge of the HFYC. </w:t>
      </w:r>
    </w:p>
    <w:p w14:paraId="4CFD556F" w14:textId="5EEAEBD1" w:rsidR="00C30D06" w:rsidRPr="00C3471E" w:rsidRDefault="00C30D06" w:rsidP="003D71EE">
      <w:pPr>
        <w:pStyle w:val="BodyText"/>
      </w:pPr>
      <w:r w:rsidRPr="00C3471E">
        <w:t>Various studies have demonstrated a positive relationship between strategic leadership practices and improvement of</w:t>
      </w:r>
      <w:r w:rsidR="00350AAB">
        <w:t xml:space="preserve"> </w:t>
      </w:r>
      <w:r w:rsidRPr="00C3471E">
        <w:t xml:space="preserve">organizational performance </w:t>
      </w:r>
      <w:r w:rsidRPr="00C3471E">
        <w:fldChar w:fldCharType="begin"/>
      </w:r>
      <w:r w:rsidRPr="00C3471E">
        <w:instrText xml:space="preserve"> ADDIN ZOTERO_ITEM CSL_CITATION {"citationID":"lsouDMMl","properties":{"formattedCitation":"(Gusm\\uc0\\u227{}o et al., 2018b)","plainCitation":"(Gusmão et al., 2018b)","dontUpdate":true,"noteIndex":0},"citationItems":[{"id":74,"uris":["http://zotero.org/users/local/BBR7tdza/items/M9FSDLA7"],"uri":["http://zotero.org/users/local/BBR7tdza/items/M9FSDLA7"],"itemData":{"id":74,"type":"article-journal","container-title":"International Journal of Scientific Research and Management","DOI":"10.18535/ijsrm","ISSN":"2321-3418","issue":"04","language":"en","note":"number: 04","page":"SH-2018-124-131","source":"ijsrm.in","title":"The Influence of Strategic Leadership and Organizational Learning on Organizational Performance with Organizational Citizenship Behavior as an Intervening Variable","volume":"6","author":[{"family":"Gusmão","given":"Fernando Dias"},{"family":"Christiananta","given":"Budiman"},{"family":"Ellitan","given":"Lena"}],"issued":{"date-parts":[["2018",5,1]]}}}],"schema":"https://github.com/citation-style-language/schema/raw/master/csl-citation.json"} </w:instrText>
      </w:r>
      <w:r w:rsidRPr="00C3471E">
        <w:fldChar w:fldCharType="separate"/>
      </w:r>
      <w:r w:rsidRPr="00C3471E">
        <w:t>(Gusmão et al., 2018</w:t>
      </w:r>
      <w:r w:rsidRPr="00C3471E">
        <w:fldChar w:fldCharType="end"/>
      </w:r>
      <w:r w:rsidRPr="00C3471E">
        <w:t xml:space="preserve">; </w:t>
      </w:r>
      <w:r w:rsidRPr="00C3471E">
        <w:fldChar w:fldCharType="begin"/>
      </w:r>
      <w:r w:rsidRPr="00C3471E">
        <w:instrText xml:space="preserve"> ADDIN ZOTERO_ITEM CSL_CITATION {"citationID":"JuOpam0D","properties":{"formattedCitation":"(Onu et al., 2018)","plainCitation":"(Onu et al., 2018)","dontUpdate":true,"noteIndex":0},"citationItems":[{"id":158,"uris":["http://zotero.org/users/local/BBR7tdza/items/CLTPTZ7P"],"uri":["http://zotero.org/users/local/BBR7tdza/items/CLTPTZ7P"],"itemData":{"id":158,"type":"article-journal","abstract":"This paper dealt with the activities of strategists in the behavioural implementation of strategy and stated that the future of strategy is leadership. It contended that the activities of the strategists in leadership positions should be rather seen and appreciated from the standpoint of the varied strategic leadership activities at the beck and call of strategic leaders during turbulent times. This study examined the relationship between strategic leadership and organizational performance in selected manufacturing firms in Nigeria. Primary and secondary data were sourced for this study. Primary data were collected through administration of questionnaire to employees of 31 purposively selected companies out of 45 quoted manufacturing companies on the Nigerian Stock Exchange. Stratified random sampling technique was used in selecting respondents from these companies, using the three levels of management for stratification. The data generated was analyzed using descriptive and inferential statistics. The findings of the study show that strategic leadership have strong significant relationship with the organization performance of some selected manufacturing companies in Nigeria (r = 0.733, p&lt;0.05). Furthermore, the result also indicate a moderate linear relationship established between performance and:  ‘workforce understanding performance goals’ (r=0.386, p = .002); and, ‘rewards aligned with goals/creativity’ (r = 0.324, p = .002). The study recommends that boards of directors of organization should avoid high CEO turnover to allow for the minimum period of time required for implementation of strategic plans as well as manage new business strategies Keywords: Strategists, Strategy, Behavioural Implementation, Performance","container-title":"European Journal of Business and Management","ISSN":"2222-2839","issue":"25","language":"en","page":"76","source":"iiste.org","title":"Strategic Leadership and Organizational Performance in Nigeria: An Empirical Investigation","title-short":"Strategic Leadership and Organizational Performance in Nigeria","volume":"10","author":[{"family":"Onu","given":"C. A."},{"family":"Akinlabi","given":"B. H."},{"family":"Egbuta","given":"O."}],"issued":{"date-parts":[["2018"]]}}}],"schema":"https://github.com/citation-style-language/schema/raw/master/csl-citation.json"} </w:instrText>
      </w:r>
      <w:r w:rsidRPr="00C3471E">
        <w:fldChar w:fldCharType="separate"/>
      </w:r>
      <w:r w:rsidRPr="00C3471E">
        <w:t>Onu et al., 2018)</w:t>
      </w:r>
      <w:r w:rsidRPr="00C3471E">
        <w:fldChar w:fldCharType="end"/>
      </w:r>
      <w:r w:rsidRPr="00C3471E">
        <w:t xml:space="preserve"> , however, one of the studies has even shown inconclusive results about the relationship between the two variables </w:t>
      </w:r>
      <w:r w:rsidRPr="00C3471E">
        <w:fldChar w:fldCharType="begin"/>
      </w:r>
      <w:r w:rsidRPr="00C3471E">
        <w:instrText xml:space="preserve"> ADDIN ZOTERO_ITEM CSL_CITATION {"citationID":"SBgiwzOs","properties":{"formattedCitation":"(Najmi et al., 2018)","plainCitation":"(Najmi et al., 2018)","dontUpdate":true,"noteIndex":0},"citationItems":[{"id":146,"uris":["http://zotero.org/users/local/BBR7tdza/items/EVJBPED4"],"uri":["http://zotero.org/users/local/BBR7tdza/items/EVJBPED4"],"itemData":{"id":146,"type":"article-journal","abstract":"Purpose\n              This study aims to examine and assess the effect of knowledge management and strategic leadership on performance of hospitals by using variables’ mediating effect of dynamic capability.\n            \n            \n              Design/methodology/approach\n              The population included in this study are all the elements of leadership, i.e. both structural and functional leaders at the four hospitals in Makassar [the central government (Dr Wahidin Sudiro Husodo), Regional General Hospital belonging to the Provincial Government of South Sulawesi (Hospital Labuang Baji and hospitals Hajj) and government hospitals (hospitals belonging Makassar City Government)]. The sample size resulting from the analysis tools included approximately 100 respondents. This research used both structural, i.e. structural equation modeling (SEM), and Sobel tests for assessing the mediation effects.\n            \n            \n              Findings\n              First, dynamic capabilities as a mediation variable in relationship between the knowledge management and performance of hospitals, indicates that higher knowledge management will result in improved hospital performance, if the mediated dynamic capability was also higher. Second, dynamic capabilities as the mediation in the relationship between strategic leadership and hospital performance indicates that a higher strategic leadership will lead to improved hospital performance, if the mediated dynamic capability was also higher.\n            \n            \n              Originality/value\n              The results of previous studies on knowledge management in public sector organizations were not sufficiently clear. Moreover, the study of knowledge management in the health services industry also received less attention from previous researchers. This research attempts to fill the gap further by examining the influence of knowledge management on organizational dynamic capability and organizational performance of hospitals. The presence of the mediating variable dynamic capability also differentiates this study from previous studies.","container-title":"International Journal of Law and Management","DOI":"10.1108/IJLMA-01-2017-0004","ISSN":"1754-243X","issue":"2","journalAbbreviation":"IJLMA","language":"en","page":"517-529","source":"DOI.org (Crossref)","title":"Mediation effect of dynamic capability in the relationship between knowledge management and strategic leadership on organizational performance accountability","volume":"60","author":[{"family":"Najmi","given":"Kamariah"},{"family":"Kadir","given":"Abdul Rahman"},{"family":"Kadir","given":"Muh. Isa Ansari"}],"issued":{"date-parts":[["2018",3,12]]}}}],"schema":"https://github.com/citation-style-language/schema/raw/master/csl-citation.json"} </w:instrText>
      </w:r>
      <w:r w:rsidRPr="00C3471E">
        <w:fldChar w:fldCharType="separate"/>
      </w:r>
      <w:r w:rsidRPr="00C3471E">
        <w:t>(Najmi et al., 2018</w:t>
      </w:r>
      <w:r w:rsidRPr="00C3471E">
        <w:fldChar w:fldCharType="end"/>
      </w:r>
      <w:r w:rsidRPr="00C3471E">
        <w:t xml:space="preserve">). For the studies conducted, the focus was mostly targeting profit making organizations. </w:t>
      </w:r>
      <w:r w:rsidRPr="00C3471E">
        <w:fldChar w:fldCharType="begin"/>
      </w:r>
      <w:r w:rsidRPr="00C3471E">
        <w:instrText xml:space="preserve"> ADDIN ZOTERO_ITEM CSL_CITATION {"citationID":"B4AIDluq","properties":{"formattedCitation":"(Najmi et al., 2018)","plainCitation":"(Najmi et al., 2018)","dontUpdate":true,"noteIndex":0},"citationItems":[{"id":146,"uris":["http://zotero.org/users/local/BBR7tdza/items/EVJBPED4"],"uri":["http://zotero.org/users/local/BBR7tdza/items/EVJBPED4"],"itemData":{"id":146,"type":"article-journal","abstract":"Purpose\n              This study aims to examine and assess the effect of knowledge management and strategic leadership on performance of hospitals by using variables’ mediating effect of dynamic capability.\n            \n            \n              Design/methodology/approach\n              The population included in this study are all the elements of leadership, i.e. both structural and functional leaders at the four hospitals in Makassar [the central government (Dr Wahidin Sudiro Husodo), Regional General Hospital belonging to the Provincial Government of South Sulawesi (Hospital Labuang Baji and hospitals Hajj) and government hospitals (hospitals belonging Makassar City Government)]. The sample size resulting from the analysis tools included approximately 100 respondents. This research used both structural, i.e. structural equation modeling (SEM), and Sobel tests for assessing the mediation effects.\n            \n            \n              Findings\n              First, dynamic capabilities as a mediation variable in relationship between the knowledge management and performance of hospitals, indicates that higher knowledge management will result in improved hospital performance, if the mediated dynamic capability was also higher. Second, dynamic capabilities as the mediation in the relationship between strategic leadership and hospital performance indicates that a higher strategic leadership will lead to improved hospital performance, if the mediated dynamic capability was also higher.\n            \n            \n              Originality/value\n              The results of previous studies on knowledge management in public sector organizations were not sufficiently clear. Moreover, the study of knowledge management in the health services industry also received less attention from previous researchers. This research attempts to fill the gap further by examining the influence of knowledge management on organizational dynamic capability and organizational performance of hospitals. The presence of the mediating variable dynamic capability also differentiates this study from previous studies.","container-title":"International Journal of Law and Management","DOI":"10.1108/IJLMA-01-2017-0004","ISSN":"1754-243X","issue":"2","journalAbbreviation":"IJLMA","language":"en","page":"517-529","source":"DOI.org (Crossref)","title":"Mediation effect of dynamic capability in the relationship between knowledge management and strategic leadership on organizational performance accountability","volume":"60","author":[{"family":"Najmi","given":"Kamariah"},{"family":"Kadir","given":"Abdul Rahman"},{"family":"Kadir","given":"Muh. Isa Ansari"}],"issued":{"date-parts":[["2018",3,12]]}}}],"schema":"https://github.com/citation-style-language/schema/raw/master/csl-citation.json"} </w:instrText>
      </w:r>
      <w:r w:rsidRPr="00C3471E">
        <w:fldChar w:fldCharType="separate"/>
      </w:r>
      <w:r w:rsidRPr="00C3471E">
        <w:t>Najmi et al., (2018)</w:t>
      </w:r>
      <w:r w:rsidRPr="00C3471E">
        <w:fldChar w:fldCharType="end"/>
      </w:r>
      <w:r w:rsidRPr="00C3471E">
        <w:t xml:space="preserve"> recommended the use of Balanced Score Card approach when assessing performance of health facilities. </w:t>
      </w:r>
    </w:p>
    <w:p w14:paraId="2DC3669B" w14:textId="7D9A19CB" w:rsidR="00C30D06" w:rsidRPr="00C3471E" w:rsidRDefault="00C30D06" w:rsidP="003D71EE">
      <w:pPr>
        <w:pStyle w:val="BodyText"/>
      </w:pPr>
      <w:r w:rsidRPr="00C3471E">
        <w:fldChar w:fldCharType="begin"/>
      </w:r>
      <w:r w:rsidRPr="00C3471E">
        <w:instrText xml:space="preserve"> ADDIN ZOTERO_ITEM CSL_CITATION {"citationID":"bX97qMu2","properties":{"formattedCitation":"(Najmi et al., 2018)","plainCitation":"(Najmi et al., 2018)","dontUpdate":true,"noteIndex":0},"citationItems":[{"id":146,"uris":["http://zotero.org/users/local/BBR7tdza/items/EVJBPED4"],"uri":["http://zotero.org/users/local/BBR7tdza/items/EVJBPED4"],"itemData":{"id":146,"type":"article-journal","abstract":"Purpose\n              This study aims to examine and assess the effect of knowledge management and strategic leadership on performance of hospitals by using variables’ mediating effect of dynamic capability.\n            \n            \n              Design/methodology/approach\n              The population included in this study are all the elements of leadership, i.e. both structural and functional leaders at the four hospitals in Makassar [the central government (Dr Wahidin Sudiro Husodo), Regional General Hospital belonging to the Provincial Government of South Sulawesi (Hospital Labuang Baji and hospitals Hajj) and government hospitals (hospitals belonging Makassar City Government)]. The sample size resulting from the analysis tools included approximately 100 respondents. This research used both structural, i.e. structural equation modeling (SEM), and Sobel tests for assessing the mediation effects.\n            \n            \n              Findings\n              First, dynamic capabilities as a mediation variable in relationship between the knowledge management and performance of hospitals, indicates that higher knowledge management will result in improved hospital performance, if the mediated dynamic capability was also higher. Second, dynamic capabilities as the mediation in the relationship between strategic leadership and hospital performance indicates that a higher strategic leadership will lead to improved hospital performance, if the mediated dynamic capability was also higher.\n            \n            \n              Originality/value\n              The results of previous studies on knowledge management in public sector organizations were not sufficiently clear. Moreover, the study of knowledge management in the health services industry also received less attention from previous researchers. This research attempts to fill the gap further by examining the influence of knowledge management on organizational dynamic capability and organizational performance of hospitals. The presence of the mediating variable dynamic capability also differentiates this study from previous studies.","container-title":"International Journal of Law and Management","DOI":"10.1108/IJLMA-01-2017-0004","ISSN":"1754-243X","issue":"2","journalAbbreviation":"IJLMA","language":"en","page":"517-529","source":"DOI.org (Crossref)","title":"Mediation effect of dynamic capability in the relationship between knowledge management and strategic leadership on organizational performance accountability","volume":"60","author":[{"family":"Najmi","given":"Kamariah"},{"family":"Kadir","given":"Abdul Rahman"},{"family":"Kadir","given":"Muh. Isa Ansari"}],"issued":{"date-parts":[["2018",3,12]]}}}],"schema":"https://github.com/citation-style-language/schema/raw/master/csl-citation.json"} </w:instrText>
      </w:r>
      <w:r w:rsidRPr="00C3471E">
        <w:fldChar w:fldCharType="separate"/>
      </w:r>
      <w:r w:rsidRPr="00C3471E">
        <w:t>Najmi et al., (2018)</w:t>
      </w:r>
      <w:r w:rsidRPr="00C3471E">
        <w:fldChar w:fldCharType="end"/>
      </w:r>
      <w:r w:rsidRPr="00C3471E">
        <w:t xml:space="preserve"> conducted a study to assess the effect of strategic leadership on organizational performance. The study targeted four hospitals in Makassar city government, Indonesia where 100 respondents were selected. Structural Equation Modeling (SEM) was used to analyze data. Strategic leadership was measured using both financial and non-financial approaches through </w:t>
      </w:r>
      <w:r w:rsidR="00312BE2">
        <w:t xml:space="preserve">a </w:t>
      </w:r>
      <w:r w:rsidRPr="00C3471E">
        <w:t>balanced score card. The study concluded that strategic leadership had</w:t>
      </w:r>
      <w:r w:rsidR="00312BE2">
        <w:t xml:space="preserve"> a</w:t>
      </w:r>
      <w:r w:rsidRPr="00C3471E">
        <w:t xml:space="preserve"> significant effect on hospital performance, only if mediated dynamic capability were also </w:t>
      </w:r>
      <w:r w:rsidRPr="00C3471E">
        <w:lastRenderedPageBreak/>
        <w:t>higher. Since the context was different and only four health facilities involved, the current study has been conducted in Kenya with various government health facilities participating in three counties.</w:t>
      </w:r>
    </w:p>
    <w:p w14:paraId="3C4415A3" w14:textId="7224D678" w:rsidR="00C30D06" w:rsidRPr="00C3471E" w:rsidRDefault="00C30D06" w:rsidP="003D71EE">
      <w:pPr>
        <w:pStyle w:val="BodyText"/>
      </w:pPr>
      <w:r w:rsidRPr="00C3471E">
        <w:fldChar w:fldCharType="begin"/>
      </w:r>
      <w:r w:rsidRPr="00C3471E">
        <w:instrText xml:space="preserve"> ADDIN ZOTERO_ITEM CSL_CITATION {"citationID":"NqUJjPh6","properties":{"formattedCitation":"(Gusm\\uc0\\u227{}o et al., 2018)","plainCitation":"(Gusmão et al., 2018)","dontUpdate":true,"noteIndex":0},"citationItems":[{"id":74,"uris":["http://zotero.org/users/local/BBR7tdza/items/M9FSDLA7"],"uri":["http://zotero.org/users/local/BBR7tdza/items/M9FSDLA7"],"itemData":{"id":74,"type":"article-journal","container-title":"International Journal of Scientific Research and Management","DOI":"10.18535/ijsrm","ISSN":"2321-3418","issue":"04","language":"en","note":"number: 04","page":"SH-2018-124-131","source":"ijsrm.in","title":"The Influence of Strategic Leadership and Organizational Learning on Organizational Performance with Organizational Citizenship Behavior as an Intervening Variable","volume":"6","author":[{"family":"Gusmão","given":"Fernando Dias"},{"family":"Christiananta","given":"Budiman"},{"family":"Ellitan","given":"Lena"}],"issued":{"date-parts":[["2018",5,1]]}}}],"schema":"https://github.com/citation-style-language/schema/raw/master/csl-citation.json"} </w:instrText>
      </w:r>
      <w:r w:rsidRPr="00C3471E">
        <w:fldChar w:fldCharType="separate"/>
      </w:r>
      <w:r w:rsidRPr="00C3471E">
        <w:t>Gusmão et al., (2018)</w:t>
      </w:r>
      <w:r w:rsidRPr="00C3471E">
        <w:fldChar w:fldCharType="end"/>
      </w:r>
      <w:r w:rsidRPr="00C3471E">
        <w:t xml:space="preserve"> conducted a study to assess the effect of strategic leadership on organizational performance in Timor-Leste. In the methodology, non-probability sampling technique was used to select 40 directors who responded to the questionnaires while data analysis was conducted using Structure Equation Partial Least Square model. The study concluded that strategic leadership had a positive and significant effect on organizational performance. Since non-probability sampling procedures have higher chances of bias, this study targeted all the study population of the health facility-based youth </w:t>
      </w:r>
      <w:proofErr w:type="spellStart"/>
      <w:r w:rsidRPr="00C3471E">
        <w:t>centres</w:t>
      </w:r>
      <w:proofErr w:type="spellEnd"/>
      <w:r w:rsidRPr="00C3471E">
        <w:t xml:space="preserve"> in the three counties</w:t>
      </w:r>
      <w:r w:rsidR="00312BE2">
        <w:t>,</w:t>
      </w:r>
      <w:r w:rsidRPr="00C3471E">
        <w:t xml:space="preserve"> also known as </w:t>
      </w:r>
      <w:r w:rsidR="00312BE2">
        <w:t xml:space="preserve">a </w:t>
      </w:r>
      <w:r w:rsidRPr="00C3471E">
        <w:t>census</w:t>
      </w:r>
      <w:r w:rsidR="00312BE2">
        <w:t xml:space="preserve">, </w:t>
      </w:r>
      <w:r w:rsidRPr="00C3471E">
        <w:t>which has more accuracy.</w:t>
      </w:r>
    </w:p>
    <w:p w14:paraId="1AFED314" w14:textId="77777777" w:rsidR="00C30D06" w:rsidRPr="00C3471E" w:rsidRDefault="00C30D06" w:rsidP="003D71EE">
      <w:pPr>
        <w:pStyle w:val="BodyText"/>
      </w:pPr>
      <w:r w:rsidRPr="00C3471E">
        <w:t xml:space="preserve">A study conducted to assess effectiveness of strategic leadership practices on organizational performance of tea factories in Kenya focused on strategic direction and human capital </w:t>
      </w:r>
      <w:r w:rsidRPr="00C3471E">
        <w:fldChar w:fldCharType="begin"/>
      </w:r>
      <w:r w:rsidRPr="00C3471E">
        <w:instrText xml:space="preserve"> ADDIN ZOTERO_ITEM CSL_CITATION {"citationID":"a13nq5e0j2g","properties":{"formattedCitation":"(Kemunto et al., 2017)","plainCitation":"(Kemunto et al., 2017)","noteIndex":0},"citationItems":[{"id":"Wk1Q7AHq/9socAYG4","uris":["http://www.mendeley.com/documents/?uuid=f5e60215-4bcf-43dd-9200-fbb0f0677323"],"uri":["http://www.mendeley.com/documents/?uuid=f5e60215-4bcf-43dd-9200-fbb0f0677323"],"itemData":{"author":[{"dropping-particle":"","family":"Kemunto","given":"Onkoba Zipporah","non-dropping-particle":"","parse-names":false,"suffix":""},{"dropping-particle":"","family":"Omari","given":"Stella","non-dropping-particle":"","parse-names":false,"suffix":""},{"dropping-particle":"","family":"Ngacho","given":"Christopher","non-dropping-particle":"","parse-names":false,"suffix":""}],"container-title":"School of Business and Economics, Kisii University, P.O. Box 408, Kisii-Kenya Abstract","id":"L8cGfNxc/CS4YQiqi","issue":"7","issued":{"date-parts":[["2017"]]},"page":"2234-2242","title":"Assessment of the Effectiveness of Strategic Leadership","type":"article-journal","volume":"3"}}],"schema":"https://github.com/citation-style-language/schema/raw/master/csl-citation.json"} </w:instrText>
      </w:r>
      <w:r w:rsidRPr="00C3471E">
        <w:fldChar w:fldCharType="separate"/>
      </w:r>
      <w:r w:rsidRPr="00C3471E">
        <w:t>(Kemunto et al., 2017)</w:t>
      </w:r>
      <w:r w:rsidRPr="00C3471E">
        <w:fldChar w:fldCharType="end"/>
      </w:r>
      <w:r w:rsidRPr="00C3471E">
        <w:t>. A sample of employees, managers and supervisors were selected and data analyzed using multiple regression. The study determined a significant positive effect between strategic leadership and performance, hence concluding that development of human capital and strategic direction contribute towards the achievement of higher firm performance.</w:t>
      </w:r>
    </w:p>
    <w:p w14:paraId="3CF456F8" w14:textId="77777777" w:rsidR="00C30D06" w:rsidRPr="00C3471E" w:rsidRDefault="00C30D06" w:rsidP="003D71EE">
      <w:pPr>
        <w:pStyle w:val="BodyText"/>
      </w:pPr>
      <w:r w:rsidRPr="00C3471E">
        <w:fldChar w:fldCharType="begin"/>
      </w:r>
      <w:r w:rsidRPr="00C3471E">
        <w:instrText xml:space="preserve"> ADDIN ZOTERO_ITEM CSL_CITATION {"citationID":"a1vt9e0qd5k","properties":{"formattedCitation":"(Kerubo et al., 2019)","plainCitation":"(Kerubo et al., 2019)","dontUpdate":true,"noteIndex":0},"citationItems":[{"id":1396,"uris":["http://zotero.org/users/local/BBR7tdza/items/4U6GTDXG"],"uri":["http://zotero.org/users/local/BBR7tdza/items/4U6GTDXG"],"itemData":{"id":1396,"type":"article-journal","container-title":"Global Journal of Management And Business Research","ISSN":"2249-4588","language":"en-US","source":"journalofbusiness.org","title":"Influence of Strategic Leadership Practices on Organizational Performance; A Case Study of Tea Factories in Kisii County","URL":"https://journalofbusiness.org/index.php/GJMBR/article/view/2779","author":[{"family":"Kerubo","given":"Lorna"},{"family":"Kerubo","given":"Nyasende Rona"},{"family":"Muturi","given":"Willy"}],"accessed":{"date-parts":[["2021",5,19]]},"issued":{"date-parts":[["2019",6,21]]}}}],"schema":"https://github.com/citation-style-language/schema/raw/master/csl-citation.json"} </w:instrText>
      </w:r>
      <w:r w:rsidRPr="00C3471E">
        <w:fldChar w:fldCharType="separate"/>
      </w:r>
      <w:r w:rsidRPr="00C3471E">
        <w:t>Kerubo et al., (2019)</w:t>
      </w:r>
      <w:r w:rsidRPr="00C3471E">
        <w:fldChar w:fldCharType="end"/>
      </w:r>
      <w:r w:rsidRPr="00C3471E">
        <w:t xml:space="preserve"> conducted a study to determine the influence of strategic direction, staff training and ethical practices on organizational performance in tea factories in Kenya. The target population was 795 employees composed of employees, managers and supervisors who were selected through stratified and purposive sampling. Data analysis was carried out using descriptive and inferential statistics. Correlation analysis was carried out to analyze relationships between strategic leadership practices and organizational performance. The study concluded that strategic leadership contributes to performance. </w:t>
      </w:r>
    </w:p>
    <w:p w14:paraId="04B9447C" w14:textId="33705D36" w:rsidR="00C30D06" w:rsidRPr="00C3471E" w:rsidRDefault="00C30D06" w:rsidP="003D71EE">
      <w:pPr>
        <w:pStyle w:val="BodyText"/>
      </w:pPr>
      <w:r w:rsidRPr="00C3471E">
        <w:t xml:space="preserve">According to </w:t>
      </w:r>
      <w:r w:rsidRPr="00C3471E">
        <w:fldChar w:fldCharType="begin"/>
      </w:r>
      <w:r w:rsidRPr="00C3471E">
        <w:instrText xml:space="preserve"> ADDIN ZOTERO_ITEM CSL_CITATION {"citationID":"TqY6eJXT","properties":{"formattedCitation":"(Alhyasat &amp; Sharif, 2018)","plainCitation":"(Alhyasat &amp; Sharif, 2018)","dontUpdate":true,"noteIndex":0},"citationItems":[{"id":140,"uris":["http://zotero.org/users/local/BBR7tdza/items/GY4PGZV8"],"uri":["http://zotero.org/users/local/BBR7tdza/items/GY4PGZV8"],"itemData":{"id":140,"type":"article-journal","container-title":"AIP Conference Proceedings","DOI":"10.1063/1.5055425","ISSN":"0094-243X","issue":"1","journalAbbreviation":"AIP Conference Proceedings","note":"publisher: American Institute of Physics","page":"020023","source":"aip.scitation.org (Atypon)","title":"The relationship between strategic leadership and organization performance in Jordan industrial estates company","volume":"2016","author":[{"family":"Alhyasat","given":"Waleed Mohammad Kayed"},{"family":"Sharif","given":"Zainon Mat"}],"issued":{"date-parts":[["2018",9,26]]}}}],"schema":"https://github.com/citation-style-language/schema/raw/master/csl-citation.json"} </w:instrText>
      </w:r>
      <w:r w:rsidRPr="00C3471E">
        <w:fldChar w:fldCharType="separate"/>
      </w:r>
      <w:r w:rsidRPr="00C3471E">
        <w:t>Alhyasat &amp; Sharif, (2018)</w:t>
      </w:r>
      <w:r w:rsidRPr="00C3471E">
        <w:fldChar w:fldCharType="end"/>
      </w:r>
      <w:r w:rsidRPr="00C3471E">
        <w:t xml:space="preserve"> who conducted a study to determine the relationship between strategic leadership and organizational performance, strategic leadership was measured in terms of human capital and social capital. The study was conducted in Jordan industrial estates using simple random sampling to select 30 employees. Organizational performance was measured in terms of Return on Assets (ROA) and Return on Equity (ROE). The results of the study showed a positive significant relationship between strategic leadership and performance. The current study measured performance using </w:t>
      </w:r>
      <w:r w:rsidR="00312BE2">
        <w:t xml:space="preserve">the </w:t>
      </w:r>
      <w:r w:rsidRPr="00C3471E">
        <w:t xml:space="preserve">Balanced Score Card. </w:t>
      </w:r>
      <w:r w:rsidR="00312BE2">
        <w:t>The b</w:t>
      </w:r>
      <w:r w:rsidRPr="00C3471E">
        <w:t xml:space="preserve">alanced score card targeted non-financial performance since the HFYC is not a profit making organization. </w:t>
      </w:r>
    </w:p>
    <w:p w14:paraId="5284FB19" w14:textId="5F202756" w:rsidR="00C30D06" w:rsidRPr="00C3471E" w:rsidRDefault="00C30D06" w:rsidP="003D71EE">
      <w:pPr>
        <w:pStyle w:val="BodyText"/>
      </w:pPr>
      <w:r w:rsidRPr="00C3471E">
        <w:lastRenderedPageBreak/>
        <w:fldChar w:fldCharType="begin"/>
      </w:r>
      <w:r w:rsidRPr="00C3471E">
        <w:instrText xml:space="preserve"> ADDIN ZOTERO_ITEM CSL_CITATION {"citationID":"2NBOgkdZ","properties":{"formattedCitation":"(Rahman et al., 2018)","plainCitation":"(Rahman et al., 2018)","dontUpdate":true,"noteIndex":0},"citationItems":[{"id":171,"uris":["http://zotero.org/users/local/BBR7tdza/items/DCF8M9N2"],"uri":["http://zotero.org/users/local/BBR7tdza/items/DCF8M9N2"],"itemData":{"id":171,"type":"article-journal","abstract":"Article history: Received: July 21, 2018 Received in revised format: July 21, 2018 Accepted: September 9, 2018 Available online: September 9, 2018 This paper focuses on the impact of strategic leadership on operational strategy and organizational performance of the automobile industry in Malaysia with a particular focus on Proton (Perusahaan Otomobil Malaysia). Since the mid-1980s a growing body of research on leadership has focused on strategic leadership, in contrast to managerial and visionary leadership. It has focused on how leaders make decisions in the short term that guarantees long-term viability of the organization. Senior leaders also have the ability to align human resources in an effective way directly to the business strategy. This article focuses on how national car manufacturer, Proton, exercises strategic leadership to influence its operational strategy and performance. It examines both dependent and independent variables that influence on strategic leadership with implications for future research. © 2018 by the authors; licensee Growing Science, Canada","DOI":"10.5267/J.MSL.2018.9.006","source":"Semantic Scholar","title":"Impact of strategic leadership on organizational performance, strategic orientation and operational strategy","author":[{"family":"Rahman","given":"N. R."},{"family":"Othman","given":"Mohd Zainul Fithri"},{"family":"Yajid","given":"Mohd Shukri Ab"},{"family":"Rahman","given":"Siti Fatimah Abdul"},{"family":"Yaakob","given":"Abdul Malek"},{"family":"Masri","given":"Ridzuan"},{"family":"Ramli","given":"Suriana"},{"family":"Ibrahim","given":"Zairina"}],"issued":{"date-parts":[["2018"]]}}}],"schema":"https://github.com/citation-style-language/schema/raw/master/csl-citation.json"} </w:instrText>
      </w:r>
      <w:r w:rsidRPr="00C3471E">
        <w:fldChar w:fldCharType="separate"/>
      </w:r>
      <w:r w:rsidRPr="00C3471E">
        <w:t>Rahman et al., (2018)</w:t>
      </w:r>
      <w:r w:rsidRPr="00C3471E">
        <w:fldChar w:fldCharType="end"/>
      </w:r>
      <w:r w:rsidRPr="00C3471E">
        <w:t xml:space="preserve"> in their study to examine the association of strategic leadership with organizational performance of an automobile industry in Indonesia selected senior executives and chief executive officers as respondents. Performance measurement was done </w:t>
      </w:r>
      <w:r w:rsidR="00312BE2">
        <w:t xml:space="preserve">by considering the factors of </w:t>
      </w:r>
      <w:r w:rsidRPr="00C3471E">
        <w:t>autonomy, adaptive leadership, communication, processes and systems, knowledge and values to ensure consistency in their performance. Strategic leadership was measured in terms of action, coherence</w:t>
      </w:r>
      <w:r w:rsidR="00312BE2">
        <w:t>,</w:t>
      </w:r>
      <w:r w:rsidRPr="00C3471E">
        <w:t xml:space="preserve"> and discipline. The findings revealed a direct and positive relationship between strategic leadership and business performance.</w:t>
      </w:r>
    </w:p>
    <w:p w14:paraId="256DE42A" w14:textId="77777777" w:rsidR="00C30D06" w:rsidRPr="00C3471E" w:rsidRDefault="00C30D06" w:rsidP="003D71EE">
      <w:pPr>
        <w:pStyle w:val="BodyText"/>
      </w:pPr>
      <w:r w:rsidRPr="00C3471E">
        <w:fldChar w:fldCharType="begin"/>
      </w:r>
      <w:r w:rsidRPr="00C3471E">
        <w:instrText xml:space="preserve"> ADDIN ZOTERO_ITEM CSL_CITATION {"citationID":"bTelXntu","properties":{"formattedCitation":"(\\uc0\\u214{}zer &amp; T\\uc0\\u305{}naztepe, 2014b)","plainCitation":"(Özer &amp; Tınaztepe, 2014b)","dontUpdate":true,"noteIndex":0},"citationItems":[{"id":167,"uris":["http://zotero.org/users/local/BBR7tdza/items/2ST3V6VF"],"uri":["http://zotero.org/users/local/BBR7tdza/items/2ST3V6VF"],"itemData":{"id":167,"type":"article-journal","abstract":"Many studies suggested that a development of good leadership is one of the driving forces for the success of SMEs in the future, and evidences suggest that inadequate leadership and management skills as primary factors contributing towards the failure of SMEs (Razak, 2000, Davies et al., 2002). In this study, we examine to understand how these leaders have the greatest positive impact on firm performance. This study is significant since the outcomes will contribute to the body of knowledge in the field of leadership and SME's firm performance in Turkey. The aim in this study is to interrogate the strategic leadership in terms of different leadership styles and test the effect of them on performance. The study is applied to an export company in Turkey. The sample is consisted of white-collared members who are working in managerial and non-managerial job positions in different offices of the company. A total of 215 complete responses were used for analyses. In terms of hypothesis testing, the first hypothesis of the study is partially supported as only relationship-oriented and transformational leadership styles are significantly related to firm performance. As to the second hypothesis compared to other leadership styles transformational leadership has a stronger effect on firm performance. When the means of leadership styles are considered, it is clear that in three countries most common leadership style is relationship-oriented. This study can be repeated by increasing the number of participants. And also for further studies, to identify the effects of leadership styles on firm performance more precisely, the number of leadership styles may be increased.","container-title":"Procedia - Social and Behavioral Sciences","DOI":"10.1016/j.sbspro.2014.09.059","journalAbbreviation":"Procedia - Social and Behavioral Sciences","page":"778-784","source":"ResearchGate","title":"Effect of Strategic Leadership Styles on Firm Performance: A Study in a Turkish SME","title-short":"Effect of Strategic Leadership Styles on Firm Performance","volume":"150","author":[{"family":"Özer","given":"Funda"},{"family":"Tınaztepe","given":"Cihan"}],"issued":{"date-parts":[["2014",9,1]]}}}],"schema":"https://github.com/citation-style-language/schema/raw/master/csl-citation.json"} </w:instrText>
      </w:r>
      <w:r w:rsidRPr="00C3471E">
        <w:fldChar w:fldCharType="separate"/>
      </w:r>
      <w:r w:rsidRPr="00C3471E">
        <w:t>Özer &amp; Tınaztepe, (2014)</w:t>
      </w:r>
      <w:r w:rsidRPr="00C3471E">
        <w:fldChar w:fldCharType="end"/>
      </w:r>
      <w:r w:rsidRPr="00C3471E">
        <w:t xml:space="preserve"> studied strategic leadership in terms of different leadership styles on organizational performance in Turkey. They focused on transformational leadership, transactional leadership and laissez faire leadership. A total of 215 respondents from managerial and non-managerial positions responded to the questionnaires. Bass and Avolio’s Multifactor Leadership Questionnaire which contains 3 scales was used. Nine parameters adapted from </w:t>
      </w:r>
      <w:r w:rsidRPr="00C3471E">
        <w:fldChar w:fldCharType="begin"/>
      </w:r>
      <w:r w:rsidRPr="00C3471E">
        <w:instrText xml:space="preserve"> ADDIN ZOTERO_ITEM CSL_CITATION {"citationID":"m4HV6eex","properties":{"formattedCitation":"(Barringer &amp; Bluedorn, 1999)","plainCitation":"(Barringer &amp; Bluedorn, 1999)","dontUpdate":true,"noteIndex":0},"citationItems":[{"id":1463,"uris":["http://zotero.org/users/local/BBR7tdza/items/MJ8S6B4U"],"uri":["http://zotero.org/users/local/BBR7tdza/items/MJ8S6B4U"],"itemData":{"id":1463,"type":"article-journal","abstract":"This study examines the relationship between corporate entrepreneurship intensity and five specific strategic management practices in a sample of 169 U.S. manufacturing firms. The five strategic management practices include: scanning intensity, planning flexibility, planning horizon, locus of planning, and control attributes. The results of the study indicated a positive relationship between corporate entrepreneurship intensity and scanning intensity, planning flexibility, locus of planning, and strategic controls. The fine-grained nature of these results may be of practical use to firms that are trying to become more entrepreneurial and may help researchers better understand the subtleties of the interface between strategic management and corporate entrepreneurship. Copyright © 1999 John Wiley &amp; Sons, Ltd.","container-title":"Strategic Management Journal","DOI":"10.1002/(SICI)1097-0266(199905)20:5&lt;421::AID-SMJ30&gt;3.0.CO;2-O","ISSN":"1097-0266","issue":"5","language":"en","note":"_eprint: https://onlinelibrary.wiley.com/doi/pdf/10.1002/%28SICI%291097-0266%28199905%2920%3A5%3C421%3A%3AAID-SMJ30%3E3.0.CO%3B2-O","page":"421-444","source":"Wiley Online Library","title":"The relationship between corporate entrepreneurship and strategic management","volume":"20","author":[{"family":"Barringer","given":"Bruce R."},{"family":"Bluedorn","given":"Allen C."}],"issued":{"date-parts":[["1999"]]}}}],"schema":"https://github.com/citation-style-language/schema/raw/master/csl-citation.json"} </w:instrText>
      </w:r>
      <w:r w:rsidRPr="00C3471E">
        <w:fldChar w:fldCharType="separate"/>
      </w:r>
      <w:r w:rsidRPr="00C3471E">
        <w:t>Barringer &amp; Bluedorn, (1999)</w:t>
      </w:r>
      <w:r w:rsidRPr="00C3471E">
        <w:fldChar w:fldCharType="end"/>
      </w:r>
      <w:r w:rsidRPr="00C3471E">
        <w:t xml:space="preserve"> were used to measure the firm’s performance. Multiple and simple regression analyses were used for analysis. Compared to other leadership styles, transformational leadership had a stronger effect on firm performance</w:t>
      </w:r>
    </w:p>
    <w:p w14:paraId="03D6E65E" w14:textId="4C16B893" w:rsidR="00C30D06" w:rsidRPr="00C3471E" w:rsidRDefault="00C30D06" w:rsidP="003D71EE">
      <w:pPr>
        <w:pStyle w:val="BodyText"/>
      </w:pPr>
      <w:r w:rsidRPr="00C3471E">
        <w:fldChar w:fldCharType="begin"/>
      </w:r>
      <w:r w:rsidRPr="00C3471E">
        <w:instrText xml:space="preserve"> ADDIN ZOTERO_ITEM CSL_CITATION {"citationID":"kDgcSgAr","properties":{"formattedCitation":"(Onu et al., 2018)","plainCitation":"(Onu et al., 2018)","dontUpdate":true,"noteIndex":0},"citationItems":[{"id":158,"uris":["http://zotero.org/users/local/BBR7tdza/items/CLTPTZ7P"],"uri":["http://zotero.org/users/local/BBR7tdza/items/CLTPTZ7P"],"itemData":{"id":158,"type":"article-journal","abstract":"This paper dealt with the activities of strategists in the behavioural implementation of strategy and stated that the future of strategy is leadership. It contended that the activities of the strategists in leadership positions should be rather seen and appreciated from the standpoint of the varied strategic leadership activities at the beck and call of strategic leaders during turbulent times. This study examined the relationship between strategic leadership and organizational performance in selected manufacturing firms in Nigeria. Primary and secondary data were sourced for this study. Primary data were collected through administration of questionnaire to employees of 31 purposively selected companies out of 45 quoted manufacturing companies on the Nigerian Stock Exchange. Stratified random sampling technique was used in selecting respondents from these companies, using the three levels of management for stratification. The data generated was analyzed using descriptive and inferential statistics. The findings of the study show that strategic leadership have strong significant relationship with the organization performance of some selected manufacturing companies in Nigeria (r = 0.733, p&lt;0.05). Furthermore, the result also indicate a moderate linear relationship established between performance and:  ‘workforce understanding performance goals’ (r=0.386, p = .002); and, ‘rewards aligned with goals/creativity’ (r = 0.324, p = .002). The study recommends that boards of directors of organization should avoid high CEO turnover to allow for the minimum period of time required for implementation of strategic plans as well as manage new business strategies Keywords: Strategists, Strategy, Behavioural Implementation, Performance","container-title":"European Journal of Business and Management","ISSN":"2222-2839","issue":"25","language":"en","page":"76","source":"iiste.org","title":"Strategic Leadership and Organizational Performance in Nigeria: An Empirical Investigation","title-short":"Strategic Leadership and Organizational Performance in Nigeria","volume":"10","author":[{"family":"Onu","given":"C. A."},{"family":"Akinlabi","given":"B. H."},{"family":"Egbuta","given":"O."}],"issued":{"date-parts":[["2018"]]}}}],"schema":"https://github.com/citation-style-language/schema/raw/master/csl-citation.json"} </w:instrText>
      </w:r>
      <w:r w:rsidRPr="00C3471E">
        <w:fldChar w:fldCharType="separate"/>
      </w:r>
      <w:r w:rsidRPr="00C3471E">
        <w:t>Onu et al., (2018</w:t>
      </w:r>
      <w:r w:rsidRPr="00C3471E">
        <w:fldChar w:fldCharType="end"/>
      </w:r>
      <w:r w:rsidRPr="00C3471E">
        <w:t xml:space="preserve">) conducted a study to examine the relationship between strategic leadership and organizational performance in particular manufacturing industries from stock exchange in Nigeria. A total of 31 manufacturing firms were purposively selected and both primary and secondary data collected. Cross-sectional study design was used and study participants selected through stratification. Primary data was collected through administration of questionnaires of purposively selected 45 companies on the Nigerian stock exchange. Proportional sampling technique was used to identify the companies while stratified random sampling technique was used to select respondents from the companies, using the three levels of management for stratification. Data generated was analyzed using descriptive and inferential statistics. Data analysis was carried out using Pearson’s correlation test to determine the relationship between strategic leadership and performance. The study hence concluded that strategic leadership had a significant relationship with organizational performance. Since the study was conducted in a </w:t>
      </w:r>
      <w:r w:rsidR="00312BE2" w:rsidRPr="00C3471E">
        <w:t>profit-making</w:t>
      </w:r>
      <w:r w:rsidRPr="00C3471E">
        <w:t xml:space="preserve"> organization, it was recommended that a similar study to be conducted in a public organization which the current study is addressing. </w:t>
      </w:r>
    </w:p>
    <w:p w14:paraId="66506615" w14:textId="2DF243AE" w:rsidR="00C30D06" w:rsidRPr="00C3471E" w:rsidRDefault="00C30D06" w:rsidP="003D71EE">
      <w:pPr>
        <w:pStyle w:val="BodyText"/>
      </w:pPr>
      <w:r w:rsidRPr="00C3471E">
        <w:t>A study was conducted to investigate the link between strategic leadership practices and organizational performance in non-profit organizations in Kenya targeting Nairobi County</w:t>
      </w:r>
      <w:r w:rsidR="00350AAB">
        <w:t xml:space="preserve"> </w:t>
      </w:r>
      <w:r w:rsidRPr="00C3471E">
        <w:t>(</w:t>
      </w:r>
      <w:r w:rsidRPr="00C3471E">
        <w:fldChar w:fldCharType="begin"/>
      </w:r>
      <w:r w:rsidRPr="00C3471E">
        <w:instrText xml:space="preserve"> ADDIN ZOTERO_ITEM CSL_CITATION {"citationID":"ZN3LSRSS","properties":{"formattedCitation":"(Kitonga et al., 2016)","plainCitation":"(Kitonga et al., 2016)","dontUpdate":true,"noteIndex":0},"citationItems":[{"id":111,"uris":["http://zotero.org/users/local/BBR7tdza/items/PA7WP8PN"],"uri":["http://zotero.org/users/local/BBR7tdza/items/PA7WP8PN"],"itemData":{"id":111,"type":"article-journal","abstract":"This paper sought to examine the link between strategic leadership practices and organizational performance in not-for-profit organizations. A survey assessing strategic leadership practice and organizational performance was completed by managers representing 328 not-for-profit organizations in Nairobi County in Kenya. The study established a significant positive relationship between strategic leadership variables and organizational performance. The results found R value of 0.730 and R2 value of 0.532 that is 53.2% of corresponding change in the Organizational Performance of NFPs for every change explained by predictor variables. The findings demonstrate that if not-for-profit leaders use well the strategic leadership they are likely to improve their organizational performance significantly. This paper examined the practice of strategic leadership in not-for-profit organizations in Nairobi County in Kenya. Future research that seeks to replicate these findings is warranted. This paper proposes the study of strategic leadership as a way of enhancing not-for-profit organizational performance.","issue":"05","language":"en","page":"11","source":"Zotero","title":"Strategic Leadership And Organizational Performance In Not-For-Profit Organizations In Nairobi County In Kenya","volume":"5","author":[{"family":"Kitonga","given":"Daniel Mwendwa"},{"family":"Bichanga","given":"Walter Okibo"},{"family":"Muema","given":"Benjamin Kyalo"}],"issued":{"date-parts":[["2016"]]}}}],"schema":"https://github.com/citation-style-language/schema/raw/master/csl-citation.json"} </w:instrText>
      </w:r>
      <w:r w:rsidRPr="00C3471E">
        <w:fldChar w:fldCharType="separate"/>
      </w:r>
      <w:r w:rsidRPr="00C3471E">
        <w:t>Kitonga et al., 2016)</w:t>
      </w:r>
      <w:r w:rsidRPr="00C3471E">
        <w:fldChar w:fldCharType="end"/>
      </w:r>
      <w:r w:rsidRPr="00C3471E">
        <w:t>. The study adopted a mixed method and a total of 328 respondents were sampled from the top management. Strategic leadership was measured in terms of human capital, ethical practices</w:t>
      </w:r>
      <w:r w:rsidR="00312BE2">
        <w:t>,</w:t>
      </w:r>
      <w:r w:rsidRPr="00C3471E">
        <w:t xml:space="preserve"> and organizational control.</w:t>
      </w:r>
      <w:r w:rsidR="00350AAB">
        <w:t xml:space="preserve"> </w:t>
      </w:r>
      <w:r w:rsidRPr="00C3471E">
        <w:t xml:space="preserve">The study concluded that there’s a </w:t>
      </w:r>
      <w:r w:rsidRPr="00C3471E">
        <w:lastRenderedPageBreak/>
        <w:t>significant positive relationship between strategic leadership and organizational performance among the non-profit making organizations. The current study will focus on additional components of strategic leadership like determining strategic direction, exploiting and maintaining core competencies</w:t>
      </w:r>
      <w:r w:rsidR="00312BE2">
        <w:t>,</w:t>
      </w:r>
      <w:r w:rsidRPr="00C3471E">
        <w:t xml:space="preserve"> and sustaining an effective corporate culture. The current study targeted two other counties in addition to Nairobi </w:t>
      </w:r>
      <w:r w:rsidR="00312BE2" w:rsidRPr="00C3471E">
        <w:t>and</w:t>
      </w:r>
      <w:r w:rsidRPr="00C3471E">
        <w:t xml:space="preserve"> focused in the public health sector.</w:t>
      </w:r>
    </w:p>
    <w:p w14:paraId="35692DD7" w14:textId="498032C1" w:rsidR="00C30D06" w:rsidRPr="00C3471E" w:rsidRDefault="00C30D06" w:rsidP="003D71EE">
      <w:pPr>
        <w:pStyle w:val="BodyText"/>
      </w:pPr>
      <w:r w:rsidRPr="00C3471E">
        <w:t xml:space="preserve">A study was carried out to examine the association of strategic leadership with organizational performance of an automobile industry (Proton) in Malaysia </w:t>
      </w:r>
      <w:r w:rsidRPr="00C3471E">
        <w:fldChar w:fldCharType="begin"/>
      </w:r>
      <w:r w:rsidRPr="00C3471E">
        <w:instrText xml:space="preserve"> ADDIN ZOTERO_ITEM CSL_CITATION {"citationID":"iPQ4ljSg","properties":{"formattedCitation":"(Najmi et al., 2018)","plainCitation":"(Najmi et al., 2018)","dontUpdate":true,"noteIndex":0},"citationItems":[{"id":146,"uris":["http://zotero.org/users/local/BBR7tdza/items/EVJBPED4"],"uri":["http://zotero.org/users/local/BBR7tdza/items/EVJBPED4"],"itemData":{"id":146,"type":"article-journal","abstract":"Purpose\n              This study aims to examine and assess the effect of knowledge management and strategic leadership on performance of hospitals by using variables’ mediating effect of dynamic capability.\n            \n            \n              Design/methodology/approach\n              The population included in this study are all the elements of leadership, i.e. both structural and functional leaders at the four hospitals in Makassar [the central government (Dr Wahidin Sudiro Husodo), Regional General Hospital belonging to the Provincial Government of South Sulawesi (Hospital Labuang Baji and hospitals Hajj) and government hospitals (hospitals belonging Makassar City Government)]. The sample size resulting from the analysis tools included approximately 100 respondents. This research used both structural, i.e. structural equation modeling (SEM), and Sobel tests for assessing the mediation effects.\n            \n            \n              Findings\n              First, dynamic capabilities as a mediation variable in relationship between the knowledge management and performance of hospitals, indicates that higher knowledge management will result in improved hospital performance, if the mediated dynamic capability was also higher. Second, dynamic capabilities as the mediation in the r</w:instrText>
      </w:r>
      <w:r w:rsidRPr="00B9244F">
        <w:rPr>
          <w:lang w:val="es-PR"/>
        </w:rPr>
        <w:instrText xml:space="preserve">elationship between strategic leadership and hospital performance indicates that a higher strategic leadership will lead to improved hospital performance, if the mediated dynamic capability was also higher.\n            \n            \n              Originality/value\n              The results of previous studies on knowledge management in public sector organizations were not sufficiently clear. Moreover, the study of knowledge management in the health services industry also received less attention from previous researchers. This research attempts to fill the gap further by examining the influence of knowledge management on organizational dynamic capability and organizational performance of hospitals. The presence of the mediating variable dynamic capability also differentiates this study from previous studies.","container-title":"International Journal of Law and Management","DOI":"10.1108/IJLMA-01-2017-0004","ISSN":"1754-243X","issue":"2","journalAbbreviation":"IJLMA","language":"en","page":"517-529","source":"DOI.org (Crossref)","title":"Mediation effect of dynamic capability in the relationship between knowledge </w:instrText>
      </w:r>
      <w:r w:rsidRPr="00213602">
        <w:rPr>
          <w:lang w:val="es-PR"/>
        </w:rPr>
        <w:instrText xml:space="preserve">management and strategic leadership on organizational performance accountability","volume":"60","author":[{"family":"Najmi","given":"Kamariah"},{"family":"Kadir","given":"Abdul Rahman"},{"family":"Kadir","given":"Muh. Isa Ansari"}],"issued":{"date-parts":[["2018",3,12]]}}}],"schema":"https://github.com/citation-style-language/schema/raw/master/csl-citation.json"} </w:instrText>
      </w:r>
      <w:r w:rsidRPr="00C3471E">
        <w:fldChar w:fldCharType="separate"/>
      </w:r>
      <w:r w:rsidRPr="00213602">
        <w:rPr>
          <w:lang w:val="es-PR"/>
        </w:rPr>
        <w:t>(Najmi et al., 2018</w:t>
      </w:r>
      <w:r w:rsidRPr="00C3471E">
        <w:fldChar w:fldCharType="end"/>
      </w:r>
      <w:r w:rsidRPr="00213602">
        <w:rPr>
          <w:lang w:val="es-PR"/>
        </w:rPr>
        <w:t xml:space="preserve">; </w:t>
      </w:r>
      <w:r w:rsidRPr="00C3471E">
        <w:fldChar w:fldCharType="begin"/>
      </w:r>
      <w:r w:rsidRPr="00213602">
        <w:rPr>
          <w:lang w:val="es-PR"/>
        </w:rPr>
        <w:instrText xml:space="preserve"> ADDIN ZOTERO_ITEM CSL_CITATION {"citationID":"8E3jljTK","properties":{"formattedCitation":"(Rahman et al., 2018)","plainCitation":"(Rahman et al., 2018)","dontUpdate":true,"noteIndex":0},"citationItems":[{"id":171,"uris":["http://zotero.org/users/local/BBR7tdza/items/DCF8M9N2"],"uri":["http://zotero.org/users/local/BBR7tdza/items/DCF8M9N2"],"itemData":{"id":171,"type":"article-journal","abstract":"Article history: Received: July 21, 2018 Received in revised format: July 21, 2018 Accepted: September 9, 2018 Available online: September 9, 2018 This paper focuses on the impact of strategic leadership on operational strategy and organizational performance of th</w:instrText>
      </w:r>
      <w:r w:rsidRPr="00AF0638">
        <w:rPr>
          <w:lang w:val="es-PR"/>
        </w:rPr>
        <w:instrText xml:space="preserve">e automobile industry in Malaysia with a particular focus on Proton (Perusahaan Otomobil Malaysia). Since the mid-1980s a growing body of research on leadership has focused on strategic leadership, in contrast to managerial and visionary leadership. It has focused on how leaders make decisions in the short term that guarantees long-term viability of the organization. Senior leaders also have the ability to align human resources in an effective way directly to the business strategy. This article focuses on how national car manufacturer, Proton, exercises strategic leadership to influence its operational strategy and performance. It examines both dependent and independent variables that influence on strategic leadership with implications for future research. © 2018 by the authors; licensee Growing Science, Canada","DOI":"10.5267/J.MSL.2018.9.006","source":"Semantic Scholar","title":"Impact of strategic leadership on organizational performance, strategic orientation and operational strategy","author":[{"family":"Rahman","given":"N. R."},{"family":"Othman","given":"Mohd Zainul Fithri"},{"family":"Yajid","given":"Mohd Shukri Ab"},{"family":"Rahman","given":"Siti Fatimah Abdul"},{"family":"Yaakob","given":"Abdul Malek"},{"family":"Masri","given":"Ridzuan"},{"family":"Ramli","given":"Suriana"},{"family":"Ibrahim","given":"Zairina"}],"issued":{"date-parts":[["2018"]]}}}],"schema":"https://github.com/citation-style-language/schema/raw/master/csl-citation.json"} </w:instrText>
      </w:r>
      <w:r w:rsidRPr="00C3471E">
        <w:fldChar w:fldCharType="separate"/>
      </w:r>
      <w:r w:rsidRPr="00AF0638">
        <w:rPr>
          <w:lang w:val="es-PR"/>
        </w:rPr>
        <w:t>Rahman et al., 2018)</w:t>
      </w:r>
      <w:r w:rsidRPr="00C3471E">
        <w:fldChar w:fldCharType="end"/>
      </w:r>
      <w:r w:rsidRPr="00AF0638">
        <w:rPr>
          <w:lang w:val="es-PR"/>
        </w:rPr>
        <w:t>.</w:t>
      </w:r>
      <w:r w:rsidR="00350AAB" w:rsidRPr="00AF0638">
        <w:rPr>
          <w:lang w:val="es-PR"/>
        </w:rPr>
        <w:t xml:space="preserve"> </w:t>
      </w:r>
      <w:r w:rsidRPr="00464287">
        <w:rPr>
          <w:lang w:val="es-PR"/>
        </w:rPr>
        <w:t xml:space="preserve">A total </w:t>
      </w:r>
      <w:proofErr w:type="spellStart"/>
      <w:r w:rsidRPr="00464287">
        <w:rPr>
          <w:lang w:val="es-PR"/>
        </w:rPr>
        <w:t>of</w:t>
      </w:r>
      <w:proofErr w:type="spellEnd"/>
      <w:r w:rsidRPr="00464287">
        <w:rPr>
          <w:lang w:val="es-PR"/>
        </w:rPr>
        <w:t xml:space="preserve"> 400 </w:t>
      </w:r>
      <w:proofErr w:type="spellStart"/>
      <w:r w:rsidRPr="00464287">
        <w:rPr>
          <w:lang w:val="es-PR"/>
        </w:rPr>
        <w:t>questionnaires</w:t>
      </w:r>
      <w:proofErr w:type="spellEnd"/>
      <w:r w:rsidRPr="00464287">
        <w:rPr>
          <w:lang w:val="es-PR"/>
        </w:rPr>
        <w:t xml:space="preserve"> </w:t>
      </w:r>
      <w:proofErr w:type="spellStart"/>
      <w:r w:rsidRPr="00464287">
        <w:rPr>
          <w:lang w:val="es-PR"/>
        </w:rPr>
        <w:t>were</w:t>
      </w:r>
      <w:proofErr w:type="spellEnd"/>
      <w:r w:rsidRPr="00464287">
        <w:rPr>
          <w:lang w:val="es-PR"/>
        </w:rPr>
        <w:t xml:space="preserve"> </w:t>
      </w:r>
      <w:proofErr w:type="spellStart"/>
      <w:r w:rsidRPr="00464287">
        <w:rPr>
          <w:lang w:val="es-PR"/>
        </w:rPr>
        <w:t>distributed</w:t>
      </w:r>
      <w:proofErr w:type="spellEnd"/>
      <w:r w:rsidRPr="00464287">
        <w:rPr>
          <w:lang w:val="es-PR"/>
        </w:rPr>
        <w:t xml:space="preserve"> </w:t>
      </w:r>
      <w:proofErr w:type="spellStart"/>
      <w:r w:rsidRPr="00464287">
        <w:rPr>
          <w:lang w:val="es-PR"/>
        </w:rPr>
        <w:t>to</w:t>
      </w:r>
      <w:proofErr w:type="spellEnd"/>
      <w:r w:rsidR="00627976">
        <w:rPr>
          <w:lang w:val="es-PR"/>
        </w:rPr>
        <w:t xml:space="preserve"> </w:t>
      </w:r>
      <w:proofErr w:type="spellStart"/>
      <w:r w:rsidR="00627976">
        <w:rPr>
          <w:lang w:val="es-PR"/>
        </w:rPr>
        <w:t>the</w:t>
      </w:r>
      <w:proofErr w:type="spellEnd"/>
      <w:r w:rsidRPr="00464287">
        <w:rPr>
          <w:lang w:val="es-PR"/>
        </w:rPr>
        <w:t xml:space="preserve"> </w:t>
      </w:r>
      <w:proofErr w:type="spellStart"/>
      <w:r w:rsidRPr="00464287">
        <w:rPr>
          <w:lang w:val="es-PR"/>
        </w:rPr>
        <w:t>selected</w:t>
      </w:r>
      <w:proofErr w:type="spellEnd"/>
      <w:r w:rsidRPr="00464287">
        <w:rPr>
          <w:lang w:val="es-PR"/>
        </w:rPr>
        <w:t xml:space="preserve"> senior executives, </w:t>
      </w:r>
      <w:proofErr w:type="spellStart"/>
      <w:r w:rsidRPr="00464287">
        <w:rPr>
          <w:lang w:val="es-PR"/>
        </w:rPr>
        <w:t>chief</w:t>
      </w:r>
      <w:proofErr w:type="spellEnd"/>
      <w:r w:rsidRPr="00464287">
        <w:rPr>
          <w:lang w:val="es-PR"/>
        </w:rPr>
        <w:t xml:space="preserve"> executive </w:t>
      </w:r>
      <w:proofErr w:type="spellStart"/>
      <w:r w:rsidRPr="00464287">
        <w:rPr>
          <w:lang w:val="es-PR"/>
        </w:rPr>
        <w:t>officers</w:t>
      </w:r>
      <w:proofErr w:type="spellEnd"/>
      <w:r w:rsidRPr="00464287">
        <w:rPr>
          <w:lang w:val="es-PR"/>
        </w:rPr>
        <w:t xml:space="preserve"> and </w:t>
      </w:r>
      <w:proofErr w:type="spellStart"/>
      <w:r w:rsidRPr="00464287">
        <w:rPr>
          <w:lang w:val="es-PR"/>
        </w:rPr>
        <w:t>members</w:t>
      </w:r>
      <w:proofErr w:type="spellEnd"/>
      <w:r w:rsidRPr="00464287">
        <w:rPr>
          <w:lang w:val="es-PR"/>
        </w:rPr>
        <w:t xml:space="preserve"> </w:t>
      </w:r>
      <w:proofErr w:type="spellStart"/>
      <w:r w:rsidRPr="00464287">
        <w:rPr>
          <w:lang w:val="es-PR"/>
        </w:rPr>
        <w:t>of</w:t>
      </w:r>
      <w:proofErr w:type="spellEnd"/>
      <w:r w:rsidRPr="00464287">
        <w:rPr>
          <w:lang w:val="es-PR"/>
        </w:rPr>
        <w:t xml:space="preserve"> </w:t>
      </w:r>
      <w:proofErr w:type="spellStart"/>
      <w:r w:rsidRPr="00464287">
        <w:rPr>
          <w:lang w:val="es-PR"/>
        </w:rPr>
        <w:t>the</w:t>
      </w:r>
      <w:proofErr w:type="spellEnd"/>
      <w:r w:rsidRPr="00464287">
        <w:rPr>
          <w:lang w:val="es-PR"/>
        </w:rPr>
        <w:t xml:space="preserve"> senior executive </w:t>
      </w:r>
      <w:proofErr w:type="spellStart"/>
      <w:r w:rsidRPr="00464287">
        <w:rPr>
          <w:lang w:val="es-PR"/>
        </w:rPr>
        <w:t>group</w:t>
      </w:r>
      <w:proofErr w:type="spellEnd"/>
      <w:r w:rsidRPr="00464287">
        <w:rPr>
          <w:lang w:val="es-PR"/>
        </w:rPr>
        <w:t xml:space="preserve"> and </w:t>
      </w:r>
      <w:proofErr w:type="spellStart"/>
      <w:r w:rsidRPr="00464287">
        <w:rPr>
          <w:lang w:val="es-PR"/>
        </w:rPr>
        <w:t>there</w:t>
      </w:r>
      <w:proofErr w:type="spellEnd"/>
      <w:r w:rsidRPr="00464287">
        <w:rPr>
          <w:lang w:val="es-PR"/>
        </w:rPr>
        <w:t xml:space="preserve"> </w:t>
      </w:r>
      <w:proofErr w:type="spellStart"/>
      <w:r w:rsidRPr="00464287">
        <w:rPr>
          <w:lang w:val="es-PR"/>
        </w:rPr>
        <w:t>was</w:t>
      </w:r>
      <w:proofErr w:type="spellEnd"/>
      <w:r w:rsidRPr="00464287">
        <w:rPr>
          <w:lang w:val="es-PR"/>
        </w:rPr>
        <w:t xml:space="preserve"> a response </w:t>
      </w:r>
      <w:proofErr w:type="spellStart"/>
      <w:r w:rsidRPr="00464287">
        <w:rPr>
          <w:lang w:val="es-PR"/>
        </w:rPr>
        <w:t>of</w:t>
      </w:r>
      <w:proofErr w:type="spellEnd"/>
      <w:r w:rsidRPr="00464287">
        <w:rPr>
          <w:lang w:val="es-PR"/>
        </w:rPr>
        <w:t xml:space="preserve"> 24%. </w:t>
      </w:r>
      <w:r w:rsidRPr="00C3471E">
        <w:t>Performance was measured by self-reported performance which include</w:t>
      </w:r>
      <w:r w:rsidR="00312BE2">
        <w:t>d</w:t>
      </w:r>
      <w:r w:rsidRPr="00C3471E">
        <w:t>: autonomy, adaptive leadership, communication, processes and systems, knowledge</w:t>
      </w:r>
      <w:r w:rsidR="00312BE2">
        <w:t>,</w:t>
      </w:r>
      <w:r w:rsidRPr="00C3471E">
        <w:t xml:space="preserve"> and values to ensure consistency in their performance. Strategic leadership was measured in terms of action, coherence</w:t>
      </w:r>
      <w:r w:rsidR="00312BE2">
        <w:t>,</w:t>
      </w:r>
      <w:r w:rsidRPr="00C3471E">
        <w:t xml:space="preserve"> and discipline. The findings revealed a direct and positive relationship between strategic leadership and business performance.</w:t>
      </w:r>
    </w:p>
    <w:tbl>
      <w:tblPr>
        <w:tblStyle w:val="TableGrid"/>
        <w:tblW w:w="0" w:type="auto"/>
        <w:tblLook w:val="04A0" w:firstRow="1" w:lastRow="0" w:firstColumn="1" w:lastColumn="0" w:noHBand="0" w:noVBand="1"/>
      </w:tblPr>
      <w:tblGrid>
        <w:gridCol w:w="256"/>
        <w:gridCol w:w="2466"/>
        <w:gridCol w:w="3495"/>
        <w:gridCol w:w="2523"/>
        <w:gridCol w:w="279"/>
      </w:tblGrid>
      <w:tr w:rsidR="009D5DB6" w14:paraId="7D2B7B6B" w14:textId="77777777" w:rsidTr="009D5DB6">
        <w:tc>
          <w:tcPr>
            <w:tcW w:w="10459" w:type="dxa"/>
            <w:gridSpan w:val="5"/>
            <w:tcBorders>
              <w:bottom w:val="nil"/>
            </w:tcBorders>
          </w:tcPr>
          <w:p w14:paraId="24877F4D" w14:textId="77777777" w:rsidR="009D5DB6" w:rsidRDefault="009D5DB6" w:rsidP="009D5DB6">
            <w:pPr>
              <w:pStyle w:val="BodyText"/>
              <w:spacing w:line="240" w:lineRule="auto"/>
            </w:pPr>
          </w:p>
        </w:tc>
      </w:tr>
      <w:tr w:rsidR="009D5DB6" w14:paraId="62289D9A" w14:textId="77777777" w:rsidTr="009D5DB6">
        <w:tc>
          <w:tcPr>
            <w:tcW w:w="10459" w:type="dxa"/>
            <w:gridSpan w:val="5"/>
            <w:tcBorders>
              <w:top w:val="nil"/>
              <w:bottom w:val="nil"/>
            </w:tcBorders>
          </w:tcPr>
          <w:p w14:paraId="30EF29F0" w14:textId="1FEDD999" w:rsidR="009D5DB6" w:rsidRDefault="009D5DB6" w:rsidP="0029170C">
            <w:pPr>
              <w:pStyle w:val="TableHead"/>
              <w:spacing w:before="0"/>
            </w:pPr>
            <w:r w:rsidRPr="00C3471E">
              <w:t>CONCEPTUAL FRAMEWORK</w:t>
            </w:r>
          </w:p>
        </w:tc>
      </w:tr>
      <w:tr w:rsidR="009D5DB6" w14:paraId="7FD4529C" w14:textId="77777777" w:rsidTr="001F4CB6">
        <w:tc>
          <w:tcPr>
            <w:tcW w:w="265" w:type="dxa"/>
            <w:tcBorders>
              <w:top w:val="nil"/>
              <w:bottom w:val="nil"/>
              <w:right w:val="single" w:sz="4" w:space="0" w:color="auto"/>
            </w:tcBorders>
          </w:tcPr>
          <w:p w14:paraId="4B32FD61" w14:textId="77777777" w:rsidR="009D5DB6" w:rsidRDefault="009D5DB6" w:rsidP="009D5DB6">
            <w:pPr>
              <w:pStyle w:val="TableBody"/>
            </w:pPr>
          </w:p>
        </w:tc>
        <w:tc>
          <w:tcPr>
            <w:tcW w:w="2790" w:type="dxa"/>
            <w:tcBorders>
              <w:top w:val="single" w:sz="4" w:space="0" w:color="auto"/>
              <w:left w:val="single" w:sz="4" w:space="0" w:color="auto"/>
              <w:bottom w:val="single" w:sz="4" w:space="0" w:color="auto"/>
              <w:right w:val="single" w:sz="4" w:space="0" w:color="auto"/>
            </w:tcBorders>
          </w:tcPr>
          <w:p w14:paraId="7E2F434F" w14:textId="6D2F72EA" w:rsidR="009D5DB6" w:rsidRPr="009D5DB6" w:rsidRDefault="009D5DB6" w:rsidP="009D5DB6">
            <w:pPr>
              <w:pStyle w:val="TableBody"/>
              <w:jc w:val="center"/>
              <w:rPr>
                <w:b/>
                <w:bCs/>
              </w:rPr>
            </w:pPr>
            <w:r w:rsidRPr="005F0084">
              <w:rPr>
                <w:b/>
                <w:bCs/>
              </w:rPr>
              <w:t>Strategic leadership practices</w:t>
            </w:r>
            <w:r>
              <w:rPr>
                <w:b/>
                <w:bCs/>
              </w:rPr>
              <w:br/>
            </w:r>
            <w:r w:rsidRPr="005F0084">
              <w:rPr>
                <w:b/>
                <w:bCs/>
              </w:rPr>
              <w:t>(IV)</w:t>
            </w:r>
          </w:p>
        </w:tc>
        <w:tc>
          <w:tcPr>
            <w:tcW w:w="4320" w:type="dxa"/>
            <w:tcBorders>
              <w:top w:val="nil"/>
              <w:left w:val="single" w:sz="4" w:space="0" w:color="auto"/>
              <w:bottom w:val="nil"/>
              <w:right w:val="single" w:sz="4" w:space="0" w:color="auto"/>
            </w:tcBorders>
            <w:vAlign w:val="center"/>
          </w:tcPr>
          <w:p w14:paraId="76361C11" w14:textId="5287B344" w:rsidR="009D5DB6" w:rsidRPr="009D5DB6" w:rsidRDefault="0029170C" w:rsidP="0029170C">
            <w:pPr>
              <w:pStyle w:val="TableBody"/>
              <w:jc w:val="right"/>
              <w:rPr>
                <w:b/>
                <w:bCs/>
              </w:rPr>
            </w:pPr>
            <w:r>
              <w:rPr>
                <w:b/>
                <w:bCs/>
                <w:noProof/>
              </w:rPr>
              <mc:AlternateContent>
                <mc:Choice Requires="wps">
                  <w:drawing>
                    <wp:anchor distT="0" distB="0" distL="114300" distR="114300" simplePos="0" relativeHeight="251724800" behindDoc="0" locked="0" layoutInCell="1" allowOverlap="1" wp14:anchorId="3AF52C71" wp14:editId="0772B97D">
                      <wp:simplePos x="0" y="0"/>
                      <wp:positionH relativeFrom="column">
                        <wp:posOffset>2540</wp:posOffset>
                      </wp:positionH>
                      <wp:positionV relativeFrom="paragraph">
                        <wp:posOffset>270510</wp:posOffset>
                      </wp:positionV>
                      <wp:extent cx="2113280" cy="0"/>
                      <wp:effectExtent l="0" t="76200" r="20320" b="95250"/>
                      <wp:wrapNone/>
                      <wp:docPr id="528" name="Straight Arrow Connector 528"/>
                      <wp:cNvGraphicFramePr/>
                      <a:graphic xmlns:a="http://schemas.openxmlformats.org/drawingml/2006/main">
                        <a:graphicData uri="http://schemas.microsoft.com/office/word/2010/wordprocessingShape">
                          <wps:wsp>
                            <wps:cNvCnPr/>
                            <wps:spPr>
                              <a:xfrm>
                                <a:off x="0" y="0"/>
                                <a:ext cx="21132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DFF689" id="Straight Arrow Connector 528" o:spid="_x0000_s1026" type="#_x0000_t32" style="position:absolute;margin-left:.2pt;margin-top:21.3pt;width:166.4pt;height: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" strokecolor="black [3213]">
                      <v:stroke endarrow="block"/>
                    </v:shape>
                  </w:pict>
                </mc:Fallback>
              </mc:AlternateContent>
            </w:r>
            <w:r w:rsidR="009D5DB6" w:rsidRPr="009D5DB6">
              <w:rPr>
                <w:b/>
                <w:bCs/>
              </w:rPr>
              <w:t>H</w:t>
            </w:r>
            <w:r w:rsidR="009D5DB6" w:rsidRPr="009D5DB6">
              <w:rPr>
                <w:b/>
                <w:bCs/>
                <w:vertAlign w:val="subscript"/>
              </w:rPr>
              <w:t>1</w:t>
            </w:r>
          </w:p>
        </w:tc>
        <w:tc>
          <w:tcPr>
            <w:tcW w:w="2790" w:type="dxa"/>
            <w:tcBorders>
              <w:top w:val="single" w:sz="4" w:space="0" w:color="auto"/>
              <w:left w:val="single" w:sz="4" w:space="0" w:color="auto"/>
              <w:bottom w:val="single" w:sz="4" w:space="0" w:color="auto"/>
              <w:right w:val="single" w:sz="4" w:space="0" w:color="auto"/>
            </w:tcBorders>
          </w:tcPr>
          <w:p w14:paraId="14DFA772" w14:textId="678B9F8B" w:rsidR="009D5DB6" w:rsidRPr="009D5DB6" w:rsidRDefault="009D5DB6" w:rsidP="009D5DB6">
            <w:pPr>
              <w:pStyle w:val="TableBody"/>
              <w:jc w:val="center"/>
              <w:rPr>
                <w:b/>
                <w:bCs/>
              </w:rPr>
            </w:pPr>
            <w:r w:rsidRPr="009D5DB6">
              <w:rPr>
                <w:b/>
                <w:bCs/>
              </w:rPr>
              <w:t xml:space="preserve">Performance of health facility-based youth </w:t>
            </w:r>
            <w:proofErr w:type="spellStart"/>
            <w:r w:rsidRPr="009D5DB6">
              <w:rPr>
                <w:b/>
                <w:bCs/>
              </w:rPr>
              <w:t>centres</w:t>
            </w:r>
            <w:proofErr w:type="spellEnd"/>
            <w:r>
              <w:rPr>
                <w:b/>
                <w:bCs/>
              </w:rPr>
              <w:br/>
            </w:r>
            <w:r w:rsidRPr="009D5DB6">
              <w:rPr>
                <w:b/>
                <w:bCs/>
              </w:rPr>
              <w:t>(DV)</w:t>
            </w:r>
          </w:p>
        </w:tc>
        <w:tc>
          <w:tcPr>
            <w:tcW w:w="294" w:type="dxa"/>
            <w:tcBorders>
              <w:top w:val="nil"/>
              <w:left w:val="single" w:sz="4" w:space="0" w:color="auto"/>
              <w:bottom w:val="nil"/>
            </w:tcBorders>
          </w:tcPr>
          <w:p w14:paraId="63279036" w14:textId="77777777" w:rsidR="009D5DB6" w:rsidRDefault="009D5DB6" w:rsidP="009D5DB6">
            <w:pPr>
              <w:pStyle w:val="TableBody"/>
            </w:pPr>
          </w:p>
        </w:tc>
      </w:tr>
      <w:tr w:rsidR="009D5DB6" w14:paraId="7AB63768" w14:textId="77777777" w:rsidTr="009D5DB6">
        <w:tc>
          <w:tcPr>
            <w:tcW w:w="10459" w:type="dxa"/>
            <w:gridSpan w:val="5"/>
            <w:tcBorders>
              <w:top w:val="nil"/>
            </w:tcBorders>
          </w:tcPr>
          <w:p w14:paraId="0E3AA41A" w14:textId="7D8C1F8B" w:rsidR="009D5DB6" w:rsidRDefault="009D5DB6" w:rsidP="009D5DB6">
            <w:pPr>
              <w:pStyle w:val="BodyText"/>
              <w:spacing w:line="240" w:lineRule="auto"/>
            </w:pPr>
          </w:p>
        </w:tc>
      </w:tr>
    </w:tbl>
    <w:p w14:paraId="0768F4D7" w14:textId="728970FB" w:rsidR="00312BE2" w:rsidRPr="007862F3" w:rsidRDefault="00312BE2" w:rsidP="008C7D87">
      <w:pPr>
        <w:pStyle w:val="FigureNoTitle"/>
        <w:rPr>
          <w:lang w:eastAsia="ja-JP"/>
        </w:rPr>
      </w:pPr>
      <w:r w:rsidRPr="007862F3">
        <w:rPr>
          <w:rFonts w:hint="eastAsia"/>
          <w:lang w:eastAsia="ja-JP"/>
        </w:rPr>
        <w:t>F</w:t>
      </w:r>
      <w:r w:rsidRPr="007862F3">
        <w:rPr>
          <w:lang w:eastAsia="ja-JP"/>
        </w:rPr>
        <w:t>igure 1: Conceptual Framework</w:t>
      </w:r>
    </w:p>
    <w:p w14:paraId="562D267F" w14:textId="23ED386F" w:rsidR="00C30D06" w:rsidRDefault="00C30D06" w:rsidP="009D5DB6">
      <w:pPr>
        <w:pStyle w:val="BodyText"/>
      </w:pPr>
      <w:r w:rsidRPr="007862F3">
        <w:t>Figure 1 above shows the relationship between the independent variable</w:t>
      </w:r>
      <w:r w:rsidR="007862F3">
        <w:t xml:space="preserve">, </w:t>
      </w:r>
      <w:r w:rsidRPr="007862F3">
        <w:t>strategic leadership practices</w:t>
      </w:r>
      <w:r w:rsidR="007862F3">
        <w:t xml:space="preserve">, </w:t>
      </w:r>
      <w:r w:rsidRPr="007862F3">
        <w:t>and the dependent variable</w:t>
      </w:r>
      <w:r w:rsidR="007862F3">
        <w:t xml:space="preserve">, </w:t>
      </w:r>
      <w:r w:rsidRPr="007862F3">
        <w:t xml:space="preserve">performance of health facility-based youth </w:t>
      </w:r>
      <w:proofErr w:type="spellStart"/>
      <w:r w:rsidRPr="007862F3">
        <w:t>centres</w:t>
      </w:r>
      <w:proofErr w:type="spellEnd"/>
      <w:r w:rsidR="007862F3">
        <w:t xml:space="preserve">. </w:t>
      </w:r>
    </w:p>
    <w:p w14:paraId="73042947" w14:textId="77777777" w:rsidR="009C4605" w:rsidRDefault="009C4605">
      <w:pPr>
        <w:spacing w:line="276" w:lineRule="auto"/>
        <w:jc w:val="left"/>
        <w:rPr>
          <w:b/>
          <w:iCs/>
          <w:szCs w:val="24"/>
        </w:rPr>
      </w:pPr>
      <w:bookmarkStart w:id="5" w:name="_Toc76948417"/>
      <w:r>
        <w:br w:type="page"/>
      </w:r>
    </w:p>
    <w:p w14:paraId="1D2AAC3B" w14:textId="2FB2A22B" w:rsidR="00C30D06" w:rsidRPr="00C3471E" w:rsidRDefault="00C30D06" w:rsidP="009D5DB6">
      <w:pPr>
        <w:pStyle w:val="TableNoTitle"/>
      </w:pPr>
      <w:r w:rsidRPr="00C3471E">
        <w:lastRenderedPageBreak/>
        <w:t>Table 1: Operationalization of Variables</w:t>
      </w:r>
      <w:bookmarkEnd w:id="5"/>
    </w:p>
    <w:tbl>
      <w:tblPr>
        <w:tblW w:w="5000" w:type="pct"/>
        <w:tblBorders>
          <w:top w:val="single" w:sz="4" w:space="0" w:color="7F7F7F"/>
          <w:bottom w:val="single" w:sz="4" w:space="0" w:color="7F7F7F"/>
        </w:tblBorders>
        <w:tblLayout w:type="fixed"/>
        <w:tblLook w:val="04A0" w:firstRow="1" w:lastRow="0" w:firstColumn="1" w:lastColumn="0" w:noHBand="0" w:noVBand="1"/>
      </w:tblPr>
      <w:tblGrid>
        <w:gridCol w:w="1825"/>
        <w:gridCol w:w="3091"/>
        <w:gridCol w:w="1877"/>
        <w:gridCol w:w="2236"/>
      </w:tblGrid>
      <w:tr w:rsidR="00C30D06" w:rsidRPr="00C3471E" w14:paraId="290F6621" w14:textId="77777777" w:rsidTr="001F4CB6">
        <w:tc>
          <w:tcPr>
            <w:tcW w:w="1908" w:type="dxa"/>
            <w:tcBorders>
              <w:top w:val="single" w:sz="4" w:space="0" w:color="auto"/>
              <w:bottom w:val="single" w:sz="4" w:space="0" w:color="auto"/>
            </w:tcBorders>
            <w:shd w:val="clear" w:color="auto" w:fill="auto"/>
            <w:hideMark/>
          </w:tcPr>
          <w:p w14:paraId="091E21F6" w14:textId="77777777" w:rsidR="00C30D06" w:rsidRPr="00C3471E" w:rsidRDefault="00C30D06" w:rsidP="009D5DB6">
            <w:pPr>
              <w:pStyle w:val="TableHead"/>
              <w:rPr>
                <w:rFonts w:eastAsia="SimSun"/>
              </w:rPr>
            </w:pPr>
            <w:r w:rsidRPr="00C3471E">
              <w:t>Variable</w:t>
            </w:r>
          </w:p>
        </w:tc>
        <w:tc>
          <w:tcPr>
            <w:tcW w:w="3240" w:type="dxa"/>
            <w:tcBorders>
              <w:top w:val="single" w:sz="4" w:space="0" w:color="auto"/>
              <w:bottom w:val="single" w:sz="4" w:space="0" w:color="auto"/>
            </w:tcBorders>
            <w:shd w:val="clear" w:color="auto" w:fill="auto"/>
          </w:tcPr>
          <w:p w14:paraId="64099BA1" w14:textId="77777777" w:rsidR="00C30D06" w:rsidRPr="00C3471E" w:rsidRDefault="00C30D06" w:rsidP="009D5DB6">
            <w:pPr>
              <w:pStyle w:val="TableHead"/>
            </w:pPr>
            <w:r w:rsidRPr="00C3471E">
              <w:t>Indicators</w:t>
            </w:r>
          </w:p>
        </w:tc>
        <w:tc>
          <w:tcPr>
            <w:tcW w:w="1962" w:type="dxa"/>
            <w:tcBorders>
              <w:top w:val="single" w:sz="4" w:space="0" w:color="auto"/>
              <w:bottom w:val="single" w:sz="4" w:space="0" w:color="auto"/>
            </w:tcBorders>
            <w:shd w:val="clear" w:color="auto" w:fill="auto"/>
          </w:tcPr>
          <w:p w14:paraId="5FA45158" w14:textId="77777777" w:rsidR="00C30D06" w:rsidRPr="00C3471E" w:rsidRDefault="00C30D06" w:rsidP="009D5DB6">
            <w:pPr>
              <w:pStyle w:val="TableHead"/>
              <w:rPr>
                <w:rFonts w:eastAsia="SimSun"/>
              </w:rPr>
            </w:pPr>
            <w:r w:rsidRPr="00C3471E">
              <w:rPr>
                <w:rFonts w:eastAsia="SimSun"/>
              </w:rPr>
              <w:t>Measurement scale</w:t>
            </w:r>
          </w:p>
        </w:tc>
        <w:tc>
          <w:tcPr>
            <w:tcW w:w="2340" w:type="dxa"/>
            <w:tcBorders>
              <w:top w:val="single" w:sz="4" w:space="0" w:color="auto"/>
              <w:bottom w:val="single" w:sz="4" w:space="0" w:color="auto"/>
            </w:tcBorders>
            <w:shd w:val="clear" w:color="auto" w:fill="auto"/>
            <w:hideMark/>
          </w:tcPr>
          <w:p w14:paraId="3DD17F5A" w14:textId="77777777" w:rsidR="00C30D06" w:rsidRPr="00C3471E" w:rsidRDefault="00C30D06" w:rsidP="009D5DB6">
            <w:pPr>
              <w:pStyle w:val="TableHead"/>
              <w:rPr>
                <w:rFonts w:eastAsia="SimSun"/>
              </w:rPr>
            </w:pPr>
            <w:r w:rsidRPr="00C3471E">
              <w:t>Tools of Analysis</w:t>
            </w:r>
          </w:p>
        </w:tc>
      </w:tr>
      <w:tr w:rsidR="00C30D06" w:rsidRPr="00C3471E" w14:paraId="08A23CE4" w14:textId="77777777" w:rsidTr="00F11926">
        <w:tc>
          <w:tcPr>
            <w:tcW w:w="1908" w:type="dxa"/>
            <w:tcBorders>
              <w:top w:val="single" w:sz="4" w:space="0" w:color="auto"/>
              <w:bottom w:val="nil"/>
            </w:tcBorders>
            <w:shd w:val="clear" w:color="auto" w:fill="auto"/>
            <w:hideMark/>
          </w:tcPr>
          <w:p w14:paraId="4ECDCFF0" w14:textId="77777777" w:rsidR="00C30D06" w:rsidRPr="00C3471E" w:rsidRDefault="00C30D06" w:rsidP="003F077F">
            <w:pPr>
              <w:pStyle w:val="TableBody"/>
              <w:rPr>
                <w:rFonts w:eastAsia="SimSun"/>
                <w:b/>
                <w:bCs/>
              </w:rPr>
            </w:pPr>
            <w:r w:rsidRPr="00C3471E">
              <w:t xml:space="preserve">Strategic leadership practices </w:t>
            </w:r>
          </w:p>
        </w:tc>
        <w:tc>
          <w:tcPr>
            <w:tcW w:w="3240" w:type="dxa"/>
            <w:tcBorders>
              <w:top w:val="single" w:sz="4" w:space="0" w:color="auto"/>
              <w:bottom w:val="nil"/>
            </w:tcBorders>
            <w:shd w:val="clear" w:color="auto" w:fill="auto"/>
          </w:tcPr>
          <w:p w14:paraId="48AEFCC2" w14:textId="77777777" w:rsidR="00C30D06" w:rsidRPr="00C3471E" w:rsidRDefault="00C30D06" w:rsidP="003F077F">
            <w:pPr>
              <w:pStyle w:val="TableBullet"/>
              <w:rPr>
                <w:rFonts w:eastAsia="SimSun"/>
                <w:b/>
              </w:rPr>
            </w:pPr>
            <w:r w:rsidRPr="00C3471E">
              <w:t>Strategic direction</w:t>
            </w:r>
          </w:p>
          <w:p w14:paraId="7C237EC2" w14:textId="77777777" w:rsidR="00C30D06" w:rsidRPr="00C3471E" w:rsidRDefault="00C30D06" w:rsidP="003F077F">
            <w:pPr>
              <w:pStyle w:val="TableBullet"/>
              <w:rPr>
                <w:rFonts w:eastAsia="SimSun"/>
                <w:b/>
              </w:rPr>
            </w:pPr>
            <w:r w:rsidRPr="00C3471E">
              <w:t>ethical practices</w:t>
            </w:r>
          </w:p>
          <w:p w14:paraId="78C2C1F9" w14:textId="77777777" w:rsidR="00C30D06" w:rsidRPr="00C3471E" w:rsidRDefault="00C30D06" w:rsidP="003F077F">
            <w:pPr>
              <w:pStyle w:val="TableBullet"/>
              <w:rPr>
                <w:rFonts w:eastAsia="SimSun"/>
                <w:b/>
              </w:rPr>
            </w:pPr>
            <w:r w:rsidRPr="00C3471E">
              <w:t>core competences</w:t>
            </w:r>
          </w:p>
          <w:p w14:paraId="62986411" w14:textId="77777777" w:rsidR="00C30D06" w:rsidRPr="00C3471E" w:rsidRDefault="00C30D06" w:rsidP="003F077F">
            <w:pPr>
              <w:pStyle w:val="TableBullet"/>
              <w:rPr>
                <w:rFonts w:eastAsia="SimSun"/>
                <w:b/>
              </w:rPr>
            </w:pPr>
            <w:r w:rsidRPr="00C3471E">
              <w:t>Human Capital</w:t>
            </w:r>
          </w:p>
          <w:p w14:paraId="0B43CEB3" w14:textId="77777777" w:rsidR="00C30D06" w:rsidRPr="00C3471E" w:rsidRDefault="00C30D06" w:rsidP="003F077F">
            <w:pPr>
              <w:pStyle w:val="TableBullet"/>
              <w:rPr>
                <w:b/>
              </w:rPr>
            </w:pPr>
            <w:r w:rsidRPr="00C3471E">
              <w:t>Corporate culture</w:t>
            </w:r>
          </w:p>
          <w:p w14:paraId="435D596E" w14:textId="77777777" w:rsidR="00C30D06" w:rsidRPr="00C3471E" w:rsidRDefault="00C30D06" w:rsidP="003F077F">
            <w:pPr>
              <w:pStyle w:val="TableBullet"/>
              <w:rPr>
                <w:b/>
              </w:rPr>
            </w:pPr>
            <w:r w:rsidRPr="00C3471E">
              <w:t>Strategic control</w:t>
            </w:r>
          </w:p>
        </w:tc>
        <w:tc>
          <w:tcPr>
            <w:tcW w:w="1962" w:type="dxa"/>
            <w:tcBorders>
              <w:top w:val="single" w:sz="4" w:space="0" w:color="auto"/>
              <w:bottom w:val="nil"/>
            </w:tcBorders>
            <w:shd w:val="clear" w:color="auto" w:fill="auto"/>
          </w:tcPr>
          <w:p w14:paraId="6F3CB7D6" w14:textId="77777777" w:rsidR="00C30D06" w:rsidRPr="00C3471E" w:rsidRDefault="00C30D06" w:rsidP="003F077F">
            <w:pPr>
              <w:pStyle w:val="TableBody"/>
              <w:rPr>
                <w:rFonts w:eastAsia="SimSun"/>
                <w:b/>
              </w:rPr>
            </w:pPr>
            <w:r w:rsidRPr="00C3471E">
              <w:t>5point-Likert Scale</w:t>
            </w:r>
          </w:p>
        </w:tc>
        <w:tc>
          <w:tcPr>
            <w:tcW w:w="2340" w:type="dxa"/>
            <w:tcBorders>
              <w:top w:val="single" w:sz="4" w:space="0" w:color="auto"/>
              <w:bottom w:val="nil"/>
            </w:tcBorders>
            <w:shd w:val="clear" w:color="auto" w:fill="auto"/>
          </w:tcPr>
          <w:p w14:paraId="5A5EF9CE" w14:textId="036C1167" w:rsidR="00C30D06" w:rsidRPr="00C3471E" w:rsidRDefault="00C30D06" w:rsidP="003F077F">
            <w:pPr>
              <w:pStyle w:val="TableBody"/>
              <w:rPr>
                <w:rFonts w:eastAsia="SimSun"/>
              </w:rPr>
            </w:pPr>
            <w:r w:rsidRPr="00C3471E">
              <w:rPr>
                <w:bCs/>
              </w:rPr>
              <w:t>Inferential and Descriptive statistics using SPSS</w:t>
            </w:r>
            <w:r w:rsidRPr="00C3471E">
              <w:rPr>
                <w:color w:val="000000"/>
              </w:rPr>
              <w:t xml:space="preserve"> </w:t>
            </w:r>
          </w:p>
        </w:tc>
      </w:tr>
      <w:tr w:rsidR="00C30D06" w:rsidRPr="00C3471E" w14:paraId="2C474EDC" w14:textId="77777777" w:rsidTr="001F4CB6">
        <w:tc>
          <w:tcPr>
            <w:tcW w:w="1908" w:type="dxa"/>
            <w:tcBorders>
              <w:top w:val="nil"/>
              <w:bottom w:val="single" w:sz="4" w:space="0" w:color="auto"/>
            </w:tcBorders>
            <w:shd w:val="clear" w:color="auto" w:fill="auto"/>
            <w:hideMark/>
          </w:tcPr>
          <w:p w14:paraId="53069D44" w14:textId="77777777" w:rsidR="00C30D06" w:rsidRPr="00C3471E" w:rsidRDefault="00C30D06" w:rsidP="003F077F">
            <w:pPr>
              <w:pStyle w:val="TableBody"/>
              <w:rPr>
                <w:rFonts w:eastAsia="SimSun"/>
                <w:b/>
                <w:bCs/>
              </w:rPr>
            </w:pPr>
            <w:r w:rsidRPr="00C3471E">
              <w:t xml:space="preserve">Performance of health facility-based youth </w:t>
            </w:r>
            <w:proofErr w:type="spellStart"/>
            <w:r w:rsidRPr="00C3471E">
              <w:t>centres</w:t>
            </w:r>
            <w:proofErr w:type="spellEnd"/>
          </w:p>
        </w:tc>
        <w:tc>
          <w:tcPr>
            <w:tcW w:w="3240" w:type="dxa"/>
            <w:tcBorders>
              <w:top w:val="nil"/>
              <w:bottom w:val="single" w:sz="4" w:space="0" w:color="auto"/>
            </w:tcBorders>
            <w:shd w:val="clear" w:color="auto" w:fill="auto"/>
          </w:tcPr>
          <w:p w14:paraId="3FCC1A83" w14:textId="77777777" w:rsidR="00C30D06" w:rsidRPr="00C3471E" w:rsidRDefault="00C30D06" w:rsidP="003F077F">
            <w:pPr>
              <w:pStyle w:val="TableBullet"/>
              <w:rPr>
                <w:rFonts w:eastAsia="SimSun"/>
                <w:b/>
              </w:rPr>
            </w:pPr>
            <w:r w:rsidRPr="00C3471E">
              <w:t>Customer satisfaction</w:t>
            </w:r>
          </w:p>
          <w:p w14:paraId="1421E125" w14:textId="77777777" w:rsidR="00C30D06" w:rsidRPr="00C3471E" w:rsidRDefault="00C30D06" w:rsidP="003F077F">
            <w:pPr>
              <w:pStyle w:val="TableBullet"/>
              <w:rPr>
                <w:rFonts w:eastAsia="SimSun"/>
                <w:b/>
              </w:rPr>
            </w:pPr>
            <w:r w:rsidRPr="00C3471E">
              <w:t>Knowledge &amp; Innovation</w:t>
            </w:r>
          </w:p>
          <w:p w14:paraId="72C6FBD7" w14:textId="77777777" w:rsidR="00C30D06" w:rsidRPr="00C3471E" w:rsidRDefault="00C30D06" w:rsidP="003F077F">
            <w:pPr>
              <w:pStyle w:val="TableBullet"/>
              <w:rPr>
                <w:b/>
              </w:rPr>
            </w:pPr>
            <w:r w:rsidRPr="00C3471E">
              <w:t>Internal processes</w:t>
            </w:r>
          </w:p>
        </w:tc>
        <w:tc>
          <w:tcPr>
            <w:tcW w:w="1962" w:type="dxa"/>
            <w:tcBorders>
              <w:top w:val="nil"/>
              <w:bottom w:val="single" w:sz="4" w:space="0" w:color="auto"/>
            </w:tcBorders>
            <w:shd w:val="clear" w:color="auto" w:fill="auto"/>
          </w:tcPr>
          <w:p w14:paraId="56B8582C" w14:textId="77777777" w:rsidR="00C30D06" w:rsidRPr="00C3471E" w:rsidRDefault="00C30D06" w:rsidP="003F077F">
            <w:pPr>
              <w:pStyle w:val="TableBody"/>
              <w:rPr>
                <w:rFonts w:eastAsia="SimSun"/>
                <w:b/>
              </w:rPr>
            </w:pPr>
            <w:r w:rsidRPr="00C3471E">
              <w:t>5point-Likert Scale</w:t>
            </w:r>
          </w:p>
        </w:tc>
        <w:tc>
          <w:tcPr>
            <w:tcW w:w="2340" w:type="dxa"/>
            <w:tcBorders>
              <w:top w:val="nil"/>
              <w:bottom w:val="single" w:sz="4" w:space="0" w:color="auto"/>
            </w:tcBorders>
            <w:shd w:val="clear" w:color="auto" w:fill="auto"/>
          </w:tcPr>
          <w:p w14:paraId="791B6D91" w14:textId="77777777" w:rsidR="00C30D06" w:rsidRPr="00C3471E" w:rsidRDefault="00C30D06" w:rsidP="003F077F">
            <w:pPr>
              <w:pStyle w:val="TableBody"/>
              <w:rPr>
                <w:rFonts w:eastAsia="SimSun"/>
                <w:b/>
              </w:rPr>
            </w:pPr>
            <w:r w:rsidRPr="00C3471E">
              <w:rPr>
                <w:bCs/>
              </w:rPr>
              <w:t>Inferential and Descriptive statistics using SPSS</w:t>
            </w:r>
            <w:r w:rsidRPr="00C3471E">
              <w:rPr>
                <w:color w:val="000000"/>
              </w:rPr>
              <w:t xml:space="preserve"> </w:t>
            </w:r>
          </w:p>
        </w:tc>
      </w:tr>
    </w:tbl>
    <w:p w14:paraId="46A91913" w14:textId="77777777" w:rsidR="00C30D06" w:rsidRPr="00C3471E" w:rsidRDefault="00C30D06" w:rsidP="003F077F">
      <w:pPr>
        <w:pStyle w:val="BodyText"/>
      </w:pPr>
    </w:p>
    <w:p w14:paraId="6033CEDC" w14:textId="77777777" w:rsidR="00C30D06" w:rsidRPr="00C3471E" w:rsidRDefault="00C30D06" w:rsidP="003F077F">
      <w:pPr>
        <w:pStyle w:val="BodyText"/>
      </w:pPr>
      <w:r w:rsidRPr="00C3471E">
        <w:t>Table 1 shows the constructs of each variable and how they were measured in the study</w:t>
      </w:r>
    </w:p>
    <w:p w14:paraId="41D6F2AB" w14:textId="62376754" w:rsidR="00C30D06" w:rsidRPr="00C3471E" w:rsidRDefault="007862F3" w:rsidP="003F077F">
      <w:pPr>
        <w:pStyle w:val="Heading1"/>
        <w:rPr>
          <w:rFonts w:hint="eastAsia"/>
        </w:rPr>
      </w:pPr>
      <w:r>
        <w:t xml:space="preserve">3.0 </w:t>
      </w:r>
      <w:r w:rsidR="00C30D06" w:rsidRPr="00C3471E">
        <w:t>METHODOLOGY</w:t>
      </w:r>
    </w:p>
    <w:p w14:paraId="6E285592" w14:textId="77777777" w:rsidR="00C30D06" w:rsidRPr="00C3471E" w:rsidRDefault="00C30D06" w:rsidP="003F077F">
      <w:pPr>
        <w:pStyle w:val="BodyText"/>
      </w:pPr>
      <w:bookmarkStart w:id="6" w:name="_Hlk83055148"/>
      <w:r w:rsidRPr="00C3471E">
        <w:t xml:space="preserve">The study was grounded on a research paradigm of both positivism and phenomenology. Positivism maintains that information should be based on verifiable factual data or knowledge and not abstractions, therefore information is predicated on experiments and observation based on the existing theories </w:t>
      </w:r>
      <w:r w:rsidRPr="00C3471E">
        <w:fldChar w:fldCharType="begin"/>
      </w:r>
      <w:r w:rsidRPr="00C3471E">
        <w:instrText xml:space="preserve"> ADDIN ZOTERO_ITEM CSL_CITATION {"citationID":"NHzbaBkx","properties":{"formattedCitation":"(D. R. Cooper &amp; Schindler, 2011)","plainCitation":"(D. R. Cooper &amp; Schindler, 2011)","dontUpdate":true,"noteIndex":0},"citationItems":[{"id":"Wk1Q7AHq/SVD2GEm7","uris":["http://zotero.org/users/local/BBR7tdza/items/77YFQPRM"],"uri":["http://zotero.org/users/local/BBR7tdza/items/77YFQPRM"],"itemData":{"id":331,"type":"book","abstract":"Chapter 1: Introduction Chapter 2: Defining the Research Problem Chapter 3: Research Design Chapter 4: Sampling Chapter 5: Data Collection and Processing Chapter 6: Analysis and Interpretation of Data and Research Reporting Skill Development.","ISBN":"978-0-07-128922-1","language":"en","note":"Google-Books-ID: kLtQQgAACAAJ","number-of-pages":"761","publisher":"McGraw-Hill/Irwin","source":"Google Books","title":"Business Research Methods","author":[{"family":"Cooper","given":"Donald R."},{"family":"Schindler","given":"Pamela S."}],"issued":{"date-parts":[["2011"]]}}}],"schema":"https://github.com/citation-style-language/schema/raw/master/csl-citation.json"} </w:instrText>
      </w:r>
      <w:r w:rsidRPr="00C3471E">
        <w:fldChar w:fldCharType="separate"/>
      </w:r>
      <w:r w:rsidRPr="00C3471E">
        <w:t>(Cooper &amp; Schindler, 2011)</w:t>
      </w:r>
      <w:r w:rsidRPr="00C3471E">
        <w:fldChar w:fldCharType="end"/>
      </w:r>
      <w:r w:rsidRPr="00C3471E">
        <w:t xml:space="preserve">. On the other hand, phenomenological research design seeks to understand people's perspectives and perceptions of a particular situation (or phenomenon) through investigating fewer subjects though thorough engagement to develop relationship of meaning and patterns </w:t>
      </w:r>
      <w:r w:rsidRPr="00C3471E">
        <w:fldChar w:fldCharType="begin"/>
      </w:r>
      <w:r w:rsidRPr="00C3471E">
        <w:instrText xml:space="preserve"> ADDIN ZOTERO_ITEM CSL_CITATION {"citationID":"a24037lq6b","properties":{"formattedCitation":"(Padilla-D\\uc0\\u237{}az, 2015)","plainCitation":"(Padilla-Díaz, 2015)","noteIndex":0},"citationItems":[{"id":792,"uris":["http://zotero.org/users/local/BBR7tdza/items/9KA7P52H"],"uri":["http://zotero.org/users/local/BBR7tdza/items/9KA7P52H"],"itemData":{"id":792,"type":"article-journal","container-title":"International Journal of Educational Excellence","DOI":"10.18562/IJEE.2015.0009","journalAbbreviation":"International Journal of Educational Excellence","page":"101-110","source":"ResearchGate","title":"Phenomenology in Educational Qualitative Research: Philosophy as Science or Philosophical Science?","title-short":"Phenomenology in Educational Qualitative Research","volume":"1","author":[{"family":"Padilla-Díaz","given":"Mariwilda"}],"issued":{"date-parts":[["2015",8,1]]}}}],"schema":"https://github.com/citation-style-language/schema/raw/master/csl-citation.json"} </w:instrText>
      </w:r>
      <w:r w:rsidRPr="00C3471E">
        <w:fldChar w:fldCharType="separate"/>
      </w:r>
      <w:r w:rsidRPr="00C3471E">
        <w:t>(Padilla-Díaz, 2015)</w:t>
      </w:r>
      <w:r w:rsidRPr="00C3471E">
        <w:fldChar w:fldCharType="end"/>
      </w:r>
      <w:r w:rsidRPr="00C3471E">
        <w:t xml:space="preserve"> </w:t>
      </w:r>
    </w:p>
    <w:p w14:paraId="1C67BEDF" w14:textId="77777777" w:rsidR="00C30D06" w:rsidRPr="00C3471E" w:rsidRDefault="00C30D06" w:rsidP="003F077F">
      <w:pPr>
        <w:pStyle w:val="BodyText"/>
      </w:pPr>
      <w:bookmarkStart w:id="7" w:name="_Toc534895044"/>
      <w:bookmarkEnd w:id="7"/>
      <w:r w:rsidRPr="00C3471E">
        <w:t xml:space="preserve">This study employed cross-sectional survey design using mixed methods. According to </w:t>
      </w:r>
      <w:r w:rsidRPr="00C3471E">
        <w:fldChar w:fldCharType="begin"/>
      </w:r>
      <w:r w:rsidRPr="00C3471E">
        <w:instrText xml:space="preserve"> ADDIN ZOTERO_ITEM CSL_CITATION {"citationID":"at67apr5g","properties":{"formattedCitation":"\\uldash{(Best &amp; Kahn, 2014)}","plainCitation":"(Best &amp; Kahn, 2014)","dontUpdate":true,"noteIndex":0},"citationItems":[{"id":"Wk1Q7AHq/vagQPQCG","uris":["http://zotero.org/users/local/BBR7tdza/items/9BQTWEEF"],"uri":["http://zotero.org/users/local/BBR7tdza/items/9BQTWEEF"],"itemData":{"id":806,"type":"book","ISBN":"978-1-292-04197-1","language":"en","note":"OCLC: 903081396","source":"Open WorldCat","title":"Research in education","author":[{"family":"Best","given":"John W"},{"family":"Kahn","given":"James V"}],"issued":{"date-parts":[["2014"]]}}}],"schema":"https://github.com/citation-style-language/schema/raw/master/csl-citation.json"} </w:instrText>
      </w:r>
      <w:r w:rsidRPr="00C3471E">
        <w:fldChar w:fldCharType="separate"/>
      </w:r>
      <w:r w:rsidRPr="00C3471E">
        <w:t>Best &amp; Kahn, (2014)</w:t>
      </w:r>
      <w:r w:rsidRPr="00C3471E">
        <w:fldChar w:fldCharType="end"/>
      </w:r>
      <w:r w:rsidRPr="00C3471E">
        <w:t xml:space="preserve"> cross-sectional survey research design involves a definite objectives, clearly defined problem, questions and development of generalization, theories that have universal validity. Census method was applied since the population was small. In the mixed method, both quantitative and qualitative data were collected simultaneously and then analyzed concurrently before drawing conclusions. This method was preferred as it helps in reducing biases inherent in using only one method </w:t>
      </w:r>
      <w:r w:rsidRPr="00C3471E">
        <w:fldChar w:fldCharType="begin"/>
      </w:r>
      <w:r w:rsidRPr="00C3471E">
        <w:instrText xml:space="preserve"> ADDIN ZOTERO_ITEM CSL_CITATION {"citationID":"a1cuklno001","properties":{"formattedCitation":"(Creswell, 2013)","plainCitation":"(Creswell, 2013)","noteIndex":0},"citationItems":[{"id":794,"uris":["http://zotero.org/users/local/BBR7tdza/items/9C9YVT3I"],"uri":["http://zotero.org/users/local/BBR7tdza/items/9C9YVT3I"],"itemData":{"id":794,"type":"book","abstract":"Civil rights rhetoric has been central to the debate over U.S. immigration policy since at least the 1960s. A coalition of interest groups, including churches, ethnic organizations, civil rights groups, and employer associations has played a fundamental role in advancing civil rights norms in the immigration arena. The growing importance of civil rights rhetoric in the debate over U.S. immigration policy, DeLaet asserts, helps to explain the liberalization of U.S. immigration policy in spite of growing evidence that the public opposition to immigration has grown during the same period. In turn, the liberalization of U.S. immigration policy has contributed to rising numbers of both legal and illegal immigrants. Thus, high levels of immigration reflect the basic provisions of current U.S. immigration policy, rather than a loss of governmental control. Many analysts have suggested that the immigration policy reforms passed by Congress in 1996 marked the beginning of a new era of restrictionism. However, as DeLaet illustrates, the new restrictions adopted in 1996 contain many of the same loopholes as previous legislation, indicating the coalition of interest groups supporting immigration still pose a significant obstacle to efforts to restrict immigration.","ISBN":"978-1-4129-9531-3","language":"en","note":"Google-Books-ID: Ykruxor10cYC","number-of-pages":"473","publisher":"SAGE","source":"Google Books","title":"Qualitative Inquiry and Research Design: Choosing Among Five Approaches","title-short":"Qualitative Inquiry and Research Design","author":[{"family":"Creswell","given":"John W."}],"issued":{"date-parts":[["2013"]]}}}],"schema":"https://github.com/citation-style-language/schema/raw/master/csl-citation.json"} </w:instrText>
      </w:r>
      <w:r w:rsidRPr="00C3471E">
        <w:fldChar w:fldCharType="separate"/>
      </w:r>
      <w:r w:rsidRPr="00C3471E">
        <w:t>(Creswell, 2013)</w:t>
      </w:r>
      <w:r w:rsidRPr="00C3471E">
        <w:fldChar w:fldCharType="end"/>
      </w:r>
      <w:r w:rsidRPr="00C3471E">
        <w:t xml:space="preserve">. </w:t>
      </w:r>
    </w:p>
    <w:p w14:paraId="53123C2A" w14:textId="07EA331C" w:rsidR="00C30D06" w:rsidRPr="00C3471E" w:rsidRDefault="00C30D06" w:rsidP="003F077F">
      <w:pPr>
        <w:pStyle w:val="BodyText"/>
      </w:pPr>
      <w:bookmarkStart w:id="8" w:name="_Toc35710450"/>
      <w:bookmarkStart w:id="9" w:name="_Toc35710451"/>
      <w:bookmarkStart w:id="10" w:name="_Hlk83055222"/>
      <w:bookmarkEnd w:id="6"/>
      <w:bookmarkEnd w:id="8"/>
      <w:bookmarkEnd w:id="9"/>
      <w:r w:rsidRPr="00C3471E">
        <w:t xml:space="preserve">A structured online questionnaire was used to collect primary data from the medical superintendent/ representative and the officer in-charge of health facility-based youth </w:t>
      </w:r>
      <w:proofErr w:type="spellStart"/>
      <w:r w:rsidRPr="00C3471E">
        <w:t>centres</w:t>
      </w:r>
      <w:proofErr w:type="spellEnd"/>
      <w:r w:rsidRPr="00C3471E">
        <w:t xml:space="preserve">. Open-ended questions provide a chance to respondents to add information which may not have </w:t>
      </w:r>
      <w:r w:rsidRPr="00C3471E">
        <w:lastRenderedPageBreak/>
        <w:t xml:space="preserve">been included in the closed-ended questions, while the Likert scale, which is essentially an interval scale, is designed to examine how strongly subjects agree or disagree with a statement </w:t>
      </w:r>
      <w:r w:rsidRPr="00C3471E">
        <w:fldChar w:fldCharType="begin"/>
      </w:r>
      <w:r w:rsidRPr="00C3471E">
        <w:instrText xml:space="preserve"> ADDIN ZOTERO_ITEM CSL_CITATION {"citationID":"ndQFwA3o","properties":{"formattedCitation":"(U. Sekaran &amp; Bougie, 2009)","plainCitation":"(U. Sekaran &amp; Bougie, 2009)","dontUpdate":true,"noteIndex":0},"citationItems":[{"id":829,"uris":["http://zotero.org/users/local/BBR7tdza/items/ZGGD89AQ"],"uri":["http://zotero.org/users/local/BBR7tdza/items/ZGGD89AQ"],"itemData":{"id":829,"type":"article-journal","container-title":"International Journal of Information Technology and Management - IJITM","journalAbbreviation":"International Journal of Information Technology and Management - IJITM","source":"ResearchGate","title":"Research Methods for Business: A Skill Building Approach (5th Edition)","title-short":"Research Methods for Business","author":[{"family":"Sekaran","given":"U."},{"family":"Bougie","given":"Roger"}],"issued":{"date-parts":[["2009",1,1]]}}}],"schema":"https://github.com/citation-style-language/schema/raw/master/csl-citation.json"} </w:instrText>
      </w:r>
      <w:r w:rsidRPr="00C3471E">
        <w:fldChar w:fldCharType="separate"/>
      </w:r>
      <w:r w:rsidRPr="00C3471E">
        <w:t>(Sekaran &amp; Bougie, 2009)</w:t>
      </w:r>
      <w:r w:rsidRPr="00C3471E">
        <w:fldChar w:fldCharType="end"/>
      </w:r>
      <w:r w:rsidRPr="00C3471E">
        <w:t xml:space="preserve">. The 5-point Likert scale ranged from “strongly disagree” to “strongly agree” </w:t>
      </w:r>
    </w:p>
    <w:bookmarkEnd w:id="10"/>
    <w:p w14:paraId="7D9AF836" w14:textId="77777777" w:rsidR="00C30D06" w:rsidRPr="00C3471E" w:rsidRDefault="00C30D06" w:rsidP="003F077F">
      <w:pPr>
        <w:pStyle w:val="BodyText"/>
      </w:pPr>
      <w:r w:rsidRPr="00C3471E">
        <w:t xml:space="preserve">The target respondents of the study were contact persons at the HFYCs particularly health facility-based youth </w:t>
      </w:r>
      <w:proofErr w:type="spellStart"/>
      <w:r w:rsidRPr="00C3471E">
        <w:t>centres</w:t>
      </w:r>
      <w:proofErr w:type="spellEnd"/>
      <w:r w:rsidRPr="00C3471E">
        <w:t xml:space="preserve"> in-charges. Others were the overall in-charges of the health institutions which domiciles health facility-based youth </w:t>
      </w:r>
      <w:proofErr w:type="spellStart"/>
      <w:r w:rsidRPr="00C3471E">
        <w:t>centres</w:t>
      </w:r>
      <w:proofErr w:type="spellEnd"/>
      <w:r w:rsidRPr="00C3471E">
        <w:t xml:space="preserve">. They were interviewed using online questionnaires. In addition, 21 peer youth leaders attached to the health facility-based youth </w:t>
      </w:r>
      <w:proofErr w:type="spellStart"/>
      <w:r w:rsidRPr="00C3471E">
        <w:t>centres</w:t>
      </w:r>
      <w:proofErr w:type="spellEnd"/>
      <w:r w:rsidRPr="00C3471E">
        <w:t xml:space="preserve"> were targeted to be interviewed as key informants on their experiences and perception of strategic leadership practices, employee motivation, stakeholder engagement and performance of HFYCs.</w:t>
      </w:r>
    </w:p>
    <w:p w14:paraId="3D313178" w14:textId="77777777" w:rsidR="00C30D06" w:rsidRPr="00C3471E" w:rsidRDefault="00C30D06" w:rsidP="003F077F">
      <w:pPr>
        <w:pStyle w:val="BodyText"/>
      </w:pPr>
      <w:r w:rsidRPr="00C3471E">
        <w:t xml:space="preserve">The researcher carried out a pilot study in one of the counties which was not a study area for testing the reliability of the instruments. Structured questionnaire were developed by the researcher for collecting data for the study and administered to 7 (10%) respondents who were not part of the study. Data collected from the pilot study was tested to ascertain whether the data from the instrument can deliver to the expectation of the research. This was done before the primary research commenced. </w:t>
      </w:r>
    </w:p>
    <w:p w14:paraId="23439A31" w14:textId="5AEC25F3" w:rsidR="00C30D06" w:rsidRPr="00C3471E" w:rsidRDefault="00C30D06" w:rsidP="003F077F">
      <w:pPr>
        <w:pStyle w:val="BodyText"/>
      </w:pPr>
      <w:bookmarkStart w:id="11" w:name="_Toc435528086"/>
      <w:bookmarkStart w:id="12" w:name="_Toc436036676"/>
      <w:bookmarkStart w:id="13" w:name="_Toc437874439"/>
      <w:r w:rsidRPr="00C3471E">
        <w:t>T</w:t>
      </w:r>
      <w:bookmarkStart w:id="14" w:name="_Hlk83055424"/>
      <w:r w:rsidRPr="00C3471E">
        <w:t xml:space="preserve">he quantitative data was analyzed using </w:t>
      </w:r>
      <w:r w:rsidR="00CE55BE">
        <w:t>S</w:t>
      </w:r>
      <w:r w:rsidRPr="00C3471E">
        <w:t xml:space="preserve">tatistical </w:t>
      </w:r>
      <w:r w:rsidR="00CE55BE">
        <w:t>P</w:t>
      </w:r>
      <w:r w:rsidRPr="00C3471E">
        <w:t xml:space="preserve">ackage for </w:t>
      </w:r>
      <w:r w:rsidR="00CE55BE">
        <w:t>S</w:t>
      </w:r>
      <w:r w:rsidRPr="00C3471E">
        <w:t xml:space="preserve">ocial </w:t>
      </w:r>
      <w:r w:rsidR="00CE55BE">
        <w:t>S</w:t>
      </w:r>
      <w:r w:rsidRPr="00C3471E">
        <w:t xml:space="preserve">ciences (SPSS) version 25.0. First, the researcher used simple regression for establishing the relationship between Strategic Leadership and performance of health facility-based youth </w:t>
      </w:r>
      <w:proofErr w:type="spellStart"/>
      <w:r w:rsidRPr="00C3471E">
        <w:t>centres</w:t>
      </w:r>
      <w:proofErr w:type="spellEnd"/>
      <w:r w:rsidRPr="00C3471E">
        <w:t xml:space="preserve">. In this study, data analyses were conducted using a two-phase process consisting of conﬁrmatory measurement model and conﬁrmatory structural model. This is consistent with the two-phase process suggested by </w:t>
      </w:r>
      <w:r w:rsidRPr="00C3471E">
        <w:fldChar w:fldCharType="begin"/>
      </w:r>
      <w:r w:rsidRPr="00C3471E">
        <w:instrText xml:space="preserve"> ADDIN ZOTERO_ITEM CSL_CITATION {"citationID":"ar5874qr1e","properties":{"formattedCitation":"\\uldash{(Anderson &amp; Gerbing, 1988)}","plainCitation":"(Anderson &amp; Gerbing, 1988)","dontUpdate":true,"noteIndex":0},"citationItems":[{"id":"Wk1Q7AHq/8UdxZiU1","uris":["http://zotero.org/users/local/BBR7tdza/items/5STGSLTS"],"uri":["http://zotero.org/users/local/BBR7tdza/items/5STGSLTS"],"itemData":{"id":895,"type":"article-journal","abstract":"In this article, we provide guidance for substantive researchers on the use of structural equation modeling in practice for theory testing and development. We present a comprehensive, two-step modeling approach that employs a series of nested models and sequential chi-square difference tests. We discuss the comparative advantages of this approach over a one-step approach. Considerations in specification, assessment of fit, and respecification of measurement models using confirmatory factor analysis are reviewed. As background to the two-step approach, the distinction between exploratory and confirmatory analysis, the distinction between complementary approaches for theory testing versus predictive application, and some developments in estimation methods also are discussed. (PsycINFO Database Record (c) 2019 APA, all rights reserved)","container-title":"Psychological Bulletin","DOI":"10.1037/0033-2909.103.3.411","ISSN":"1939-1455(Electronic),0033-2909(Print)","issue":"3","note":"publisher-place: US\npublisher: American Psychological Association","page":"411-423","source":"APA PsycNET","title":"Structural equation modeling in practice: A review and recommended two-step approach","title-short":"Structural equation modeling in practice","volume":"103","author":[{"family":"Anderson","given":"James C."},{"family":"Gerbing","given":"David W."}],"issued":{"date-parts":[["1988"]]}}}],"schema":"https://github.com/citation-style-language/schema/raw/master/csl-citation.json"} </w:instrText>
      </w:r>
      <w:r w:rsidRPr="00C3471E">
        <w:fldChar w:fldCharType="separate"/>
      </w:r>
      <w:r w:rsidRPr="00C3471E">
        <w:t>Anderson &amp; Gerbing, (1988)</w:t>
      </w:r>
      <w:r w:rsidRPr="00C3471E">
        <w:fldChar w:fldCharType="end"/>
      </w:r>
      <w:r w:rsidRPr="00C3471E">
        <w:t xml:space="preserve">.The quantitative data was analyzed by descriptive and inferential statistics. The descriptive statistics used were counts, frequencies, percentages, mean scores and standard deviation while inferential statistics used were Pearson correlations and linear regressions. </w:t>
      </w:r>
    </w:p>
    <w:bookmarkEnd w:id="14"/>
    <w:p w14:paraId="6E6A890D" w14:textId="77777777" w:rsidR="00C30D06" w:rsidRPr="00C3471E" w:rsidRDefault="00C30D06" w:rsidP="003F077F">
      <w:pPr>
        <w:pStyle w:val="BodyText"/>
      </w:pPr>
      <w:r w:rsidRPr="00C3471E">
        <w:t xml:space="preserve">After data collection, the researcher ensured that the instruments were double-checked for completeness then subjected to descriptive statistics. The demographic information constituting nominal data was analyzed by calculating percentages. For the ordinal measurement scale items, the measures of central tendency and standard deviation were used for analysis. The t-test statistic and Analysis of Variance (ANOVA) statistic were used for comparison specifically to find whether there was significant relationship between the variables. </w:t>
      </w:r>
    </w:p>
    <w:p w14:paraId="0818A98B" w14:textId="7A99D68F" w:rsidR="00C30D06" w:rsidRPr="00C3471E" w:rsidRDefault="00C30D06" w:rsidP="003F077F">
      <w:pPr>
        <w:pStyle w:val="BodyText"/>
      </w:pPr>
      <w:r w:rsidRPr="00C3471E">
        <w:lastRenderedPageBreak/>
        <w:t xml:space="preserve">The study performed factor analysis in order to reduce a large number of variables into fewer numbers of factors. This technique extracted maximum common variance from all variables and put them into a common score. KMO and Bartlett's Test were used to establish the adequacy of data for the factors analysis. A p-value less than 0.05 for Bartlett's Test of Sphericity further indicates that there is no identity matrix and that the principal component analysis should be conducted </w:t>
      </w:r>
      <w:r w:rsidRPr="00C3471E">
        <w:fldChar w:fldCharType="begin" w:fldLock="1"/>
      </w:r>
      <w:r w:rsidRPr="00C3471E">
        <w:instrText xml:space="preserve"> ADDIN ZOTERO_ITEM CSL_CITATION {"citationID":"rhhtD81t","properties":{"formattedCitation":"(Yu &amp; Richardson, 2015)","plainCitation":"(Yu &amp; Richardson, 2015)","noteIndex":0},"citationItems":[{"id":"Wk1Q7AHq/Qq52CdJp","uris":["http://www.mendeley.com/documents/?uuid=a3b6263c-d6cb-41ff-ae90-8b3ab7dcd2e6"],"uri":["http://www.mendeley.com/documents/?uuid=a3b6263c-d6cb-41ff-ae90-8b3ab7dcd2e6"],"itemData":{"DOI":"10.24059/olj.v19i5.593","ISSN":"24725730","abstract":"The purpose of this study was to develop an effective instrument to measure student readiness in online learning with reliable predictors of online learning success factors such as learning outcomes and learner satisfaction. The validity and reliability of the Student Online Learning Readiness (SOLR) instrument were tested using exploratory factor analysis (EFA) and reliability analysis. Twenty items from three competencies—social competencies, communication competencies, and technical competencies—were designated for the initial instrument based on the Student Online Learning Readiness (SOLR) Model as a new conceptual model. An exploratory factor analysis (EFA) revealed that four factor-structures of the instrument of student readiness in online learning explained 66.69% of the variance in the pattern of relationships among the items. All four factors had high reliabilities (all at or above Cronbach’s α &gt; .823). Twenty items remained in the final questionnaire after deleting two items which cross-loaded on multiple factors (social competencies with classmates: five items; social competencies with instructor: five items; communication competencies: four items; and technical competencies: six items). The four-factor structure of the Student Online Learning Readiness (SOLR) instrument has been confirmed through this study. Educators can use the Student Online Learning Readiness (SOLR) instrument in order to gain a better understanding of the level of freshmen college students’ online learning readiness by measuring their social, communication, and technical competencies. In addition, this study examined two factors of social integration in Tinto’s Student Integration Model (SIM) and has introduced the Student Online Learning Readiness (SOLR) conceptual model with the purpose of extending Tinto’s social integration model to online learning environments.","author":[{"dropping-particle":"","family":"Yu","given":"Taeho","non-dropping-particle":"","parse-names":false,"suffix":""},{"dropping-particle":"","family":"Richardson","given":"Jennifer C.","non-dropping-particle":"","parse-names":false,"suffix":""}],"container-title":"Online Learning Journal","id":"ITEM-1","issue":"5","issued":{"date-parts":[["2015"]]},"page":"120-141","title":"An Exploratory Factor Analysis and Reliability Analysis of the Student Online Learning Readiness (SOLR) Instrument","type":"article-journal","volume":"19"}}],"schema":"https://github.com/citation-style-language/schema/raw/master/csl-citation.json"} </w:instrText>
      </w:r>
      <w:r w:rsidRPr="00C3471E">
        <w:fldChar w:fldCharType="separate"/>
      </w:r>
      <w:r w:rsidRPr="00C3471E">
        <w:t>(Yu &amp; Richardson, 2015)</w:t>
      </w:r>
      <w:r w:rsidRPr="00C3471E">
        <w:fldChar w:fldCharType="end"/>
      </w:r>
      <w:r w:rsidRPr="00C3471E">
        <w:t>. An eigenvalue of 1.0 or greater is acceptable and only components that meet this threshold are extracted in the Principal Component Analysis</w:t>
      </w:r>
      <w:r w:rsidR="00350AAB">
        <w:t xml:space="preserve"> </w:t>
      </w:r>
      <w:r w:rsidRPr="00C3471E">
        <w:fldChar w:fldCharType="begin" w:fldLock="1"/>
      </w:r>
      <w:r w:rsidRPr="00C3471E">
        <w:instrText xml:space="preserve"> ADDIN ZOTERO_ITEM CSL_CITATION {"citationID":"Xcl9AOjl","properties":{"formattedCitation":"(Weber, 2015)","plainCitation":"(Weber, 2015)","noteIndex":0},"citationItems":[{"id":"Wk1Q7AHq/hPeKLl18","uris":["http://www.mendeley.com/documents/?uuid=8aeaf4c7-fbac-4b9f-a63f-6d65fd4fb475"],"uri":["http://www.mendeley.com/documents/?uuid=8aeaf4c7-fbac-4b9f-a63f-6d65fd4fb475"],"itemData":{"DOI":"10.2307/2289192","ISBN":"0803938632","ISSN":"01621459","PMID":"20201567","abstract":"- content analysis = data reduction of text to categories word counts - a more frequently used word is generally more important - need to use \"keyword in context\" to be sure of interpretation ('concordance' may be another term for context) - factor analysis can be used to compare word counts across texts; each factor is a theme","author":[{"dropping-particle":"","family":"Weber","given":"Rober","non-dropping-particle":"","parse-names":false,"suffix":""}],"id":"ITEM-1","issue":"5","issued":{"date-parts":[["2015"]]},"number-of-pages":"3-5","title":"Basic Content Analysis, Second Edition","type":"book"}}],"schema":"https://github.com/citation-style-language/schema/raw/master/csl-citation.json"} </w:instrText>
      </w:r>
      <w:r w:rsidRPr="00C3471E">
        <w:fldChar w:fldCharType="separate"/>
      </w:r>
      <w:r w:rsidRPr="00C3471E">
        <w:t>(Weber, 2015)</w:t>
      </w:r>
      <w:r w:rsidRPr="00C3471E">
        <w:fldChar w:fldCharType="end"/>
      </w:r>
      <w:r w:rsidRPr="00C3471E">
        <w:t xml:space="preserve">. In the rotation of the extracted factors, small factor loading coefficients were suppressed to display only coefficients of loading whose absolute value is at least 0.3. </w:t>
      </w:r>
      <w:r w:rsidRPr="00C3471E">
        <w:fldChar w:fldCharType="begin" w:fldLock="1"/>
      </w:r>
      <w:r w:rsidRPr="00C3471E">
        <w:instrText xml:space="preserve"> ADDIN ZOTERO_ITEM CSL_CITATION {"citationID":"2GH5tJTb","properties":{"formattedCitation":"(Dogbegah et al., 2011)","plainCitation":"(Dogbegah et al., 2011)","noteIndex":0},"citationItems":[{"id":"Wk1Q7AHq/zHCkzDr5","uris":["http://www.mendeley.com/documents/?uuid=66a22101-9abb-4159-95fd-ba2da2a5ca8f"],"uri":["http://www.mendeley.com/documents/?uuid=66a22101-9abb-4159-95fd-ba2da2a5ca8f"],"itemData":{"DOI":"10.5130/ajceb.v11i1.1680","ISBN":"http://dx.doi.org/10.5130/ajceb.v11i1.1680","ISSN":"18356354","abstract":"The study adopts a data reduction technique to examine the presence of any complex structure among a set of project management competency variables. A structured survey questionnaire was administered to 100 project managers to elicit relevant data, and this achieved a relatively high response rate of 54%. After satisfying all the necessary tests of reliability of the survey instrument, sample size adequacy and population matrix, the data was subjected to principal component analysis, resulting in the identification of six new thematic project management competency areas ; and were explained in terms of human resource management and project control; construction innovation and communication; project financial resources management; project risk and quality management; business ethics and; physical resources and procurement management. These knowledge areas now form the basis for lateral project management training requirements in the context of the Ghanaian construction industry. Key contribution of the paper is manifested in the use of the principal component analysis, which has rigorously provided understanding into the complex structure and the relationship between the various knowledge areas. The originality and value of the paper is embedded in the use of contextual-task conceptual knowledge to expound the six uncorrelated empirical utility of the project management competencies.","author":[{"dropping-particle":"","family":"Dogbegah","given":"R.","non-dropping-particle":"","parse-names":false,"suffix":""},{"dropping-particle":"","family":"Owusu-Manu","given":"D.","non-dropping-particle":"","parse-names":false,"suffix":""},{"dropping-particle":"","family":"Omoteso","given":"K.","non-dropping-particle":"","parse-names":false,"suffix":""}],"container-title":"Australasian Journal of Construction Economics and Building","id":"ITEM-1","issue":"1","issued":{"date-parts":[["2011"]]},"page":"26-40","title":"A principal component analysis of project management competencies for the Ghanaian construction industry","type":"article-journal","volume":"11"}}],"schema":"https://github.com/citation-style-language/schema/raw/master/csl-citation.json"} </w:instrText>
      </w:r>
      <w:r w:rsidRPr="00C3471E">
        <w:fldChar w:fldCharType="separate"/>
      </w:r>
      <w:r w:rsidRPr="00C3471E">
        <w:t>Dogbegah et al., (2011)</w:t>
      </w:r>
      <w:r w:rsidRPr="00C3471E">
        <w:fldChar w:fldCharType="end"/>
      </w:r>
      <w:r w:rsidRPr="00C3471E">
        <w:t xml:space="preserve"> asserts that factor loading coefficients of less than 0.3 shows weak loading and thus not sufficient to constitute the component of the construct. Items that do not strongly load on extracted components are removed from the construct and thus dimension reduction.</w:t>
      </w:r>
    </w:p>
    <w:bookmarkEnd w:id="11"/>
    <w:bookmarkEnd w:id="12"/>
    <w:bookmarkEnd w:id="13"/>
    <w:p w14:paraId="352CE9AD" w14:textId="663D817D" w:rsidR="00C30D06" w:rsidRPr="00C3471E" w:rsidRDefault="00C30D06" w:rsidP="003F077F">
      <w:pPr>
        <w:pStyle w:val="BodyText"/>
      </w:pPr>
      <w:r w:rsidRPr="00C3471E">
        <w:t>A letter was obtained from the Department of Postgraduate Studies, Management University of Africa to enable the researcher to seek a research permit from the National Council for Science, Technology and Innovations (NACOSTI).</w:t>
      </w:r>
      <w:r w:rsidR="00350AAB">
        <w:t xml:space="preserve"> </w:t>
      </w:r>
      <w:r w:rsidRPr="00C3471E">
        <w:t xml:space="preserve">The study protocol was submitted to the Ethical Review Committee (ERC) for approval and Consent for entry </w:t>
      </w:r>
      <w:r w:rsidR="00FE4DDB" w:rsidRPr="00C3471E">
        <w:t>into</w:t>
      </w:r>
      <w:r w:rsidRPr="00C3471E">
        <w:t xml:space="preserve"> the area</w:t>
      </w:r>
      <w:r w:rsidR="00FE4DDB">
        <w:t>s</w:t>
      </w:r>
      <w:r w:rsidRPr="00C3471E">
        <w:t xml:space="preserve"> of study </w:t>
      </w:r>
      <w:r w:rsidR="00FE4DDB">
        <w:t xml:space="preserve">in </w:t>
      </w:r>
      <w:r w:rsidRPr="00C3471E">
        <w:t>Nairobi, Mombasa and Kisumu counties for actual data collection. By reviewing proposals for research, ERC also assist in protecting both the organization and the researcher against possible legal implications of neglecting to address essential ethical issues of participants.</w:t>
      </w:r>
    </w:p>
    <w:p w14:paraId="170D63D2" w14:textId="37C59442" w:rsidR="00C30D06" w:rsidRPr="00C3471E" w:rsidRDefault="00C30D06" w:rsidP="003F077F">
      <w:pPr>
        <w:pStyle w:val="BodyText"/>
      </w:pPr>
      <w:r w:rsidRPr="00C3471E">
        <w:t xml:space="preserve">With the permit from the National Council for Science, Technology and Innovations the researcher then contacted the county directors of education, county commissioners and the county directors of health in the three Counties (Kisumu, Nairobi and Mombasa) where the specific HFYCs were located for authorization. With county authorization the researcher then contacted the Sub County Medical Officers of Health of all the </w:t>
      </w:r>
      <w:r w:rsidR="00FE4DDB" w:rsidRPr="00C3471E">
        <w:t>sub-Counties</w:t>
      </w:r>
      <w:r w:rsidRPr="00C3471E">
        <w:t xml:space="preserve"> with the public HFYCs to seek permission to conduct the study in their institutions. Then the consent was sought from the health facility in-charges and the officers’ in-charge of HFYCs of interest in the study. The researcher clarified to the respondents the intention of the study over the phone as well as through the online questionnaire. The interviewees could only proceed responding upon online consenting. The researcher requested the officer in-charge of the HFYCs to provide the contact of the youth leaders i.e. one male and one female from their departments in order to seek for opportunity for consent and scheduling interview through zoom platform. After the selection was done, the contacts were shared with the research assistant who helped in the administration of online questionnaires. </w:t>
      </w:r>
    </w:p>
    <w:p w14:paraId="654D9B8A" w14:textId="77777777" w:rsidR="00C30D06" w:rsidRPr="00C3471E" w:rsidRDefault="00C30D06" w:rsidP="003F077F">
      <w:pPr>
        <w:pStyle w:val="BodyText"/>
      </w:pPr>
      <w:r w:rsidRPr="00C3471E">
        <w:lastRenderedPageBreak/>
        <w:t xml:space="preserve">The health facility in-charges and in-charges of youth </w:t>
      </w:r>
      <w:proofErr w:type="spellStart"/>
      <w:r w:rsidRPr="00C3471E">
        <w:t>centres</w:t>
      </w:r>
      <w:proofErr w:type="spellEnd"/>
      <w:r w:rsidRPr="00C3471E">
        <w:t xml:space="preserve"> were contacted prior to sending the online questionnaires through their mails, while the youth leaders were contacted to schedule zoom interviews, set date and interview time. Confirmation call was also made before setting the zoom meeting to confirm availability as the some of the health workers were on industrial action. The zoom meeting interviews were recorded with approved consent for those who accepted and notes taken for most of participants. </w:t>
      </w:r>
    </w:p>
    <w:p w14:paraId="6EA4B3A3" w14:textId="02AB9629" w:rsidR="00C30D06" w:rsidRPr="00C3471E" w:rsidRDefault="00FE4DDB" w:rsidP="003F077F">
      <w:pPr>
        <w:pStyle w:val="Heading1"/>
        <w:rPr>
          <w:rFonts w:hint="eastAsia"/>
        </w:rPr>
      </w:pPr>
      <w:r>
        <w:t xml:space="preserve">4.0 </w:t>
      </w:r>
      <w:r w:rsidR="00C30D06" w:rsidRPr="00C3471E">
        <w:t>FINDINGS AND DISCUSSION</w:t>
      </w:r>
    </w:p>
    <w:p w14:paraId="3F8C75EB" w14:textId="0BAC63F0" w:rsidR="00C30D06" w:rsidRPr="00C3471E" w:rsidRDefault="00C30D06" w:rsidP="003F077F">
      <w:pPr>
        <w:pStyle w:val="BodyText"/>
      </w:pPr>
      <w:r w:rsidRPr="00C3471E">
        <w:t xml:space="preserve">The composite mean score and composite standard deviations were computed calculating the mean of the means scores and mean standard deviations of all the 18 statements measuring the strategic leadership strategies. A composite mean score of 3.79 and a composite standard of 1.024 were achieved. This therefore implied that on average the respondents agreed that there was </w:t>
      </w:r>
      <w:proofErr w:type="spellStart"/>
      <w:r w:rsidRPr="00C3471E">
        <w:t>favourable</w:t>
      </w:r>
      <w:proofErr w:type="spellEnd"/>
      <w:r w:rsidRPr="00C3471E">
        <w:t xml:space="preserve"> consideration of strategic leadership practices in terms of strategic direction, ethical practices, core competences, human capital, corporate culture</w:t>
      </w:r>
      <w:r w:rsidR="00FE4DDB">
        <w:t>,</w:t>
      </w:r>
      <w:r w:rsidRPr="00C3471E">
        <w:t xml:space="preserve"> and strategic control. Among all the items measuring the strategic leadership practices, the study revealed that the “ability of the managers to care about the results of our work” was highly agreed upon while “the leadership team being rewarded for their performance as a team” was least agreed upon. From the interviews, the study reviewed that the HFYCs displayed strategic leadership in terms of strategic direction, ethical practices, core competences, human capital, corporate culture and strategic control. In respect to this, one of the interviewed youth peer lead asserted that</w:t>
      </w:r>
      <w:r w:rsidR="00FE4DDB">
        <w:t>:</w:t>
      </w:r>
    </w:p>
    <w:p w14:paraId="0A947C09" w14:textId="60570D41" w:rsidR="00C30D06" w:rsidRPr="00FE4DDB" w:rsidRDefault="00FE4DDB" w:rsidP="003F077F">
      <w:pPr>
        <w:pStyle w:val="BodyTextIndent2"/>
      </w:pPr>
      <w:r>
        <w:t>"</w:t>
      </w:r>
      <w:r w:rsidR="00C30D06" w:rsidRPr="00FE4DDB">
        <w:t>Over the period that I've worked with the facility, the relationship between the leaders and also us guys has been cordial and also has been good and positive. They work through the youths, you can reach out to your leader and also the leader has also reached out to us for information. Hence, for the time I've been there, it has been positive.</w:t>
      </w:r>
      <w:r>
        <w:t>"</w:t>
      </w:r>
    </w:p>
    <w:p w14:paraId="7D671991" w14:textId="77777777" w:rsidR="00C30D06" w:rsidRPr="00C3471E" w:rsidRDefault="00C30D06" w:rsidP="003F077F">
      <w:pPr>
        <w:pStyle w:val="BodyText"/>
      </w:pPr>
      <w:r w:rsidRPr="00C3471E">
        <w:t xml:space="preserve">The objective of the study sought to determine the effect of strategic leadership practices on performance of health facility-based youth </w:t>
      </w:r>
      <w:proofErr w:type="spellStart"/>
      <w:r w:rsidRPr="00C3471E">
        <w:t>centres</w:t>
      </w:r>
      <w:proofErr w:type="spellEnd"/>
      <w:r w:rsidRPr="00C3471E">
        <w:t xml:space="preserve"> in Kenya. In respect to this, the study performed regression analysis to establish whether strategic leadership practices affected the performance of the health facility-based youth </w:t>
      </w:r>
      <w:proofErr w:type="spellStart"/>
      <w:r w:rsidRPr="00C3471E">
        <w:t>centres</w:t>
      </w:r>
      <w:proofErr w:type="spellEnd"/>
      <w:r w:rsidRPr="00C3471E">
        <w:t xml:space="preserve">. </w:t>
      </w:r>
    </w:p>
    <w:p w14:paraId="7CA279D6" w14:textId="77777777" w:rsidR="0029170C" w:rsidRDefault="0029170C">
      <w:pPr>
        <w:spacing w:line="276" w:lineRule="auto"/>
        <w:jc w:val="left"/>
        <w:rPr>
          <w:b/>
          <w:iCs/>
          <w:szCs w:val="24"/>
        </w:rPr>
      </w:pPr>
      <w:bookmarkStart w:id="15" w:name="_Toc76948452"/>
      <w:r>
        <w:br w:type="page"/>
      </w:r>
    </w:p>
    <w:p w14:paraId="774CC7A2" w14:textId="324E305F" w:rsidR="00C30D06" w:rsidRPr="00C3471E" w:rsidRDefault="00C30D06" w:rsidP="00307E04">
      <w:pPr>
        <w:pStyle w:val="TableNoTitle"/>
        <w:rPr>
          <w:bCs/>
        </w:rPr>
      </w:pPr>
      <w:r w:rsidRPr="00C3471E">
        <w:lastRenderedPageBreak/>
        <w:t>Table 2: Model Summary Strategic Leadership Practices and Performance</w:t>
      </w:r>
      <w:bookmarkEnd w:id="15"/>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215"/>
        <w:gridCol w:w="1571"/>
        <w:gridCol w:w="1667"/>
        <w:gridCol w:w="2288"/>
        <w:gridCol w:w="2288"/>
      </w:tblGrid>
      <w:tr w:rsidR="00C30D06" w:rsidRPr="00C3471E" w14:paraId="733BAE80" w14:textId="77777777" w:rsidTr="00FE4DDB">
        <w:trPr>
          <w:cantSplit/>
        </w:trPr>
        <w:tc>
          <w:tcPr>
            <w:tcW w:w="673" w:type="pct"/>
            <w:shd w:val="clear" w:color="auto" w:fill="FFFFFF"/>
          </w:tcPr>
          <w:p w14:paraId="57938AB6" w14:textId="77777777" w:rsidR="00C30D06" w:rsidRPr="00C3471E" w:rsidRDefault="00C30D06" w:rsidP="00307E04">
            <w:pPr>
              <w:pStyle w:val="TableHead"/>
            </w:pPr>
            <w:r w:rsidRPr="00C3471E">
              <w:t>Model</w:t>
            </w:r>
          </w:p>
        </w:tc>
        <w:tc>
          <w:tcPr>
            <w:tcW w:w="870" w:type="pct"/>
            <w:shd w:val="clear" w:color="auto" w:fill="FFFFFF"/>
          </w:tcPr>
          <w:p w14:paraId="523D4181" w14:textId="77777777" w:rsidR="00C30D06" w:rsidRPr="00C3471E" w:rsidRDefault="00C30D06" w:rsidP="00307E04">
            <w:pPr>
              <w:pStyle w:val="TableHead"/>
            </w:pPr>
            <w:r w:rsidRPr="00C3471E">
              <w:t>R</w:t>
            </w:r>
          </w:p>
        </w:tc>
        <w:tc>
          <w:tcPr>
            <w:tcW w:w="923" w:type="pct"/>
            <w:shd w:val="clear" w:color="auto" w:fill="FFFFFF"/>
          </w:tcPr>
          <w:p w14:paraId="1306E674" w14:textId="77777777" w:rsidR="00C30D06" w:rsidRPr="00C3471E" w:rsidRDefault="00C30D06" w:rsidP="00307E04">
            <w:pPr>
              <w:pStyle w:val="TableHead"/>
            </w:pPr>
            <w:r w:rsidRPr="00C3471E">
              <w:t>R Square</w:t>
            </w:r>
          </w:p>
        </w:tc>
        <w:tc>
          <w:tcPr>
            <w:tcW w:w="1267" w:type="pct"/>
            <w:shd w:val="clear" w:color="auto" w:fill="FFFFFF"/>
          </w:tcPr>
          <w:p w14:paraId="0AC3BBE6" w14:textId="77777777" w:rsidR="00C30D06" w:rsidRPr="00C3471E" w:rsidRDefault="00C30D06" w:rsidP="00307E04">
            <w:pPr>
              <w:pStyle w:val="TableHead"/>
            </w:pPr>
            <w:r w:rsidRPr="00C3471E">
              <w:t>Adjusted R Square</w:t>
            </w:r>
          </w:p>
        </w:tc>
        <w:tc>
          <w:tcPr>
            <w:tcW w:w="1267" w:type="pct"/>
            <w:shd w:val="clear" w:color="auto" w:fill="FFFFFF"/>
          </w:tcPr>
          <w:p w14:paraId="120C0C2C" w14:textId="77777777" w:rsidR="00C30D06" w:rsidRPr="00C3471E" w:rsidRDefault="00C30D06" w:rsidP="00307E04">
            <w:pPr>
              <w:pStyle w:val="TableHead"/>
            </w:pPr>
            <w:r w:rsidRPr="00C3471E">
              <w:t>Std. Error of the Estimate</w:t>
            </w:r>
          </w:p>
        </w:tc>
      </w:tr>
      <w:tr w:rsidR="00C30D06" w:rsidRPr="00C3471E" w14:paraId="1EA5B129" w14:textId="77777777" w:rsidTr="00FE4DDB">
        <w:trPr>
          <w:cantSplit/>
        </w:trPr>
        <w:tc>
          <w:tcPr>
            <w:tcW w:w="673" w:type="pct"/>
            <w:shd w:val="clear" w:color="auto" w:fill="FFFFFF"/>
            <w:vAlign w:val="center"/>
          </w:tcPr>
          <w:p w14:paraId="53A25F62" w14:textId="77777777" w:rsidR="00C30D06" w:rsidRPr="00C3471E" w:rsidRDefault="00C30D06" w:rsidP="00307E04">
            <w:pPr>
              <w:pStyle w:val="TableBody"/>
            </w:pPr>
            <w:r w:rsidRPr="00C3471E">
              <w:t>1</w:t>
            </w:r>
          </w:p>
        </w:tc>
        <w:tc>
          <w:tcPr>
            <w:tcW w:w="870" w:type="pct"/>
            <w:shd w:val="clear" w:color="auto" w:fill="FFFFFF"/>
            <w:vAlign w:val="center"/>
          </w:tcPr>
          <w:p w14:paraId="1732083F" w14:textId="77777777" w:rsidR="00C30D06" w:rsidRPr="00C3471E" w:rsidRDefault="00C30D06" w:rsidP="00307E04">
            <w:pPr>
              <w:pStyle w:val="TableBody"/>
            </w:pPr>
            <w:r w:rsidRPr="00C3471E">
              <w:t>0.701</w:t>
            </w:r>
            <w:r w:rsidRPr="00C3471E">
              <w:rPr>
                <w:vertAlign w:val="superscript"/>
              </w:rPr>
              <w:t>a</w:t>
            </w:r>
          </w:p>
        </w:tc>
        <w:tc>
          <w:tcPr>
            <w:tcW w:w="923" w:type="pct"/>
            <w:shd w:val="clear" w:color="auto" w:fill="FFFFFF"/>
            <w:vAlign w:val="center"/>
          </w:tcPr>
          <w:p w14:paraId="757323F6" w14:textId="77777777" w:rsidR="00C30D06" w:rsidRPr="00C3471E" w:rsidRDefault="00C30D06" w:rsidP="00307E04">
            <w:pPr>
              <w:pStyle w:val="TableBody"/>
            </w:pPr>
            <w:r w:rsidRPr="00C3471E">
              <w:t>0.491</w:t>
            </w:r>
          </w:p>
        </w:tc>
        <w:tc>
          <w:tcPr>
            <w:tcW w:w="1267" w:type="pct"/>
            <w:shd w:val="clear" w:color="auto" w:fill="FFFFFF"/>
            <w:vAlign w:val="center"/>
          </w:tcPr>
          <w:p w14:paraId="5D3794B8" w14:textId="77777777" w:rsidR="00C30D06" w:rsidRPr="00C3471E" w:rsidRDefault="00C30D06" w:rsidP="00307E04">
            <w:pPr>
              <w:pStyle w:val="TableBody"/>
            </w:pPr>
            <w:r w:rsidRPr="00C3471E">
              <w:t>0.481</w:t>
            </w:r>
          </w:p>
        </w:tc>
        <w:tc>
          <w:tcPr>
            <w:tcW w:w="1267" w:type="pct"/>
            <w:shd w:val="clear" w:color="auto" w:fill="FFFFFF"/>
            <w:vAlign w:val="center"/>
          </w:tcPr>
          <w:p w14:paraId="38513687" w14:textId="77777777" w:rsidR="00C30D06" w:rsidRPr="00C3471E" w:rsidRDefault="00C30D06" w:rsidP="00307E04">
            <w:pPr>
              <w:pStyle w:val="TableBody"/>
            </w:pPr>
            <w:r w:rsidRPr="00C3471E">
              <w:t>0.55004</w:t>
            </w:r>
          </w:p>
        </w:tc>
      </w:tr>
      <w:tr w:rsidR="00C30D06" w:rsidRPr="00C3471E" w14:paraId="1F95155A" w14:textId="77777777" w:rsidTr="00FE4DDB">
        <w:trPr>
          <w:cantSplit/>
          <w:trHeight w:val="215"/>
        </w:trPr>
        <w:tc>
          <w:tcPr>
            <w:tcW w:w="5000" w:type="pct"/>
            <w:gridSpan w:val="5"/>
            <w:shd w:val="clear" w:color="auto" w:fill="FFFFFF"/>
          </w:tcPr>
          <w:p w14:paraId="334956D6" w14:textId="2BB5FDB0" w:rsidR="00C30D06" w:rsidRPr="00FE4DDB" w:rsidRDefault="00307E04" w:rsidP="00307E04">
            <w:pPr>
              <w:pStyle w:val="TableBody"/>
            </w:pPr>
            <w:r w:rsidRPr="00307E04">
              <w:rPr>
                <w:vertAlign w:val="superscript"/>
              </w:rPr>
              <w:t>a.</w:t>
            </w:r>
            <w:r>
              <w:t> </w:t>
            </w:r>
            <w:r w:rsidR="00C30D06" w:rsidRPr="00C3471E">
              <w:t>Predictors: (Constant), strategic leadership practices</w:t>
            </w:r>
          </w:p>
        </w:tc>
      </w:tr>
    </w:tbl>
    <w:p w14:paraId="1C67B11B" w14:textId="77777777" w:rsidR="00FE4DDB" w:rsidRDefault="00FE4DDB" w:rsidP="00C30D06">
      <w:pPr>
        <w:spacing w:line="276" w:lineRule="auto"/>
        <w:rPr>
          <w:rFonts w:ascii="Book Antiqua" w:hAnsi="Book Antiqua"/>
          <w:color w:val="000000"/>
          <w:szCs w:val="24"/>
        </w:rPr>
      </w:pPr>
    </w:p>
    <w:p w14:paraId="56114487" w14:textId="6F7ED28C" w:rsidR="00FE4DDB" w:rsidRDefault="00FE4DDB" w:rsidP="00307E04">
      <w:pPr>
        <w:pStyle w:val="BodyText"/>
      </w:pPr>
      <w:r w:rsidRPr="00FE4DDB">
        <w:t>Table 2 shows the summary of the regression model between strategic leadership practices and performance.</w:t>
      </w:r>
    </w:p>
    <w:p w14:paraId="3560EDB8" w14:textId="5102089D" w:rsidR="00C30D06" w:rsidRPr="00C3471E" w:rsidRDefault="00C30D06" w:rsidP="00307E04">
      <w:pPr>
        <w:pStyle w:val="BodyText"/>
      </w:pPr>
      <w:r w:rsidRPr="00C3471E">
        <w:t xml:space="preserve">An R value of 0.701 was achieved upon regressing strategic leadership practices with the performance of the health facility-based youth </w:t>
      </w:r>
      <w:proofErr w:type="spellStart"/>
      <w:r w:rsidRPr="00C3471E">
        <w:t>centres</w:t>
      </w:r>
      <w:proofErr w:type="spellEnd"/>
      <w:r w:rsidRPr="00C3471E">
        <w:t xml:space="preserve"> in Kenya. This therefore implied that there was a strong correlation between the observed and the predicted values of performance of the health facility-based youth </w:t>
      </w:r>
      <w:proofErr w:type="spellStart"/>
      <w:r w:rsidRPr="00C3471E">
        <w:t>centres</w:t>
      </w:r>
      <w:proofErr w:type="spellEnd"/>
      <w:r w:rsidRPr="00C3471E">
        <w:t xml:space="preserve"> in Kenya. It also indicates a strong relationship between the two variables. This is an indication of goodness-of-fit of the model to the data </w:t>
      </w:r>
      <w:r w:rsidRPr="00C3471E">
        <w:fldChar w:fldCharType="begin" w:fldLock="1"/>
      </w:r>
      <w:r w:rsidRPr="00C3471E">
        <w:instrText xml:space="preserve"> ADDIN ZOTERO_ITEM CSL_CITATION {"citationID":"H5fjGnbM","properties":{"formattedCitation":"(Bryman, 2012; Marti, 2015; Saunders et al., 2009)","plainCitation":"(Bryman, 2012; Marti, 2015; Saunders et al., 2009)","noteIndex":0},"citationItems":[{"id":"Wk1Q7AHq/pDPYos3W","uris":["http://www.mendeley.com/documents/?uuid=d242d051-380c-4772-b38c-6e56d30fd4f9"],"uri":["http://www.mendeley.com/documents/?uuid=d242d051-380c-4772-b38c-6e56d30fd4f9"],"itemData":{"ISBN":"9780273716860","abstract":"Using real-life case studies and written with a student-centered approach, this new edition provides students with the necessary knowledge and skills to enable them to undertake a piece of business research making the best use of IT where appropriate.","author":[{"dropping-particle":"","family":"Saunders","given":"Mark","non-dropping-particle":"","parse-names":false,"suffix":""},{"dropping-particle":"","family":"Lewis","given":"Philip","non-dropping-particle":"","parse-names":false,"suffix":""},{"dropping-particle":"","family":"Thornhill","given":"Adrian","non-dropping-particle":"","parse-names":false,"suffix":""}],"edition":"5th","id":"ITEM-1","issued":{"date-parts":[["2009"]]},"number-of-pages":"1-453","publisher":"Pearson Education Limited","publisher-place":"England","title":"Research Methods for Business Students","type":"book"}},{"id":"Wk1Q7AHq/yI72PdrT","uris":["http://www.mendeley.com/documents/?uuid=8e0560a8-11ba-40b8-9082-6504697961f5"],"uri":["http://www.mendeley.com/documents/?uuid=8e0560a8-11ba-40b8-9082-6504697961f5"],"itemData":{"abstract":"No online description is currently available. If you would like to receive information about this title, please email Routledge at info@routledge-ny.com This title available in eBook format. Click here for more information.Visit our eBookstore at: www.ebookstore.tandf.co.uk.","author":[{"dropping-particle":"","family":"Bryman","given":"Alan","non-dropping-particle":"","parse-names":false,"suffix":""}],"id":"ITEM-2","issued":{"date-parts":[["2012"]]},"publisher":"Taylor &amp; Francis","publisher-place":"London","title":"Social Research Methods: Using IBM SPSS for Windows","type":"book"}},{"id":"Wk1Q7AHq/BJ41lmFj","uris":["http://www.mendeley.com/documents/?uuid=cfe821a4-577f-4373-815e-23ed61345861"],"uri":["http://www.mendeley.com/documents/?uuid=cfe821a4-577f-4373-815e-23ed61345861"],"itemData":{"author":[{"dropping-particle":"","family":"Marti","given":"Kurt","non-dropping-particle":"","parse-names":false,"suffix":""}],"id":"ITEM-3","issued":{"date-parts":[["2015"]]},"publisher":"Springer Heidelberg","publisher-place":"New York","title":"Stochastic Optimization Methods: Applications in Engineering and Operations Research","type":"book"}}],"schema":"https://github.com/citation-style-language/schema/raw/master/csl-citation.json"} </w:instrText>
      </w:r>
      <w:r w:rsidRPr="00C3471E">
        <w:fldChar w:fldCharType="separate"/>
      </w:r>
      <w:r w:rsidRPr="00C3471E">
        <w:t>(Bryman, 2012; Marti, 2015; Saunders et al., 2009)</w:t>
      </w:r>
      <w:r w:rsidRPr="00C3471E">
        <w:fldChar w:fldCharType="end"/>
      </w:r>
      <w:r w:rsidRPr="00C3471E">
        <w:t xml:space="preserve">. R-Square value of 0.491 was established in the regression between these two variables which was an indication that strategic leadership practices explained for 49.1% of the variance in the performance of the health facility-based youth </w:t>
      </w:r>
      <w:proofErr w:type="spellStart"/>
      <w:r w:rsidRPr="00C3471E">
        <w:t>centres</w:t>
      </w:r>
      <w:proofErr w:type="spellEnd"/>
      <w:r w:rsidRPr="00C3471E">
        <w:t xml:space="preserve"> in Kenya. Adjusted R Square value of 0.481 was lower than the R Square value and thus implying that additional predictor variable would improve the regression precision less than expected. </w:t>
      </w:r>
    </w:p>
    <w:p w14:paraId="628C8562" w14:textId="39A26E04" w:rsidR="00C30D06" w:rsidRPr="00C3471E" w:rsidRDefault="00C30D06" w:rsidP="00307E04">
      <w:pPr>
        <w:pStyle w:val="BodyText"/>
      </w:pPr>
      <w:r w:rsidRPr="00C3471E">
        <w:t xml:space="preserve">This therefore indicates that the model with strategic leadership practices was optimal for predicting the performance of the health facility-based youth </w:t>
      </w:r>
      <w:proofErr w:type="spellStart"/>
      <w:r w:rsidRPr="00C3471E">
        <w:t>centres</w:t>
      </w:r>
      <w:proofErr w:type="spellEnd"/>
      <w:r w:rsidRPr="00C3471E">
        <w:t xml:space="preserve"> in Kenya. Standard error of estimate indicates the level of model precision and in this case, the standard error of estimate was 0.55004. Using a Likert scale, a standard error of estimate less than 1.0 implies that the model is accurate in its prediction </w:t>
      </w:r>
      <w:r w:rsidRPr="00C3471E">
        <w:fldChar w:fldCharType="begin" w:fldLock="1"/>
      </w:r>
      <w:r w:rsidRPr="00C3471E">
        <w:instrText xml:space="preserve"> ADDIN ZOTERO_ITEM CSL_CITATION {"citationID":"DA2WkErK","properties":{"formattedCitation":"(M. L. Fitzgerald &amp; Linda, 2015)","plainCitation":"(M. L. Fitzgerald &amp; Linda, 2015)","dontUpdate":true,"noteIndex":0},"citationItems":[{"id":"Wk1Q7AHq/J2pFlsjN","uris":["http://www.mendeley.com/documents/?uuid=55f8db2a-5612-4d32-93be-59c534387209"],"uri":["http://www.mendeley.com/documents/?uuid=55f8db2a-5612-4d32-93be-59c534387209"],"itemData":{"author":[{"dropping-particle":"","family":"Fitzgerald","given":"Melisa L.","non-dropping-particle":"","parse-names":false,"suffix":""},{"dropping-particle":"","family":"Linda","given":"Heston","non-dropping-particle":"","parse-names":false,"suffix":""}],"id":"ITEM-1","issued":{"date-parts":[["2015"]]},"number-of-pages":"1-481","publisher":"Cogent Publishers","publisher-place":"India","title":"Research methods for the Self-study and practice","type":"book"}}],"schema":"https://github.com/citation-style-language/schema/raw/master/csl-citation.json"} </w:instrText>
      </w:r>
      <w:r w:rsidRPr="00C3471E">
        <w:fldChar w:fldCharType="separate"/>
      </w:r>
      <w:r w:rsidRPr="00C3471E">
        <w:t>(Fitzgerald &amp; Linda, 2015)</w:t>
      </w:r>
      <w:r w:rsidRPr="00C3471E">
        <w:fldChar w:fldCharType="end"/>
      </w:r>
      <w:r w:rsidRPr="00C3471E">
        <w:t xml:space="preserve">. This therefore implied that the regression model predicting the performance of the health facility-based youth </w:t>
      </w:r>
      <w:proofErr w:type="spellStart"/>
      <w:r w:rsidRPr="00C3471E">
        <w:t>centres</w:t>
      </w:r>
      <w:proofErr w:type="spellEnd"/>
      <w:r w:rsidRPr="00C3471E">
        <w:t xml:space="preserve"> in Kenya using strategic leadership practices as </w:t>
      </w:r>
      <w:r w:rsidR="00FE4DDB">
        <w:t xml:space="preserve">a </w:t>
      </w:r>
      <w:r w:rsidRPr="00C3471E">
        <w:t xml:space="preserve">predictor variable was accurate. </w:t>
      </w:r>
    </w:p>
    <w:p w14:paraId="6BDAC6D2" w14:textId="77777777" w:rsidR="009C4605" w:rsidRDefault="009C4605">
      <w:pPr>
        <w:spacing w:line="276" w:lineRule="auto"/>
        <w:jc w:val="left"/>
        <w:rPr>
          <w:b/>
          <w:iCs/>
          <w:szCs w:val="24"/>
        </w:rPr>
      </w:pPr>
      <w:bookmarkStart w:id="16" w:name="_Toc76948453"/>
      <w:r>
        <w:br w:type="page"/>
      </w:r>
    </w:p>
    <w:p w14:paraId="43E5DCC3" w14:textId="62FF011E" w:rsidR="00C30D06" w:rsidRPr="00C3471E" w:rsidRDefault="00C30D06" w:rsidP="00307E04">
      <w:pPr>
        <w:pStyle w:val="TableNoTitle"/>
        <w:rPr>
          <w:bCs/>
        </w:rPr>
      </w:pPr>
      <w:r w:rsidRPr="00C3471E">
        <w:lastRenderedPageBreak/>
        <w:t xml:space="preserve">Table 3: </w:t>
      </w:r>
      <w:proofErr w:type="spellStart"/>
      <w:r w:rsidRPr="00C3471E">
        <w:t>ANOVA</w:t>
      </w:r>
      <w:r w:rsidRPr="00307E04">
        <w:rPr>
          <w:rFonts w:ascii="Times New Roman Bold" w:hAnsi="Times New Roman Bold"/>
          <w:vertAlign w:val="superscript"/>
        </w:rPr>
        <w:t>a</w:t>
      </w:r>
      <w:proofErr w:type="spellEnd"/>
      <w:r w:rsidRPr="00C3471E">
        <w:t xml:space="preserve"> for Strategic Leadership Practices and Performance</w:t>
      </w:r>
      <w:bookmarkEnd w:id="16"/>
    </w:p>
    <w:tbl>
      <w:tblPr>
        <w:tblW w:w="5000" w:type="pct"/>
        <w:tblCellMar>
          <w:left w:w="0" w:type="dxa"/>
          <w:right w:w="0" w:type="dxa"/>
        </w:tblCellMar>
        <w:tblLook w:val="0000" w:firstRow="0" w:lastRow="0" w:firstColumn="0" w:lastColumn="0" w:noHBand="0" w:noVBand="0"/>
      </w:tblPr>
      <w:tblGrid>
        <w:gridCol w:w="837"/>
        <w:gridCol w:w="1452"/>
        <w:gridCol w:w="1681"/>
        <w:gridCol w:w="1156"/>
        <w:gridCol w:w="1593"/>
        <w:gridCol w:w="1156"/>
        <w:gridCol w:w="1154"/>
      </w:tblGrid>
      <w:tr w:rsidR="00C30D06" w:rsidRPr="00C3471E" w14:paraId="1F299C05" w14:textId="77777777" w:rsidTr="00FE4DDB">
        <w:trPr>
          <w:cantSplit/>
        </w:trPr>
        <w:tc>
          <w:tcPr>
            <w:tcW w:w="1268" w:type="pct"/>
            <w:gridSpan w:val="2"/>
            <w:tcBorders>
              <w:top w:val="single" w:sz="4" w:space="0" w:color="auto"/>
              <w:bottom w:val="single" w:sz="4" w:space="0" w:color="auto"/>
            </w:tcBorders>
            <w:shd w:val="clear" w:color="auto" w:fill="FFFFFF"/>
          </w:tcPr>
          <w:p w14:paraId="64530EB6" w14:textId="77777777" w:rsidR="00C30D06" w:rsidRPr="00C3471E" w:rsidRDefault="00C30D06" w:rsidP="00307E04">
            <w:pPr>
              <w:pStyle w:val="TableHead"/>
            </w:pPr>
            <w:r w:rsidRPr="00C3471E">
              <w:t>Model</w:t>
            </w:r>
          </w:p>
        </w:tc>
        <w:tc>
          <w:tcPr>
            <w:tcW w:w="931" w:type="pct"/>
            <w:tcBorders>
              <w:top w:val="single" w:sz="4" w:space="0" w:color="auto"/>
              <w:bottom w:val="single" w:sz="4" w:space="0" w:color="auto"/>
            </w:tcBorders>
            <w:shd w:val="clear" w:color="auto" w:fill="FFFFFF"/>
          </w:tcPr>
          <w:p w14:paraId="61684F35" w14:textId="77777777" w:rsidR="00C30D06" w:rsidRPr="00C3471E" w:rsidRDefault="00C30D06" w:rsidP="00307E04">
            <w:pPr>
              <w:pStyle w:val="TableHead"/>
            </w:pPr>
            <w:r w:rsidRPr="00C3471E">
              <w:t>Sum of Squares</w:t>
            </w:r>
          </w:p>
        </w:tc>
        <w:tc>
          <w:tcPr>
            <w:tcW w:w="640" w:type="pct"/>
            <w:tcBorders>
              <w:top w:val="single" w:sz="4" w:space="0" w:color="auto"/>
              <w:bottom w:val="single" w:sz="4" w:space="0" w:color="auto"/>
            </w:tcBorders>
            <w:shd w:val="clear" w:color="auto" w:fill="FFFFFF"/>
          </w:tcPr>
          <w:p w14:paraId="79B37E17" w14:textId="77777777" w:rsidR="00C30D06" w:rsidRPr="00C3471E" w:rsidRDefault="00C30D06" w:rsidP="00307E04">
            <w:pPr>
              <w:pStyle w:val="TableHead"/>
            </w:pPr>
            <w:r w:rsidRPr="00C3471E">
              <w:t>df</w:t>
            </w:r>
          </w:p>
        </w:tc>
        <w:tc>
          <w:tcPr>
            <w:tcW w:w="882" w:type="pct"/>
            <w:tcBorders>
              <w:top w:val="single" w:sz="4" w:space="0" w:color="auto"/>
              <w:bottom w:val="single" w:sz="4" w:space="0" w:color="auto"/>
            </w:tcBorders>
            <w:shd w:val="clear" w:color="auto" w:fill="FFFFFF"/>
          </w:tcPr>
          <w:p w14:paraId="75F93063" w14:textId="77777777" w:rsidR="00C30D06" w:rsidRPr="00C3471E" w:rsidRDefault="00C30D06" w:rsidP="00307E04">
            <w:pPr>
              <w:pStyle w:val="TableHead"/>
            </w:pPr>
            <w:r w:rsidRPr="00C3471E">
              <w:t>Mean Square</w:t>
            </w:r>
          </w:p>
        </w:tc>
        <w:tc>
          <w:tcPr>
            <w:tcW w:w="640" w:type="pct"/>
            <w:tcBorders>
              <w:top w:val="single" w:sz="4" w:space="0" w:color="auto"/>
              <w:bottom w:val="single" w:sz="4" w:space="0" w:color="auto"/>
            </w:tcBorders>
            <w:shd w:val="clear" w:color="auto" w:fill="FFFFFF"/>
          </w:tcPr>
          <w:p w14:paraId="73C245DD" w14:textId="77777777" w:rsidR="00C30D06" w:rsidRPr="00C3471E" w:rsidRDefault="00C30D06" w:rsidP="00307E04">
            <w:pPr>
              <w:pStyle w:val="TableHead"/>
            </w:pPr>
            <w:r w:rsidRPr="00C3471E">
              <w:t>F</w:t>
            </w:r>
          </w:p>
        </w:tc>
        <w:tc>
          <w:tcPr>
            <w:tcW w:w="639" w:type="pct"/>
            <w:tcBorders>
              <w:top w:val="single" w:sz="4" w:space="0" w:color="auto"/>
              <w:bottom w:val="single" w:sz="4" w:space="0" w:color="auto"/>
            </w:tcBorders>
            <w:shd w:val="clear" w:color="auto" w:fill="FFFFFF"/>
          </w:tcPr>
          <w:p w14:paraId="7EFF31E2" w14:textId="77777777" w:rsidR="00C30D06" w:rsidRPr="00C3471E" w:rsidRDefault="00C30D06" w:rsidP="00307E04">
            <w:pPr>
              <w:pStyle w:val="TableHead"/>
            </w:pPr>
            <w:r w:rsidRPr="00C3471E">
              <w:t>Sig.</w:t>
            </w:r>
          </w:p>
        </w:tc>
      </w:tr>
      <w:tr w:rsidR="00C30D06" w:rsidRPr="00C3471E" w14:paraId="7F3648AF" w14:textId="77777777" w:rsidTr="00FE4DDB">
        <w:trPr>
          <w:cantSplit/>
        </w:trPr>
        <w:tc>
          <w:tcPr>
            <w:tcW w:w="464" w:type="pct"/>
            <w:vMerge w:val="restart"/>
            <w:tcBorders>
              <w:top w:val="single" w:sz="4" w:space="0" w:color="auto"/>
            </w:tcBorders>
            <w:shd w:val="clear" w:color="auto" w:fill="FFFFFF"/>
            <w:vAlign w:val="center"/>
          </w:tcPr>
          <w:p w14:paraId="1A533B78" w14:textId="77777777" w:rsidR="00C30D06" w:rsidRPr="00C3471E" w:rsidRDefault="00C30D06" w:rsidP="00307E04">
            <w:pPr>
              <w:pStyle w:val="TableBody"/>
            </w:pPr>
            <w:r w:rsidRPr="00C3471E">
              <w:t>1</w:t>
            </w:r>
          </w:p>
        </w:tc>
        <w:tc>
          <w:tcPr>
            <w:tcW w:w="804" w:type="pct"/>
            <w:tcBorders>
              <w:top w:val="single" w:sz="4" w:space="0" w:color="auto"/>
            </w:tcBorders>
            <w:shd w:val="clear" w:color="auto" w:fill="FFFFFF"/>
            <w:vAlign w:val="center"/>
          </w:tcPr>
          <w:p w14:paraId="061D214C" w14:textId="77777777" w:rsidR="00C30D06" w:rsidRPr="00C3471E" w:rsidRDefault="00C30D06" w:rsidP="00307E04">
            <w:pPr>
              <w:pStyle w:val="TableBody"/>
            </w:pPr>
            <w:r w:rsidRPr="00C3471E">
              <w:t>Regression</w:t>
            </w:r>
          </w:p>
        </w:tc>
        <w:tc>
          <w:tcPr>
            <w:tcW w:w="931" w:type="pct"/>
            <w:tcBorders>
              <w:top w:val="single" w:sz="4" w:space="0" w:color="auto"/>
            </w:tcBorders>
            <w:shd w:val="clear" w:color="auto" w:fill="FFFFFF"/>
            <w:vAlign w:val="center"/>
          </w:tcPr>
          <w:p w14:paraId="269304A7" w14:textId="77777777" w:rsidR="00C30D06" w:rsidRPr="00C3471E" w:rsidRDefault="00C30D06" w:rsidP="00307E04">
            <w:pPr>
              <w:pStyle w:val="TableBody"/>
            </w:pPr>
            <w:r w:rsidRPr="00C3471E">
              <w:t>15.451</w:t>
            </w:r>
          </w:p>
        </w:tc>
        <w:tc>
          <w:tcPr>
            <w:tcW w:w="640" w:type="pct"/>
            <w:tcBorders>
              <w:top w:val="single" w:sz="4" w:space="0" w:color="auto"/>
            </w:tcBorders>
            <w:shd w:val="clear" w:color="auto" w:fill="FFFFFF"/>
            <w:vAlign w:val="center"/>
          </w:tcPr>
          <w:p w14:paraId="71263C4D" w14:textId="77777777" w:rsidR="00C30D06" w:rsidRPr="00C3471E" w:rsidRDefault="00C30D06" w:rsidP="00307E04">
            <w:pPr>
              <w:pStyle w:val="TableBody"/>
            </w:pPr>
            <w:r w:rsidRPr="00C3471E">
              <w:t>1</w:t>
            </w:r>
          </w:p>
        </w:tc>
        <w:tc>
          <w:tcPr>
            <w:tcW w:w="882" w:type="pct"/>
            <w:tcBorders>
              <w:top w:val="single" w:sz="4" w:space="0" w:color="auto"/>
            </w:tcBorders>
            <w:shd w:val="clear" w:color="auto" w:fill="FFFFFF"/>
            <w:vAlign w:val="center"/>
          </w:tcPr>
          <w:p w14:paraId="62E45AAB" w14:textId="77777777" w:rsidR="00C30D06" w:rsidRPr="00C3471E" w:rsidRDefault="00C30D06" w:rsidP="00307E04">
            <w:pPr>
              <w:pStyle w:val="TableBody"/>
            </w:pPr>
            <w:r w:rsidRPr="00C3471E">
              <w:t>15.451</w:t>
            </w:r>
          </w:p>
        </w:tc>
        <w:tc>
          <w:tcPr>
            <w:tcW w:w="640" w:type="pct"/>
            <w:tcBorders>
              <w:top w:val="single" w:sz="4" w:space="0" w:color="auto"/>
            </w:tcBorders>
            <w:shd w:val="clear" w:color="auto" w:fill="FFFFFF"/>
            <w:vAlign w:val="center"/>
          </w:tcPr>
          <w:p w14:paraId="6D774655" w14:textId="77777777" w:rsidR="00C30D06" w:rsidRPr="00C3471E" w:rsidRDefault="00C30D06" w:rsidP="00307E04">
            <w:pPr>
              <w:pStyle w:val="TableBody"/>
            </w:pPr>
            <w:r w:rsidRPr="00C3471E">
              <w:t>51.069</w:t>
            </w:r>
          </w:p>
        </w:tc>
        <w:tc>
          <w:tcPr>
            <w:tcW w:w="639" w:type="pct"/>
            <w:tcBorders>
              <w:top w:val="single" w:sz="4" w:space="0" w:color="auto"/>
            </w:tcBorders>
            <w:shd w:val="clear" w:color="auto" w:fill="FFFFFF"/>
            <w:vAlign w:val="center"/>
          </w:tcPr>
          <w:p w14:paraId="13D22085" w14:textId="77777777" w:rsidR="00C30D06" w:rsidRPr="00C3471E" w:rsidRDefault="00C30D06" w:rsidP="00307E04">
            <w:pPr>
              <w:pStyle w:val="TableBody"/>
            </w:pPr>
            <w:r w:rsidRPr="00C3471E">
              <w:t>0.000</w:t>
            </w:r>
            <w:r w:rsidRPr="00C3471E">
              <w:rPr>
                <w:vertAlign w:val="superscript"/>
              </w:rPr>
              <w:t>b</w:t>
            </w:r>
          </w:p>
        </w:tc>
      </w:tr>
      <w:tr w:rsidR="00C30D06" w:rsidRPr="00C3471E" w14:paraId="700E3189" w14:textId="77777777" w:rsidTr="00FE4DDB">
        <w:trPr>
          <w:cantSplit/>
        </w:trPr>
        <w:tc>
          <w:tcPr>
            <w:tcW w:w="464" w:type="pct"/>
            <w:vMerge/>
            <w:shd w:val="clear" w:color="auto" w:fill="FFFFFF"/>
            <w:vAlign w:val="center"/>
          </w:tcPr>
          <w:p w14:paraId="608F4E85" w14:textId="77777777" w:rsidR="00C30D06" w:rsidRPr="00C3471E" w:rsidRDefault="00C30D06" w:rsidP="00307E04">
            <w:pPr>
              <w:pStyle w:val="TableBody"/>
            </w:pPr>
          </w:p>
        </w:tc>
        <w:tc>
          <w:tcPr>
            <w:tcW w:w="804" w:type="pct"/>
            <w:shd w:val="clear" w:color="auto" w:fill="FFFFFF"/>
            <w:vAlign w:val="center"/>
          </w:tcPr>
          <w:p w14:paraId="74C42259" w14:textId="77777777" w:rsidR="00C30D06" w:rsidRPr="00C3471E" w:rsidRDefault="00C30D06" w:rsidP="00307E04">
            <w:pPr>
              <w:pStyle w:val="TableBody"/>
            </w:pPr>
            <w:r w:rsidRPr="00C3471E">
              <w:t>Residual</w:t>
            </w:r>
          </w:p>
        </w:tc>
        <w:tc>
          <w:tcPr>
            <w:tcW w:w="931" w:type="pct"/>
            <w:shd w:val="clear" w:color="auto" w:fill="FFFFFF"/>
            <w:vAlign w:val="center"/>
          </w:tcPr>
          <w:p w14:paraId="2366AEF7" w14:textId="77777777" w:rsidR="00C30D06" w:rsidRPr="00C3471E" w:rsidRDefault="00C30D06" w:rsidP="00307E04">
            <w:pPr>
              <w:pStyle w:val="TableBody"/>
            </w:pPr>
            <w:r w:rsidRPr="00C3471E">
              <w:t>16.035</w:t>
            </w:r>
          </w:p>
        </w:tc>
        <w:tc>
          <w:tcPr>
            <w:tcW w:w="640" w:type="pct"/>
            <w:shd w:val="clear" w:color="auto" w:fill="FFFFFF"/>
            <w:vAlign w:val="center"/>
          </w:tcPr>
          <w:p w14:paraId="3552EC4F" w14:textId="77777777" w:rsidR="00C30D06" w:rsidRPr="00C3471E" w:rsidRDefault="00C30D06" w:rsidP="00307E04">
            <w:pPr>
              <w:pStyle w:val="TableBody"/>
            </w:pPr>
            <w:r w:rsidRPr="00C3471E">
              <w:t>53</w:t>
            </w:r>
          </w:p>
        </w:tc>
        <w:tc>
          <w:tcPr>
            <w:tcW w:w="882" w:type="pct"/>
            <w:shd w:val="clear" w:color="auto" w:fill="FFFFFF"/>
            <w:vAlign w:val="center"/>
          </w:tcPr>
          <w:p w14:paraId="49405D7A" w14:textId="77777777" w:rsidR="00C30D06" w:rsidRPr="00C3471E" w:rsidRDefault="00C30D06" w:rsidP="00307E04">
            <w:pPr>
              <w:pStyle w:val="TableBody"/>
            </w:pPr>
            <w:r w:rsidRPr="00C3471E">
              <w:t>0.303</w:t>
            </w:r>
          </w:p>
        </w:tc>
        <w:tc>
          <w:tcPr>
            <w:tcW w:w="640" w:type="pct"/>
            <w:shd w:val="clear" w:color="auto" w:fill="FFFFFF"/>
          </w:tcPr>
          <w:p w14:paraId="454EF5CD" w14:textId="77777777" w:rsidR="00C30D06" w:rsidRPr="00C3471E" w:rsidRDefault="00C30D06" w:rsidP="00307E04">
            <w:pPr>
              <w:pStyle w:val="TableBody"/>
            </w:pPr>
          </w:p>
        </w:tc>
        <w:tc>
          <w:tcPr>
            <w:tcW w:w="639" w:type="pct"/>
            <w:shd w:val="clear" w:color="auto" w:fill="FFFFFF"/>
          </w:tcPr>
          <w:p w14:paraId="01388335" w14:textId="77777777" w:rsidR="00C30D06" w:rsidRPr="00C3471E" w:rsidRDefault="00C30D06" w:rsidP="00307E04">
            <w:pPr>
              <w:pStyle w:val="TableBody"/>
            </w:pPr>
          </w:p>
        </w:tc>
      </w:tr>
      <w:tr w:rsidR="00C30D06" w:rsidRPr="00C3471E" w14:paraId="3A8FBA96" w14:textId="77777777" w:rsidTr="00FE4DDB">
        <w:trPr>
          <w:cantSplit/>
        </w:trPr>
        <w:tc>
          <w:tcPr>
            <w:tcW w:w="464" w:type="pct"/>
            <w:vMerge/>
            <w:tcBorders>
              <w:bottom w:val="single" w:sz="4" w:space="0" w:color="auto"/>
            </w:tcBorders>
            <w:shd w:val="clear" w:color="auto" w:fill="FFFFFF"/>
            <w:vAlign w:val="center"/>
          </w:tcPr>
          <w:p w14:paraId="6B8F5831" w14:textId="77777777" w:rsidR="00C30D06" w:rsidRPr="00C3471E" w:rsidRDefault="00C30D06" w:rsidP="00307E04">
            <w:pPr>
              <w:pStyle w:val="TableBody"/>
            </w:pPr>
          </w:p>
        </w:tc>
        <w:tc>
          <w:tcPr>
            <w:tcW w:w="804" w:type="pct"/>
            <w:tcBorders>
              <w:bottom w:val="single" w:sz="4" w:space="0" w:color="auto"/>
            </w:tcBorders>
            <w:shd w:val="clear" w:color="auto" w:fill="FFFFFF"/>
            <w:vAlign w:val="center"/>
          </w:tcPr>
          <w:p w14:paraId="75374C1B" w14:textId="77777777" w:rsidR="00C30D06" w:rsidRPr="00C3471E" w:rsidRDefault="00C30D06" w:rsidP="00307E04">
            <w:pPr>
              <w:pStyle w:val="TableBody"/>
            </w:pPr>
            <w:r w:rsidRPr="00C3471E">
              <w:t>Total</w:t>
            </w:r>
          </w:p>
        </w:tc>
        <w:tc>
          <w:tcPr>
            <w:tcW w:w="931" w:type="pct"/>
            <w:tcBorders>
              <w:bottom w:val="single" w:sz="4" w:space="0" w:color="auto"/>
            </w:tcBorders>
            <w:shd w:val="clear" w:color="auto" w:fill="FFFFFF"/>
            <w:vAlign w:val="center"/>
          </w:tcPr>
          <w:p w14:paraId="656F8ED5" w14:textId="77777777" w:rsidR="00C30D06" w:rsidRPr="00C3471E" w:rsidRDefault="00C30D06" w:rsidP="00307E04">
            <w:pPr>
              <w:pStyle w:val="TableBody"/>
            </w:pPr>
            <w:r w:rsidRPr="00C3471E">
              <w:t>31.486</w:t>
            </w:r>
          </w:p>
        </w:tc>
        <w:tc>
          <w:tcPr>
            <w:tcW w:w="640" w:type="pct"/>
            <w:tcBorders>
              <w:bottom w:val="single" w:sz="4" w:space="0" w:color="auto"/>
            </w:tcBorders>
            <w:shd w:val="clear" w:color="auto" w:fill="FFFFFF"/>
            <w:vAlign w:val="center"/>
          </w:tcPr>
          <w:p w14:paraId="03C7784B" w14:textId="77777777" w:rsidR="00C30D06" w:rsidRPr="00C3471E" w:rsidRDefault="00C30D06" w:rsidP="00307E04">
            <w:pPr>
              <w:pStyle w:val="TableBody"/>
            </w:pPr>
            <w:r w:rsidRPr="00C3471E">
              <w:t>54</w:t>
            </w:r>
          </w:p>
        </w:tc>
        <w:tc>
          <w:tcPr>
            <w:tcW w:w="882" w:type="pct"/>
            <w:tcBorders>
              <w:bottom w:val="single" w:sz="4" w:space="0" w:color="auto"/>
            </w:tcBorders>
            <w:shd w:val="clear" w:color="auto" w:fill="FFFFFF"/>
          </w:tcPr>
          <w:p w14:paraId="165E92D7" w14:textId="77777777" w:rsidR="00C30D06" w:rsidRPr="00C3471E" w:rsidRDefault="00C30D06" w:rsidP="00307E04">
            <w:pPr>
              <w:pStyle w:val="TableBody"/>
            </w:pPr>
          </w:p>
        </w:tc>
        <w:tc>
          <w:tcPr>
            <w:tcW w:w="640" w:type="pct"/>
            <w:tcBorders>
              <w:bottom w:val="single" w:sz="4" w:space="0" w:color="auto"/>
            </w:tcBorders>
            <w:shd w:val="clear" w:color="auto" w:fill="FFFFFF"/>
          </w:tcPr>
          <w:p w14:paraId="4534016B" w14:textId="77777777" w:rsidR="00C30D06" w:rsidRPr="00C3471E" w:rsidRDefault="00C30D06" w:rsidP="00307E04">
            <w:pPr>
              <w:pStyle w:val="TableBody"/>
            </w:pPr>
          </w:p>
        </w:tc>
        <w:tc>
          <w:tcPr>
            <w:tcW w:w="639" w:type="pct"/>
            <w:tcBorders>
              <w:bottom w:val="single" w:sz="4" w:space="0" w:color="auto"/>
            </w:tcBorders>
            <w:shd w:val="clear" w:color="auto" w:fill="FFFFFF"/>
          </w:tcPr>
          <w:p w14:paraId="7727525D" w14:textId="77777777" w:rsidR="00C30D06" w:rsidRPr="00C3471E" w:rsidRDefault="00C30D06" w:rsidP="00307E04">
            <w:pPr>
              <w:pStyle w:val="TableBody"/>
            </w:pPr>
          </w:p>
        </w:tc>
      </w:tr>
      <w:tr w:rsidR="00C30D06" w:rsidRPr="00C3471E" w14:paraId="13F68C84" w14:textId="77777777" w:rsidTr="00F11926">
        <w:trPr>
          <w:cantSplit/>
        </w:trPr>
        <w:tc>
          <w:tcPr>
            <w:tcW w:w="5000" w:type="pct"/>
            <w:gridSpan w:val="7"/>
            <w:tcBorders>
              <w:top w:val="single" w:sz="4" w:space="0" w:color="auto"/>
            </w:tcBorders>
            <w:shd w:val="clear" w:color="auto" w:fill="FFFFFF"/>
          </w:tcPr>
          <w:p w14:paraId="36F5EFA0" w14:textId="77777777" w:rsidR="00C30D06" w:rsidRPr="00C3471E" w:rsidRDefault="00C30D06" w:rsidP="00307E04">
            <w:pPr>
              <w:pStyle w:val="TableBody"/>
            </w:pPr>
            <w:r w:rsidRPr="00307E04">
              <w:rPr>
                <w:rFonts w:ascii="Times New Roman Bold" w:hAnsi="Times New Roman Bold"/>
                <w:b/>
                <w:iCs/>
                <w:vertAlign w:val="superscript"/>
              </w:rPr>
              <w:t>a.</w:t>
            </w:r>
            <w:r w:rsidRPr="00C3471E">
              <w:t xml:space="preserve"> Dependent Variable: performance</w:t>
            </w:r>
          </w:p>
        </w:tc>
      </w:tr>
      <w:tr w:rsidR="00C30D06" w:rsidRPr="00C3471E" w14:paraId="11C9DEDA" w14:textId="77777777" w:rsidTr="00F11926">
        <w:trPr>
          <w:cantSplit/>
        </w:trPr>
        <w:tc>
          <w:tcPr>
            <w:tcW w:w="5000" w:type="pct"/>
            <w:gridSpan w:val="7"/>
            <w:tcBorders>
              <w:bottom w:val="single" w:sz="4" w:space="0" w:color="auto"/>
            </w:tcBorders>
            <w:shd w:val="clear" w:color="auto" w:fill="FFFFFF"/>
          </w:tcPr>
          <w:p w14:paraId="71F2FC67" w14:textId="07B1971F" w:rsidR="00C30D06" w:rsidRPr="00FE4DDB" w:rsidRDefault="00307E04" w:rsidP="00307E04">
            <w:pPr>
              <w:pStyle w:val="TableBody"/>
            </w:pPr>
            <w:r w:rsidRPr="00307E04">
              <w:rPr>
                <w:vertAlign w:val="superscript"/>
              </w:rPr>
              <w:t>b.</w:t>
            </w:r>
            <w:r>
              <w:t> </w:t>
            </w:r>
            <w:r w:rsidR="00C30D06" w:rsidRPr="00C3471E">
              <w:t>Predictors: (Constant), strategic leadership practices</w:t>
            </w:r>
          </w:p>
        </w:tc>
      </w:tr>
    </w:tbl>
    <w:p w14:paraId="5389233E" w14:textId="77777777" w:rsidR="006E7584" w:rsidRDefault="006E7584" w:rsidP="00C30D06">
      <w:pPr>
        <w:spacing w:line="276" w:lineRule="auto"/>
        <w:rPr>
          <w:rFonts w:ascii="Book Antiqua" w:hAnsi="Book Antiqua"/>
          <w:color w:val="000000"/>
          <w:szCs w:val="24"/>
        </w:rPr>
      </w:pPr>
    </w:p>
    <w:p w14:paraId="0877062C" w14:textId="156559B5" w:rsidR="00C30D06" w:rsidRPr="00C3471E" w:rsidRDefault="00FE4DDB" w:rsidP="00307E04">
      <w:pPr>
        <w:pStyle w:val="BodyText"/>
      </w:pPr>
      <w:r w:rsidRPr="00C3471E">
        <w:t>In order to establish whether the regression model as a whole was statistically significant</w:t>
      </w:r>
      <w:r w:rsidR="006E7584">
        <w:t xml:space="preserve"> an analysis of variance and regression analysis was conducted. </w:t>
      </w:r>
      <w:r w:rsidRPr="00C3471E">
        <w:t>Table 3 shows analysis of variance of the model residual</w:t>
      </w:r>
      <w:r>
        <w:t>.</w:t>
      </w:r>
      <w:r w:rsidRPr="00C3471E">
        <w:t xml:space="preserve"> </w:t>
      </w:r>
      <w:r w:rsidR="00C30D06" w:rsidRPr="00C3471E">
        <w:t>The F-Statistic (calculated) value was F(1,53) =51.069 while the F-Critical value read from the F-tables was F(1,53)=4.023.</w:t>
      </w:r>
      <w:r w:rsidR="00350AAB">
        <w:t xml:space="preserve"> </w:t>
      </w:r>
      <w:r w:rsidR="00C30D06" w:rsidRPr="00C3471E">
        <w:t xml:space="preserve">F-statistic bigger than the f-Critical value observed from the F-tables implies that the regression model is significant. A p-values of ANOVA in a regression model less than the set significance level (0.05 for this study) further confirms that the model is significant. This further implies that at least one of the predictors in the regression is statistically significant based on t-statistic value </w:t>
      </w:r>
      <w:r w:rsidR="00C30D06" w:rsidRPr="00C3471E">
        <w:fldChar w:fldCharType="begin" w:fldLock="1"/>
      </w:r>
      <w:r w:rsidR="00C30D06" w:rsidRPr="00C3471E">
        <w:instrText xml:space="preserve"> ADDIN ZOTERO_ITEM CSL_CITATION {"citationID":"I8gmvaWJ","properties":{"formattedCitation":"(Clements &amp; Sarama, 2016; Kara, 2015)","plainCitation":"(Clements &amp; Sarama, 2016; Kara, 2015)","noteIndex":0},"citationItems":[{"id":"Wk1Q7AHq/RxynvLPp","uris":["http://www.mendeley.com/documents/?uuid=0aa60323-7b9b-42cb-92c4-60c776d0785b"],"uri":["http://www.mendeley.com/documents/?uuid=0aa60323-7b9b-42cb-92c4-60c776d0785b"],"itemData":{"author":[{"dropping-particle":"","family":"Clements","given":"Douglas H","non-dropping-particle":"","parse-names":false,"suffix":""},{"dropping-particle":"","family":"Sarama","given":"Julie","non-dropping-particle":"","parse-names":false,"suffix":""}],"id":"ITEM-1","issued":{"date-parts":[["2016"]]},"number-of-pages":"1-453","publisher":"Infonnalion Age Publishing","publisher-place":"London","title":"Handbook of Research Methods in Early Childhood Education: Methods for Developing Scientific Education","type":"book"}},{"id":"Wk1Q7AHq/vdhcUqj9","uris":["http://www.mendeley.com/documents/?uuid=a971068f-07e7-4944-98cd-9f914d75711a"],"uri":["http://www.mendeley.com/documents/?uuid=a971068f-07e7-4944-98cd-9f914d75711a"],"itemData":{"author":[{"dropping-particle":"","family":"Kara","given":"Helen","non-dropping-particle":"","parse-names":false,"suffix":""}],"id":"ITEM-2","issued":{"date-parts":[["2015"]]},"publisher":"Policy Pres","publisher-place":"London","title":"Book Review : Creative Research Methods in the Social Sciences : A Practical Guide","type":"book"}}],"schema":"https://github.com/citation-style-language/schema/raw/master/csl-citation.json"} </w:instrText>
      </w:r>
      <w:r w:rsidR="00C30D06" w:rsidRPr="00C3471E">
        <w:fldChar w:fldCharType="separate"/>
      </w:r>
      <w:r w:rsidR="00C30D06" w:rsidRPr="00C3471E">
        <w:t>(Clements &amp; Sarama, 2016; Kara, 2015)</w:t>
      </w:r>
      <w:r w:rsidR="00C30D06" w:rsidRPr="00C3471E">
        <w:fldChar w:fldCharType="end"/>
      </w:r>
      <w:r w:rsidR="00C30D06" w:rsidRPr="00C3471E">
        <w:t xml:space="preserve">. Therefore, the study found out that the regression model was statistically significant and that it provided a good fit for the data more than a model with zero predictor variables. The study further sought to establish the extent of effect of strategic leadership practices on performance of health facility-based youth </w:t>
      </w:r>
      <w:proofErr w:type="spellStart"/>
      <w:r w:rsidR="00C30D06" w:rsidRPr="00C3471E">
        <w:t>centres</w:t>
      </w:r>
      <w:proofErr w:type="spellEnd"/>
      <w:r w:rsidR="00C30D06" w:rsidRPr="00C3471E">
        <w:t xml:space="preserve"> in Kenya. </w:t>
      </w:r>
    </w:p>
    <w:p w14:paraId="59348992" w14:textId="77777777" w:rsidR="00C30D06" w:rsidRPr="00C3471E" w:rsidRDefault="00C30D06" w:rsidP="00307E04">
      <w:pPr>
        <w:pStyle w:val="TableNoTitle"/>
        <w:rPr>
          <w:lang w:val="en-GB"/>
        </w:rPr>
      </w:pPr>
      <w:bookmarkStart w:id="17" w:name="_Toc76948454"/>
      <w:r w:rsidRPr="00C3471E">
        <w:t xml:space="preserve">Table 4: </w:t>
      </w:r>
      <w:proofErr w:type="spellStart"/>
      <w:r w:rsidRPr="00C3471E">
        <w:t>Coefficients</w:t>
      </w:r>
      <w:r w:rsidRPr="00C3471E">
        <w:rPr>
          <w:vertAlign w:val="superscript"/>
        </w:rPr>
        <w:t>a</w:t>
      </w:r>
      <w:proofErr w:type="spellEnd"/>
      <w:r w:rsidRPr="00C3471E">
        <w:t xml:space="preserve"> for Strategic Leadership Practices and Performance</w:t>
      </w:r>
      <w:bookmarkEnd w:id="17"/>
    </w:p>
    <w:tbl>
      <w:tblPr>
        <w:tblW w:w="5000" w:type="pct"/>
        <w:tblInd w:w="-20" w:type="dxa"/>
        <w:tblLayout w:type="fixed"/>
        <w:tblCellMar>
          <w:left w:w="0" w:type="dxa"/>
          <w:right w:w="0" w:type="dxa"/>
        </w:tblCellMar>
        <w:tblLook w:val="0000" w:firstRow="0" w:lastRow="0" w:firstColumn="0" w:lastColumn="0" w:noHBand="0" w:noVBand="0"/>
      </w:tblPr>
      <w:tblGrid>
        <w:gridCol w:w="710"/>
        <w:gridCol w:w="2368"/>
        <w:gridCol w:w="1288"/>
        <w:gridCol w:w="1288"/>
        <w:gridCol w:w="1421"/>
        <w:gridCol w:w="977"/>
        <w:gridCol w:w="977"/>
      </w:tblGrid>
      <w:tr w:rsidR="00C30D06" w:rsidRPr="00C3471E" w14:paraId="0563E5B9" w14:textId="77777777" w:rsidTr="00307E04">
        <w:trPr>
          <w:cantSplit/>
        </w:trPr>
        <w:tc>
          <w:tcPr>
            <w:tcW w:w="3182" w:type="dxa"/>
            <w:gridSpan w:val="2"/>
            <w:vMerge w:val="restart"/>
            <w:tcBorders>
              <w:top w:val="single" w:sz="4" w:space="0" w:color="auto"/>
              <w:bottom w:val="single" w:sz="4" w:space="0" w:color="auto"/>
            </w:tcBorders>
            <w:shd w:val="clear" w:color="auto" w:fill="FFFFFF"/>
          </w:tcPr>
          <w:p w14:paraId="4F8E79BC" w14:textId="77777777" w:rsidR="00C30D06" w:rsidRPr="00C3471E" w:rsidRDefault="00C30D06" w:rsidP="00307E04">
            <w:pPr>
              <w:pStyle w:val="TableHead"/>
            </w:pPr>
            <w:r w:rsidRPr="00C3471E">
              <w:t>Model</w:t>
            </w:r>
          </w:p>
        </w:tc>
        <w:tc>
          <w:tcPr>
            <w:tcW w:w="2662" w:type="dxa"/>
            <w:gridSpan w:val="2"/>
            <w:tcBorders>
              <w:top w:val="single" w:sz="4" w:space="0" w:color="auto"/>
              <w:bottom w:val="single" w:sz="4" w:space="0" w:color="auto"/>
            </w:tcBorders>
            <w:shd w:val="clear" w:color="auto" w:fill="FFFFFF"/>
          </w:tcPr>
          <w:p w14:paraId="27E0F704" w14:textId="77777777" w:rsidR="00C30D06" w:rsidRPr="00C3471E" w:rsidRDefault="00C30D06" w:rsidP="00307E04">
            <w:pPr>
              <w:pStyle w:val="TableHead"/>
            </w:pPr>
            <w:r w:rsidRPr="00C3471E">
              <w:t>Unstandardized Coefficients</w:t>
            </w:r>
          </w:p>
        </w:tc>
        <w:tc>
          <w:tcPr>
            <w:tcW w:w="1469" w:type="dxa"/>
            <w:tcBorders>
              <w:top w:val="single" w:sz="4" w:space="0" w:color="auto"/>
              <w:bottom w:val="single" w:sz="4" w:space="0" w:color="auto"/>
            </w:tcBorders>
            <w:shd w:val="clear" w:color="auto" w:fill="FFFFFF"/>
          </w:tcPr>
          <w:p w14:paraId="7C71267F" w14:textId="77777777" w:rsidR="00C30D06" w:rsidRPr="00C3471E" w:rsidRDefault="00C30D06" w:rsidP="00307E04">
            <w:pPr>
              <w:pStyle w:val="TableHead"/>
            </w:pPr>
            <w:r w:rsidRPr="00C3471E">
              <w:t>Standardized Coefficients</w:t>
            </w:r>
          </w:p>
        </w:tc>
        <w:tc>
          <w:tcPr>
            <w:tcW w:w="1009" w:type="dxa"/>
            <w:vMerge w:val="restart"/>
            <w:tcBorders>
              <w:top w:val="single" w:sz="4" w:space="0" w:color="auto"/>
              <w:bottom w:val="single" w:sz="4" w:space="0" w:color="auto"/>
            </w:tcBorders>
            <w:shd w:val="clear" w:color="auto" w:fill="FFFFFF"/>
          </w:tcPr>
          <w:p w14:paraId="1BDED25F" w14:textId="77777777" w:rsidR="00C30D06" w:rsidRPr="00C3471E" w:rsidRDefault="00C30D06" w:rsidP="00307E04">
            <w:pPr>
              <w:pStyle w:val="TableHead"/>
            </w:pPr>
            <w:r w:rsidRPr="00C3471E">
              <w:t>t</w:t>
            </w:r>
          </w:p>
        </w:tc>
        <w:tc>
          <w:tcPr>
            <w:tcW w:w="1009" w:type="dxa"/>
            <w:vMerge w:val="restart"/>
            <w:tcBorders>
              <w:top w:val="single" w:sz="4" w:space="0" w:color="auto"/>
              <w:bottom w:val="single" w:sz="4" w:space="0" w:color="auto"/>
            </w:tcBorders>
            <w:shd w:val="clear" w:color="auto" w:fill="FFFFFF"/>
          </w:tcPr>
          <w:p w14:paraId="4E394048" w14:textId="77777777" w:rsidR="00C30D06" w:rsidRPr="00C3471E" w:rsidRDefault="00C30D06" w:rsidP="00307E04">
            <w:pPr>
              <w:pStyle w:val="TableHead"/>
            </w:pPr>
            <w:r w:rsidRPr="00C3471E">
              <w:t>Sig.</w:t>
            </w:r>
          </w:p>
        </w:tc>
      </w:tr>
      <w:tr w:rsidR="00C30D06" w:rsidRPr="00C3471E" w14:paraId="33661B8E" w14:textId="77777777" w:rsidTr="00307E04">
        <w:trPr>
          <w:cantSplit/>
        </w:trPr>
        <w:tc>
          <w:tcPr>
            <w:tcW w:w="3182" w:type="dxa"/>
            <w:gridSpan w:val="2"/>
            <w:vMerge/>
            <w:tcBorders>
              <w:top w:val="single" w:sz="4" w:space="0" w:color="auto"/>
              <w:bottom w:val="single" w:sz="4" w:space="0" w:color="auto"/>
            </w:tcBorders>
            <w:shd w:val="clear" w:color="auto" w:fill="FFFFFF"/>
          </w:tcPr>
          <w:p w14:paraId="64709C55" w14:textId="77777777" w:rsidR="00C30D06" w:rsidRPr="00C3471E" w:rsidRDefault="00C30D06" w:rsidP="00307E04">
            <w:pPr>
              <w:pStyle w:val="TableHead"/>
            </w:pPr>
          </w:p>
        </w:tc>
        <w:tc>
          <w:tcPr>
            <w:tcW w:w="1331" w:type="dxa"/>
            <w:tcBorders>
              <w:top w:val="single" w:sz="4" w:space="0" w:color="auto"/>
              <w:bottom w:val="single" w:sz="4" w:space="0" w:color="auto"/>
            </w:tcBorders>
            <w:shd w:val="clear" w:color="auto" w:fill="FFFFFF"/>
          </w:tcPr>
          <w:p w14:paraId="4F2A5693" w14:textId="77777777" w:rsidR="00C30D06" w:rsidRPr="00C3471E" w:rsidRDefault="00C30D06" w:rsidP="00307E04">
            <w:pPr>
              <w:pStyle w:val="TableHead"/>
            </w:pPr>
            <w:r w:rsidRPr="00C3471E">
              <w:t>B</w:t>
            </w:r>
          </w:p>
        </w:tc>
        <w:tc>
          <w:tcPr>
            <w:tcW w:w="1331" w:type="dxa"/>
            <w:tcBorders>
              <w:top w:val="single" w:sz="4" w:space="0" w:color="auto"/>
              <w:bottom w:val="single" w:sz="4" w:space="0" w:color="auto"/>
            </w:tcBorders>
            <w:shd w:val="clear" w:color="auto" w:fill="FFFFFF"/>
          </w:tcPr>
          <w:p w14:paraId="26481C3F" w14:textId="77777777" w:rsidR="00C30D06" w:rsidRPr="00C3471E" w:rsidRDefault="00C30D06" w:rsidP="00307E04">
            <w:pPr>
              <w:pStyle w:val="TableHead"/>
            </w:pPr>
            <w:r w:rsidRPr="00C3471E">
              <w:t>Std. Error</w:t>
            </w:r>
          </w:p>
        </w:tc>
        <w:tc>
          <w:tcPr>
            <w:tcW w:w="1469" w:type="dxa"/>
            <w:tcBorders>
              <w:top w:val="single" w:sz="4" w:space="0" w:color="auto"/>
              <w:bottom w:val="single" w:sz="4" w:space="0" w:color="auto"/>
            </w:tcBorders>
            <w:shd w:val="clear" w:color="auto" w:fill="FFFFFF"/>
          </w:tcPr>
          <w:p w14:paraId="3770645F" w14:textId="77777777" w:rsidR="00C30D06" w:rsidRPr="00C3471E" w:rsidRDefault="00C30D06" w:rsidP="00307E04">
            <w:pPr>
              <w:pStyle w:val="TableHead"/>
            </w:pPr>
            <w:r w:rsidRPr="00C3471E">
              <w:t>Beta</w:t>
            </w:r>
          </w:p>
        </w:tc>
        <w:tc>
          <w:tcPr>
            <w:tcW w:w="1009" w:type="dxa"/>
            <w:vMerge/>
            <w:tcBorders>
              <w:top w:val="single" w:sz="4" w:space="0" w:color="auto"/>
              <w:bottom w:val="single" w:sz="4" w:space="0" w:color="auto"/>
            </w:tcBorders>
            <w:shd w:val="clear" w:color="auto" w:fill="FFFFFF"/>
          </w:tcPr>
          <w:p w14:paraId="6DC74EED" w14:textId="77777777" w:rsidR="00C30D06" w:rsidRPr="00C3471E" w:rsidRDefault="00C30D06" w:rsidP="00307E04">
            <w:pPr>
              <w:pStyle w:val="TableHead"/>
            </w:pPr>
          </w:p>
        </w:tc>
        <w:tc>
          <w:tcPr>
            <w:tcW w:w="1009" w:type="dxa"/>
            <w:vMerge/>
            <w:tcBorders>
              <w:top w:val="single" w:sz="4" w:space="0" w:color="auto"/>
              <w:bottom w:val="single" w:sz="4" w:space="0" w:color="auto"/>
            </w:tcBorders>
            <w:shd w:val="clear" w:color="auto" w:fill="FFFFFF"/>
          </w:tcPr>
          <w:p w14:paraId="122BBFB4" w14:textId="77777777" w:rsidR="00C30D06" w:rsidRPr="00C3471E" w:rsidRDefault="00C30D06" w:rsidP="00307E04">
            <w:pPr>
              <w:pStyle w:val="TableHead"/>
            </w:pPr>
          </w:p>
        </w:tc>
      </w:tr>
      <w:tr w:rsidR="00C30D06" w:rsidRPr="00C3471E" w14:paraId="5414C44D" w14:textId="77777777" w:rsidTr="00307E04">
        <w:trPr>
          <w:cantSplit/>
        </w:trPr>
        <w:tc>
          <w:tcPr>
            <w:tcW w:w="734" w:type="dxa"/>
            <w:vMerge w:val="restart"/>
            <w:tcBorders>
              <w:top w:val="single" w:sz="4" w:space="0" w:color="auto"/>
            </w:tcBorders>
            <w:shd w:val="clear" w:color="auto" w:fill="FFFFFF"/>
            <w:vAlign w:val="center"/>
          </w:tcPr>
          <w:p w14:paraId="6F3BF525" w14:textId="77777777" w:rsidR="00C30D06" w:rsidRPr="00C3471E" w:rsidRDefault="00C30D06" w:rsidP="00307E04">
            <w:pPr>
              <w:pStyle w:val="TableBody"/>
              <w:rPr>
                <w:lang w:val="en-GB"/>
              </w:rPr>
            </w:pPr>
            <w:r w:rsidRPr="00C3471E">
              <w:rPr>
                <w:lang w:val="en-GB"/>
              </w:rPr>
              <w:t>1</w:t>
            </w:r>
          </w:p>
        </w:tc>
        <w:tc>
          <w:tcPr>
            <w:tcW w:w="2448" w:type="dxa"/>
            <w:tcBorders>
              <w:top w:val="single" w:sz="4" w:space="0" w:color="auto"/>
            </w:tcBorders>
            <w:shd w:val="clear" w:color="auto" w:fill="FFFFFF"/>
            <w:vAlign w:val="center"/>
          </w:tcPr>
          <w:p w14:paraId="6A386F1F" w14:textId="77777777" w:rsidR="00C30D06" w:rsidRPr="00C3471E" w:rsidRDefault="00C30D06" w:rsidP="00307E04">
            <w:pPr>
              <w:pStyle w:val="TableBody"/>
              <w:rPr>
                <w:lang w:val="en-GB"/>
              </w:rPr>
            </w:pPr>
            <w:r w:rsidRPr="00C3471E">
              <w:rPr>
                <w:lang w:val="en-GB"/>
              </w:rPr>
              <w:t>(Constant)</w:t>
            </w:r>
          </w:p>
        </w:tc>
        <w:tc>
          <w:tcPr>
            <w:tcW w:w="1331" w:type="dxa"/>
            <w:tcBorders>
              <w:top w:val="single" w:sz="4" w:space="0" w:color="auto"/>
            </w:tcBorders>
            <w:shd w:val="clear" w:color="auto" w:fill="FFFFFF"/>
            <w:vAlign w:val="center"/>
          </w:tcPr>
          <w:p w14:paraId="120BDAA5" w14:textId="77777777" w:rsidR="00C30D06" w:rsidRPr="00C3471E" w:rsidRDefault="00C30D06" w:rsidP="00307E04">
            <w:pPr>
              <w:pStyle w:val="TableBody"/>
              <w:rPr>
                <w:lang w:val="en-GB"/>
              </w:rPr>
            </w:pPr>
            <w:r w:rsidRPr="00C3471E">
              <w:rPr>
                <w:lang w:val="en-GB"/>
              </w:rPr>
              <w:t>1.133</w:t>
            </w:r>
          </w:p>
        </w:tc>
        <w:tc>
          <w:tcPr>
            <w:tcW w:w="1331" w:type="dxa"/>
            <w:tcBorders>
              <w:top w:val="single" w:sz="4" w:space="0" w:color="auto"/>
            </w:tcBorders>
            <w:shd w:val="clear" w:color="auto" w:fill="FFFFFF"/>
            <w:vAlign w:val="center"/>
          </w:tcPr>
          <w:p w14:paraId="6BCFB25F" w14:textId="77777777" w:rsidR="00C30D06" w:rsidRPr="00C3471E" w:rsidRDefault="00C30D06" w:rsidP="00307E04">
            <w:pPr>
              <w:pStyle w:val="TableBody"/>
              <w:rPr>
                <w:lang w:val="en-GB"/>
              </w:rPr>
            </w:pPr>
            <w:r w:rsidRPr="00C3471E">
              <w:rPr>
                <w:lang w:val="en-GB"/>
              </w:rPr>
              <w:t>.374</w:t>
            </w:r>
          </w:p>
        </w:tc>
        <w:tc>
          <w:tcPr>
            <w:tcW w:w="1469" w:type="dxa"/>
            <w:tcBorders>
              <w:top w:val="single" w:sz="4" w:space="0" w:color="auto"/>
            </w:tcBorders>
            <w:shd w:val="clear" w:color="auto" w:fill="FFFFFF"/>
          </w:tcPr>
          <w:p w14:paraId="19FADCD3" w14:textId="77777777" w:rsidR="00C30D06" w:rsidRPr="00C3471E" w:rsidRDefault="00C30D06" w:rsidP="00307E04">
            <w:pPr>
              <w:pStyle w:val="TableBody"/>
              <w:rPr>
                <w:lang w:val="en-GB"/>
              </w:rPr>
            </w:pPr>
          </w:p>
        </w:tc>
        <w:tc>
          <w:tcPr>
            <w:tcW w:w="1009" w:type="dxa"/>
            <w:tcBorders>
              <w:top w:val="single" w:sz="4" w:space="0" w:color="auto"/>
            </w:tcBorders>
            <w:shd w:val="clear" w:color="auto" w:fill="FFFFFF"/>
            <w:vAlign w:val="center"/>
          </w:tcPr>
          <w:p w14:paraId="47F65D4C" w14:textId="77777777" w:rsidR="00C30D06" w:rsidRPr="00C3471E" w:rsidRDefault="00C30D06" w:rsidP="00307E04">
            <w:pPr>
              <w:pStyle w:val="TableBody"/>
              <w:rPr>
                <w:lang w:val="en-GB"/>
              </w:rPr>
            </w:pPr>
            <w:r w:rsidRPr="00C3471E">
              <w:rPr>
                <w:lang w:val="en-GB"/>
              </w:rPr>
              <w:t>3.031</w:t>
            </w:r>
          </w:p>
        </w:tc>
        <w:tc>
          <w:tcPr>
            <w:tcW w:w="1009" w:type="dxa"/>
            <w:tcBorders>
              <w:top w:val="single" w:sz="4" w:space="0" w:color="auto"/>
            </w:tcBorders>
            <w:shd w:val="clear" w:color="auto" w:fill="FFFFFF"/>
            <w:vAlign w:val="center"/>
          </w:tcPr>
          <w:p w14:paraId="516613DC" w14:textId="77777777" w:rsidR="00C30D06" w:rsidRPr="00C3471E" w:rsidRDefault="00C30D06" w:rsidP="00307E04">
            <w:pPr>
              <w:pStyle w:val="TableBody"/>
              <w:rPr>
                <w:lang w:val="en-GB"/>
              </w:rPr>
            </w:pPr>
            <w:r w:rsidRPr="00C3471E">
              <w:rPr>
                <w:lang w:val="en-GB"/>
              </w:rPr>
              <w:t>.004</w:t>
            </w:r>
          </w:p>
        </w:tc>
      </w:tr>
      <w:tr w:rsidR="00C30D06" w:rsidRPr="00C3471E" w14:paraId="4BA4BBED" w14:textId="77777777" w:rsidTr="00307E04">
        <w:trPr>
          <w:cantSplit/>
        </w:trPr>
        <w:tc>
          <w:tcPr>
            <w:tcW w:w="734" w:type="dxa"/>
            <w:vMerge/>
            <w:tcBorders>
              <w:bottom w:val="single" w:sz="4" w:space="0" w:color="auto"/>
            </w:tcBorders>
            <w:shd w:val="clear" w:color="auto" w:fill="FFFFFF"/>
            <w:vAlign w:val="center"/>
          </w:tcPr>
          <w:p w14:paraId="3BBB8E99" w14:textId="77777777" w:rsidR="00C30D06" w:rsidRPr="00C3471E" w:rsidRDefault="00C30D06" w:rsidP="00307E04">
            <w:pPr>
              <w:pStyle w:val="TableBody"/>
              <w:rPr>
                <w:lang w:val="en-GB"/>
              </w:rPr>
            </w:pPr>
          </w:p>
        </w:tc>
        <w:tc>
          <w:tcPr>
            <w:tcW w:w="2448" w:type="dxa"/>
            <w:tcBorders>
              <w:bottom w:val="single" w:sz="4" w:space="0" w:color="auto"/>
            </w:tcBorders>
            <w:shd w:val="clear" w:color="auto" w:fill="FFFFFF"/>
            <w:vAlign w:val="center"/>
          </w:tcPr>
          <w:p w14:paraId="255A4825" w14:textId="68638E63" w:rsidR="00C30D06" w:rsidRPr="00C3471E" w:rsidRDefault="00C30D06" w:rsidP="00307E04">
            <w:pPr>
              <w:pStyle w:val="TableBody"/>
              <w:rPr>
                <w:lang w:val="en-GB"/>
              </w:rPr>
            </w:pPr>
            <w:r w:rsidRPr="00C3471E">
              <w:rPr>
                <w:lang w:val="en-GB"/>
              </w:rPr>
              <w:t>Strategic leadership</w:t>
            </w:r>
            <w:r w:rsidR="00350AAB">
              <w:rPr>
                <w:lang w:val="en-GB"/>
              </w:rPr>
              <w:t xml:space="preserve"> </w:t>
            </w:r>
            <w:r w:rsidRPr="00C3471E">
              <w:rPr>
                <w:lang w:val="en-GB"/>
              </w:rPr>
              <w:t>practices</w:t>
            </w:r>
          </w:p>
        </w:tc>
        <w:tc>
          <w:tcPr>
            <w:tcW w:w="1331" w:type="dxa"/>
            <w:tcBorders>
              <w:bottom w:val="single" w:sz="4" w:space="0" w:color="auto"/>
            </w:tcBorders>
            <w:shd w:val="clear" w:color="auto" w:fill="FFFFFF"/>
            <w:vAlign w:val="center"/>
          </w:tcPr>
          <w:p w14:paraId="138E6EA3" w14:textId="77777777" w:rsidR="00C30D06" w:rsidRPr="00C3471E" w:rsidRDefault="00C30D06" w:rsidP="00307E04">
            <w:pPr>
              <w:pStyle w:val="TableBody"/>
              <w:rPr>
                <w:lang w:val="en-GB"/>
              </w:rPr>
            </w:pPr>
            <w:r w:rsidRPr="00C3471E">
              <w:rPr>
                <w:lang w:val="en-GB"/>
              </w:rPr>
              <w:t>0.698</w:t>
            </w:r>
          </w:p>
        </w:tc>
        <w:tc>
          <w:tcPr>
            <w:tcW w:w="1331" w:type="dxa"/>
            <w:tcBorders>
              <w:bottom w:val="single" w:sz="4" w:space="0" w:color="auto"/>
            </w:tcBorders>
            <w:shd w:val="clear" w:color="auto" w:fill="FFFFFF"/>
            <w:vAlign w:val="center"/>
          </w:tcPr>
          <w:p w14:paraId="5A3729B9" w14:textId="77777777" w:rsidR="00C30D06" w:rsidRPr="00C3471E" w:rsidRDefault="00C30D06" w:rsidP="00307E04">
            <w:pPr>
              <w:pStyle w:val="TableBody"/>
              <w:rPr>
                <w:lang w:val="en-GB"/>
              </w:rPr>
            </w:pPr>
            <w:r w:rsidRPr="00C3471E">
              <w:rPr>
                <w:lang w:val="en-GB"/>
              </w:rPr>
              <w:t>0.098</w:t>
            </w:r>
          </w:p>
        </w:tc>
        <w:tc>
          <w:tcPr>
            <w:tcW w:w="1469" w:type="dxa"/>
            <w:tcBorders>
              <w:bottom w:val="single" w:sz="4" w:space="0" w:color="auto"/>
            </w:tcBorders>
            <w:shd w:val="clear" w:color="auto" w:fill="FFFFFF"/>
            <w:vAlign w:val="center"/>
          </w:tcPr>
          <w:p w14:paraId="11487521" w14:textId="77777777" w:rsidR="00C30D06" w:rsidRPr="00C3471E" w:rsidRDefault="00C30D06" w:rsidP="00307E04">
            <w:pPr>
              <w:pStyle w:val="TableBody"/>
              <w:rPr>
                <w:lang w:val="en-GB"/>
              </w:rPr>
            </w:pPr>
            <w:r w:rsidRPr="00C3471E">
              <w:rPr>
                <w:lang w:val="en-GB"/>
              </w:rPr>
              <w:t>0.701</w:t>
            </w:r>
          </w:p>
        </w:tc>
        <w:tc>
          <w:tcPr>
            <w:tcW w:w="1009" w:type="dxa"/>
            <w:tcBorders>
              <w:bottom w:val="single" w:sz="4" w:space="0" w:color="auto"/>
            </w:tcBorders>
            <w:shd w:val="clear" w:color="auto" w:fill="FFFFFF"/>
            <w:vAlign w:val="center"/>
          </w:tcPr>
          <w:p w14:paraId="23C21B14" w14:textId="77777777" w:rsidR="00C30D06" w:rsidRPr="00C3471E" w:rsidRDefault="00C30D06" w:rsidP="00307E04">
            <w:pPr>
              <w:pStyle w:val="TableBody"/>
              <w:rPr>
                <w:lang w:val="en-GB"/>
              </w:rPr>
            </w:pPr>
            <w:r w:rsidRPr="00C3471E">
              <w:rPr>
                <w:lang w:val="en-GB"/>
              </w:rPr>
              <w:t>7.146</w:t>
            </w:r>
          </w:p>
        </w:tc>
        <w:tc>
          <w:tcPr>
            <w:tcW w:w="1009" w:type="dxa"/>
            <w:tcBorders>
              <w:bottom w:val="single" w:sz="4" w:space="0" w:color="auto"/>
            </w:tcBorders>
            <w:shd w:val="clear" w:color="auto" w:fill="FFFFFF"/>
            <w:vAlign w:val="center"/>
          </w:tcPr>
          <w:p w14:paraId="6895888F" w14:textId="77777777" w:rsidR="00C30D06" w:rsidRPr="00C3471E" w:rsidRDefault="00C30D06" w:rsidP="00307E04">
            <w:pPr>
              <w:pStyle w:val="TableBody"/>
              <w:rPr>
                <w:lang w:val="en-GB"/>
              </w:rPr>
            </w:pPr>
            <w:r w:rsidRPr="00C3471E">
              <w:rPr>
                <w:lang w:val="en-GB"/>
              </w:rPr>
              <w:t>.000</w:t>
            </w:r>
          </w:p>
        </w:tc>
      </w:tr>
      <w:tr w:rsidR="00C30D06" w:rsidRPr="00C3471E" w14:paraId="322FB6C4" w14:textId="77777777" w:rsidTr="00307E04">
        <w:trPr>
          <w:cantSplit/>
        </w:trPr>
        <w:tc>
          <w:tcPr>
            <w:tcW w:w="9331" w:type="dxa"/>
            <w:gridSpan w:val="7"/>
            <w:tcBorders>
              <w:top w:val="single" w:sz="4" w:space="0" w:color="auto"/>
              <w:bottom w:val="single" w:sz="4" w:space="0" w:color="auto"/>
            </w:tcBorders>
            <w:shd w:val="clear" w:color="auto" w:fill="FFFFFF"/>
          </w:tcPr>
          <w:p w14:paraId="09CA551C" w14:textId="77777777" w:rsidR="00C30D06" w:rsidRPr="00C3471E" w:rsidRDefault="00C30D06" w:rsidP="00307E04">
            <w:pPr>
              <w:pStyle w:val="TableBody"/>
              <w:rPr>
                <w:lang w:val="en-GB"/>
              </w:rPr>
            </w:pPr>
            <w:r w:rsidRPr="00C3471E">
              <w:rPr>
                <w:lang w:val="en-GB"/>
              </w:rPr>
              <w:t>a</w:t>
            </w:r>
            <w:r w:rsidRPr="006E7584">
              <w:rPr>
                <w:lang w:val="en-GB"/>
              </w:rPr>
              <w:t>. Dependent Variable: performance</w:t>
            </w:r>
          </w:p>
        </w:tc>
      </w:tr>
    </w:tbl>
    <w:p w14:paraId="5D0BE97C" w14:textId="77777777" w:rsidR="006E7584" w:rsidRDefault="006E7584" w:rsidP="00307E04">
      <w:pPr>
        <w:pStyle w:val="BodyText"/>
      </w:pPr>
    </w:p>
    <w:p w14:paraId="6BED61EE" w14:textId="7C6D90E1" w:rsidR="00C30D06" w:rsidRPr="00C3471E" w:rsidRDefault="00C30D06" w:rsidP="00307E04">
      <w:pPr>
        <w:pStyle w:val="BodyText"/>
      </w:pPr>
      <w:r w:rsidRPr="00C3471E">
        <w:t>Table 4 shows the use of beta coefficient for strategic leadership practices and performance</w:t>
      </w:r>
      <w:r w:rsidR="006E7584">
        <w:t xml:space="preserve">. </w:t>
      </w:r>
      <w:r w:rsidRPr="00C3471E">
        <w:t xml:space="preserve">Unstandardized beta coefficient of 0.698 was achieved in regard to the strategic leadership </w:t>
      </w:r>
      <w:r w:rsidRPr="00C3471E">
        <w:lastRenderedPageBreak/>
        <w:t xml:space="preserve">practices. This therefore implied that one unit increase in strategic leadership practices would result to 0.698 units increase in the performance of the health facility-based youth </w:t>
      </w:r>
      <w:proofErr w:type="spellStart"/>
      <w:r w:rsidRPr="00C3471E">
        <w:t>centres</w:t>
      </w:r>
      <w:proofErr w:type="spellEnd"/>
      <w:r w:rsidRPr="00C3471E">
        <w:t xml:space="preserve"> in Kenya with other factors held constant. When the variance is assumed to be 1, one unit increase in strategic leadership practices would result to 0.701 units increase in the performance of the health facility-based youth </w:t>
      </w:r>
      <w:proofErr w:type="spellStart"/>
      <w:r w:rsidRPr="00C3471E">
        <w:t>centres</w:t>
      </w:r>
      <w:proofErr w:type="spellEnd"/>
      <w:r w:rsidRPr="00C3471E">
        <w:t xml:space="preserve"> in Kenya. Without any intervention in strategic leadership practices, the performance of the health facility-based youth </w:t>
      </w:r>
      <w:proofErr w:type="spellStart"/>
      <w:r w:rsidRPr="00C3471E">
        <w:t>centres</w:t>
      </w:r>
      <w:proofErr w:type="spellEnd"/>
      <w:r w:rsidRPr="00C3471E">
        <w:t xml:space="preserve"> in Kenya would be at 1.133 units (y-intercept). To test whether this effect was statistically significant, the t-statistic value was compared with the t-critical value found in the t-tables. A t-statistic value greater than the t-critical value and a p-value less than 0.05 would imply that the effect of the predictor variable on the predicted variable is significant. The t-statistic value achieved in this study was 7.146 while the t-critical value observed from the tables was 6.314. This therefore implied that there was significant effect of strategic leadership practices on performance of health facility-based youth </w:t>
      </w:r>
      <w:proofErr w:type="spellStart"/>
      <w:r w:rsidRPr="00C3471E">
        <w:t>centres</w:t>
      </w:r>
      <w:proofErr w:type="spellEnd"/>
      <w:r w:rsidRPr="00C3471E">
        <w:t xml:space="preserve"> in Kenya. </w:t>
      </w:r>
      <w:r w:rsidR="006E7584" w:rsidRPr="00C3471E">
        <w:t>Therefore,</w:t>
      </w:r>
      <w:r w:rsidRPr="00C3471E">
        <w:t xml:space="preserve"> the hypothesis of the study stating that; HO1:</w:t>
      </w:r>
      <w:r w:rsidR="00350AAB">
        <w:t xml:space="preserve"> </w:t>
      </w:r>
      <w:r w:rsidRPr="00C3471E">
        <w:t xml:space="preserve">There is no significant effect of strategic leadership practices on performance of health facility-based youth </w:t>
      </w:r>
      <w:proofErr w:type="spellStart"/>
      <w:r w:rsidRPr="00C3471E">
        <w:t>centres</w:t>
      </w:r>
      <w:proofErr w:type="spellEnd"/>
      <w:r w:rsidRPr="00C3471E">
        <w:t xml:space="preserve"> in Kenya was rejected at 5% significance level. The alternative hypothesis was adopted in this study. </w:t>
      </w:r>
    </w:p>
    <w:p w14:paraId="0CD2CBDE" w14:textId="2134C16E" w:rsidR="00C30D06" w:rsidRPr="00C3471E" w:rsidRDefault="00C30D06" w:rsidP="00307E04">
      <w:pPr>
        <w:pStyle w:val="BodyText"/>
      </w:pPr>
      <w:r w:rsidRPr="00C3471E">
        <w:t xml:space="preserve">The regression equation for strategic leadership practices on performance of health facility-based youth </w:t>
      </w:r>
      <w:proofErr w:type="spellStart"/>
      <w:r w:rsidRPr="00C3471E">
        <w:t>centres</w:t>
      </w:r>
      <w:proofErr w:type="spellEnd"/>
      <w:r w:rsidRPr="00C3471E">
        <w:t xml:space="preserve"> in Kenya was;</w:t>
      </w:r>
    </w:p>
    <w:p w14:paraId="0DE3C66A" w14:textId="77777777" w:rsidR="00C30D06" w:rsidRPr="00C3471E" w:rsidRDefault="00C30D06" w:rsidP="00307E04">
      <w:pPr>
        <w:pStyle w:val="BodyText"/>
      </w:pPr>
      <w:r w:rsidRPr="00C3471E">
        <w:t>P = 1.133 + 0.698*SL+ 0.55004</w:t>
      </w:r>
    </w:p>
    <w:p w14:paraId="763F7DE9" w14:textId="504377B5" w:rsidR="00C30D06" w:rsidRPr="00C3471E" w:rsidRDefault="00C30D06" w:rsidP="00307E04">
      <w:pPr>
        <w:pStyle w:val="BodyText"/>
      </w:pPr>
      <w:r w:rsidRPr="00C3471E">
        <w:t>Where</w:t>
      </w:r>
      <w:r w:rsidR="006E7584">
        <w:t>,</w:t>
      </w:r>
    </w:p>
    <w:p w14:paraId="7CCE56B1" w14:textId="77777777" w:rsidR="00C30D06" w:rsidRPr="00C3471E" w:rsidRDefault="00C30D06" w:rsidP="00307E04">
      <w:pPr>
        <w:pStyle w:val="BodyText"/>
      </w:pPr>
      <w:r w:rsidRPr="00C3471E">
        <w:t>P = Performance</w:t>
      </w:r>
    </w:p>
    <w:p w14:paraId="12E0B8AB" w14:textId="77777777" w:rsidR="00C30D06" w:rsidRPr="00C3471E" w:rsidRDefault="00C30D06" w:rsidP="00307E04">
      <w:pPr>
        <w:pStyle w:val="BodyText"/>
      </w:pPr>
      <w:r w:rsidRPr="00C3471E">
        <w:t>SL= Strategic Leadership Practices</w:t>
      </w:r>
    </w:p>
    <w:p w14:paraId="52192F0B" w14:textId="77777777" w:rsidR="00C30D06" w:rsidRPr="00C3471E" w:rsidRDefault="00C30D06" w:rsidP="00307E04">
      <w:pPr>
        <w:pStyle w:val="BodyText"/>
      </w:pPr>
      <w:r w:rsidRPr="00C3471E">
        <w:t xml:space="preserve">The objective sought to determine the effect of strategic leadership practices on performance of health facility-based youth </w:t>
      </w:r>
      <w:proofErr w:type="spellStart"/>
      <w:r w:rsidRPr="00C3471E">
        <w:t>centres</w:t>
      </w:r>
      <w:proofErr w:type="spellEnd"/>
      <w:r w:rsidRPr="00C3471E">
        <w:t xml:space="preserve"> in Kenya. The study revealed that there was a positive and significant relationship between performance of the health facility-based youth </w:t>
      </w:r>
      <w:proofErr w:type="spellStart"/>
      <w:r w:rsidRPr="00C3471E">
        <w:t>centres</w:t>
      </w:r>
      <w:proofErr w:type="spellEnd"/>
      <w:r w:rsidRPr="00C3471E">
        <w:t xml:space="preserve"> and strategic leadership practices (r=0.701, p&lt;0.05) and the relationship was moderate. The study performed regression analysis to establish whether strategic leadership practices affected the performance of the health facility-based youth </w:t>
      </w:r>
      <w:proofErr w:type="spellStart"/>
      <w:r w:rsidRPr="00C3471E">
        <w:t>centres</w:t>
      </w:r>
      <w:proofErr w:type="spellEnd"/>
      <w:r w:rsidRPr="00C3471E">
        <w:t xml:space="preserve">. R-Square value of 0.491 was established in the regression between these two variables which was an indication that strategic leadership practices explained for 49.1% of the variance in the performance of the health facility-based youth </w:t>
      </w:r>
      <w:proofErr w:type="spellStart"/>
      <w:r w:rsidRPr="00C3471E">
        <w:t>centres</w:t>
      </w:r>
      <w:proofErr w:type="spellEnd"/>
      <w:r w:rsidRPr="00C3471E">
        <w:t xml:space="preserve"> in Kenya. The study found out that the regression model was statistically significant and that it provided a good fit for the data more than a model with zero predictor variables. </w:t>
      </w:r>
    </w:p>
    <w:p w14:paraId="2B2E984E" w14:textId="6D5954F0" w:rsidR="00C30D06" w:rsidRPr="00C3471E" w:rsidRDefault="00C30D06" w:rsidP="00307E04">
      <w:pPr>
        <w:pStyle w:val="BodyText"/>
      </w:pPr>
      <w:r w:rsidRPr="00C3471E">
        <w:lastRenderedPageBreak/>
        <w:t xml:space="preserve">Unstandardized beta coefficient of 0.698 was achieved in regard to the strategic leadership practices. This therefore implied that one unit increase in strategic leadership practices would result to 0.698 units increase in the performance of the health facility-based youth </w:t>
      </w:r>
      <w:proofErr w:type="spellStart"/>
      <w:r w:rsidRPr="00C3471E">
        <w:t>centres</w:t>
      </w:r>
      <w:proofErr w:type="spellEnd"/>
      <w:r w:rsidRPr="00C3471E">
        <w:t xml:space="preserve"> in Kenya with other factors held constant. The study found that there was significant effect of strategic leadership practices on Performance of Health facility-based youth </w:t>
      </w:r>
      <w:proofErr w:type="spellStart"/>
      <w:r w:rsidRPr="00C3471E">
        <w:t>centres</w:t>
      </w:r>
      <w:proofErr w:type="spellEnd"/>
      <w:r w:rsidRPr="00C3471E">
        <w:t xml:space="preserve"> in Kenya. Therefore the hypothesis of the study stating that; HO1:</w:t>
      </w:r>
      <w:r w:rsidR="00350AAB">
        <w:t xml:space="preserve"> </w:t>
      </w:r>
      <w:r w:rsidRPr="00C3471E">
        <w:t xml:space="preserve">There is no significant effect of strategic leadership practices on performance of health facility-based youth </w:t>
      </w:r>
      <w:proofErr w:type="spellStart"/>
      <w:r w:rsidRPr="00C3471E">
        <w:t>centres</w:t>
      </w:r>
      <w:proofErr w:type="spellEnd"/>
      <w:r w:rsidRPr="00C3471E">
        <w:t xml:space="preserve"> in Kenya was rejected at 5% significance level. The alternative hypothesis was adopted in this study. </w:t>
      </w:r>
    </w:p>
    <w:p w14:paraId="3595C3F9" w14:textId="36AE8B6E" w:rsidR="00C30D06" w:rsidRPr="00C3471E" w:rsidRDefault="00C30D06" w:rsidP="00307E04">
      <w:pPr>
        <w:pStyle w:val="BodyText"/>
      </w:pPr>
      <w:r w:rsidRPr="00C3471E">
        <w:t>These findings concur with those in a</w:t>
      </w:r>
      <w:r w:rsidR="00350AAB">
        <w:t xml:space="preserve"> </w:t>
      </w:r>
      <w:r w:rsidRPr="00C3471E">
        <w:t xml:space="preserve">study in Malaysia by </w:t>
      </w:r>
      <w:r w:rsidRPr="00C3471E">
        <w:fldChar w:fldCharType="begin" w:fldLock="1"/>
      </w:r>
      <w:r w:rsidRPr="00C3471E">
        <w:instrText xml:space="preserve"> ADDIN ZOTERO_ITEM CSL_CITATION {"citationID":"8GEV7mPY","properties":{"formattedCitation":"(N. R. A. Rahman et al., 2019)","plainCitation":"(N. R. A. Rahman et al., 2019)","dontUpdate":true,"noteIndex":0},"citationItems":[{"id":"Wk1Q7AHq/jpO9jBhY","uris":["http://www.mendeley.com/documents/?uuid=499a8b36-84c6-4653-843c-e337ebc88bde"],"uri":["http://www.mendeley.com/documents/?uuid=499a8b36-84c6-4653-843c-e337ebc88bde"],"itemData":{"ISSN":"22773878","abstract":"This paper focuses on the strategic leadership practices (SL) and Operational Strategy (OE) on XYZ Japanese automobile company and how it can give impact on Organizational Performance (OP). Since the mid-1980s a growing body of research on leadership has focused on strategic leadership, in contrast to managerial and visionary leadership. It focused on how leaders make decisions in the short term that guarantees long-term viability of the organisation. Specifically, this contribution addresses two issues including (1) the relationship between SL towards OP and (2) the relationship between OE and OP. This study was conducted in one of the Malaysia’s Japanese Automobile company located in Klang Valley, Selangor. This quantitative research according to its purpose and data collection method. The groups of employees from Senior Executive and above were reviewed. Around 200 questionnaires that were distributed, 51 usable questionnaires were returned, a respond rate of 25.5%. The finding reveals that the SL and OE have a significantly direct effect on OP. Accordingly, the study provides several recommendations that included the need for Top Management Team as participants, different methodology used and so on, in order to achieve the best response to the needs and wishes of the Senior Executive and above in Malaysia particularly to increase their contribution to the achievement of SL and OS to raise the level of their OP as a whole.","author":[{"dropping-particle":"","family":"Rahman","given":"Normy Rafida Abdul","non-dropping-particle":"","parse-names":false,"suffix":""},{"dropping-particle":"","family":"Rahman","given":"Siti Fatimah Abdul","non-dropping-particle":"","parse-names":false,"suffix":""},{"dropping-particle":"","family":"Yaakob","given":"Abdul Malek","non-dropping-particle":"","parse-names":false,"suffix":""},{"dropping-particle":"","family":"Masri","given":"Ridzuan","non-dropping-particle":"","parse-names":false,"suffix":""},{"dropping-particle":"","family":"Ramli","given":"Suriana","non-dropping-particle":"","parse-names":false,"suffix":""},{"dropping-particle":"","family":"Ibrahim","given":"Zairina","non-dropping-particle":"","parse-names":false,"suffix":""}],"container-title":"International Journal of Recent Technology and Engineering","id":"ITEM-1","issue":"2 Special Issue","issued":{"date-parts":[["2019"]]},"page":"291-295","title":"Strategic leadership, operational excellence and organizational performance: A lesson from Japanese company in Malaysia","type":"article-journal","volume":"8"}}],"schema":"https://github.com/citation-style-language/schema/raw/master/csl-citation.json"} </w:instrText>
      </w:r>
      <w:r w:rsidRPr="00C3471E">
        <w:fldChar w:fldCharType="separate"/>
      </w:r>
      <w:r w:rsidRPr="00C3471E">
        <w:t>Rahman et al., (2019)</w:t>
      </w:r>
      <w:r w:rsidRPr="00C3471E">
        <w:fldChar w:fldCharType="end"/>
      </w:r>
      <w:r w:rsidR="006E7584">
        <w:t xml:space="preserve"> that</w:t>
      </w:r>
      <w:r w:rsidRPr="00C3471E">
        <w:t xml:space="preserve"> found a direct and significant influence of strategic leadership on </w:t>
      </w:r>
      <w:r w:rsidR="006E7584">
        <w:t xml:space="preserve">the </w:t>
      </w:r>
      <w:r w:rsidRPr="00C3471E">
        <w:t xml:space="preserve">performance of automobile companies. A study by </w:t>
      </w:r>
      <w:r w:rsidRPr="00C3471E">
        <w:fldChar w:fldCharType="begin" w:fldLock="1"/>
      </w:r>
      <w:r w:rsidRPr="00C3471E">
        <w:instrText xml:space="preserve"> ADDIN ZOTERO_ITEM CSL_CITATION {"citationID":"wZtkXZlo","properties":{"formattedCitation":"(Jabbar &amp; Hussein, 2017)","plainCitation":"(Jabbar &amp; Hussein, 2017)","dontUpdate":true,"noteIndex":0},"citationItems":[{"id":"Wk1Q7AHq/PqZ36l6E","uris":["http://www.mendeley.com/documents/?uuid=fe0fca4b-8303-4c43-bd6b-88bbd52bb8b5"],"uri":["http://www.mendeley.com/documents/?uuid=fe0fca4b-8303-4c43-bd6b-88bbd52bb8b5"],"itemData":{"DOI":"10.29121/granthaalayah.v5.i5.2017.1841","ISSN":"2394-3629","abstract":"Leadership has significant impact on strategic management process. Especially it helps to determine the vision and mission of the organization. Further, it facilitates the organization to execute effective strategies to achieve that vision. The purpose of this paper is to find out the role of leadership in strategy formulation and implementation by reviewing the existing literature. The study reveals that leadership serves as a link between the soul and the body of an organization. For the successful implementation of strategies, the challenge of leadership is to be strong but not rude, be kind but not weak, be humble but not timid, be proud but not arrogant, have humor but without folly. Leadership has to have the evaluation process to ensure the effectiveness of the whole process, and this aspect will facilitate to identify the drawbacks and to make fresh the strategies in line with the change as well. Moreover, this evaluation process is able to help and sustain the constant growth of the institution. Thus, it can be said that leadership is known as the nucleus of the organization, and it should have the pivotal role like the role of blood and brain; as a result, the outcomes of the success can be guaranteed and be shared.","author":[{"dropping-particle":"","family":"Jabbar","given":"Ali Abdulridha","non-dropping-particle":"","parse-names":false,"suffix":""},{"dropping-particle":"","family":"Hussein","given":"Ali Mohammed","non-dropping-particle":"","parse-names":false,"suffix":""}],"container-title":"International Journal of Research -GRANTHAALAYAH","id":"ITEM-1","issue":"5","issued":{"date-parts":[["2017"]]},"page":"99-106","publisher":"Granthaalayah Publications and Printers","title":"the Role of Leadership in Strategic Management","type":"article-journal","volume":"5"}}],"schema":"https://github.com/citation-style-language/schema/raw/master/csl-citation.json"} </w:instrText>
      </w:r>
      <w:r w:rsidRPr="00C3471E">
        <w:fldChar w:fldCharType="separate"/>
      </w:r>
      <w:r w:rsidRPr="00C3471E">
        <w:t>Jabbar &amp; Hussein, (2017)</w:t>
      </w:r>
      <w:r w:rsidRPr="00C3471E">
        <w:fldChar w:fldCharType="end"/>
      </w:r>
      <w:r w:rsidRPr="00C3471E">
        <w:t xml:space="preserve"> established that there was a positive link between strategic leadership and the performance of organizations. Successful implementation of strategies was seen to strongly impact on the performance of the organizations. In establishing the relationship between strategic leadership and organization performance in Jordan industrial estates company, </w:t>
      </w:r>
      <w:r w:rsidRPr="00C3471E">
        <w:fldChar w:fldCharType="begin" w:fldLock="1"/>
      </w:r>
      <w:r w:rsidRPr="00C3471E">
        <w:instrText xml:space="preserve"> ADDIN ZOTERO_ITEM CSL_CITATION {"citationID":"PYluSZ3y","properties":{"formattedCitation":"(Alhyasatan &amp; Sharif, 2018)","plainCitation":"(Alhyasatan &amp; Sharif, 2018)","dontUpdate":true,"noteIndex":0},"citationItems":[{"id":"Wk1Q7AHq/3OcZ1Nhs","uris":["http://www.mendeley.com/documents/?uuid=6f2f324a-7780-4734-b30a-cf8dfb4b31b5"],"uri":["http://www.mendeley.com/documents/?uuid=6f2f324a-7780-4734-b30a-cf8dfb4b31b5"],"itemData":{"ISBN":"9780735417342","author":[{"dropping-particle":"","family":"Alhyasatan","given":"Waleed Mohammad Kayed","non-dropping-particle":"","parse-names":false,"suffix":""},{"dropping-particle":"","family":"Sharif","given":"Zainon Mat","non-dropping-particle":"","parse-names":false,"suffix":""}],"container-title":"Proceedings of the 3rd International Conference on Applied Science and Technology (ICAST’18)","id":"ITEM-1","issue":"September","issued":{"date-parts":[["2018"]]},"title":"The Relationship between Strategic Leadership and Organization Performance in Jordan Industrial Estates Company","type":"article-journal","volume":"020023"}}],"schema":"https://github.com/citation-style-language/schema/raw/master/csl-citation.json"} </w:instrText>
      </w:r>
      <w:r w:rsidRPr="00C3471E">
        <w:fldChar w:fldCharType="separate"/>
      </w:r>
      <w:r w:rsidRPr="00C3471E">
        <w:t>Alhyasatan &amp; Sharif, (2018)</w:t>
      </w:r>
      <w:r w:rsidRPr="00C3471E">
        <w:fldChar w:fldCharType="end"/>
      </w:r>
      <w:r w:rsidRPr="00C3471E">
        <w:t xml:space="preserve"> noted that there was a positive relationship between strategic leadership and organizational performance. Focusing on humanitarian organization, </w:t>
      </w:r>
      <w:r w:rsidRPr="00C3471E">
        <w:fldChar w:fldCharType="begin" w:fldLock="1"/>
      </w:r>
      <w:r w:rsidRPr="00C3471E">
        <w:instrText xml:space="preserve"> ADDIN ZOTERO_ITEM CSL_CITATION {"citationID":"10aTOWld","properties":{"formattedCitation":"(Kabetu, 2018)","plainCitation":"(Kabetu, 2018)","dontUpdate":true,"noteIndex":0},"citationItems":[{"id":"Wk1Q7AHq/QSagFS1Y","uris":["http://www.mendeley.com/documents/?uuid=df18415a-fcaf-4488-b3ce-20cdfb2aa17a"],"uri":["http://www.mendeley.com/documents/?uuid=df18415a-fcaf-4488-b3ce-20cdfb2aa17a"],"itemData":{"author":[{"dropping-particle":"","family":"Kabetu","given":"Damaris Gacigi","non-dropping-particle":"","parse-names":false,"suffix":""}],"container-title":"International Academic Journal of Innovation, Leadership and Entrepreneurship","id":"ITEM-1","issue":"2","issued":{"date-parts":[["2018"]]},"page":"113-135","title":"Influence of strategic leadership on performance of international humanitarian organizations in Kenya","type":"article-journal","volume":"2"}}],"schema":"https://github.com/citation-style-language/schema/raw/master/csl-citation.json"} </w:instrText>
      </w:r>
      <w:r w:rsidRPr="00C3471E">
        <w:fldChar w:fldCharType="separate"/>
      </w:r>
      <w:r w:rsidRPr="00C3471E">
        <w:t>Kabetu, (2018)</w:t>
      </w:r>
      <w:r w:rsidRPr="00C3471E">
        <w:fldChar w:fldCharType="end"/>
      </w:r>
      <w:r w:rsidRPr="00C3471E">
        <w:t xml:space="preserve"> found out that communicating the strategic direction and adoption of core competencies greatly affects performance. The study further showed that developing human capital and sustaining effective corporate culture also affects the performance. </w:t>
      </w:r>
    </w:p>
    <w:p w14:paraId="4D8C06EA" w14:textId="31A07C9B" w:rsidR="00C30D06" w:rsidRPr="00C3471E" w:rsidRDefault="00C30D06" w:rsidP="00307E04">
      <w:pPr>
        <w:pStyle w:val="BodyText"/>
      </w:pPr>
      <w:r w:rsidRPr="00C3471E">
        <w:t>These findings are further in line</w:t>
      </w:r>
      <w:r w:rsidR="006E7584">
        <w:t xml:space="preserve"> with</w:t>
      </w:r>
      <w:r w:rsidRPr="00C3471E">
        <w:t xml:space="preserve"> those by </w:t>
      </w:r>
      <w:r w:rsidRPr="00C3471E">
        <w:fldChar w:fldCharType="begin" w:fldLock="1"/>
      </w:r>
      <w:r w:rsidRPr="00C3471E">
        <w:instrText xml:space="preserve"> ADDIN ZOTERO_ITEM CSL_CITATION {"citationID":"YC13jxbZ","properties":{"formattedCitation":"(Nyasende et al., 2019)","plainCitation":"(Nyasende et al., 2019)","dontUpdate":true,"noteIndex":0},"citationItems":[{"id":"Wk1Q7AHq/rpsM6aIT","uris":["http://www.mendeley.com/documents/?uuid=76ac8e54-bd9a-4c15-9797-7d5feb2103a5"],"uri":["http://www.mendeley.com/documents/?uuid=76ac8e54-bd9a-4c15-9797-7d5feb2103a5"],"itemData":{"author":[{"dropping-particle":"","family":"Nyasende","given":"By","non-dropping-particle":"","parse-names":false,"suffix":""},{"dropping-particle":"","family":"Kerubo","given":"Rona","non-dropping-particle":"","parse-names":false,"suffix":""},{"dropping-particle":"","family":"Muturi","given":"Willy","non-dropping-particle":"","parse-names":false,"suffix":""}],"container-title":"Global Journal of Management and Business Research: Administration and Management","id":"ITEM-1","issue":"6","issued":{"date-parts":[["2019"]]},"title":"Influence of Strategic Leadership Practices on Organizational Performance; A Case Study of Tea Factories in Kisii County","type":"article-journal","volume":"19"}}],"schema":"https://github.com/citation-style-language/schema/raw/master/csl-citation.json"} </w:instrText>
      </w:r>
      <w:r w:rsidRPr="00C3471E">
        <w:fldChar w:fldCharType="separate"/>
      </w:r>
      <w:r w:rsidRPr="00C3471E">
        <w:t>Nyasende et al., (2019)</w:t>
      </w:r>
      <w:r w:rsidRPr="00C3471E">
        <w:fldChar w:fldCharType="end"/>
      </w:r>
      <w:r w:rsidRPr="00C3471E">
        <w:t xml:space="preserve"> in </w:t>
      </w:r>
      <w:r w:rsidR="006E7584">
        <w:t>t</w:t>
      </w:r>
      <w:r w:rsidRPr="00C3471E">
        <w:t xml:space="preserve">ea </w:t>
      </w:r>
      <w:r w:rsidR="006E7584">
        <w:t>f</w:t>
      </w:r>
      <w:r w:rsidRPr="00C3471E">
        <w:t xml:space="preserve">actories in Kisii County that noted that strategic leadership affected the performance of the tea factories. The researcher concluded that strategic direction, staff training and emphasizing ethical practices contributed to performance metrics. The findings in this study further concur with those by </w:t>
      </w:r>
      <w:r w:rsidRPr="00C3471E">
        <w:fldChar w:fldCharType="begin" w:fldLock="1"/>
      </w:r>
      <w:r w:rsidRPr="00C3471E">
        <w:instrText xml:space="preserve"> ADDIN ZOTERO_ITEM CSL_CITATION {"citationID":"TXAHIod6","properties":{"formattedCitation":"(Kemunto et al., 2017)","plainCitation":"(Kemunto et al., 2017)","dontUpdate":true,"noteIndex":0},"citationItems":[{"id":"Wk1Q7AHq/9socAYG4","uris":["http://www.mendeley.com/documents/?uuid=f5e60215-4bcf-43dd-9200-fbb0f0677323"],"uri":["http://www.mendeley.com/documents/?uuid=f5e60215-4bcf-43dd-9200-fbb0f0677323"],"itemData":{"author":[{"dropping-particle":"","family":"Kemunto","given":"Onkoba Zipporah","non-dropping-particle":"","parse-names":false,"suffix":""},{"dropping-particle":"","family":"Omari","given":"Stella","non-dropping-particle":"","parse-names":false,"suffix":""},{"dropping-particle":"","family":"Ngacho","given":"Christopher","non-dropping-particle":"","parse-names":false,"suffix":""}],"container-title":"School of Business and Economics, Kisii University, P.O. Box 408, Kisii-Kenya Abstract","id":"ITEM-1","issue":"7","issued":{"date-parts":[["2017"]]},"page":"2234-2242","title":"Assessment of the Effectiveness of Strategic Leadership","type":"article-journal","volume":"3"}}],"schema":"https://github.com/citation-style-language/schema/raw/master/csl-citation.json"} </w:instrText>
      </w:r>
      <w:r w:rsidRPr="00C3471E">
        <w:fldChar w:fldCharType="separate"/>
      </w:r>
      <w:r w:rsidRPr="00C3471E">
        <w:t>Kemunto et al., (2017)</w:t>
      </w:r>
      <w:r w:rsidRPr="00C3471E">
        <w:fldChar w:fldCharType="end"/>
      </w:r>
      <w:r w:rsidRPr="00C3471E">
        <w:t xml:space="preserve"> who established a significant positive relationship between determining strategic direction and developing human capital. The findings further indicated that strategic leadership is directly and indirectly positively associated with performance. The results established in this study are in agreement with what </w:t>
      </w:r>
      <w:r w:rsidRPr="00C3471E">
        <w:fldChar w:fldCharType="begin" w:fldLock="1"/>
      </w:r>
      <w:r w:rsidRPr="00C3471E">
        <w:instrText xml:space="preserve"> ADDIN ZOTERO_ITEM CSL_CITATION {"citationID":"jxSfAlTp","properties":{"formattedCitation":"(Jaleha &amp; Machuki, 2018)","plainCitation":"(Jaleha &amp; Machuki, 2018)","dontUpdate":true,"noteIndex":0},"citationItems":[{"id":"Wk1Q7AHq/QYsLLG9o","uris":["http://www.mendeley.com/documents/?uuid=6481734e-49b5-49de-8e57-4873ca7fdaf5"],"uri":["http://www.mendeley.com/documents/?uuid=6481734e-49b5-49de-8e57-4873ca7fdaf5"],"itemData":{"DOI":"10.19044/esj.2018.v14n35p124","ISSN":"18577881","abstract":"Effective strategic leadership is considered as a major ingredient for the successful performance of any organization operating in the ever dynamic and complex environment of the 21st century. In the context of information uncertainty and resource scarcity, strategic leadership is required to confront the reality of environmental turbulence and a continuous need for appropriate organizational change in order to achieve performance goals. Most of the conceptual and empirical studies have shown that strategic leadership actions significantly influence performance. Despite its importance, studies have demonstrated that the influence of strategic leadership on organizational performance is contingent upon situational constraints or random effects. To date, very little empirical research has analyzed the direct and indirect relationship between strategic leadership, external environment, organizational change and performance. This paper seeks to unearth this research gap by critically reviewing relevant conceptual and empirical literature to bring out the possibility that the external environment and organizational change could influence the relationship between strategic leadership and organizational performance. The paper advances the emerging postulations which anchor a conclusion that the direct effect of strategic leadership on performance is contested and hence inconclusive due to possible moderating and mediating influence of the external environment and organizational change respectively. It is hoped that the paper’s postulations would guide empirical research in various contexts to hasten addressing of the extant knowledge gaps.","author":[{"dropping-particle":"","family":"Jaleha","given":"Alex A.","non-dropping-particle":"","parse-names":false,"suffix":""},{"dropping-particle":"","family":"Machuki","given":"Vincent N.","non-dropping-particle":"","parse-names":false,"suffix":""}],"container-title":"European Scientific Journal ESJ","id":"ITEM-1","issue":"35","issued":{"date-parts":[["2018"]]},"page":"124-149","title":"Strategic Leadership and Organizational Performance: A Critical Review of Literature","type":"article-journal","volume":"14"}}],"schema":"https://github.com/citation-style-language/schema/raw/master/csl-citation.json"} </w:instrText>
      </w:r>
      <w:r w:rsidRPr="00C3471E">
        <w:fldChar w:fldCharType="separate"/>
      </w:r>
      <w:r w:rsidRPr="00C3471E">
        <w:t>Jaleha &amp; Machuki, (2018)</w:t>
      </w:r>
      <w:r w:rsidRPr="00C3471E">
        <w:fldChar w:fldCharType="end"/>
      </w:r>
      <w:r w:rsidRPr="00C3471E">
        <w:t xml:space="preserve"> established. The author noted that there was direct and significant relationship between strategic leadership and the performance of organizations. </w:t>
      </w:r>
    </w:p>
    <w:p w14:paraId="0FF22896" w14:textId="77777777" w:rsidR="00C30D06" w:rsidRPr="00C3471E" w:rsidRDefault="00C30D06" w:rsidP="00307E04">
      <w:pPr>
        <w:pStyle w:val="BodyText"/>
      </w:pPr>
      <w:r w:rsidRPr="00C3471E">
        <w:t xml:space="preserve">The results are also consistent with those by Gusmão et al., (2018) who analyzed the influence of strategic leadership on organizational performance of government ministry of Timor-Leste. The study found that there was a positive and significant impact of strategic leadership on organizational performance. Najmi et al., (2018) in examining and assessing the effect of </w:t>
      </w:r>
      <w:r w:rsidRPr="00C3471E">
        <w:lastRenderedPageBreak/>
        <w:t xml:space="preserve">strategic leadership on the performance of hospitals in Indonesia revealed that strategic leadership did not have a significant effect on organizational performance. The current study further concurs with the findings by Onu et al., (2018) who carried out a study in Nigeria that examined the relationship between strategic leadership and organizational performance in selected manufacturing firms. The study revealed that strategic leadership have strong significant relationship with the organization performance. </w:t>
      </w:r>
    </w:p>
    <w:p w14:paraId="580BB358" w14:textId="1688869D" w:rsidR="00C30D06" w:rsidRPr="00C3471E" w:rsidRDefault="006E7584" w:rsidP="00307E04">
      <w:pPr>
        <w:pStyle w:val="Heading1"/>
        <w:rPr>
          <w:rFonts w:hint="eastAsia"/>
        </w:rPr>
      </w:pPr>
      <w:r>
        <w:t xml:space="preserve">5.0 </w:t>
      </w:r>
      <w:r w:rsidR="00C30D06" w:rsidRPr="00C3471E">
        <w:t>CONCLUSION AND RECOMMENADTION</w:t>
      </w:r>
      <w:r>
        <w:t>S</w:t>
      </w:r>
    </w:p>
    <w:p w14:paraId="53EC214B" w14:textId="4D894BC2" w:rsidR="00C30D06" w:rsidRPr="00C3471E" w:rsidRDefault="00C30D06" w:rsidP="00307E04">
      <w:pPr>
        <w:pStyle w:val="BodyText"/>
      </w:pPr>
      <w:r w:rsidRPr="00C3471E">
        <w:t xml:space="preserve">The objective sought to determine the effect of strategic leadership practices on performance of health facility-based youth </w:t>
      </w:r>
      <w:proofErr w:type="spellStart"/>
      <w:r w:rsidRPr="00C3471E">
        <w:t>centres</w:t>
      </w:r>
      <w:proofErr w:type="spellEnd"/>
      <w:r w:rsidRPr="00C3471E">
        <w:t xml:space="preserve"> in Kenya. The study found that there was significant effect of strategic leadership practices on performance of health facility-based youth </w:t>
      </w:r>
      <w:proofErr w:type="spellStart"/>
      <w:r w:rsidRPr="00C3471E">
        <w:t>centres</w:t>
      </w:r>
      <w:proofErr w:type="spellEnd"/>
      <w:r w:rsidRPr="00C3471E">
        <w:t xml:space="preserve"> in Kenya. Therefore, the hypothesis of the study stating that; H</w:t>
      </w:r>
      <w:r w:rsidRPr="00C3471E">
        <w:rPr>
          <w:vertAlign w:val="subscript"/>
        </w:rPr>
        <w:t>O1</w:t>
      </w:r>
      <w:r w:rsidRPr="00C3471E">
        <w:t>:</w:t>
      </w:r>
      <w:r w:rsidR="00350AAB">
        <w:t xml:space="preserve"> </w:t>
      </w:r>
      <w:r w:rsidRPr="00C3471E">
        <w:t xml:space="preserve">There is no significant effect of strategic leadership practices on performance of health facility-based youth </w:t>
      </w:r>
      <w:proofErr w:type="spellStart"/>
      <w:r w:rsidRPr="00C3471E">
        <w:t>centres</w:t>
      </w:r>
      <w:proofErr w:type="spellEnd"/>
      <w:r w:rsidRPr="00C3471E">
        <w:t xml:space="preserve"> in Kenya was rejected at 5% significance level. The alternative hypothesis was adopted in this study. In respect to this, it was concluded that there is a direct proportional effect of strategic leadership practices on the performance of health facility-based youth </w:t>
      </w:r>
      <w:proofErr w:type="spellStart"/>
      <w:r w:rsidRPr="00C3471E">
        <w:t>centres</w:t>
      </w:r>
      <w:proofErr w:type="spellEnd"/>
      <w:r w:rsidRPr="00C3471E">
        <w:t xml:space="preserve">. This suggests that strategic leadership practices attributes such as strategic direction, ethical practices, core competences, human capital, corporate culture and strategic control affects performance. The results of this study therefore provide a concrete reason to give more attention on strategic leadership practices to be able to achieve better performance outcomes. </w:t>
      </w:r>
    </w:p>
    <w:p w14:paraId="24C60A6C" w14:textId="7698FEE3" w:rsidR="00C30D06" w:rsidRPr="00C3471E" w:rsidRDefault="00C30D06" w:rsidP="00307E04">
      <w:pPr>
        <w:pStyle w:val="BodyText"/>
      </w:pPr>
      <w:r w:rsidRPr="00C3471E">
        <w:t xml:space="preserve">The study is useful to policy-making agencies as it will guide in formulation of policies that could enforce best practices in development of formal guidelines for strategic leadership as well as in the establishment of key performance indicators to increase </w:t>
      </w:r>
      <w:r w:rsidR="006E7584">
        <w:t xml:space="preserve">the </w:t>
      </w:r>
      <w:r w:rsidRPr="00C3471E">
        <w:t xml:space="preserve">level of success of health facility-based youth </w:t>
      </w:r>
      <w:proofErr w:type="spellStart"/>
      <w:r w:rsidRPr="00C3471E">
        <w:t>centres</w:t>
      </w:r>
      <w:proofErr w:type="spellEnd"/>
      <w:r w:rsidRPr="00C3471E">
        <w:t xml:space="preserve">. The study recommends that policy guidelines should be developed to support health facility-based youth </w:t>
      </w:r>
      <w:proofErr w:type="spellStart"/>
      <w:r w:rsidRPr="00C3471E">
        <w:t>centres</w:t>
      </w:r>
      <w:proofErr w:type="spellEnd"/>
      <w:r w:rsidRPr="00C3471E">
        <w:t xml:space="preserve"> to enhance strategic direction, ethical practices, core competences, human capital, corporate culture</w:t>
      </w:r>
      <w:r w:rsidR="006E7584">
        <w:t>,</w:t>
      </w:r>
      <w:r w:rsidRPr="00C3471E">
        <w:t xml:space="preserve"> and strategic control. The policy guidelines should be clearly communicated, identify </w:t>
      </w:r>
      <w:r w:rsidR="006E7584">
        <w:t xml:space="preserve">any </w:t>
      </w:r>
      <w:r w:rsidRPr="00C3471E">
        <w:t>need</w:t>
      </w:r>
      <w:r w:rsidR="006E7584">
        <w:t>s</w:t>
      </w:r>
      <w:r w:rsidRPr="00C3471E">
        <w:t xml:space="preserve"> for knowledge and skills, and </w:t>
      </w:r>
      <w:r w:rsidR="006E7584">
        <w:t xml:space="preserve">be </w:t>
      </w:r>
      <w:r w:rsidRPr="00C3471E">
        <w:t>periodically reviewed to ensure the satisfaction, achievement of strategic goals</w:t>
      </w:r>
      <w:r w:rsidR="006E7584">
        <w:t>,</w:t>
      </w:r>
      <w:r w:rsidRPr="00C3471E">
        <w:t xml:space="preserve"> and attainment of people’s satisfaction. </w:t>
      </w:r>
    </w:p>
    <w:p w14:paraId="5C8A9258" w14:textId="66773336" w:rsidR="00C30D06" w:rsidRPr="00C3471E" w:rsidRDefault="00C30D06" w:rsidP="00307E04">
      <w:pPr>
        <w:pStyle w:val="BodyText"/>
      </w:pPr>
      <w:r w:rsidRPr="00C3471E">
        <w:t xml:space="preserve">In addition, the in-charges in the health facility-based youth </w:t>
      </w:r>
      <w:proofErr w:type="spellStart"/>
      <w:r w:rsidRPr="00C3471E">
        <w:t>centres</w:t>
      </w:r>
      <w:proofErr w:type="spellEnd"/>
      <w:r w:rsidRPr="00C3471E">
        <w:t xml:space="preserve"> should be oriented and trained in policy implementation and other challenges that arise with changes in policies, guidelines</w:t>
      </w:r>
      <w:r w:rsidR="006E7584">
        <w:t>,</w:t>
      </w:r>
      <w:r w:rsidRPr="00C3471E">
        <w:t xml:space="preserve"> and processes. The study advocates for strategic leadership practices to be enhanced in the health facility-based youth </w:t>
      </w:r>
      <w:proofErr w:type="spellStart"/>
      <w:r w:rsidRPr="00C3471E">
        <w:t>centres</w:t>
      </w:r>
      <w:proofErr w:type="spellEnd"/>
      <w:r w:rsidRPr="00C3471E">
        <w:t xml:space="preserve"> in order for the facilities to achieve their goals and </w:t>
      </w:r>
      <w:r w:rsidRPr="00C3471E">
        <w:lastRenderedPageBreak/>
        <w:t>objectives through formulating and implementing necessary strategies to ensure successful performance.</w:t>
      </w:r>
    </w:p>
    <w:p w14:paraId="4B1D3440" w14:textId="77777777" w:rsidR="00C30D06" w:rsidRPr="00C3471E" w:rsidRDefault="00C30D06" w:rsidP="00307E04">
      <w:pPr>
        <w:pStyle w:val="BodyText"/>
      </w:pPr>
      <w:r w:rsidRPr="00C3471E">
        <w:t xml:space="preserve">Future study could be done on other sectors other than health sector and compare the similarities and differences that might be established in these sectors especially in the ministry of youth affairs that have a structure of youth empowerment. A study could also be done on the effect of demographic characteristics on the performance of the health facilities in the ministry of health in Kenya. </w:t>
      </w:r>
    </w:p>
    <w:p w14:paraId="20540944" w14:textId="77777777" w:rsidR="00BF4DC8" w:rsidRDefault="00C30D06" w:rsidP="00307E04">
      <w:pPr>
        <w:pStyle w:val="Heading1"/>
        <w:rPr>
          <w:rFonts w:hint="eastAsia"/>
        </w:rPr>
      </w:pPr>
      <w:r w:rsidRPr="00C3471E">
        <w:t>REFERENCES</w:t>
      </w:r>
    </w:p>
    <w:p w14:paraId="3F631C3E" w14:textId="77777777" w:rsidR="00906DB3" w:rsidRPr="00BF4DC8" w:rsidRDefault="00906DB3" w:rsidP="00906DB3">
      <w:pPr>
        <w:pStyle w:val="BodyTextFirstIndent"/>
        <w:rPr>
          <w:b/>
        </w:rPr>
      </w:pPr>
      <w:r w:rsidRPr="00BF4DC8">
        <w:t xml:space="preserve">Abernethy, M. A., &amp; </w:t>
      </w:r>
      <w:proofErr w:type="spellStart"/>
      <w:r w:rsidRPr="00BF4DC8">
        <w:t>Stoelwinder</w:t>
      </w:r>
      <w:proofErr w:type="spellEnd"/>
      <w:r w:rsidRPr="00BF4DC8">
        <w:t xml:space="preserve">, J. U. (1995). The role of professional control in the management of complex organizations. </w:t>
      </w:r>
      <w:r w:rsidRPr="00BF4DC8">
        <w:rPr>
          <w:i/>
          <w:iCs/>
        </w:rPr>
        <w:t>Accounting, Organizations and Society</w:t>
      </w:r>
      <w:r w:rsidRPr="00BF4DC8">
        <w:t xml:space="preserve">, </w:t>
      </w:r>
      <w:r w:rsidRPr="00BF4DC8">
        <w:rPr>
          <w:i/>
          <w:iCs/>
        </w:rPr>
        <w:t>20</w:t>
      </w:r>
      <w:r w:rsidRPr="00BF4DC8">
        <w:t>(1), 1–17. https://doi.org/10.1016/0361-3682 (94) E0017-O</w:t>
      </w:r>
    </w:p>
    <w:p w14:paraId="583F59CD" w14:textId="77777777" w:rsidR="00906DB3" w:rsidRPr="00BF4DC8" w:rsidRDefault="00906DB3" w:rsidP="00906DB3">
      <w:pPr>
        <w:pStyle w:val="BodyTextFirstIndent"/>
      </w:pPr>
      <w:proofErr w:type="spellStart"/>
      <w:r w:rsidRPr="00BF4DC8">
        <w:t>Alhyasat</w:t>
      </w:r>
      <w:proofErr w:type="spellEnd"/>
      <w:r w:rsidRPr="00BF4DC8">
        <w:t xml:space="preserve">, W. M. K., &amp; Sharif, Z. M. (2018). The relationship between strategic leadership and organization performance in Jordan Industrial Estates Company. </w:t>
      </w:r>
      <w:r w:rsidRPr="00BF4DC8">
        <w:rPr>
          <w:i/>
          <w:iCs/>
        </w:rPr>
        <w:t>AIP Conference Proceedings</w:t>
      </w:r>
      <w:r w:rsidRPr="00BF4DC8">
        <w:t xml:space="preserve">, </w:t>
      </w:r>
      <w:r w:rsidRPr="00BF4DC8">
        <w:rPr>
          <w:i/>
          <w:iCs/>
        </w:rPr>
        <w:t>2016</w:t>
      </w:r>
      <w:r w:rsidRPr="00BF4DC8">
        <w:t>(1), 020023. https://doi.org/10.1063/1.5055425</w:t>
      </w:r>
    </w:p>
    <w:p w14:paraId="1165012A" w14:textId="77777777" w:rsidR="00906DB3" w:rsidRPr="00BF4DC8" w:rsidRDefault="00906DB3" w:rsidP="00906DB3">
      <w:pPr>
        <w:pStyle w:val="BodyTextFirstIndent"/>
      </w:pPr>
      <w:proofErr w:type="spellStart"/>
      <w:r w:rsidRPr="00BF4DC8">
        <w:t>Alhyasatan</w:t>
      </w:r>
      <w:proofErr w:type="spellEnd"/>
      <w:r w:rsidRPr="00BF4DC8">
        <w:t xml:space="preserve">, W. M. K., &amp; Sharif, Z. M. (2018). The Relationship between Strategic Leadership and Organization Performance in Jordan Industrial Estates Company. </w:t>
      </w:r>
      <w:r w:rsidRPr="00BF4DC8">
        <w:rPr>
          <w:i/>
          <w:iCs/>
        </w:rPr>
        <w:t>Proceedings of the 3rd International Conference on Applied Science and Technology (ICAST’18)</w:t>
      </w:r>
      <w:r w:rsidRPr="00BF4DC8">
        <w:t xml:space="preserve">, </w:t>
      </w:r>
      <w:r w:rsidRPr="00BF4DC8">
        <w:rPr>
          <w:i/>
          <w:iCs/>
        </w:rPr>
        <w:t>020023</w:t>
      </w:r>
      <w:r>
        <w:rPr>
          <w:i/>
          <w:iCs/>
        </w:rPr>
        <w:t xml:space="preserve"> </w:t>
      </w:r>
      <w:r w:rsidRPr="00BF4DC8">
        <w:t>(September).</w:t>
      </w:r>
    </w:p>
    <w:p w14:paraId="6AEA6D1D" w14:textId="77777777" w:rsidR="00906DB3" w:rsidRPr="00BF4DC8" w:rsidRDefault="00906DB3" w:rsidP="00906DB3">
      <w:pPr>
        <w:pStyle w:val="BodyTextFirstIndent"/>
      </w:pPr>
      <w:r w:rsidRPr="00BF4DC8">
        <w:t xml:space="preserve">Anderson, J. C., &amp; Gerbing, D. W. (1988). Structural equation modeling in practice: A review and recommended two-step approach. </w:t>
      </w:r>
      <w:r w:rsidRPr="00BF4DC8">
        <w:rPr>
          <w:i/>
          <w:iCs/>
        </w:rPr>
        <w:t>Psychological Bulletin</w:t>
      </w:r>
      <w:r w:rsidRPr="00BF4DC8">
        <w:t xml:space="preserve">, </w:t>
      </w:r>
      <w:r w:rsidRPr="00BF4DC8">
        <w:rPr>
          <w:i/>
          <w:iCs/>
        </w:rPr>
        <w:t>103</w:t>
      </w:r>
      <w:r w:rsidRPr="00BF4DC8">
        <w:t>(3), 411–423. https://doi.org/10.1037/0033-2909.103.3.411</w:t>
      </w:r>
    </w:p>
    <w:p w14:paraId="3E68EEF7" w14:textId="77777777" w:rsidR="00906DB3" w:rsidRPr="00BF4DC8" w:rsidRDefault="00906DB3" w:rsidP="00906DB3">
      <w:pPr>
        <w:pStyle w:val="BodyTextFirstIndent"/>
      </w:pPr>
      <w:proofErr w:type="spellStart"/>
      <w:r w:rsidRPr="00BF4DC8">
        <w:t>Anteghini</w:t>
      </w:r>
      <w:proofErr w:type="spellEnd"/>
      <w:r w:rsidRPr="00BF4DC8">
        <w:t xml:space="preserve">, M., Fonseca, H., Ireland, M., &amp; Blum, R. W. (2001). Health risk behaviors and associated risk and protective factors among Brazilian adolescents in Santos, Brazil. </w:t>
      </w:r>
      <w:r w:rsidRPr="00BF4DC8">
        <w:rPr>
          <w:i/>
          <w:iCs/>
        </w:rPr>
        <w:t>The Journal of Adolescent Health: Official Publication of the Society for Adolescent Medicine</w:t>
      </w:r>
      <w:r w:rsidRPr="00BF4DC8">
        <w:t xml:space="preserve">, </w:t>
      </w:r>
      <w:r w:rsidRPr="00BF4DC8">
        <w:rPr>
          <w:i/>
          <w:iCs/>
        </w:rPr>
        <w:t>28</w:t>
      </w:r>
      <w:r w:rsidRPr="00BF4DC8">
        <w:t>(4), 295–302. https://doi.org/10.1016/s1054-139x(00)00197-x</w:t>
      </w:r>
    </w:p>
    <w:p w14:paraId="5AA45644" w14:textId="77777777" w:rsidR="00906DB3" w:rsidRPr="00BF4DC8" w:rsidRDefault="00906DB3" w:rsidP="00906DB3">
      <w:pPr>
        <w:pStyle w:val="BodyTextFirstIndent"/>
      </w:pPr>
      <w:proofErr w:type="spellStart"/>
      <w:r w:rsidRPr="00213602">
        <w:rPr>
          <w:lang w:val="es-PR"/>
        </w:rPr>
        <w:t>Barasa</w:t>
      </w:r>
      <w:proofErr w:type="spellEnd"/>
      <w:r w:rsidRPr="00213602">
        <w:rPr>
          <w:lang w:val="es-PR"/>
        </w:rPr>
        <w:t xml:space="preserve">, E. W., Manyara, A. M., Molyneux, S., &amp; </w:t>
      </w:r>
      <w:proofErr w:type="spellStart"/>
      <w:r w:rsidRPr="00213602">
        <w:rPr>
          <w:lang w:val="es-PR"/>
        </w:rPr>
        <w:t>Tsofa</w:t>
      </w:r>
      <w:proofErr w:type="spellEnd"/>
      <w:r w:rsidRPr="00213602">
        <w:rPr>
          <w:lang w:val="es-PR"/>
        </w:rPr>
        <w:t xml:space="preserve">, B. (2017). </w:t>
      </w:r>
      <w:r w:rsidRPr="00BF4DC8">
        <w:t xml:space="preserve">Recentralization within decentralization: County hospital autonomy under devolution in Kenya. </w:t>
      </w:r>
      <w:proofErr w:type="spellStart"/>
      <w:r w:rsidRPr="00BF4DC8">
        <w:rPr>
          <w:i/>
          <w:iCs/>
        </w:rPr>
        <w:t>PloS</w:t>
      </w:r>
      <w:proofErr w:type="spellEnd"/>
      <w:r w:rsidRPr="00BF4DC8">
        <w:rPr>
          <w:i/>
          <w:iCs/>
        </w:rPr>
        <w:t xml:space="preserve"> One</w:t>
      </w:r>
      <w:r w:rsidRPr="00BF4DC8">
        <w:t xml:space="preserve">, </w:t>
      </w:r>
      <w:r w:rsidRPr="00BF4DC8">
        <w:rPr>
          <w:i/>
          <w:iCs/>
        </w:rPr>
        <w:t>12</w:t>
      </w:r>
      <w:r w:rsidRPr="00BF4DC8">
        <w:t>(8), e0182440. https://doi.org/10.1371/journal.pone.0182440</w:t>
      </w:r>
    </w:p>
    <w:p w14:paraId="6D8E550D" w14:textId="77777777" w:rsidR="00906DB3" w:rsidRPr="00BF4DC8" w:rsidRDefault="00906DB3" w:rsidP="00906DB3">
      <w:pPr>
        <w:pStyle w:val="BodyTextFirstIndent"/>
      </w:pPr>
      <w:r w:rsidRPr="00BF4DC8">
        <w:t xml:space="preserve">Barringer, B. R., &amp; Bluedorn, A. C. (1999). The relationship between corporate entrepreneurship and strategic management. </w:t>
      </w:r>
      <w:r w:rsidRPr="00BF4DC8">
        <w:rPr>
          <w:i/>
          <w:iCs/>
        </w:rPr>
        <w:t>Strategic Management Journal</w:t>
      </w:r>
      <w:r w:rsidRPr="00BF4DC8">
        <w:t xml:space="preserve">, </w:t>
      </w:r>
      <w:r w:rsidRPr="00BF4DC8">
        <w:rPr>
          <w:i/>
          <w:iCs/>
        </w:rPr>
        <w:t>20</w:t>
      </w:r>
      <w:r w:rsidRPr="00BF4DC8">
        <w:t xml:space="preserve">(5), </w:t>
      </w:r>
      <w:r w:rsidRPr="00BF4DC8">
        <w:lastRenderedPageBreak/>
        <w:t>421–444. https://doi.org/10.1002/(SICI)1097-0266(199905)20:5&lt;421::AID-SMJ30&gt;3.0.CO;2-O</w:t>
      </w:r>
    </w:p>
    <w:p w14:paraId="0861D893" w14:textId="77777777" w:rsidR="00906DB3" w:rsidRPr="00BF4DC8" w:rsidRDefault="00906DB3" w:rsidP="00906DB3">
      <w:pPr>
        <w:pStyle w:val="BodyTextFirstIndent"/>
      </w:pPr>
      <w:r w:rsidRPr="00BF4DC8">
        <w:t xml:space="preserve">Best, J. W., &amp; Kahn, J. V. (2014). </w:t>
      </w:r>
      <w:r w:rsidRPr="00BF4DC8">
        <w:rPr>
          <w:i/>
          <w:iCs/>
        </w:rPr>
        <w:t>Research in education</w:t>
      </w:r>
      <w:r>
        <w:t xml:space="preserve"> (8th ed.). Allyn and Bacon.</w:t>
      </w:r>
    </w:p>
    <w:p w14:paraId="2CBE34D4" w14:textId="77777777" w:rsidR="00906DB3" w:rsidRPr="00BF4DC8" w:rsidRDefault="00906DB3" w:rsidP="00906DB3">
      <w:pPr>
        <w:pStyle w:val="BodyTextFirstIndent"/>
      </w:pPr>
      <w:r w:rsidRPr="00BF4DC8">
        <w:t xml:space="preserve">Bryman, A. (2012). </w:t>
      </w:r>
      <w:r w:rsidRPr="00BF4DC8">
        <w:rPr>
          <w:i/>
          <w:iCs/>
        </w:rPr>
        <w:t>Social Research Methods: Using IBM SPSS for Windows</w:t>
      </w:r>
      <w:r w:rsidRPr="00BF4DC8">
        <w:t>. Taylor &amp; Francis.</w:t>
      </w:r>
      <w:r>
        <w:t xml:space="preserve"> </w:t>
      </w:r>
    </w:p>
    <w:p w14:paraId="17FD700D" w14:textId="77777777" w:rsidR="00906DB3" w:rsidRPr="00BF4DC8" w:rsidRDefault="00906DB3" w:rsidP="00906DB3">
      <w:pPr>
        <w:pStyle w:val="BodyTextFirstIndent"/>
      </w:pPr>
      <w:r w:rsidRPr="00BF4DC8">
        <w:t xml:space="preserve">Carai, S., Bivol, S., &amp; Chandra-Mouli, V. (2015). Assessing youth-friendly-health-services and supporting planning in the Republic of Moldova. </w:t>
      </w:r>
      <w:r w:rsidRPr="00BF4DC8">
        <w:rPr>
          <w:i/>
          <w:iCs/>
        </w:rPr>
        <w:t>Reproductive Health</w:t>
      </w:r>
      <w:r w:rsidRPr="00BF4DC8">
        <w:t xml:space="preserve">, </w:t>
      </w:r>
      <w:r w:rsidRPr="00BF4DC8">
        <w:rPr>
          <w:i/>
          <w:iCs/>
        </w:rPr>
        <w:t>12</w:t>
      </w:r>
      <w:r w:rsidRPr="00BF4DC8">
        <w:t>(</w:t>
      </w:r>
      <w:r>
        <w:t>98</w:t>
      </w:r>
      <w:r w:rsidRPr="00BF4DC8">
        <w:t>)</w:t>
      </w:r>
      <w:r>
        <w:t xml:space="preserve">. </w:t>
      </w:r>
      <w:r w:rsidRPr="00BF4DC8">
        <w:t>https://doi.org/10.1186/s12978-015-0088-6</w:t>
      </w:r>
    </w:p>
    <w:p w14:paraId="70C05DB0" w14:textId="77777777" w:rsidR="00906DB3" w:rsidRPr="00BF4DC8" w:rsidRDefault="00906DB3" w:rsidP="00906DB3">
      <w:pPr>
        <w:pStyle w:val="BodyTextFirstIndent"/>
      </w:pPr>
      <w:r w:rsidRPr="00BF4DC8">
        <w:t xml:space="preserve">Carpenter, M. A., </w:t>
      </w:r>
      <w:proofErr w:type="spellStart"/>
      <w:r w:rsidRPr="00BF4DC8">
        <w:t>Geletkanycz</w:t>
      </w:r>
      <w:proofErr w:type="spellEnd"/>
      <w:r w:rsidRPr="00BF4DC8">
        <w:t>, M. A., &amp; Sanders, W. G. (2016). Upper Echelons Research Revisited: Antecedents, Elements, and Consequences of Top Management Team Composition</w:t>
      </w:r>
      <w:r>
        <w:t>.</w:t>
      </w:r>
      <w:r w:rsidRPr="00BF4DC8">
        <w:t xml:space="preserve"> </w:t>
      </w:r>
      <w:r w:rsidRPr="00BF4DC8">
        <w:rPr>
          <w:i/>
          <w:iCs/>
        </w:rPr>
        <w:t>Journal of Management</w:t>
      </w:r>
      <w:r>
        <w:t xml:space="preserve">, </w:t>
      </w:r>
      <w:r w:rsidRPr="004B239E">
        <w:rPr>
          <w:i/>
          <w:iCs/>
        </w:rPr>
        <w:t>30</w:t>
      </w:r>
      <w:r>
        <w:t xml:space="preserve"> </w:t>
      </w:r>
      <w:r w:rsidRPr="004B239E">
        <w:t>(6), 749-778</w:t>
      </w:r>
      <w:r>
        <w:rPr>
          <w:i/>
          <w:iCs/>
        </w:rPr>
        <w:t>.</w:t>
      </w:r>
      <w:r w:rsidRPr="00BF4DC8">
        <w:t xml:space="preserve"> https://doi.org/10.1016/j.jm.2004.06.001</w:t>
      </w:r>
    </w:p>
    <w:p w14:paraId="1ED72745" w14:textId="77777777" w:rsidR="00906DB3" w:rsidRPr="00BF4DC8" w:rsidRDefault="00906DB3" w:rsidP="00906DB3">
      <w:pPr>
        <w:pStyle w:val="BodyTextFirstIndent"/>
      </w:pPr>
      <w:r w:rsidRPr="00BF4DC8">
        <w:t xml:space="preserve">Clements, D. H., &amp; Sarama, J. (2016). </w:t>
      </w:r>
      <w:r w:rsidRPr="00BF4DC8">
        <w:rPr>
          <w:i/>
          <w:iCs/>
        </w:rPr>
        <w:t>Handbook of Research Methods in Early Childhood Education: Methods for Developing Scientific Education</w:t>
      </w:r>
      <w:r w:rsidRPr="00BF4DC8">
        <w:t xml:space="preserve">. </w:t>
      </w:r>
      <w:proofErr w:type="spellStart"/>
      <w:r w:rsidRPr="00BF4DC8">
        <w:t>Infonnalion</w:t>
      </w:r>
      <w:proofErr w:type="spellEnd"/>
      <w:r w:rsidRPr="00BF4DC8">
        <w:t xml:space="preserve"> Age Publishing.</w:t>
      </w:r>
    </w:p>
    <w:p w14:paraId="3F0A3F22" w14:textId="77777777" w:rsidR="00906DB3" w:rsidRPr="00BF4DC8" w:rsidRDefault="00906DB3" w:rsidP="00906DB3">
      <w:pPr>
        <w:pStyle w:val="BodyTextFirstIndent"/>
      </w:pPr>
      <w:r w:rsidRPr="00BF4DC8">
        <w:t xml:space="preserve">Cooper, D. R., &amp; Schindler, P. S. (2011). </w:t>
      </w:r>
      <w:r w:rsidRPr="00BF4DC8">
        <w:rPr>
          <w:i/>
          <w:iCs/>
        </w:rPr>
        <w:t>Business Research Methods</w:t>
      </w:r>
      <w:r w:rsidRPr="00BF4DC8">
        <w:t>. McGraw-Hill/Irwin.</w:t>
      </w:r>
    </w:p>
    <w:p w14:paraId="0724D69E" w14:textId="77777777" w:rsidR="00906DB3" w:rsidRPr="00BF4DC8" w:rsidRDefault="00906DB3" w:rsidP="00906DB3">
      <w:pPr>
        <w:pStyle w:val="BodyTextFirstIndent"/>
      </w:pPr>
      <w:r w:rsidRPr="00BF4DC8">
        <w:t xml:space="preserve">Creswell, J. W. (2013). </w:t>
      </w:r>
      <w:r w:rsidRPr="00BF4DC8">
        <w:rPr>
          <w:i/>
          <w:iCs/>
        </w:rPr>
        <w:t>Qualitative Inquiry and Research Design: Choosing Among Five Approaches</w:t>
      </w:r>
      <w:r w:rsidRPr="00BF4DC8">
        <w:t>. SAGE.</w:t>
      </w:r>
    </w:p>
    <w:p w14:paraId="2B4A2804" w14:textId="77777777" w:rsidR="00906DB3" w:rsidRPr="00BF4DC8" w:rsidRDefault="00906DB3" w:rsidP="00906DB3">
      <w:pPr>
        <w:pStyle w:val="BodyTextFirstIndent"/>
      </w:pPr>
      <w:proofErr w:type="spellStart"/>
      <w:r w:rsidRPr="00BF4DC8">
        <w:t>Cyert</w:t>
      </w:r>
      <w:proofErr w:type="spellEnd"/>
      <w:r w:rsidRPr="00BF4DC8">
        <w:t xml:space="preserve">, R. M., &amp; March, J. G. (1963). </w:t>
      </w:r>
      <w:r w:rsidRPr="00BF4DC8">
        <w:rPr>
          <w:i/>
          <w:iCs/>
        </w:rPr>
        <w:t>A Behavioral Theory of the Firm</w:t>
      </w:r>
      <w:r w:rsidRPr="00BF4DC8">
        <w:t xml:space="preserve"> (SSRN Scholarly Paper ID 1496208). Social Science Research Network. https://papers.ssrn.com/abstract=1496208</w:t>
      </w:r>
    </w:p>
    <w:p w14:paraId="56EDF945" w14:textId="77777777" w:rsidR="00906DB3" w:rsidRPr="00BF4DC8" w:rsidRDefault="00906DB3" w:rsidP="00906DB3">
      <w:pPr>
        <w:pStyle w:val="BodyTextFirstIndent"/>
      </w:pPr>
      <w:proofErr w:type="spellStart"/>
      <w:r w:rsidRPr="00BF4DC8">
        <w:t>Deeboonmee</w:t>
      </w:r>
      <w:proofErr w:type="spellEnd"/>
      <w:r w:rsidRPr="00BF4DC8">
        <w:t xml:space="preserve">, W., &amp; </w:t>
      </w:r>
      <w:proofErr w:type="spellStart"/>
      <w:r w:rsidRPr="00BF4DC8">
        <w:t>Ariratana</w:t>
      </w:r>
      <w:proofErr w:type="spellEnd"/>
      <w:r w:rsidRPr="00BF4DC8">
        <w:t xml:space="preserve">, W. (2014). Relationship between Strategic Leadership and School Effectiveness. </w:t>
      </w:r>
      <w:r w:rsidRPr="00BF4DC8">
        <w:rPr>
          <w:i/>
          <w:iCs/>
        </w:rPr>
        <w:t>Procedia - Social and Behavioral Sciences</w:t>
      </w:r>
      <w:r w:rsidRPr="00BF4DC8">
        <w:t xml:space="preserve">, </w:t>
      </w:r>
      <w:r w:rsidRPr="00BF4DC8">
        <w:rPr>
          <w:i/>
          <w:iCs/>
        </w:rPr>
        <w:t>112</w:t>
      </w:r>
      <w:r w:rsidRPr="00BF4DC8">
        <w:t>, 982–985. https://doi.org/10.1016/j.sbspro.2014.01.1258</w:t>
      </w:r>
    </w:p>
    <w:p w14:paraId="0280A16A" w14:textId="77777777" w:rsidR="00906DB3" w:rsidRPr="00BF4DC8" w:rsidRDefault="00906DB3" w:rsidP="00906DB3">
      <w:pPr>
        <w:pStyle w:val="BodyTextFirstIndent"/>
      </w:pPr>
      <w:proofErr w:type="spellStart"/>
      <w:r w:rsidRPr="00213602">
        <w:rPr>
          <w:lang w:val="es-PR"/>
        </w:rPr>
        <w:t>Dogbegah</w:t>
      </w:r>
      <w:proofErr w:type="spellEnd"/>
      <w:r w:rsidRPr="00213602">
        <w:rPr>
          <w:lang w:val="es-PR"/>
        </w:rPr>
        <w:t xml:space="preserve">, R., </w:t>
      </w:r>
      <w:proofErr w:type="spellStart"/>
      <w:r w:rsidRPr="00213602">
        <w:rPr>
          <w:lang w:val="es-PR"/>
        </w:rPr>
        <w:t>Owusu</w:t>
      </w:r>
      <w:proofErr w:type="spellEnd"/>
      <w:r w:rsidRPr="00213602">
        <w:rPr>
          <w:lang w:val="es-PR"/>
        </w:rPr>
        <w:t xml:space="preserve">-Manu, D., &amp; </w:t>
      </w:r>
      <w:proofErr w:type="spellStart"/>
      <w:r w:rsidRPr="00213602">
        <w:rPr>
          <w:lang w:val="es-PR"/>
        </w:rPr>
        <w:t>Omoteso</w:t>
      </w:r>
      <w:proofErr w:type="spellEnd"/>
      <w:r w:rsidRPr="00213602">
        <w:rPr>
          <w:lang w:val="es-PR"/>
        </w:rPr>
        <w:t xml:space="preserve">, K. (2011). </w:t>
      </w:r>
      <w:r w:rsidRPr="00BF4DC8">
        <w:t xml:space="preserve">A principal component analysis of project management competencies for the Ghanaian construction industry. </w:t>
      </w:r>
      <w:r w:rsidRPr="00BF4DC8">
        <w:rPr>
          <w:i/>
          <w:iCs/>
        </w:rPr>
        <w:t>Australasian Journal of Construction Economics and Building</w:t>
      </w:r>
      <w:r w:rsidRPr="00BF4DC8">
        <w:t xml:space="preserve">, </w:t>
      </w:r>
      <w:r w:rsidRPr="00BF4DC8">
        <w:rPr>
          <w:i/>
          <w:iCs/>
        </w:rPr>
        <w:t>11</w:t>
      </w:r>
      <w:r w:rsidRPr="00BF4DC8">
        <w:t>(1), 26–40. https://doi.org/10.5130/ajceb.v11i1.1680</w:t>
      </w:r>
    </w:p>
    <w:p w14:paraId="1BBD0EB7" w14:textId="77777777" w:rsidR="00906DB3" w:rsidRPr="00BF4DC8" w:rsidRDefault="00906DB3" w:rsidP="00906DB3">
      <w:pPr>
        <w:pStyle w:val="BodyTextFirstIndent"/>
      </w:pPr>
      <w:r w:rsidRPr="00BF4DC8">
        <w:t xml:space="preserve">Fitzgerald, M. L., &amp; Linda, H. (2015). </w:t>
      </w:r>
      <w:r w:rsidRPr="00BF4DC8">
        <w:rPr>
          <w:i/>
          <w:iCs/>
        </w:rPr>
        <w:t>Research methods for the Self-study and practice</w:t>
      </w:r>
      <w:r w:rsidRPr="00BF4DC8">
        <w:t>. Cogent Publishers.</w:t>
      </w:r>
    </w:p>
    <w:p w14:paraId="3EEA4698" w14:textId="77777777" w:rsidR="00906DB3" w:rsidRPr="00BF4DC8" w:rsidRDefault="00906DB3" w:rsidP="00906DB3">
      <w:pPr>
        <w:pStyle w:val="BodyTextFirstIndent"/>
      </w:pPr>
      <w:r w:rsidRPr="00BF4DC8">
        <w:lastRenderedPageBreak/>
        <w:t>Geary, R. S., Gómez-</w:t>
      </w:r>
      <w:proofErr w:type="spellStart"/>
      <w:r w:rsidRPr="00BF4DC8">
        <w:t>Olivé</w:t>
      </w:r>
      <w:proofErr w:type="spellEnd"/>
      <w:r w:rsidRPr="00BF4DC8">
        <w:t xml:space="preserve">, F. X., Kahn, K., Tollman, S., &amp; Norris, S. A. (2014). Barriers to and facilitators of the provision of a youth-friendly health services </w:t>
      </w:r>
      <w:proofErr w:type="spellStart"/>
      <w:r w:rsidRPr="00BF4DC8">
        <w:t>programme</w:t>
      </w:r>
      <w:proofErr w:type="spellEnd"/>
      <w:r w:rsidRPr="00BF4DC8">
        <w:t xml:space="preserve"> in rural South Africa. </w:t>
      </w:r>
      <w:r w:rsidRPr="00BF4DC8">
        <w:rPr>
          <w:i/>
          <w:iCs/>
        </w:rPr>
        <w:t>BMC Health Services Research</w:t>
      </w:r>
      <w:r w:rsidRPr="00BF4DC8">
        <w:t xml:space="preserve">, </w:t>
      </w:r>
      <w:r w:rsidRPr="00BF4DC8">
        <w:rPr>
          <w:i/>
          <w:iCs/>
        </w:rPr>
        <w:t>14</w:t>
      </w:r>
      <w:r w:rsidRPr="00BF4DC8">
        <w:t>(1), 259. https://doi.org/10.1186/1472-6963-14-259</w:t>
      </w:r>
    </w:p>
    <w:p w14:paraId="3CA303F8" w14:textId="77777777" w:rsidR="00906DB3" w:rsidRPr="00BF4DC8" w:rsidRDefault="00906DB3" w:rsidP="00906DB3">
      <w:pPr>
        <w:pStyle w:val="BodyTextFirstIndent"/>
      </w:pPr>
      <w:r w:rsidRPr="00BF4DC8">
        <w:t xml:space="preserve">Godia, P. M., </w:t>
      </w:r>
      <w:proofErr w:type="spellStart"/>
      <w:r w:rsidRPr="00BF4DC8">
        <w:t>Olenja</w:t>
      </w:r>
      <w:proofErr w:type="spellEnd"/>
      <w:r w:rsidRPr="00BF4DC8">
        <w:t xml:space="preserve">, J. M., Hofman, J. J., &amp; van den Broek, N. (2014). Young people’s perception of sexual and reproductive health services in Kenya. </w:t>
      </w:r>
      <w:r w:rsidRPr="00BF4DC8">
        <w:rPr>
          <w:i/>
          <w:iCs/>
        </w:rPr>
        <w:t>BMC Health Services Research</w:t>
      </w:r>
      <w:r w:rsidRPr="00BF4DC8">
        <w:t xml:space="preserve">, </w:t>
      </w:r>
      <w:r w:rsidRPr="00BF4DC8">
        <w:rPr>
          <w:i/>
          <w:iCs/>
        </w:rPr>
        <w:t>14</w:t>
      </w:r>
      <w:r w:rsidRPr="00BF4DC8">
        <w:t>(1), 172. https://doi.org/10.1186/1472-6963-14-172</w:t>
      </w:r>
    </w:p>
    <w:p w14:paraId="54DC1743" w14:textId="77777777" w:rsidR="00906DB3" w:rsidRPr="00BF4DC8" w:rsidRDefault="00906DB3" w:rsidP="00906DB3">
      <w:pPr>
        <w:pStyle w:val="BodyTextFirstIndent"/>
      </w:pPr>
      <w:r w:rsidRPr="00BF4DC8">
        <w:t xml:space="preserve">Gusmão, F. D., </w:t>
      </w:r>
      <w:proofErr w:type="spellStart"/>
      <w:r w:rsidRPr="00BF4DC8">
        <w:t>Christiananta</w:t>
      </w:r>
      <w:proofErr w:type="spellEnd"/>
      <w:r w:rsidRPr="00BF4DC8">
        <w:t xml:space="preserve">, B., &amp; </w:t>
      </w:r>
      <w:proofErr w:type="spellStart"/>
      <w:r w:rsidRPr="00BF4DC8">
        <w:t>Ellitan</w:t>
      </w:r>
      <w:proofErr w:type="spellEnd"/>
      <w:r w:rsidRPr="00BF4DC8">
        <w:t xml:space="preserve">, L. (2018). The Influence of Strategic Leadership and Organizational Learning on Organizational Performance with Organizational Citizenship Behavior as an Intervening Variable. </w:t>
      </w:r>
      <w:r w:rsidRPr="00BF4DC8">
        <w:rPr>
          <w:i/>
          <w:iCs/>
        </w:rPr>
        <w:t>International Journal of Scientific Research and Management</w:t>
      </w:r>
      <w:r w:rsidRPr="00BF4DC8">
        <w:t xml:space="preserve">, </w:t>
      </w:r>
      <w:r w:rsidRPr="00BF4DC8">
        <w:rPr>
          <w:i/>
          <w:iCs/>
        </w:rPr>
        <w:t>6</w:t>
      </w:r>
      <w:r w:rsidRPr="00BF4DC8">
        <w:t>(04), SH-2018-124-131. https://doi.org/10.18535/ijsrm</w:t>
      </w:r>
    </w:p>
    <w:p w14:paraId="1A753AD6" w14:textId="77777777" w:rsidR="00906DB3" w:rsidRPr="00BF4DC8" w:rsidRDefault="00906DB3" w:rsidP="00906DB3">
      <w:pPr>
        <w:pStyle w:val="BodyTextFirstIndent"/>
      </w:pPr>
      <w:r w:rsidRPr="00BF4DC8">
        <w:t xml:space="preserve">Hambrick, D. C., &amp; Mason, P. A. (1984). Upper Echelons: The Organization as a Reflection of Its Top Managers. </w:t>
      </w:r>
      <w:r w:rsidRPr="00BF4DC8">
        <w:rPr>
          <w:i/>
          <w:iCs/>
        </w:rPr>
        <w:t>The Academy of Management Review</w:t>
      </w:r>
      <w:r w:rsidRPr="00BF4DC8">
        <w:t xml:space="preserve">, </w:t>
      </w:r>
      <w:r w:rsidRPr="00BF4DC8">
        <w:rPr>
          <w:i/>
          <w:iCs/>
        </w:rPr>
        <w:t>9</w:t>
      </w:r>
      <w:r w:rsidRPr="00BF4DC8">
        <w:t>(2), 193–206. https://doi.org/10.2307/258434</w:t>
      </w:r>
    </w:p>
    <w:p w14:paraId="1E5EE0E3" w14:textId="77777777" w:rsidR="00906DB3" w:rsidRPr="00BF4DC8" w:rsidRDefault="00906DB3" w:rsidP="00906DB3">
      <w:pPr>
        <w:pStyle w:val="BodyTextFirstIndent"/>
      </w:pPr>
      <w:r w:rsidRPr="00BF4DC8">
        <w:t xml:space="preserve">Harrison, J. (2011). Instructor Transformational Leadership and Student Outcomes. </w:t>
      </w:r>
      <w:r w:rsidRPr="00BF4DC8">
        <w:rPr>
          <w:i/>
          <w:iCs/>
        </w:rPr>
        <w:t>Emerging Leadership Journeys</w:t>
      </w:r>
      <w:r w:rsidRPr="00BF4DC8">
        <w:t xml:space="preserve">, </w:t>
      </w:r>
      <w:r w:rsidRPr="00BF4DC8">
        <w:rPr>
          <w:i/>
          <w:iCs/>
        </w:rPr>
        <w:t>4</w:t>
      </w:r>
      <w:r w:rsidRPr="00BF4DC8">
        <w:t>.</w:t>
      </w:r>
    </w:p>
    <w:p w14:paraId="38E62055" w14:textId="77777777" w:rsidR="00906DB3" w:rsidRPr="00BF4DC8" w:rsidRDefault="00906DB3" w:rsidP="00906DB3">
      <w:pPr>
        <w:pStyle w:val="BodyTextFirstIndent"/>
      </w:pPr>
      <w:r w:rsidRPr="00BF4DC8">
        <w:t xml:space="preserve">Hitt, M. A., &amp; Duane, R. (2002). The Essence of Strategic Leadership: Managing Human and Social Capital. </w:t>
      </w:r>
      <w:r w:rsidRPr="00BF4DC8">
        <w:rPr>
          <w:i/>
          <w:iCs/>
        </w:rPr>
        <w:t>Journal of Leadership &amp; Organizational Studies</w:t>
      </w:r>
      <w:r w:rsidRPr="00BF4DC8">
        <w:t xml:space="preserve">, </w:t>
      </w:r>
      <w:r w:rsidRPr="00BF4DC8">
        <w:rPr>
          <w:i/>
          <w:iCs/>
        </w:rPr>
        <w:t>9</w:t>
      </w:r>
      <w:r w:rsidRPr="00BF4DC8">
        <w:t>(1), 3–14. https://doi.org/10.1177/107179190200900101</w:t>
      </w:r>
    </w:p>
    <w:p w14:paraId="6F733BBC" w14:textId="77777777" w:rsidR="00906DB3" w:rsidRPr="00BF4DC8" w:rsidRDefault="00906DB3" w:rsidP="00906DB3">
      <w:pPr>
        <w:pStyle w:val="BodyTextFirstIndent"/>
      </w:pPr>
      <w:r w:rsidRPr="00BF4DC8">
        <w:t xml:space="preserve">Hitt, M., &amp; Ireland, R. (2002). The Essence of Strategic Leadership: Managing Human and Social Capital. </w:t>
      </w:r>
      <w:r w:rsidRPr="00BF4DC8">
        <w:rPr>
          <w:i/>
          <w:iCs/>
        </w:rPr>
        <w:t>Journal of Leadership &amp; Organizational Studies</w:t>
      </w:r>
      <w:r w:rsidRPr="00BF4DC8">
        <w:t xml:space="preserve">, </w:t>
      </w:r>
      <w:r w:rsidRPr="00BF4DC8">
        <w:rPr>
          <w:i/>
          <w:iCs/>
        </w:rPr>
        <w:t>9</w:t>
      </w:r>
      <w:r w:rsidRPr="00BF4DC8">
        <w:t>. https://doi.org/10.1177/107179190200900101</w:t>
      </w:r>
    </w:p>
    <w:p w14:paraId="32C799DA" w14:textId="77777777" w:rsidR="00906DB3" w:rsidRPr="00BF4DC8" w:rsidRDefault="00906DB3" w:rsidP="00906DB3">
      <w:pPr>
        <w:pStyle w:val="BodyTextFirstIndent"/>
      </w:pPr>
      <w:r w:rsidRPr="00BF4DC8">
        <w:t xml:space="preserve">Jabbar, A. A., &amp; Hussein, A. M. (2017). The Role of Leadership in Strategic Management. </w:t>
      </w:r>
      <w:r w:rsidRPr="00BF4DC8">
        <w:rPr>
          <w:i/>
          <w:iCs/>
        </w:rPr>
        <w:t>International Journal of Research -GRANTHAALAYAH</w:t>
      </w:r>
      <w:r w:rsidRPr="00BF4DC8">
        <w:t xml:space="preserve">, </w:t>
      </w:r>
      <w:r w:rsidRPr="00BF4DC8">
        <w:rPr>
          <w:i/>
          <w:iCs/>
        </w:rPr>
        <w:t>5</w:t>
      </w:r>
      <w:r w:rsidRPr="00BF4DC8">
        <w:t>(5), 99–106. https://doi.org/10.29121/granthaalayah.v5.i5.2017.1841</w:t>
      </w:r>
    </w:p>
    <w:p w14:paraId="2E661218" w14:textId="77777777" w:rsidR="00906DB3" w:rsidRPr="00BF4DC8" w:rsidRDefault="00906DB3" w:rsidP="00906DB3">
      <w:pPr>
        <w:pStyle w:val="BodyTextFirstIndent"/>
      </w:pPr>
      <w:proofErr w:type="spellStart"/>
      <w:r w:rsidRPr="00BF4DC8">
        <w:t>Jaleha</w:t>
      </w:r>
      <w:proofErr w:type="spellEnd"/>
      <w:r w:rsidRPr="00BF4DC8">
        <w:t xml:space="preserve">, A. A., &amp; </w:t>
      </w:r>
      <w:proofErr w:type="spellStart"/>
      <w:r w:rsidRPr="00BF4DC8">
        <w:t>Machuki</w:t>
      </w:r>
      <w:proofErr w:type="spellEnd"/>
      <w:r w:rsidRPr="00BF4DC8">
        <w:t xml:space="preserve">, V. N. (2018). Strategic Leadership and Organizational Performance: A Critical Review of Literature. </w:t>
      </w:r>
      <w:r w:rsidRPr="00BF4DC8">
        <w:rPr>
          <w:i/>
          <w:iCs/>
        </w:rPr>
        <w:t>European Scientific Journal ESJ</w:t>
      </w:r>
      <w:r w:rsidRPr="00BF4DC8">
        <w:t xml:space="preserve">, </w:t>
      </w:r>
      <w:r w:rsidRPr="00BF4DC8">
        <w:rPr>
          <w:i/>
          <w:iCs/>
        </w:rPr>
        <w:t>14</w:t>
      </w:r>
      <w:r w:rsidRPr="00BF4DC8">
        <w:t>(35), 124–149. https://doi.org/10.19044/esj.2018.v14n35p124</w:t>
      </w:r>
    </w:p>
    <w:p w14:paraId="1CD0EAA7" w14:textId="77777777" w:rsidR="00906DB3" w:rsidRPr="00BF4DC8" w:rsidRDefault="00906DB3" w:rsidP="00906DB3">
      <w:pPr>
        <w:pStyle w:val="BodyTextFirstIndent"/>
      </w:pPr>
      <w:proofErr w:type="spellStart"/>
      <w:r w:rsidRPr="00BF4DC8">
        <w:t>Kabetu</w:t>
      </w:r>
      <w:proofErr w:type="spellEnd"/>
      <w:r w:rsidRPr="00BF4DC8">
        <w:t xml:space="preserve">, D. G. (2018). Influence of strategic leadership on performance of international humanitarian organizations in Kenya. </w:t>
      </w:r>
      <w:r w:rsidRPr="00BF4DC8">
        <w:rPr>
          <w:i/>
          <w:iCs/>
        </w:rPr>
        <w:t>International Academic Journal of Innovation, Leadership and Entrepreneurship</w:t>
      </w:r>
      <w:r w:rsidRPr="00BF4DC8">
        <w:t xml:space="preserve">, </w:t>
      </w:r>
      <w:r w:rsidRPr="00BF4DC8">
        <w:rPr>
          <w:i/>
          <w:iCs/>
        </w:rPr>
        <w:t>2</w:t>
      </w:r>
      <w:r w:rsidRPr="00BF4DC8">
        <w:t>(2), 113–135.</w:t>
      </w:r>
    </w:p>
    <w:p w14:paraId="15C6CA88" w14:textId="02D94AC9" w:rsidR="00906DB3" w:rsidRPr="00BF4DC8" w:rsidRDefault="00906DB3" w:rsidP="00906DB3">
      <w:pPr>
        <w:pStyle w:val="BodyTextFirstIndent"/>
      </w:pPr>
      <w:r w:rsidRPr="00BF4DC8">
        <w:lastRenderedPageBreak/>
        <w:t xml:space="preserve">Kaplan, R. S. (2010). </w:t>
      </w:r>
      <w:r w:rsidRPr="00BF4DC8">
        <w:rPr>
          <w:i/>
          <w:iCs/>
        </w:rPr>
        <w:t xml:space="preserve">Conceptual Foundations of the Balanced Scorecard Conceptual Foundations of the Balanced Scorecard </w:t>
      </w:r>
      <w:r>
        <w:t>[Working Paper 10-074]. Harvard Business School.</w:t>
      </w:r>
      <w:r w:rsidR="00464287">
        <w:t xml:space="preserve"> </w:t>
      </w:r>
      <w:r w:rsidRPr="004B239E">
        <w:t>https://www.hbs.edu/ris/Publication%20Files/10-074_0bf3c151-f82b-4592-b885-cdde7f5d97a6.pdf</w:t>
      </w:r>
    </w:p>
    <w:p w14:paraId="06549049" w14:textId="77777777" w:rsidR="00906DB3" w:rsidRPr="00BF4DC8" w:rsidRDefault="00906DB3" w:rsidP="00906DB3">
      <w:pPr>
        <w:pStyle w:val="BodyTextFirstIndent"/>
      </w:pPr>
      <w:r w:rsidRPr="00BF4DC8">
        <w:t xml:space="preserve">Kara, H. (2015). </w:t>
      </w:r>
      <w:r w:rsidRPr="00BF4DC8">
        <w:rPr>
          <w:i/>
          <w:iCs/>
        </w:rPr>
        <w:t>Book Review: Creative Research Methods in the Social Sciences: A Practical Guide</w:t>
      </w:r>
      <w:r w:rsidRPr="00BF4DC8">
        <w:t>. Policy Pres.</w:t>
      </w:r>
    </w:p>
    <w:p w14:paraId="753001EE" w14:textId="77777777" w:rsidR="00906DB3" w:rsidRPr="00BF4DC8" w:rsidRDefault="00906DB3" w:rsidP="00906DB3">
      <w:pPr>
        <w:pStyle w:val="BodyTextFirstIndent"/>
      </w:pPr>
      <w:r w:rsidRPr="00BF4DC8">
        <w:t xml:space="preserve">Karadağ, E. (Ed.). (2015). </w:t>
      </w:r>
      <w:r w:rsidRPr="00BF4DC8">
        <w:rPr>
          <w:i/>
          <w:iCs/>
        </w:rPr>
        <w:t>Leadership and Organizational Outcomes: Meta-Analysis of Empirical Studies</w:t>
      </w:r>
      <w:r w:rsidRPr="00BF4DC8">
        <w:t>. Springer International Publishing. https://doi.org/10.1007/978-3-319-14908-0</w:t>
      </w:r>
    </w:p>
    <w:p w14:paraId="4DC6F741" w14:textId="77777777" w:rsidR="00906DB3" w:rsidRPr="00BF4DC8" w:rsidRDefault="00906DB3" w:rsidP="00906DB3">
      <w:pPr>
        <w:pStyle w:val="BodyTextFirstIndent"/>
      </w:pPr>
      <w:proofErr w:type="spellStart"/>
      <w:r w:rsidRPr="00BF4DC8">
        <w:t>Kemunto</w:t>
      </w:r>
      <w:proofErr w:type="spellEnd"/>
      <w:r w:rsidRPr="00BF4DC8">
        <w:t xml:space="preserve">, O. Z., Omari, S., &amp; </w:t>
      </w:r>
      <w:proofErr w:type="spellStart"/>
      <w:r w:rsidRPr="00BF4DC8">
        <w:t>Ngacho</w:t>
      </w:r>
      <w:proofErr w:type="spellEnd"/>
      <w:r w:rsidRPr="00BF4DC8">
        <w:t xml:space="preserve">, C. (2017). Assessment of the Effectiveness of Strategic Leadership. </w:t>
      </w:r>
      <w:r w:rsidRPr="00BF4DC8">
        <w:rPr>
          <w:i/>
          <w:iCs/>
        </w:rPr>
        <w:t>School of Business and Economics, Kisii University, P.O. Box 408, Kisii-Kenya Abstract</w:t>
      </w:r>
      <w:r w:rsidRPr="00BF4DC8">
        <w:t xml:space="preserve">, </w:t>
      </w:r>
      <w:r w:rsidRPr="00BF4DC8">
        <w:rPr>
          <w:i/>
          <w:iCs/>
        </w:rPr>
        <w:t>3</w:t>
      </w:r>
      <w:r w:rsidRPr="00BF4DC8">
        <w:t>(7), 2234–2242.</w:t>
      </w:r>
    </w:p>
    <w:p w14:paraId="650852C0" w14:textId="77777777" w:rsidR="00906DB3" w:rsidRPr="00BF4DC8" w:rsidRDefault="00906DB3" w:rsidP="00906DB3">
      <w:pPr>
        <w:pStyle w:val="BodyTextFirstIndent"/>
      </w:pPr>
      <w:r w:rsidRPr="00BF4DC8">
        <w:t xml:space="preserve">Kerubo, L., Kerubo, N. R., &amp; Muturi, W. (2019). Influence of Strategic Leadership Practices on Organizational Performance; A Case Study of Tea Factories in Kisii County. </w:t>
      </w:r>
      <w:r w:rsidRPr="00BF4DC8">
        <w:rPr>
          <w:i/>
          <w:iCs/>
        </w:rPr>
        <w:t xml:space="preserve">Global Journal of Management </w:t>
      </w:r>
      <w:r>
        <w:rPr>
          <w:i/>
          <w:iCs/>
        </w:rPr>
        <w:t>a</w:t>
      </w:r>
      <w:r w:rsidRPr="00BF4DC8">
        <w:rPr>
          <w:i/>
          <w:iCs/>
        </w:rPr>
        <w:t>nd Business Research</w:t>
      </w:r>
      <w:r w:rsidRPr="00BF4DC8">
        <w:t>. https://journalofbusiness.org/index.php/GJMBR/article/view/2779</w:t>
      </w:r>
    </w:p>
    <w:p w14:paraId="0B5B7D4C" w14:textId="77777777" w:rsidR="00906DB3" w:rsidRPr="00BF4DC8" w:rsidRDefault="00906DB3" w:rsidP="00906DB3">
      <w:pPr>
        <w:pStyle w:val="BodyTextFirstIndent"/>
      </w:pPr>
      <w:proofErr w:type="spellStart"/>
      <w:r w:rsidRPr="00213602">
        <w:rPr>
          <w:lang w:val="es-PR"/>
        </w:rPr>
        <w:t>Kitonga</w:t>
      </w:r>
      <w:proofErr w:type="spellEnd"/>
      <w:r w:rsidRPr="00213602">
        <w:rPr>
          <w:lang w:val="es-PR"/>
        </w:rPr>
        <w:t xml:space="preserve">, D. M., </w:t>
      </w:r>
      <w:proofErr w:type="spellStart"/>
      <w:r w:rsidRPr="00213602">
        <w:rPr>
          <w:lang w:val="es-PR"/>
        </w:rPr>
        <w:t>Bichanga</w:t>
      </w:r>
      <w:proofErr w:type="spellEnd"/>
      <w:r w:rsidRPr="00213602">
        <w:rPr>
          <w:lang w:val="es-PR"/>
        </w:rPr>
        <w:t xml:space="preserve">, W. O., &amp; </w:t>
      </w:r>
      <w:proofErr w:type="spellStart"/>
      <w:r w:rsidRPr="00213602">
        <w:rPr>
          <w:lang w:val="es-PR"/>
        </w:rPr>
        <w:t>Muema</w:t>
      </w:r>
      <w:proofErr w:type="spellEnd"/>
      <w:r w:rsidRPr="00213602">
        <w:rPr>
          <w:lang w:val="es-PR"/>
        </w:rPr>
        <w:t xml:space="preserve">, B. K. (2016). </w:t>
      </w:r>
      <w:r w:rsidRPr="00BF4DC8">
        <w:rPr>
          <w:i/>
          <w:iCs/>
        </w:rPr>
        <w:t xml:space="preserve">Strategic Leadership </w:t>
      </w:r>
      <w:r>
        <w:rPr>
          <w:i/>
          <w:iCs/>
        </w:rPr>
        <w:t>a</w:t>
      </w:r>
      <w:r w:rsidRPr="00BF4DC8">
        <w:rPr>
          <w:i/>
          <w:iCs/>
        </w:rPr>
        <w:t>nd Organizational Performance In Not-For-Profit Organizations In Nairobi County In Kenya</w:t>
      </w:r>
      <w:r w:rsidRPr="00BF4DC8">
        <w:t xml:space="preserve">. </w:t>
      </w:r>
      <w:r w:rsidRPr="00BF4DC8">
        <w:rPr>
          <w:i/>
          <w:iCs/>
        </w:rPr>
        <w:t>5</w:t>
      </w:r>
      <w:r w:rsidRPr="00BF4DC8">
        <w:t>(05), 11.</w:t>
      </w:r>
    </w:p>
    <w:p w14:paraId="4FE29584" w14:textId="77777777" w:rsidR="00906DB3" w:rsidRPr="00BF4DC8" w:rsidRDefault="00906DB3" w:rsidP="00906DB3">
      <w:pPr>
        <w:pStyle w:val="BodyTextFirstIndent"/>
      </w:pPr>
      <w:r w:rsidRPr="00BF4DC8">
        <w:t xml:space="preserve">Lai, C.-H., &amp; Lin, S. (2017). </w:t>
      </w:r>
      <w:r w:rsidRPr="00BF4DC8">
        <w:rPr>
          <w:i/>
          <w:iCs/>
        </w:rPr>
        <w:t>Systems theory</w:t>
      </w:r>
      <w:r>
        <w:rPr>
          <w:i/>
          <w:iCs/>
        </w:rPr>
        <w:t>.</w:t>
      </w:r>
      <w:r w:rsidRPr="00BF4DC8">
        <w:t xml:space="preserve"> http://onlinelibrary.wiley.com/book/10.1002/9781118955567).</w:t>
      </w:r>
    </w:p>
    <w:p w14:paraId="428EB8AD" w14:textId="77777777" w:rsidR="00906DB3" w:rsidRPr="00BF4DC8" w:rsidRDefault="00906DB3" w:rsidP="00906DB3">
      <w:pPr>
        <w:pStyle w:val="BodyTextFirstIndent"/>
      </w:pPr>
      <w:r w:rsidRPr="00BF4DC8">
        <w:t xml:space="preserve">Mahy, M., Marsh, K., Sabin, K., </w:t>
      </w:r>
      <w:proofErr w:type="spellStart"/>
      <w:r w:rsidRPr="00BF4DC8">
        <w:t>Wanyeki</w:t>
      </w:r>
      <w:proofErr w:type="spellEnd"/>
      <w:r w:rsidRPr="00BF4DC8">
        <w:t xml:space="preserve">, I., Daher, J., &amp; Ghys, P. D. (2019). HIV estimates through 2018: Data for decision-making. </w:t>
      </w:r>
      <w:r w:rsidRPr="00BF4DC8">
        <w:rPr>
          <w:i/>
          <w:iCs/>
        </w:rPr>
        <w:t>AIDS</w:t>
      </w:r>
      <w:r w:rsidRPr="00BF4DC8">
        <w:t xml:space="preserve">, </w:t>
      </w:r>
      <w:r w:rsidRPr="00BF4DC8">
        <w:rPr>
          <w:i/>
          <w:iCs/>
        </w:rPr>
        <w:t>33</w:t>
      </w:r>
      <w:r w:rsidRPr="00BF4DC8">
        <w:t>, S203. https://doi.org/10.1097/QAD.0000000000002321</w:t>
      </w:r>
    </w:p>
    <w:p w14:paraId="784FA8E0" w14:textId="77777777" w:rsidR="00906DB3" w:rsidRPr="00BF4DC8" w:rsidRDefault="00906DB3" w:rsidP="00906DB3">
      <w:pPr>
        <w:pStyle w:val="BodyTextFirstIndent"/>
      </w:pPr>
      <w:r w:rsidRPr="00BF4DC8">
        <w:t xml:space="preserve">Marti, K. (2015). </w:t>
      </w:r>
      <w:r w:rsidRPr="00BF4DC8">
        <w:rPr>
          <w:i/>
          <w:iCs/>
        </w:rPr>
        <w:t>Stochastic Optimization Methods: Applications in Engineering and Operations Research</w:t>
      </w:r>
      <w:r w:rsidRPr="00BF4DC8">
        <w:t>. Springer.</w:t>
      </w:r>
    </w:p>
    <w:p w14:paraId="230E8606" w14:textId="77777777" w:rsidR="00906DB3" w:rsidRPr="00BF4DC8" w:rsidRDefault="00906DB3" w:rsidP="00906DB3">
      <w:pPr>
        <w:pStyle w:val="BodyTextFirstIndent"/>
      </w:pPr>
      <w:r w:rsidRPr="00BF4DC8">
        <w:t xml:space="preserve">Mele, C., Pels, J., &amp; Polese, F. (2010). </w:t>
      </w:r>
      <w:r w:rsidRPr="00BF4DC8">
        <w:rPr>
          <w:i/>
          <w:iCs/>
        </w:rPr>
        <w:t>A Brief Review of Systems Theories and Their Managerial Applications</w:t>
      </w:r>
      <w:r w:rsidRPr="00BF4DC8">
        <w:t xml:space="preserve"> (SSRN Scholarly Paper ID 2003159). Social Science Research Network. https://papers.ssrn.com/abstract=2003159</w:t>
      </w:r>
    </w:p>
    <w:p w14:paraId="7F385656" w14:textId="77777777" w:rsidR="00906DB3" w:rsidRPr="00BF4DC8" w:rsidRDefault="00906DB3" w:rsidP="00906DB3">
      <w:pPr>
        <w:pStyle w:val="BodyTextFirstIndent"/>
      </w:pPr>
      <w:r w:rsidRPr="00BF4DC8">
        <w:lastRenderedPageBreak/>
        <w:t xml:space="preserve">Mendes, A., </w:t>
      </w:r>
      <w:proofErr w:type="spellStart"/>
      <w:r w:rsidRPr="00BF4DC8">
        <w:t>Lunkes</w:t>
      </w:r>
      <w:proofErr w:type="spellEnd"/>
      <w:r w:rsidRPr="00BF4DC8">
        <w:t xml:space="preserve">, R. J., Flach, L., &amp; Kruger, S. D. (2017). The influence of remuneration on the behavior of hospital employees in Brazil. </w:t>
      </w:r>
      <w:proofErr w:type="spellStart"/>
      <w:r w:rsidRPr="00BF4DC8">
        <w:rPr>
          <w:i/>
          <w:iCs/>
        </w:rPr>
        <w:t>Contaduría</w:t>
      </w:r>
      <w:proofErr w:type="spellEnd"/>
      <w:r w:rsidRPr="00BF4DC8">
        <w:rPr>
          <w:i/>
          <w:iCs/>
        </w:rPr>
        <w:t xml:space="preserve"> y Administración</w:t>
      </w:r>
      <w:r w:rsidRPr="00BF4DC8">
        <w:t xml:space="preserve">, </w:t>
      </w:r>
      <w:r w:rsidRPr="00BF4DC8">
        <w:rPr>
          <w:i/>
          <w:iCs/>
        </w:rPr>
        <w:t>62</w:t>
      </w:r>
      <w:r w:rsidRPr="00BF4DC8">
        <w:t>(1), 207–221. https://doi.org/10.1016/j.cya.2016.04.005</w:t>
      </w:r>
    </w:p>
    <w:p w14:paraId="2F55305B" w14:textId="77777777" w:rsidR="00906DB3" w:rsidRPr="00BF4DC8" w:rsidRDefault="00906DB3" w:rsidP="00906DB3">
      <w:pPr>
        <w:pStyle w:val="BodyTextFirstIndent"/>
      </w:pPr>
      <w:r w:rsidRPr="00BF4DC8">
        <w:t>M</w:t>
      </w:r>
      <w:r>
        <w:t>inistry of Health (M</w:t>
      </w:r>
      <w:r w:rsidRPr="00BF4DC8">
        <w:t>oH</w:t>
      </w:r>
      <w:r>
        <w:t>).</w:t>
      </w:r>
      <w:r w:rsidRPr="00BF4DC8">
        <w:t xml:space="preserve"> (2013). </w:t>
      </w:r>
      <w:r w:rsidRPr="00BF4DC8">
        <w:rPr>
          <w:i/>
          <w:iCs/>
        </w:rPr>
        <w:t>Kenya Service Availability and Readiness Assessment Mapping (SARAM) report</w:t>
      </w:r>
      <w:r w:rsidRPr="00BF4DC8">
        <w:t xml:space="preserve"> (June). </w:t>
      </w:r>
      <w:r w:rsidRPr="00BF4DC8">
        <w:rPr>
          <w:i/>
          <w:iCs/>
        </w:rPr>
        <w:t>June</w:t>
      </w:r>
      <w:r w:rsidRPr="00BF4DC8">
        <w:t>, undefined-undefined.</w:t>
      </w:r>
    </w:p>
    <w:p w14:paraId="722CEA7F" w14:textId="77777777" w:rsidR="00906DB3" w:rsidRPr="00BF4DC8" w:rsidRDefault="00906DB3" w:rsidP="00906DB3">
      <w:pPr>
        <w:pStyle w:val="BodyTextFirstIndent"/>
      </w:pPr>
      <w:r w:rsidRPr="005331AB">
        <w:t xml:space="preserve">Ministry of Health </w:t>
      </w:r>
      <w:r>
        <w:t>(</w:t>
      </w:r>
      <w:r w:rsidRPr="00BF4DC8">
        <w:t>MoH</w:t>
      </w:r>
      <w:r>
        <w:t>).</w:t>
      </w:r>
      <w:r w:rsidRPr="00BF4DC8">
        <w:t xml:space="preserve"> (2016). National guidelines for provision of adolescent youth-friendly services in Kenya. Second Edition. </w:t>
      </w:r>
      <w:r w:rsidRPr="00BF4DC8">
        <w:rPr>
          <w:i/>
          <w:iCs/>
        </w:rPr>
        <w:t>National Guidelines for the Provision of Adolescent Youth -Friendly Services (YFS) in Kenya</w:t>
      </w:r>
      <w:r w:rsidRPr="00BF4DC8">
        <w:t>, undefined-undefined.</w:t>
      </w:r>
    </w:p>
    <w:p w14:paraId="402D095E" w14:textId="77777777" w:rsidR="00906DB3" w:rsidRPr="00BF4DC8" w:rsidRDefault="00906DB3" w:rsidP="00906DB3">
      <w:pPr>
        <w:pStyle w:val="BodyTextFirstIndent"/>
      </w:pPr>
      <w:proofErr w:type="spellStart"/>
      <w:r w:rsidRPr="00213602">
        <w:rPr>
          <w:lang w:val="es-PR"/>
        </w:rPr>
        <w:t>Mulugeta</w:t>
      </w:r>
      <w:proofErr w:type="spellEnd"/>
      <w:r w:rsidRPr="00213602">
        <w:rPr>
          <w:lang w:val="es-PR"/>
        </w:rPr>
        <w:t xml:space="preserve">, B., </w:t>
      </w:r>
      <w:proofErr w:type="spellStart"/>
      <w:r w:rsidRPr="00213602">
        <w:rPr>
          <w:lang w:val="es-PR"/>
        </w:rPr>
        <w:t>Girma</w:t>
      </w:r>
      <w:proofErr w:type="spellEnd"/>
      <w:r w:rsidRPr="00213602">
        <w:rPr>
          <w:lang w:val="es-PR"/>
        </w:rPr>
        <w:t xml:space="preserve">, M., </w:t>
      </w:r>
      <w:proofErr w:type="spellStart"/>
      <w:r w:rsidRPr="00213602">
        <w:rPr>
          <w:lang w:val="es-PR"/>
        </w:rPr>
        <w:t>Kejela</w:t>
      </w:r>
      <w:proofErr w:type="spellEnd"/>
      <w:r w:rsidRPr="00213602">
        <w:rPr>
          <w:lang w:val="es-PR"/>
        </w:rPr>
        <w:t xml:space="preserve">, G., </w:t>
      </w:r>
      <w:proofErr w:type="spellStart"/>
      <w:r w:rsidRPr="00213602">
        <w:rPr>
          <w:lang w:val="es-PR"/>
        </w:rPr>
        <w:t>Meskel</w:t>
      </w:r>
      <w:proofErr w:type="spellEnd"/>
      <w:r w:rsidRPr="00213602">
        <w:rPr>
          <w:lang w:val="es-PR"/>
        </w:rPr>
        <w:t xml:space="preserve">, F. G., </w:t>
      </w:r>
      <w:proofErr w:type="spellStart"/>
      <w:r w:rsidRPr="00213602">
        <w:rPr>
          <w:lang w:val="es-PR"/>
        </w:rPr>
        <w:t>Andarge</w:t>
      </w:r>
      <w:proofErr w:type="spellEnd"/>
      <w:r w:rsidRPr="00213602">
        <w:rPr>
          <w:lang w:val="es-PR"/>
        </w:rPr>
        <w:t xml:space="preserve">, E., &amp; </w:t>
      </w:r>
      <w:proofErr w:type="spellStart"/>
      <w:r w:rsidRPr="00213602">
        <w:rPr>
          <w:lang w:val="es-PR"/>
        </w:rPr>
        <w:t>Zerihun</w:t>
      </w:r>
      <w:proofErr w:type="spellEnd"/>
      <w:r w:rsidRPr="00213602">
        <w:rPr>
          <w:lang w:val="es-PR"/>
        </w:rPr>
        <w:t xml:space="preserve">, E. (2019). </w:t>
      </w:r>
      <w:r w:rsidRPr="00BF4DC8">
        <w:t xml:space="preserve">Assessment of Youth-Friendly Service Quality and Associated Factors at Public Health Facilities in Southern Ethiopia: A Facility-Based Cross-Sectional Study. </w:t>
      </w:r>
      <w:r w:rsidRPr="00BF4DC8">
        <w:rPr>
          <w:i/>
          <w:iCs/>
        </w:rPr>
        <w:t>BioMed Research International</w:t>
      </w:r>
      <w:r w:rsidRPr="00BF4DC8">
        <w:t xml:space="preserve">, </w:t>
      </w:r>
      <w:r w:rsidRPr="00BF4DC8">
        <w:rPr>
          <w:i/>
          <w:iCs/>
        </w:rPr>
        <w:t>2019</w:t>
      </w:r>
      <w:r w:rsidRPr="00BF4DC8">
        <w:t>, undefined-undefined. https://doi.org/10.1155/2019/9696278</w:t>
      </w:r>
    </w:p>
    <w:p w14:paraId="1ACD1F1C" w14:textId="77777777" w:rsidR="00906DB3" w:rsidRPr="00BF4DC8" w:rsidRDefault="00906DB3" w:rsidP="00906DB3">
      <w:pPr>
        <w:pStyle w:val="BodyTextFirstIndent"/>
      </w:pPr>
      <w:r w:rsidRPr="00BF4DC8">
        <w:t xml:space="preserve">Najmi, K., Kadir, A. R., &amp; Kadir, Muh. I. A. (2018). Mediation effect of dynamic capability in the relationship between knowledge management and strategic leadership on organizational performance accountability. </w:t>
      </w:r>
      <w:r w:rsidRPr="00BF4DC8">
        <w:rPr>
          <w:i/>
          <w:iCs/>
        </w:rPr>
        <w:t>International Journal of Law and Management</w:t>
      </w:r>
      <w:r w:rsidRPr="00BF4DC8">
        <w:t xml:space="preserve">, </w:t>
      </w:r>
      <w:r w:rsidRPr="00BF4DC8">
        <w:rPr>
          <w:i/>
          <w:iCs/>
        </w:rPr>
        <w:t>60</w:t>
      </w:r>
      <w:r w:rsidRPr="00BF4DC8">
        <w:t>(2), 517–529. https://doi.org/10.1108/IJLMA-01-2017-0004</w:t>
      </w:r>
    </w:p>
    <w:p w14:paraId="4A2F4558" w14:textId="77777777" w:rsidR="00906DB3" w:rsidRPr="00BF4DC8" w:rsidRDefault="00906DB3" w:rsidP="00906DB3">
      <w:pPr>
        <w:pStyle w:val="BodyTextFirstIndent"/>
      </w:pPr>
      <w:r w:rsidRPr="00BF4DC8">
        <w:t xml:space="preserve">Newton-Levinson, A., Leichliter, J. S., &amp; Chandra-Mouli, V. (2016). Sexually Transmitted Infection Services for Adolescents and Youth in Low- and Middle-Income Countries: Perceived and Experienced Barriers to Accessing Care. </w:t>
      </w:r>
      <w:r w:rsidRPr="00BF4DC8">
        <w:rPr>
          <w:i/>
          <w:iCs/>
        </w:rPr>
        <w:t>Journal of Adolescent Health</w:t>
      </w:r>
      <w:r w:rsidRPr="00BF4DC8">
        <w:t xml:space="preserve">, </w:t>
      </w:r>
      <w:r w:rsidRPr="00BF4DC8">
        <w:rPr>
          <w:i/>
          <w:iCs/>
        </w:rPr>
        <w:t>59</w:t>
      </w:r>
      <w:r w:rsidRPr="00BF4DC8">
        <w:t>(1), undefined-undefined. https://doi.org/10.1016/j.jadohealth.2016.03.014</w:t>
      </w:r>
    </w:p>
    <w:p w14:paraId="12842873" w14:textId="77777777" w:rsidR="00906DB3" w:rsidRPr="00BF4DC8" w:rsidRDefault="00906DB3" w:rsidP="00906DB3">
      <w:pPr>
        <w:pStyle w:val="BodyTextFirstIndent"/>
      </w:pPr>
      <w:proofErr w:type="spellStart"/>
      <w:r w:rsidRPr="00213602">
        <w:rPr>
          <w:lang w:val="es-PR"/>
        </w:rPr>
        <w:t>Nyasende</w:t>
      </w:r>
      <w:proofErr w:type="spellEnd"/>
      <w:r w:rsidRPr="00213602">
        <w:rPr>
          <w:lang w:val="es-PR"/>
        </w:rPr>
        <w:t xml:space="preserve">, B., </w:t>
      </w:r>
      <w:proofErr w:type="spellStart"/>
      <w:r w:rsidRPr="00213602">
        <w:rPr>
          <w:lang w:val="es-PR"/>
        </w:rPr>
        <w:t>Kerubo</w:t>
      </w:r>
      <w:proofErr w:type="spellEnd"/>
      <w:r w:rsidRPr="00213602">
        <w:rPr>
          <w:lang w:val="es-PR"/>
        </w:rPr>
        <w:t xml:space="preserve">, R., &amp; </w:t>
      </w:r>
      <w:proofErr w:type="spellStart"/>
      <w:r w:rsidRPr="00213602">
        <w:rPr>
          <w:lang w:val="es-PR"/>
        </w:rPr>
        <w:t>Muturi</w:t>
      </w:r>
      <w:proofErr w:type="spellEnd"/>
      <w:r w:rsidRPr="00213602">
        <w:rPr>
          <w:lang w:val="es-PR"/>
        </w:rPr>
        <w:t xml:space="preserve">, W. (2019). </w:t>
      </w:r>
      <w:r w:rsidRPr="00BF4DC8">
        <w:t xml:space="preserve">Influence of Strategic Leadership Practices on Organizational Performance; A Case Study of Tea Factories in Kisii County. </w:t>
      </w:r>
      <w:r w:rsidRPr="00BF4DC8">
        <w:rPr>
          <w:i/>
          <w:iCs/>
        </w:rPr>
        <w:t>Global Journal of Management and Business Research: Administration and Management</w:t>
      </w:r>
      <w:r w:rsidRPr="00BF4DC8">
        <w:t xml:space="preserve">, </w:t>
      </w:r>
      <w:r w:rsidRPr="00BF4DC8">
        <w:rPr>
          <w:i/>
          <w:iCs/>
        </w:rPr>
        <w:t>19</w:t>
      </w:r>
      <w:r w:rsidRPr="00BF4DC8">
        <w:t>(6).</w:t>
      </w:r>
    </w:p>
    <w:p w14:paraId="73107155" w14:textId="77777777" w:rsidR="00906DB3" w:rsidRPr="00BF4DC8" w:rsidRDefault="00906DB3" w:rsidP="00906DB3">
      <w:pPr>
        <w:pStyle w:val="BodyTextFirstIndent"/>
      </w:pPr>
      <w:r w:rsidRPr="00BF4DC8">
        <w:t xml:space="preserve">Onu, C. A., Akinlabi, B. H., &amp; </w:t>
      </w:r>
      <w:proofErr w:type="spellStart"/>
      <w:r w:rsidRPr="00BF4DC8">
        <w:t>Egbuta</w:t>
      </w:r>
      <w:proofErr w:type="spellEnd"/>
      <w:r w:rsidRPr="00BF4DC8">
        <w:t xml:space="preserve">, O. (2018). Strategic Leadership and Organizational Performance in Nigeria: An Empirical Investigation. </w:t>
      </w:r>
      <w:r w:rsidRPr="00BF4DC8">
        <w:rPr>
          <w:i/>
          <w:iCs/>
        </w:rPr>
        <w:t>European Journal of Business and Management</w:t>
      </w:r>
      <w:r w:rsidRPr="00BF4DC8">
        <w:t xml:space="preserve">, </w:t>
      </w:r>
      <w:r w:rsidRPr="00BF4DC8">
        <w:rPr>
          <w:i/>
          <w:iCs/>
        </w:rPr>
        <w:t>10</w:t>
      </w:r>
      <w:r w:rsidRPr="00BF4DC8">
        <w:t>(25), 76.</w:t>
      </w:r>
    </w:p>
    <w:p w14:paraId="58D8B480" w14:textId="77777777" w:rsidR="00906DB3" w:rsidRPr="00BF4DC8" w:rsidRDefault="00906DB3" w:rsidP="00906DB3">
      <w:pPr>
        <w:pStyle w:val="BodyTextFirstIndent"/>
      </w:pPr>
      <w:r w:rsidRPr="00BF4DC8">
        <w:t xml:space="preserve">Onyango, P., &amp; </w:t>
      </w:r>
      <w:proofErr w:type="spellStart"/>
      <w:r w:rsidRPr="00BF4DC8">
        <w:t>Tostensen</w:t>
      </w:r>
      <w:proofErr w:type="spellEnd"/>
      <w:r w:rsidRPr="00BF4DC8">
        <w:t xml:space="preserve">, A. (2015). The Situation of Youth and Children in Kibera. </w:t>
      </w:r>
      <w:r w:rsidRPr="00BF4DC8">
        <w:rPr>
          <w:i/>
          <w:iCs/>
        </w:rPr>
        <w:t>CMI Report</w:t>
      </w:r>
      <w:r w:rsidRPr="00BF4DC8">
        <w:t xml:space="preserve">, </w:t>
      </w:r>
      <w:r w:rsidRPr="00BF4DC8">
        <w:rPr>
          <w:i/>
          <w:iCs/>
        </w:rPr>
        <w:t>R 2015:3</w:t>
      </w:r>
      <w:r w:rsidRPr="00BF4DC8">
        <w:t>. https://www.cmi.no/publications/5527-the-situation-of-youth-and-children-in-kibera</w:t>
      </w:r>
    </w:p>
    <w:p w14:paraId="0C917EA0" w14:textId="77777777" w:rsidR="00906DB3" w:rsidRPr="00BF4DC8" w:rsidRDefault="00906DB3" w:rsidP="00906DB3">
      <w:pPr>
        <w:pStyle w:val="BodyTextFirstIndent"/>
      </w:pPr>
      <w:r w:rsidRPr="00BF4DC8">
        <w:lastRenderedPageBreak/>
        <w:t xml:space="preserve">Özer, F., &amp; </w:t>
      </w:r>
      <w:proofErr w:type="spellStart"/>
      <w:r w:rsidRPr="00BF4DC8">
        <w:t>Tınaztepe</w:t>
      </w:r>
      <w:proofErr w:type="spellEnd"/>
      <w:r w:rsidRPr="00BF4DC8">
        <w:t xml:space="preserve">, C. (2014). Effect of Strategic Leadership Styles on Firm Performance: A Study in a Turkish SME. </w:t>
      </w:r>
      <w:r w:rsidRPr="00BF4DC8">
        <w:rPr>
          <w:i/>
          <w:iCs/>
        </w:rPr>
        <w:t>Procedia - Social and Behavioral Sciences</w:t>
      </w:r>
      <w:r w:rsidRPr="00BF4DC8">
        <w:t xml:space="preserve">, </w:t>
      </w:r>
      <w:r w:rsidRPr="00BF4DC8">
        <w:rPr>
          <w:i/>
          <w:iCs/>
        </w:rPr>
        <w:t>150</w:t>
      </w:r>
      <w:r w:rsidRPr="00BF4DC8">
        <w:t>, 778–784. https://doi.org/10.1016/j.sbspro.2014.09.059</w:t>
      </w:r>
    </w:p>
    <w:p w14:paraId="44B377B9" w14:textId="77777777" w:rsidR="00906DB3" w:rsidRPr="00BF4DC8" w:rsidRDefault="00906DB3" w:rsidP="00906DB3">
      <w:pPr>
        <w:pStyle w:val="BodyTextFirstIndent"/>
      </w:pPr>
      <w:r w:rsidRPr="00BF4DC8">
        <w:t xml:space="preserve">Padilla-Díaz, M. (2015). Phenomenology in Educational Qualitative Research: Philosophy as Science or Philosophical Science? </w:t>
      </w:r>
      <w:r w:rsidRPr="00BF4DC8">
        <w:rPr>
          <w:i/>
          <w:iCs/>
        </w:rPr>
        <w:t>International Journal of Educational Excellence</w:t>
      </w:r>
      <w:r w:rsidRPr="00BF4DC8">
        <w:t xml:space="preserve">, </w:t>
      </w:r>
      <w:r w:rsidRPr="00BF4DC8">
        <w:rPr>
          <w:i/>
          <w:iCs/>
        </w:rPr>
        <w:t>1</w:t>
      </w:r>
      <w:r w:rsidRPr="00BF4DC8">
        <w:t>, 101–110. https://doi.org/10.18562/IJEE.2015.0009</w:t>
      </w:r>
    </w:p>
    <w:p w14:paraId="3404C581" w14:textId="77777777" w:rsidR="00906DB3" w:rsidRPr="00BF4DC8" w:rsidRDefault="00906DB3" w:rsidP="00906DB3">
      <w:pPr>
        <w:pStyle w:val="BodyTextFirstIndent"/>
      </w:pPr>
      <w:r w:rsidRPr="00BF4DC8">
        <w:t xml:space="preserve">Quigley, T. J., &amp; Graffin, S. D. (2017). Reaffirming the CEO effect is significant and much larger than chance: A comment on </w:t>
      </w:r>
      <w:proofErr w:type="spellStart"/>
      <w:r w:rsidRPr="00BF4DC8">
        <w:t>Fitza</w:t>
      </w:r>
      <w:proofErr w:type="spellEnd"/>
      <w:r w:rsidRPr="00BF4DC8">
        <w:t xml:space="preserve"> (2014). </w:t>
      </w:r>
      <w:r w:rsidRPr="00BF4DC8">
        <w:rPr>
          <w:i/>
          <w:iCs/>
        </w:rPr>
        <w:t>Strategic Management Journal</w:t>
      </w:r>
      <w:r w:rsidRPr="00BF4DC8">
        <w:t xml:space="preserve">, </w:t>
      </w:r>
      <w:r w:rsidRPr="00BF4DC8">
        <w:rPr>
          <w:i/>
          <w:iCs/>
        </w:rPr>
        <w:t>38</w:t>
      </w:r>
      <w:r w:rsidRPr="00BF4DC8">
        <w:t>(3), 793–801. https://doi.org/10.1002/smj.2503</w:t>
      </w:r>
    </w:p>
    <w:p w14:paraId="3619C2C6" w14:textId="77777777" w:rsidR="00906DB3" w:rsidRPr="00BF4DC8" w:rsidRDefault="00906DB3" w:rsidP="00906DB3">
      <w:pPr>
        <w:pStyle w:val="BodyTextFirstIndent"/>
      </w:pPr>
      <w:r w:rsidRPr="00BF4DC8">
        <w:t xml:space="preserve">Quigley, T. J., &amp; Hambrick, D. C. (2015). Has the “CEO effect” increased in recent decades? A new explanation for the great rise in America’s attention to corporate leaders. </w:t>
      </w:r>
      <w:r w:rsidRPr="00BF4DC8">
        <w:rPr>
          <w:i/>
          <w:iCs/>
        </w:rPr>
        <w:t>Strategic Management Journal</w:t>
      </w:r>
      <w:r w:rsidRPr="00BF4DC8">
        <w:t xml:space="preserve">, </w:t>
      </w:r>
      <w:r w:rsidRPr="00BF4DC8">
        <w:rPr>
          <w:i/>
          <w:iCs/>
        </w:rPr>
        <w:t>36</w:t>
      </w:r>
      <w:r w:rsidRPr="00BF4DC8">
        <w:t>(6), 821–830. https://doi.org/10.1002/smj.2258</w:t>
      </w:r>
    </w:p>
    <w:p w14:paraId="155208C3" w14:textId="77777777" w:rsidR="00906DB3" w:rsidRPr="00BF4DC8" w:rsidRDefault="00906DB3" w:rsidP="00906DB3">
      <w:pPr>
        <w:pStyle w:val="BodyTextFirstIndent"/>
      </w:pPr>
      <w:r w:rsidRPr="00BF4DC8">
        <w:t xml:space="preserve">Rahman, N. R. A., Rahman, S. F. A., Yaakob, A. M., Masri, R., Ramli, S., &amp; Ibrahim, Z. (2019). Strategic leadership, operational excellence and organizational performance: A lesson from Japanese company in Malaysia. </w:t>
      </w:r>
      <w:r w:rsidRPr="00BF4DC8">
        <w:rPr>
          <w:i/>
          <w:iCs/>
        </w:rPr>
        <w:t>International Journal of Recent Technology and Engineering</w:t>
      </w:r>
      <w:r w:rsidRPr="00BF4DC8">
        <w:t xml:space="preserve">, </w:t>
      </w:r>
      <w:r w:rsidRPr="00BF4DC8">
        <w:rPr>
          <w:i/>
          <w:iCs/>
        </w:rPr>
        <w:t>8</w:t>
      </w:r>
      <w:r w:rsidRPr="00BF4DC8">
        <w:t>(2 Special Issue), 291–295.</w:t>
      </w:r>
    </w:p>
    <w:p w14:paraId="0726EAB9" w14:textId="77777777" w:rsidR="00906DB3" w:rsidRPr="00BF4DC8" w:rsidRDefault="00906DB3" w:rsidP="00906DB3">
      <w:pPr>
        <w:pStyle w:val="BodyTextFirstIndent"/>
      </w:pPr>
      <w:r w:rsidRPr="00BF4DC8">
        <w:t xml:space="preserve">Rahman, N. R., Othman, M. Z. F., </w:t>
      </w:r>
      <w:proofErr w:type="spellStart"/>
      <w:r w:rsidRPr="00BF4DC8">
        <w:t>Yajid</w:t>
      </w:r>
      <w:proofErr w:type="spellEnd"/>
      <w:r w:rsidRPr="00BF4DC8">
        <w:t xml:space="preserve">, M. S. A., Rahman, S. F. A., Yaakob, A. M., Masri, R., Ramli, S., &amp; Ibrahim, Z. (2018). </w:t>
      </w:r>
      <w:r w:rsidRPr="00BF4DC8">
        <w:rPr>
          <w:i/>
          <w:iCs/>
        </w:rPr>
        <w:t>Impact of strategic leadership on organizational performance, strategic orientation and operational strategy</w:t>
      </w:r>
      <w:r w:rsidRPr="00BF4DC8">
        <w:t>. https://doi.org/10.5267/J.MSL.2018.9.006</w:t>
      </w:r>
    </w:p>
    <w:p w14:paraId="7B07726D" w14:textId="77777777" w:rsidR="00906DB3" w:rsidRPr="00BF4DC8" w:rsidRDefault="00906DB3" w:rsidP="00906DB3">
      <w:pPr>
        <w:pStyle w:val="BodyTextFirstIndent"/>
      </w:pPr>
      <w:r w:rsidRPr="00BF4DC8">
        <w:t xml:space="preserve">Renju, J., Andrew, B., </w:t>
      </w:r>
      <w:proofErr w:type="spellStart"/>
      <w:r w:rsidRPr="00BF4DC8">
        <w:t>Nyalali</w:t>
      </w:r>
      <w:proofErr w:type="spellEnd"/>
      <w:r w:rsidRPr="00BF4DC8">
        <w:t xml:space="preserve">, K., </w:t>
      </w:r>
      <w:proofErr w:type="spellStart"/>
      <w:r w:rsidRPr="00BF4DC8">
        <w:t>Kishamawe</w:t>
      </w:r>
      <w:proofErr w:type="spellEnd"/>
      <w:r w:rsidRPr="00BF4DC8">
        <w:t xml:space="preserve">, C., Kato, C., </w:t>
      </w:r>
      <w:proofErr w:type="spellStart"/>
      <w:r w:rsidRPr="00BF4DC8">
        <w:t>Changalucha</w:t>
      </w:r>
      <w:proofErr w:type="spellEnd"/>
      <w:r w:rsidRPr="00BF4DC8">
        <w:t xml:space="preserve">, J., &amp; Obasi, A. (2010). A process evaluation of the scale up of a youth-friendly health services initiative in northern Tanzania. </w:t>
      </w:r>
      <w:r w:rsidRPr="00BF4DC8">
        <w:rPr>
          <w:i/>
          <w:iCs/>
        </w:rPr>
        <w:t>Journal of the International AIDS Society</w:t>
      </w:r>
      <w:r w:rsidRPr="00BF4DC8">
        <w:t xml:space="preserve">, </w:t>
      </w:r>
      <w:r w:rsidRPr="00BF4DC8">
        <w:rPr>
          <w:i/>
          <w:iCs/>
        </w:rPr>
        <w:t>13</w:t>
      </w:r>
      <w:r w:rsidRPr="00BF4DC8">
        <w:t>, 32. https://doi.org/10.1186/1758-2652-13-32</w:t>
      </w:r>
    </w:p>
    <w:p w14:paraId="67BDBAC7" w14:textId="77777777" w:rsidR="00906DB3" w:rsidRPr="00BF4DC8" w:rsidRDefault="00906DB3" w:rsidP="00906DB3">
      <w:pPr>
        <w:pStyle w:val="BodyTextFirstIndent"/>
      </w:pPr>
      <w:r w:rsidRPr="00BF4DC8">
        <w:t xml:space="preserve">Samimi, M., Cortes, A. F., Anderson, M., &amp; Herrmann, P. (2020). What is strategic leadership? Developing a framework for future research. </w:t>
      </w:r>
      <w:r w:rsidRPr="00BF4DC8">
        <w:rPr>
          <w:i/>
          <w:iCs/>
        </w:rPr>
        <w:t>The Leadership Quarterly</w:t>
      </w:r>
      <w:r w:rsidRPr="00BF4DC8">
        <w:t>, 101353. https://doi.org/10.1016/j.leaqua.2019.101353</w:t>
      </w:r>
    </w:p>
    <w:p w14:paraId="74B355CE" w14:textId="77777777" w:rsidR="00906DB3" w:rsidRPr="00BF4DC8" w:rsidRDefault="00906DB3" w:rsidP="00906DB3">
      <w:pPr>
        <w:pStyle w:val="BodyTextFirstIndent"/>
      </w:pPr>
      <w:r w:rsidRPr="00BF4DC8">
        <w:t xml:space="preserve">Saunders, M., Lewis, P., &amp; Thornhill, A. (2009). </w:t>
      </w:r>
      <w:r w:rsidRPr="00BF4DC8">
        <w:rPr>
          <w:i/>
          <w:iCs/>
        </w:rPr>
        <w:t>Research Methods for Business Students</w:t>
      </w:r>
      <w:r w:rsidRPr="00BF4DC8">
        <w:t xml:space="preserve"> (5th ed.). Pearson Education Limited.</w:t>
      </w:r>
    </w:p>
    <w:p w14:paraId="1EEFC729" w14:textId="77777777" w:rsidR="00906DB3" w:rsidRPr="00BF4DC8" w:rsidRDefault="00906DB3" w:rsidP="00906DB3">
      <w:pPr>
        <w:pStyle w:val="BodyTextFirstIndent"/>
      </w:pPr>
      <w:r w:rsidRPr="00BF4DC8">
        <w:lastRenderedPageBreak/>
        <w:t xml:space="preserve">Sekaran, U., &amp; Bougie, R. (2009). Research Methods for Business: A Skill Building Approach (5th Edition). </w:t>
      </w:r>
      <w:r w:rsidRPr="00BF4DC8">
        <w:rPr>
          <w:i/>
          <w:iCs/>
        </w:rPr>
        <w:t>International Journal of Information Technology and Management - IJITM</w:t>
      </w:r>
      <w:r w:rsidRPr="00BF4DC8">
        <w:t>.</w:t>
      </w:r>
    </w:p>
    <w:p w14:paraId="6FB8252A" w14:textId="77777777" w:rsidR="00906DB3" w:rsidRPr="00BF4DC8" w:rsidRDefault="00906DB3" w:rsidP="00906DB3">
      <w:pPr>
        <w:pStyle w:val="BodyTextFirstIndent"/>
      </w:pPr>
      <w:r w:rsidRPr="00BF4DC8">
        <w:t xml:space="preserve">Senge, P. M., &amp; Sterman, J. D. (1992). Systems thinking and organizational learning: Acting locally and thinking globally in the organization of the future. </w:t>
      </w:r>
      <w:r w:rsidRPr="00BF4DC8">
        <w:rPr>
          <w:i/>
          <w:iCs/>
        </w:rPr>
        <w:t>European Journal of Operational Research</w:t>
      </w:r>
      <w:r w:rsidRPr="00BF4DC8">
        <w:t xml:space="preserve">, </w:t>
      </w:r>
      <w:r w:rsidRPr="00BF4DC8">
        <w:rPr>
          <w:i/>
          <w:iCs/>
        </w:rPr>
        <w:t>59</w:t>
      </w:r>
      <w:r w:rsidRPr="00BF4DC8">
        <w:t>(1), 137–150. https://doi.org/10.1016/0377-2217(92)90011-W</w:t>
      </w:r>
    </w:p>
    <w:p w14:paraId="0676C215" w14:textId="77777777" w:rsidR="00906DB3" w:rsidRPr="00BF4DC8" w:rsidRDefault="00906DB3" w:rsidP="00906DB3">
      <w:pPr>
        <w:pStyle w:val="BodyTextFirstIndent"/>
      </w:pPr>
      <w:proofErr w:type="spellStart"/>
      <w:r w:rsidRPr="00BF4DC8">
        <w:t>Serfontein</w:t>
      </w:r>
      <w:proofErr w:type="spellEnd"/>
      <w:r w:rsidRPr="00BF4DC8">
        <w:t xml:space="preserve">, J. J., &amp; Hough, J. (2011). Proposed Model Of The Impact Of Strategic Leadership On Operational Strategy And </w:t>
      </w:r>
      <w:proofErr w:type="spellStart"/>
      <w:r w:rsidRPr="00BF4DC8">
        <w:t>Organisational</w:t>
      </w:r>
      <w:proofErr w:type="spellEnd"/>
      <w:r w:rsidRPr="00BF4DC8">
        <w:t xml:space="preserve"> Performance Of Business </w:t>
      </w:r>
      <w:proofErr w:type="spellStart"/>
      <w:r w:rsidRPr="00BF4DC8">
        <w:t>Organisations</w:t>
      </w:r>
      <w:proofErr w:type="spellEnd"/>
      <w:r w:rsidRPr="00BF4DC8">
        <w:t xml:space="preserve"> In South Africa. </w:t>
      </w:r>
      <w:r w:rsidRPr="00BF4DC8">
        <w:rPr>
          <w:i/>
          <w:iCs/>
        </w:rPr>
        <w:t>Corporate Ownership and Control</w:t>
      </w:r>
      <w:r w:rsidRPr="00BF4DC8">
        <w:t>. https://virtusinterpress.org/PROPOSED-MODEL-OF-THE-IMPACT-OF.html</w:t>
      </w:r>
    </w:p>
    <w:p w14:paraId="150062FE" w14:textId="77777777" w:rsidR="00906DB3" w:rsidRPr="00BF4DC8" w:rsidRDefault="00906DB3" w:rsidP="00906DB3">
      <w:pPr>
        <w:pStyle w:val="BodyTextFirstIndent"/>
      </w:pPr>
      <w:proofErr w:type="spellStart"/>
      <w:r w:rsidRPr="00BF4DC8">
        <w:t>Thomée</w:t>
      </w:r>
      <w:proofErr w:type="spellEnd"/>
      <w:r w:rsidRPr="00BF4DC8">
        <w:t xml:space="preserve">, S., Malm, D., Christianson, M., Hurtig, A.-K., Wiklund, M., </w:t>
      </w:r>
      <w:proofErr w:type="spellStart"/>
      <w:r w:rsidRPr="00BF4DC8">
        <w:t>Waenerlund</w:t>
      </w:r>
      <w:proofErr w:type="spellEnd"/>
      <w:r w:rsidRPr="00BF4DC8">
        <w:t xml:space="preserve">, A.-K., &amp; </w:t>
      </w:r>
      <w:proofErr w:type="spellStart"/>
      <w:r w:rsidRPr="00BF4DC8">
        <w:t>Goicolea</w:t>
      </w:r>
      <w:proofErr w:type="spellEnd"/>
      <w:r w:rsidRPr="00BF4DC8">
        <w:t xml:space="preserve">, I. (2016). Challenges and strategies for sustaining youth-friendly health services—A qualitative study from the perspective of professionals at youth clinics in northern Sweden. </w:t>
      </w:r>
      <w:r w:rsidRPr="00BF4DC8">
        <w:rPr>
          <w:i/>
          <w:iCs/>
        </w:rPr>
        <w:t>Reproductive Health</w:t>
      </w:r>
      <w:r w:rsidRPr="00BF4DC8">
        <w:t xml:space="preserve">, </w:t>
      </w:r>
      <w:r w:rsidRPr="00BF4DC8">
        <w:rPr>
          <w:i/>
          <w:iCs/>
        </w:rPr>
        <w:t>13</w:t>
      </w:r>
      <w:r w:rsidRPr="00BF4DC8">
        <w:t>. https://doi.org/10.1186/s12978-016-0261-6</w:t>
      </w:r>
    </w:p>
    <w:p w14:paraId="4AE26910" w14:textId="77777777" w:rsidR="00906DB3" w:rsidRDefault="00906DB3" w:rsidP="00906DB3">
      <w:pPr>
        <w:pStyle w:val="BodyTextFirstIndent"/>
      </w:pPr>
      <w:r w:rsidRPr="00BF4DC8">
        <w:t xml:space="preserve">Tylee, A., Haller, D. M., Graham, T., Churchill, R., &amp; Sanci, L. A. (2007). Youth-friendly primary-care services: How are we doing and what more needs to be done? </w:t>
      </w:r>
      <w:r w:rsidRPr="00BF4DC8">
        <w:rPr>
          <w:i/>
          <w:iCs/>
        </w:rPr>
        <w:t>Lancet</w:t>
      </w:r>
      <w:r>
        <w:rPr>
          <w:i/>
          <w:iCs/>
        </w:rPr>
        <w:t xml:space="preserve"> </w:t>
      </w:r>
      <w:r w:rsidRPr="00BF4DC8">
        <w:rPr>
          <w:i/>
          <w:iCs/>
        </w:rPr>
        <w:t>369</w:t>
      </w:r>
      <w:r w:rsidRPr="00BF4DC8">
        <w:t>(9572), 1565–1573. https://doi.org/10.1016/S0140-6736(07)60371-7</w:t>
      </w:r>
      <w:r>
        <w:t xml:space="preserve"> </w:t>
      </w:r>
    </w:p>
    <w:p w14:paraId="6AE56CE4" w14:textId="3042DE67" w:rsidR="00906DB3" w:rsidRPr="00A23837" w:rsidRDefault="00906DB3" w:rsidP="00906DB3">
      <w:pPr>
        <w:pStyle w:val="BodyTextFirstIndent"/>
      </w:pPr>
      <w:r w:rsidRPr="00A23837">
        <w:t xml:space="preserve">von </w:t>
      </w:r>
      <w:proofErr w:type="spellStart"/>
      <w:r w:rsidRPr="00A23837">
        <w:t>Bertalanffy</w:t>
      </w:r>
      <w:proofErr w:type="spellEnd"/>
      <w:r w:rsidRPr="00A23837">
        <w:t>, L.</w:t>
      </w:r>
      <w:r w:rsidR="00464287">
        <w:t xml:space="preserve"> </w:t>
      </w:r>
      <w:r w:rsidRPr="00A23837">
        <w:t xml:space="preserve">(1950). An outline of general system theory. </w:t>
      </w:r>
      <w:r w:rsidRPr="00A23837">
        <w:rPr>
          <w:i/>
          <w:iCs/>
        </w:rPr>
        <w:t>The British Journal for the Philosophy of Science</w:t>
      </w:r>
      <w:r w:rsidRPr="00A23837">
        <w:t xml:space="preserve">, </w:t>
      </w:r>
      <w:r w:rsidRPr="00A23837">
        <w:rPr>
          <w:i/>
          <w:iCs/>
        </w:rPr>
        <w:t>1</w:t>
      </w:r>
      <w:r w:rsidRPr="00A23837">
        <w:t>(2), 134–165. https://doi.org/10.1093/bjps/I.2.134</w:t>
      </w:r>
    </w:p>
    <w:p w14:paraId="7E8F5E1C" w14:textId="77777777" w:rsidR="00906DB3" w:rsidRPr="00A23837" w:rsidRDefault="00906DB3" w:rsidP="00906DB3">
      <w:pPr>
        <w:pStyle w:val="BodyTextFirstIndent"/>
      </w:pPr>
      <w:r w:rsidRPr="00A23837">
        <w:t xml:space="preserve">von </w:t>
      </w:r>
      <w:proofErr w:type="spellStart"/>
      <w:r w:rsidRPr="00A23837">
        <w:t>Bertalanffy</w:t>
      </w:r>
      <w:proofErr w:type="spellEnd"/>
      <w:r w:rsidRPr="00A23837">
        <w:t xml:space="preserve">, L. (1969). </w:t>
      </w:r>
      <w:r w:rsidRPr="00A23837">
        <w:rPr>
          <w:i/>
          <w:iCs/>
        </w:rPr>
        <w:t>General system theory: Foundations, development, applications</w:t>
      </w:r>
      <w:r w:rsidRPr="00A23837">
        <w:t>.</w:t>
      </w:r>
      <w:r>
        <w:t xml:space="preserve"> </w:t>
      </w:r>
      <w:r w:rsidRPr="00A23837">
        <w:t xml:space="preserve">George </w:t>
      </w:r>
      <w:proofErr w:type="spellStart"/>
      <w:r w:rsidRPr="00A23837">
        <w:t>Braziller</w:t>
      </w:r>
      <w:proofErr w:type="spellEnd"/>
      <w:r w:rsidRPr="00A23837">
        <w:t>.</w:t>
      </w:r>
    </w:p>
    <w:p w14:paraId="5D1A5EF7" w14:textId="77777777" w:rsidR="00906DB3" w:rsidRPr="00BF4DC8" w:rsidRDefault="00906DB3" w:rsidP="00906DB3">
      <w:pPr>
        <w:pStyle w:val="BodyTextFirstIndent"/>
      </w:pPr>
      <w:r w:rsidRPr="00BF4DC8">
        <w:t xml:space="preserve">Weber, R. (2015). </w:t>
      </w:r>
      <w:r w:rsidRPr="00BF4DC8">
        <w:rPr>
          <w:i/>
          <w:iCs/>
        </w:rPr>
        <w:t>Basic Content Analysis, Second Edition</w:t>
      </w:r>
      <w:r w:rsidRPr="00BF4DC8">
        <w:t xml:space="preserve"> (Issue 5). https://doi.org/10.2307/2289192</w:t>
      </w:r>
    </w:p>
    <w:p w14:paraId="57BA213D" w14:textId="77777777" w:rsidR="00906DB3" w:rsidRPr="00BF4DC8" w:rsidRDefault="00906DB3" w:rsidP="00906DB3">
      <w:pPr>
        <w:pStyle w:val="BodyTextFirstIndent"/>
      </w:pPr>
      <w:r w:rsidRPr="00BF4DC8">
        <w:t xml:space="preserve">Weinstein, D. (2019). Herbert Spencer. In E. N. Zalta (Ed.), </w:t>
      </w:r>
      <w:r w:rsidRPr="00BF4DC8">
        <w:rPr>
          <w:i/>
          <w:iCs/>
        </w:rPr>
        <w:t>The Stanford Encyclopedia of Philosophy</w:t>
      </w:r>
      <w:r w:rsidRPr="00BF4DC8">
        <w:t xml:space="preserve"> (Fall 2019). Metaphysics Research Lab, Stanford University. https://plato.stanford.edu/archives/fall2019/entries/spencer/</w:t>
      </w:r>
    </w:p>
    <w:p w14:paraId="1A9A1680" w14:textId="77777777" w:rsidR="00906DB3" w:rsidRPr="00BF4DC8" w:rsidRDefault="00906DB3" w:rsidP="00906DB3">
      <w:pPr>
        <w:pStyle w:val="BodyTextFirstIndent"/>
      </w:pPr>
      <w:r w:rsidRPr="00BF4DC8">
        <w:rPr>
          <w:i/>
          <w:iCs/>
        </w:rPr>
        <w:t>WHO | World Health Statistics 2015</w:t>
      </w:r>
      <w:r w:rsidRPr="00BF4DC8">
        <w:t>. (n.d.). WHO; World Health Organization. Retrieved October 24, 2020, from http://www.who.int/gho/publications/world_health_statistics/2015/en/</w:t>
      </w:r>
    </w:p>
    <w:p w14:paraId="245DF136" w14:textId="77777777" w:rsidR="00906DB3" w:rsidRPr="00BF4DC8" w:rsidRDefault="00906DB3" w:rsidP="00906DB3">
      <w:pPr>
        <w:pStyle w:val="BodyTextFirstIndent"/>
      </w:pPr>
      <w:r w:rsidRPr="00BF4DC8">
        <w:lastRenderedPageBreak/>
        <w:t xml:space="preserve">Witts, J. (2016). The Role of Strategic Leadership in Banking Profitability. </w:t>
      </w:r>
      <w:r w:rsidRPr="00BF4DC8">
        <w:rPr>
          <w:i/>
          <w:iCs/>
        </w:rPr>
        <w:t>Walden Dissertations and Doctoral Studies</w:t>
      </w:r>
      <w:r w:rsidRPr="00BF4DC8">
        <w:t>. https://scholarworks.waldenu.edu/dissertations/2389</w:t>
      </w:r>
    </w:p>
    <w:p w14:paraId="42FB6DBF" w14:textId="77777777" w:rsidR="00906DB3" w:rsidRPr="00BF4DC8" w:rsidRDefault="00906DB3" w:rsidP="00906DB3">
      <w:pPr>
        <w:pStyle w:val="BodyTextFirstIndent"/>
      </w:pPr>
      <w:r w:rsidRPr="00BF4DC8">
        <w:t xml:space="preserve">World Health Organization (Ed.). (2010). </w:t>
      </w:r>
      <w:r w:rsidRPr="00BF4DC8">
        <w:rPr>
          <w:i/>
          <w:iCs/>
        </w:rPr>
        <w:t>Monitoring the building blocks of health systems: A handbook of indicators and their measurement strategies</w:t>
      </w:r>
      <w:r w:rsidRPr="00BF4DC8">
        <w:t>. World Health Organization.</w:t>
      </w:r>
    </w:p>
    <w:p w14:paraId="42AE1D04" w14:textId="77777777" w:rsidR="00906DB3" w:rsidRPr="00BF4DC8" w:rsidRDefault="00906DB3" w:rsidP="00906DB3">
      <w:pPr>
        <w:pStyle w:val="BodyTextFirstIndent"/>
      </w:pPr>
      <w:r w:rsidRPr="00BF4DC8">
        <w:t xml:space="preserve">Yu, T., &amp; Richardson, J. C. (2015). An Exploratory Factor Analysis and Reliability Analysis of the Student Online Learning Readiness (SOLR) Instrument. </w:t>
      </w:r>
      <w:r w:rsidRPr="00BF4DC8">
        <w:rPr>
          <w:i/>
          <w:iCs/>
        </w:rPr>
        <w:t>Online Learning Journal</w:t>
      </w:r>
      <w:r w:rsidRPr="00BF4DC8">
        <w:t xml:space="preserve">, </w:t>
      </w:r>
      <w:r w:rsidRPr="00BF4DC8">
        <w:rPr>
          <w:i/>
          <w:iCs/>
        </w:rPr>
        <w:t>19</w:t>
      </w:r>
      <w:r w:rsidRPr="00BF4DC8">
        <w:t>(5), 120–141. https://doi.org/10.24059/olj.v19i5.593</w:t>
      </w:r>
    </w:p>
    <w:p w14:paraId="339B2916" w14:textId="375EB236" w:rsidR="00931055" w:rsidRPr="0096461E" w:rsidRDefault="00931055" w:rsidP="00906DB3">
      <w:pPr>
        <w:pStyle w:val="Heading1"/>
        <w:rPr>
          <w:rFonts w:hint="eastAsia"/>
          <w:lang w:eastAsia="ja-JP"/>
        </w:rPr>
      </w:pPr>
      <w:r w:rsidRPr="0096461E">
        <w:rPr>
          <w:rFonts w:hint="eastAsia"/>
          <w:lang w:eastAsia="ja-JP"/>
        </w:rPr>
        <w:t>A</w:t>
      </w:r>
      <w:r w:rsidRPr="0096461E">
        <w:rPr>
          <w:lang w:eastAsia="ja-JP"/>
        </w:rPr>
        <w:t>UTHOR PROFILES</w:t>
      </w:r>
    </w:p>
    <w:p w14:paraId="3F6117F1" w14:textId="335A35D5" w:rsidR="00931055" w:rsidRPr="00931055" w:rsidRDefault="00931055" w:rsidP="0096461E">
      <w:pPr>
        <w:pStyle w:val="BodyTextFirstIndent"/>
        <w:rPr>
          <w:lang w:eastAsia="ja-JP"/>
        </w:rPr>
      </w:pPr>
      <w:r w:rsidRPr="00931055">
        <w:rPr>
          <w:b/>
          <w:bCs/>
          <w:lang w:eastAsia="ja-JP"/>
        </w:rPr>
        <w:t xml:space="preserve">Collins James </w:t>
      </w:r>
      <w:proofErr w:type="spellStart"/>
      <w:r w:rsidRPr="00931055">
        <w:rPr>
          <w:b/>
          <w:bCs/>
          <w:lang w:eastAsia="ja-JP"/>
        </w:rPr>
        <w:t>Owek</w:t>
      </w:r>
      <w:proofErr w:type="spellEnd"/>
      <w:r>
        <w:rPr>
          <w:b/>
          <w:bCs/>
          <w:lang w:eastAsia="ja-JP"/>
        </w:rPr>
        <w:t xml:space="preserve"> </w:t>
      </w:r>
      <w:r w:rsidRPr="00931055">
        <w:rPr>
          <w:lang w:eastAsia="ja-JP"/>
        </w:rPr>
        <w:t>(Corresponding author): School of Management and Leadership,</w:t>
      </w:r>
      <w:r w:rsidRPr="00931055">
        <w:rPr>
          <w:vertAlign w:val="superscript"/>
          <w:lang w:eastAsia="ja-JP"/>
        </w:rPr>
        <w:t xml:space="preserve"> </w:t>
      </w:r>
      <w:r w:rsidRPr="00931055">
        <w:rPr>
          <w:lang w:eastAsia="ja-JP"/>
        </w:rPr>
        <w:t>The Management University of Africa,</w:t>
      </w:r>
      <w:r>
        <w:rPr>
          <w:rFonts w:hint="eastAsia"/>
          <w:lang w:eastAsia="ja-JP"/>
        </w:rPr>
        <w:t xml:space="preserve"> </w:t>
      </w:r>
      <w:r w:rsidRPr="00931055">
        <w:rPr>
          <w:lang w:eastAsia="ja-JP"/>
        </w:rPr>
        <w:t>P.O Box 29677-00100, Nairobi, Kenya</w:t>
      </w:r>
      <w:r>
        <w:rPr>
          <w:lang w:eastAsia="ja-JP"/>
        </w:rPr>
        <w:t>. E-mail:</w:t>
      </w:r>
      <w:r w:rsidR="00350AAB">
        <w:rPr>
          <w:lang w:eastAsia="ja-JP"/>
        </w:rPr>
        <w:t xml:space="preserve"> </w:t>
      </w:r>
      <w:hyperlink r:id="rId26" w:history="1">
        <w:r w:rsidR="00BF4DC8" w:rsidRPr="00931055">
          <w:rPr>
            <w:rStyle w:val="Hyperlink"/>
            <w:rFonts w:ascii="Book Antiqua" w:eastAsiaTheme="minorEastAsia" w:hAnsi="Book Antiqua"/>
            <w:b/>
            <w:i/>
            <w:szCs w:val="24"/>
            <w:lang w:eastAsia="ja-JP"/>
          </w:rPr>
          <w:t>collins.owek@gmail.com</w:t>
        </w:r>
      </w:hyperlink>
      <w:r w:rsidRPr="00931055">
        <w:rPr>
          <w:b/>
          <w:lang w:eastAsia="ja-JP"/>
        </w:rPr>
        <w:t>, m</w:t>
      </w:r>
      <w:r w:rsidRPr="00931055">
        <w:rPr>
          <w:bCs/>
          <w:lang w:eastAsia="ja-JP"/>
        </w:rPr>
        <w:t>obile number: +254721492984</w:t>
      </w:r>
    </w:p>
    <w:p w14:paraId="7E3A787E" w14:textId="42F1A33F" w:rsidR="00BF4DC8" w:rsidRPr="00931055" w:rsidRDefault="00931055" w:rsidP="0096461E">
      <w:pPr>
        <w:pStyle w:val="BodyTextFirstIndent"/>
        <w:rPr>
          <w:i/>
          <w:lang w:eastAsia="ja-JP"/>
        </w:rPr>
      </w:pPr>
      <w:r w:rsidRPr="00931055">
        <w:rPr>
          <w:b/>
          <w:lang w:eastAsia="ja-JP"/>
        </w:rPr>
        <w:t>Paul Machok</w:t>
      </w:r>
      <w:r w:rsidR="00BF4DC8">
        <w:rPr>
          <w:b/>
          <w:lang w:eastAsia="ja-JP"/>
        </w:rPr>
        <w:t xml:space="preserve">a: </w:t>
      </w:r>
      <w:r w:rsidR="00BF4DC8" w:rsidRPr="00931055">
        <w:rPr>
          <w:lang w:eastAsia="ja-JP"/>
        </w:rPr>
        <w:t>School of Management and Leadership</w:t>
      </w:r>
      <w:r w:rsidR="00BF4DC8" w:rsidRPr="00931055">
        <w:rPr>
          <w:vertAlign w:val="superscript"/>
          <w:lang w:eastAsia="ja-JP"/>
        </w:rPr>
        <w:t xml:space="preserve">, </w:t>
      </w:r>
      <w:r w:rsidR="00BF4DC8" w:rsidRPr="00931055">
        <w:rPr>
          <w:lang w:eastAsia="ja-JP"/>
        </w:rPr>
        <w:t>The Management University of Africa,</w:t>
      </w:r>
      <w:r w:rsidR="00BF4DC8" w:rsidRPr="00BF4DC8">
        <w:rPr>
          <w:lang w:eastAsia="ja-JP"/>
        </w:rPr>
        <w:t xml:space="preserve"> </w:t>
      </w:r>
      <w:r w:rsidR="00BF4DC8" w:rsidRPr="00931055">
        <w:rPr>
          <w:lang w:val="en-GB" w:eastAsia="ja-JP"/>
        </w:rPr>
        <w:t>P.O Box 29677-00100, Nairobi</w:t>
      </w:r>
      <w:r w:rsidR="00BF4DC8" w:rsidRPr="00BF4DC8">
        <w:rPr>
          <w:lang w:val="en-GB" w:eastAsia="ja-JP"/>
        </w:rPr>
        <w:t xml:space="preserve">. Email: </w:t>
      </w:r>
      <w:hyperlink r:id="rId27" w:history="1">
        <w:r w:rsidR="00BF4DC8" w:rsidRPr="00931055">
          <w:rPr>
            <w:rStyle w:val="Hyperlink"/>
            <w:rFonts w:ascii="Book Antiqua" w:eastAsiaTheme="minorEastAsia" w:hAnsi="Book Antiqua"/>
            <w:bCs/>
            <w:i/>
            <w:szCs w:val="24"/>
            <w:lang w:eastAsia="ja-JP"/>
          </w:rPr>
          <w:t>pmachoka@mua.ac.ke</w:t>
        </w:r>
      </w:hyperlink>
      <w:proofErr w:type="gramStart"/>
      <w:r w:rsidR="00BF4DC8" w:rsidRPr="00931055">
        <w:rPr>
          <w:i/>
          <w:lang w:eastAsia="ja-JP"/>
        </w:rPr>
        <w:t xml:space="preserve">, </w:t>
      </w:r>
      <w:r w:rsidR="00BF4DC8" w:rsidRPr="00931055">
        <w:rPr>
          <w:lang w:eastAsia="ja-JP"/>
        </w:rPr>
        <w:t>,</w:t>
      </w:r>
      <w:proofErr w:type="gramEnd"/>
      <w:r w:rsidR="00BF4DC8" w:rsidRPr="00931055">
        <w:rPr>
          <w:lang w:eastAsia="ja-JP"/>
        </w:rPr>
        <w:t xml:space="preserve"> mobile number: +254721867830</w:t>
      </w:r>
    </w:p>
    <w:p w14:paraId="18660DC0" w14:textId="14DC0BE8" w:rsidR="00BF4DC8" w:rsidRPr="00931055" w:rsidRDefault="00931055" w:rsidP="0096461E">
      <w:pPr>
        <w:pStyle w:val="BodyTextFirstIndent"/>
        <w:rPr>
          <w:lang w:eastAsia="ja-JP"/>
        </w:rPr>
      </w:pPr>
      <w:r w:rsidRPr="00931055">
        <w:rPr>
          <w:b/>
          <w:lang w:eastAsia="ja-JP"/>
        </w:rPr>
        <w:t xml:space="preserve">Eric Masinde </w:t>
      </w:r>
      <w:proofErr w:type="spellStart"/>
      <w:r w:rsidRPr="00931055">
        <w:rPr>
          <w:b/>
          <w:lang w:eastAsia="ja-JP"/>
        </w:rPr>
        <w:t>Aseka</w:t>
      </w:r>
      <w:proofErr w:type="spellEnd"/>
      <w:r w:rsidR="00BF4DC8">
        <w:rPr>
          <w:b/>
          <w:lang w:eastAsia="ja-JP"/>
        </w:rPr>
        <w:t>:</w:t>
      </w:r>
      <w:r w:rsidR="00350AAB">
        <w:rPr>
          <w:b/>
          <w:lang w:eastAsia="ja-JP"/>
        </w:rPr>
        <w:t xml:space="preserve"> </w:t>
      </w:r>
      <w:r w:rsidR="00BF4DC8" w:rsidRPr="00931055">
        <w:rPr>
          <w:lang w:eastAsia="ja-JP"/>
        </w:rPr>
        <w:t>Africa International Leadership University, P.O Box 24686-00502, Nairobi, Kenya</w:t>
      </w:r>
      <w:r w:rsidR="00BF4DC8">
        <w:rPr>
          <w:lang w:eastAsia="ja-JP"/>
        </w:rPr>
        <w:t xml:space="preserve">. Email: </w:t>
      </w:r>
      <w:hyperlink r:id="rId28" w:history="1">
        <w:r w:rsidR="00BF4DC8" w:rsidRPr="00931055">
          <w:rPr>
            <w:rStyle w:val="Hyperlink"/>
            <w:rFonts w:ascii="Book Antiqua" w:eastAsiaTheme="minorEastAsia" w:hAnsi="Book Antiqua"/>
            <w:bCs/>
            <w:i/>
            <w:szCs w:val="24"/>
            <w:lang w:eastAsia="ja-JP"/>
          </w:rPr>
          <w:t>ericaseka@gmail.com</w:t>
        </w:r>
      </w:hyperlink>
      <w:r w:rsidR="00BF4DC8" w:rsidRPr="00931055">
        <w:rPr>
          <w:i/>
          <w:lang w:eastAsia="ja-JP"/>
        </w:rPr>
        <w:t xml:space="preserve">, </w:t>
      </w:r>
      <w:r w:rsidR="00BF4DC8" w:rsidRPr="00931055">
        <w:rPr>
          <w:lang w:eastAsia="ja-JP"/>
        </w:rPr>
        <w:t>mobile number: +254700191031</w:t>
      </w:r>
    </w:p>
    <w:p w14:paraId="1CD77E62" w14:textId="5D7B0DB5" w:rsidR="00BF4DC8" w:rsidRPr="00BF4DC8" w:rsidRDefault="00931055" w:rsidP="0096461E">
      <w:pPr>
        <w:pStyle w:val="BodyTextFirstIndent"/>
        <w:rPr>
          <w:lang w:eastAsia="ja-JP"/>
        </w:rPr>
      </w:pPr>
      <w:r w:rsidRPr="00931055">
        <w:rPr>
          <w:b/>
          <w:lang w:eastAsia="ja-JP"/>
        </w:rPr>
        <w:t>Carolyne K. Gichana</w:t>
      </w:r>
      <w:r w:rsidR="00BF4DC8">
        <w:rPr>
          <w:b/>
          <w:lang w:eastAsia="ja-JP"/>
        </w:rPr>
        <w:t xml:space="preserve">: </w:t>
      </w:r>
      <w:r w:rsidR="00BF4DC8" w:rsidRPr="00931055">
        <w:rPr>
          <w:lang w:eastAsia="ja-JP"/>
        </w:rPr>
        <w:t>Kisumu County Hospital, P.O Box 7839-4100, Kisumu, Kenya</w:t>
      </w:r>
      <w:r w:rsidR="00BF4DC8">
        <w:rPr>
          <w:lang w:eastAsia="ja-JP"/>
        </w:rPr>
        <w:t xml:space="preserve">. Email: </w:t>
      </w:r>
      <w:hyperlink r:id="rId29" w:history="1">
        <w:r w:rsidR="00BF4DC8" w:rsidRPr="00931055">
          <w:rPr>
            <w:rStyle w:val="Hyperlink"/>
            <w:rFonts w:ascii="Book Antiqua" w:eastAsiaTheme="minorEastAsia" w:hAnsi="Book Antiqua"/>
            <w:bCs/>
            <w:szCs w:val="24"/>
            <w:lang w:eastAsia="ja-JP"/>
          </w:rPr>
          <w:t>carolyne_gichana@yahoo.com</w:t>
        </w:r>
      </w:hyperlink>
      <w:r w:rsidR="00BF4DC8" w:rsidRPr="00931055">
        <w:rPr>
          <w:lang w:eastAsia="ja-JP"/>
        </w:rPr>
        <w:t>, mobile number: 0722449104</w:t>
      </w:r>
    </w:p>
    <w:p w14:paraId="56F4487F" w14:textId="7AFD3C6B" w:rsidR="00BF4DC8" w:rsidRPr="00931055" w:rsidRDefault="00931055" w:rsidP="0096461E">
      <w:pPr>
        <w:pStyle w:val="BodyTextFirstIndent"/>
        <w:rPr>
          <w:lang w:eastAsia="ja-JP"/>
        </w:rPr>
      </w:pPr>
      <w:r w:rsidRPr="00931055">
        <w:rPr>
          <w:b/>
          <w:bCs/>
          <w:lang w:eastAsia="ja-JP"/>
        </w:rPr>
        <w:t>Michael O. Ngala</w:t>
      </w:r>
      <w:r w:rsidR="00BF4DC8">
        <w:rPr>
          <w:b/>
          <w:bCs/>
          <w:lang w:eastAsia="ja-JP"/>
        </w:rPr>
        <w:t xml:space="preserve">: </w:t>
      </w:r>
      <w:r w:rsidR="00BF4DC8" w:rsidRPr="00BF4DC8">
        <w:rPr>
          <w:lang w:eastAsia="ja-JP"/>
        </w:rPr>
        <w:t>T</w:t>
      </w:r>
      <w:r w:rsidR="00BF4DC8" w:rsidRPr="00931055">
        <w:rPr>
          <w:lang w:eastAsia="ja-JP"/>
        </w:rPr>
        <w:t>he Cooperative University of Kenya, P.O Box 24814-00502, Nairobi, Kenya</w:t>
      </w:r>
      <w:r w:rsidR="00BF4DC8">
        <w:rPr>
          <w:rFonts w:hint="eastAsia"/>
          <w:lang w:eastAsia="ja-JP"/>
        </w:rPr>
        <w:t>.</w:t>
      </w:r>
      <w:r w:rsidR="00BF4DC8">
        <w:rPr>
          <w:lang w:eastAsia="ja-JP"/>
        </w:rPr>
        <w:t xml:space="preserve"> Email: </w:t>
      </w:r>
      <w:hyperlink r:id="rId30" w:history="1">
        <w:r w:rsidR="00BF4DC8" w:rsidRPr="00931055">
          <w:rPr>
            <w:rStyle w:val="Hyperlink"/>
            <w:rFonts w:ascii="Book Antiqua" w:eastAsiaTheme="minorEastAsia" w:hAnsi="Book Antiqua"/>
            <w:szCs w:val="24"/>
            <w:lang w:eastAsia="ja-JP"/>
          </w:rPr>
          <w:t>oruchomiko@gmail.com</w:t>
        </w:r>
      </w:hyperlink>
      <w:r w:rsidR="00BF4DC8" w:rsidRPr="00931055">
        <w:rPr>
          <w:lang w:eastAsia="ja-JP"/>
        </w:rPr>
        <w:t>, mobile number: +254721670417</w:t>
      </w:r>
    </w:p>
    <w:p w14:paraId="63C4F999" w14:textId="77777777" w:rsidR="004758E5" w:rsidRDefault="004758E5" w:rsidP="0096461E">
      <w:pPr>
        <w:pStyle w:val="BodyText"/>
      </w:pPr>
    </w:p>
    <w:p w14:paraId="3CCAB50E" w14:textId="16A85839" w:rsidR="00642A62" w:rsidRDefault="00642A62" w:rsidP="0096461E">
      <w:pPr>
        <w:pStyle w:val="BodyText"/>
      </w:pPr>
    </w:p>
    <w:p w14:paraId="55272F1B" w14:textId="77777777" w:rsidR="004758E5" w:rsidRDefault="004758E5" w:rsidP="0096461E">
      <w:pPr>
        <w:pStyle w:val="Heading6"/>
        <w:sectPr w:rsidR="004758E5" w:rsidSect="004758E5">
          <w:headerReference w:type="even" r:id="rId31"/>
          <w:pgSz w:w="11909" w:h="16834" w:code="9"/>
          <w:pgMar w:top="1440" w:right="1440" w:bottom="1440" w:left="1440" w:header="720" w:footer="1008" w:gutter="0"/>
          <w:cols w:space="720"/>
          <w:docGrid w:linePitch="360"/>
        </w:sectPr>
      </w:pPr>
      <w:bookmarkStart w:id="18" w:name="_Hlk83034117"/>
      <w:bookmarkStart w:id="19" w:name="_Hlk83062057"/>
    </w:p>
    <w:bookmarkEnd w:id="18"/>
    <w:bookmarkEnd w:id="19"/>
    <w:p w14:paraId="106D8556" w14:textId="2D107AA8" w:rsidR="00C30D06" w:rsidRPr="00AD75F4" w:rsidRDefault="00380449" w:rsidP="00C30D06">
      <w:pPr>
        <w:spacing w:line="276" w:lineRule="auto"/>
        <w:jc w:val="left"/>
        <w:rPr>
          <w:b/>
          <w:szCs w:val="24"/>
        </w:rPr>
      </w:pPr>
      <w:r>
        <w:rPr>
          <w:noProof/>
        </w:rPr>
        <w:lastRenderedPageBreak/>
        <w:drawing>
          <wp:anchor distT="0" distB="0" distL="0" distR="0" simplePos="0" relativeHeight="251691008" behindDoc="1" locked="0" layoutInCell="1" allowOverlap="1" wp14:anchorId="6C3E3F51" wp14:editId="3A78F939">
            <wp:simplePos x="0" y="0"/>
            <wp:positionH relativeFrom="page">
              <wp:posOffset>-280035</wp:posOffset>
            </wp:positionH>
            <wp:positionV relativeFrom="page">
              <wp:posOffset>1905</wp:posOffset>
            </wp:positionV>
            <wp:extent cx="7788599" cy="10920600"/>
            <wp:effectExtent l="0" t="0" r="3175" b="0"/>
            <wp:wrapNone/>
            <wp:docPr id="513" name="image286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 name="image2869.jpeg"/>
                    <pic:cNvPicPr/>
                  </pic:nvPicPr>
                  <pic:blipFill>
                    <a:blip r:embed="rId32" cstate="print"/>
                    <a:stretch>
                      <a:fillRect/>
                    </a:stretch>
                  </pic:blipFill>
                  <pic:spPr>
                    <a:xfrm>
                      <a:off x="0" y="0"/>
                      <a:ext cx="7788599" cy="10920600"/>
                    </a:xfrm>
                    <a:prstGeom prst="rect">
                      <a:avLst/>
                    </a:prstGeom>
                  </pic:spPr>
                </pic:pic>
              </a:graphicData>
            </a:graphic>
          </wp:anchor>
        </w:drawing>
      </w:r>
    </w:p>
    <w:p w14:paraId="54A0E28C" w14:textId="77777777" w:rsidR="00C865D2" w:rsidRDefault="00C865D2"/>
    <w:sectPr w:rsidR="00C865D2" w:rsidSect="00906DB3">
      <w:headerReference w:type="default" r:id="rId33"/>
      <w:footerReference w:type="default" r:id="rId34"/>
      <w:pgSz w:w="11909" w:h="16834" w:code="9"/>
      <w:pgMar w:top="1440" w:right="1440" w:bottom="1440" w:left="1440" w:header="720" w:footer="100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4E7FF5" w14:textId="77777777" w:rsidR="00D25FE3" w:rsidRDefault="00D25FE3">
      <w:pPr>
        <w:spacing w:after="0" w:line="240" w:lineRule="auto"/>
      </w:pPr>
      <w:r>
        <w:separator/>
      </w:r>
    </w:p>
  </w:endnote>
  <w:endnote w:type="continuationSeparator" w:id="0">
    <w:p w14:paraId="75DF438E" w14:textId="77777777" w:rsidR="00D25FE3" w:rsidRDefault="00D25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PF Centro Slab Pro">
    <w:altName w:val="Cambria"/>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Nirmala UI">
    <w:panose1 w:val="020B0502040204020203"/>
    <w:charset w:val="00"/>
    <w:family w:val="swiss"/>
    <w:pitch w:val="variable"/>
    <w:sig w:usb0="80FF8023" w:usb1="0200004A" w:usb2="000002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58439" w14:textId="5484F70E" w:rsidR="00C63457" w:rsidRDefault="00C6345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964192"/>
      <w:docPartObj>
        <w:docPartGallery w:val="Page Numbers (Bottom of Page)"/>
        <w:docPartUnique/>
      </w:docPartObj>
    </w:sdtPr>
    <w:sdtEndPr>
      <w:rPr>
        <w:noProof/>
      </w:rPr>
    </w:sdtEndPr>
    <w:sdtContent>
      <w:p w14:paraId="0973A5E4" w14:textId="2E8DF662" w:rsidR="00C63457" w:rsidRPr="004758E5" w:rsidRDefault="00C63457" w:rsidP="004758E5">
        <w:pPr>
          <w:pStyle w:val="Footer"/>
          <w:tabs>
            <w:tab w:val="clear" w:pos="4513"/>
            <w:tab w:val="clear" w:pos="9026"/>
            <w:tab w:val="left" w:pos="8460"/>
          </w:tabs>
          <w:ind w:left="2016"/>
        </w:pPr>
        <w:r>
          <w:rPr>
            <w:b/>
            <w:noProof/>
          </w:rPr>
          <mc:AlternateContent>
            <mc:Choice Requires="wpg">
              <w:drawing>
                <wp:anchor distT="0" distB="0" distL="114300" distR="114300" simplePos="0" relativeHeight="251660288" behindDoc="1" locked="0" layoutInCell="1" allowOverlap="1" wp14:anchorId="7D9BEFEA" wp14:editId="624FE841">
                  <wp:simplePos x="0" y="0"/>
                  <wp:positionH relativeFrom="column">
                    <wp:posOffset>68943</wp:posOffset>
                  </wp:positionH>
                  <wp:positionV relativeFrom="paragraph">
                    <wp:posOffset>-88265</wp:posOffset>
                  </wp:positionV>
                  <wp:extent cx="5733288" cy="384048"/>
                  <wp:effectExtent l="0" t="0" r="20320" b="16510"/>
                  <wp:wrapNone/>
                  <wp:docPr id="6" name="Group 6"/>
                  <wp:cNvGraphicFramePr/>
                  <a:graphic xmlns:a="http://schemas.openxmlformats.org/drawingml/2006/main">
                    <a:graphicData uri="http://schemas.microsoft.com/office/word/2010/wordprocessingGroup">
                      <wpg:wgp>
                        <wpg:cNvGrpSpPr/>
                        <wpg:grpSpPr>
                          <a:xfrm>
                            <a:off x="0" y="0"/>
                            <a:ext cx="5733288" cy="384048"/>
                            <a:chOff x="0" y="0"/>
                            <a:chExt cx="6235834" cy="464185"/>
                          </a:xfrm>
                        </wpg:grpSpPr>
                        <wps:wsp>
                          <wps:cNvPr id="9" name="Rectangle 23"/>
                          <wps:cNvSpPr/>
                          <wps:spPr>
                            <a:xfrm>
                              <a:off x="5053263" y="0"/>
                              <a:ext cx="1182571" cy="464185"/>
                            </a:xfrm>
                            <a:custGeom>
                              <a:avLst/>
                              <a:gdLst>
                                <a:gd name="connsiteX0" fmla="*/ 0 w 883285"/>
                                <a:gd name="connsiteY0" fmla="*/ 0 h 464185"/>
                                <a:gd name="connsiteX1" fmla="*/ 883285 w 883285"/>
                                <a:gd name="connsiteY1" fmla="*/ 0 h 464185"/>
                                <a:gd name="connsiteX2" fmla="*/ 883285 w 883285"/>
                                <a:gd name="connsiteY2" fmla="*/ 464185 h 464185"/>
                                <a:gd name="connsiteX3" fmla="*/ 0 w 883285"/>
                                <a:gd name="connsiteY3" fmla="*/ 464185 h 464185"/>
                                <a:gd name="connsiteX4" fmla="*/ 0 w 883285"/>
                                <a:gd name="connsiteY4" fmla="*/ 0 h 464185"/>
                                <a:gd name="connsiteX0" fmla="*/ 0 w 1182571"/>
                                <a:gd name="connsiteY0" fmla="*/ 0 h 464185"/>
                                <a:gd name="connsiteX1" fmla="*/ 1182571 w 1182571"/>
                                <a:gd name="connsiteY1" fmla="*/ 0 h 464185"/>
                                <a:gd name="connsiteX2" fmla="*/ 1182571 w 1182571"/>
                                <a:gd name="connsiteY2" fmla="*/ 464185 h 464185"/>
                                <a:gd name="connsiteX3" fmla="*/ 299286 w 1182571"/>
                                <a:gd name="connsiteY3" fmla="*/ 464185 h 464185"/>
                                <a:gd name="connsiteX4" fmla="*/ 0 w 1182571"/>
                                <a:gd name="connsiteY4" fmla="*/ 0 h 46418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82571" h="464185">
                                  <a:moveTo>
                                    <a:pt x="0" y="0"/>
                                  </a:moveTo>
                                  <a:lnTo>
                                    <a:pt x="1182571" y="0"/>
                                  </a:lnTo>
                                  <a:lnTo>
                                    <a:pt x="1182571" y="464185"/>
                                  </a:lnTo>
                                  <a:lnTo>
                                    <a:pt x="299286" y="464185"/>
                                  </a:lnTo>
                                  <a:lnTo>
                                    <a:pt x="0" y="0"/>
                                  </a:lnTo>
                                  <a:close/>
                                </a:path>
                              </a:pathLst>
                            </a:custGeom>
                            <a:solidFill>
                              <a:srgbClr val="F58634"/>
                            </a:solidFill>
                            <a:ln>
                              <a:solidFill>
                                <a:srgbClr val="F5863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24"/>
                          <wps:cNvCnPr/>
                          <wps:spPr>
                            <a:xfrm flipH="1">
                              <a:off x="0" y="0"/>
                              <a:ext cx="5071611" cy="0"/>
                            </a:xfrm>
                            <a:prstGeom prst="line">
                              <a:avLst/>
                            </a:prstGeom>
                            <a:ln>
                              <a:solidFill>
                                <a:srgbClr val="F58634"/>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BFAB3D3" id="Group 6" o:spid="_x0000_s1026" style="position:absolute;margin-left:5.45pt;margin-top:-6.95pt;width:451.45pt;height:30.25pt;z-index:-251655168;mso-width-relative:margin;mso-height-relative:margin" coordsize="62358,4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">
                  <v:shape id="Rectangle 23" o:spid="_x0000_s1027" style="position:absolute;left:50532;width:11826;height:4641;visibility:visible;mso-wrap-style:square;v-text-anchor:middle" coordsize="1182571,46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" path="m,l1182571,r,464185l299286,464185,,xe" fillcolor="#f58634" strokecolor="#f58634" strokeweight="2pt">
                    <v:path arrowok="t" o:connecttype="custom" o:connectlocs="0,0;1182571,0;1182571,464185;299286,464185;0,0" o:connectangles="0,0,0,0,0"/>
                  </v:shape>
                  <v:line id="Straight Connector 24" o:spid="_x0000_s1028" style="position:absolute;flip:x;visibility:visible;mso-wrap-style:square" from="0,0" to="507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" strokecolor="#f58634"/>
                </v:group>
              </w:pict>
            </mc:Fallback>
          </mc:AlternateContent>
        </w:r>
        <w:r w:rsidRPr="00583FD7">
          <w:rPr>
            <w:i/>
            <w:iCs/>
          </w:rPr>
          <w:t xml:space="preserve">International Journal of Leadership </w:t>
        </w:r>
        <w:r>
          <w:rPr>
            <w:i/>
            <w:iCs/>
          </w:rPr>
          <w:t xml:space="preserve">and </w:t>
        </w:r>
        <w:r w:rsidRPr="00583FD7">
          <w:rPr>
            <w:i/>
            <w:iCs/>
          </w:rPr>
          <w:t>Management Studies</w:t>
        </w:r>
        <w:r>
          <w:rPr>
            <w:i/>
            <w:iCs/>
          </w:rPr>
          <w:t xml:space="preserve"> </w:t>
        </w:r>
        <w:r>
          <w:t>|</w:t>
        </w:r>
        <w:r>
          <w:tab/>
        </w:r>
        <w:r w:rsidRPr="00C10B66">
          <w:rPr>
            <w:b/>
            <w:bCs/>
            <w:sz w:val="22"/>
          </w:rPr>
          <w:fldChar w:fldCharType="begin"/>
        </w:r>
        <w:r w:rsidRPr="00C10B66">
          <w:rPr>
            <w:b/>
            <w:bCs/>
            <w:sz w:val="22"/>
          </w:rPr>
          <w:instrText xml:space="preserve"> PAGE  \* Arabic  \* MERGEFORMAT </w:instrText>
        </w:r>
        <w:r w:rsidRPr="00C10B66">
          <w:rPr>
            <w:b/>
            <w:bCs/>
            <w:sz w:val="22"/>
          </w:rPr>
          <w:fldChar w:fldCharType="separate"/>
        </w:r>
        <w:r w:rsidR="00731261">
          <w:rPr>
            <w:b/>
            <w:bCs/>
            <w:noProof/>
            <w:sz w:val="22"/>
          </w:rPr>
          <w:t>1</w:t>
        </w:r>
        <w:r w:rsidRPr="00C10B66">
          <w:rPr>
            <w:b/>
            <w:bCs/>
            <w:sz w:val="2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3677884"/>
      <w:docPartObj>
        <w:docPartGallery w:val="Page Numbers (Bottom of Page)"/>
        <w:docPartUnique/>
      </w:docPartObj>
    </w:sdtPr>
    <w:sdtEndPr>
      <w:rPr>
        <w:noProof/>
      </w:rPr>
    </w:sdtEndPr>
    <w:sdtContent>
      <w:p w14:paraId="003BB9D2" w14:textId="0F31BDB5" w:rsidR="00C63457" w:rsidRPr="00B83E70" w:rsidRDefault="00C63457" w:rsidP="00B83E70">
        <w:pPr>
          <w:pStyle w:val="Footer"/>
          <w:tabs>
            <w:tab w:val="clear" w:pos="4513"/>
            <w:tab w:val="clear" w:pos="9026"/>
            <w:tab w:val="left" w:pos="3600"/>
          </w:tabs>
          <w:spacing w:before="80"/>
          <w:ind w:left="720"/>
        </w:pPr>
        <w:r>
          <w:fldChar w:fldCharType="begin"/>
        </w:r>
        <w:r>
          <w:instrText xml:space="preserve"> PAGE  \* roman  \* MERGEFORMAT </w:instrText>
        </w:r>
        <w:r>
          <w:fldChar w:fldCharType="separate"/>
        </w:r>
        <w:r w:rsidR="00731261">
          <w:rPr>
            <w:noProof/>
          </w:rPr>
          <w:t>ii</w:t>
        </w:r>
        <w:r>
          <w:fldChar w:fldCharType="end"/>
        </w:r>
        <w:r>
          <w:rPr>
            <w:b/>
            <w:noProof/>
          </w:rPr>
          <mc:AlternateContent>
            <mc:Choice Requires="wpg">
              <w:drawing>
                <wp:anchor distT="0" distB="0" distL="114300" distR="114300" simplePos="0" relativeHeight="251658240" behindDoc="1" locked="0" layoutInCell="1" allowOverlap="1" wp14:anchorId="48793C5D" wp14:editId="66B79007">
                  <wp:simplePos x="0" y="0"/>
                  <wp:positionH relativeFrom="column">
                    <wp:posOffset>0</wp:posOffset>
                  </wp:positionH>
                  <wp:positionV relativeFrom="paragraph">
                    <wp:posOffset>0</wp:posOffset>
                  </wp:positionV>
                  <wp:extent cx="5733288" cy="384048"/>
                  <wp:effectExtent l="0" t="0" r="20320" b="16510"/>
                  <wp:wrapNone/>
                  <wp:docPr id="42" name="Group 42"/>
                  <wp:cNvGraphicFramePr/>
                  <a:graphic xmlns:a="http://schemas.openxmlformats.org/drawingml/2006/main">
                    <a:graphicData uri="http://schemas.microsoft.com/office/word/2010/wordprocessingGroup">
                      <wpg:wgp>
                        <wpg:cNvGrpSpPr/>
                        <wpg:grpSpPr>
                          <a:xfrm flipH="1">
                            <a:off x="0" y="0"/>
                            <a:ext cx="5733288" cy="384048"/>
                            <a:chOff x="0" y="0"/>
                            <a:chExt cx="6235834" cy="464185"/>
                          </a:xfrm>
                        </wpg:grpSpPr>
                        <wps:wsp>
                          <wps:cNvPr id="43" name="Rectangle 23"/>
                          <wps:cNvSpPr/>
                          <wps:spPr>
                            <a:xfrm>
                              <a:off x="5053263" y="0"/>
                              <a:ext cx="1182571" cy="464185"/>
                            </a:xfrm>
                            <a:custGeom>
                              <a:avLst/>
                              <a:gdLst>
                                <a:gd name="connsiteX0" fmla="*/ 0 w 883285"/>
                                <a:gd name="connsiteY0" fmla="*/ 0 h 464185"/>
                                <a:gd name="connsiteX1" fmla="*/ 883285 w 883285"/>
                                <a:gd name="connsiteY1" fmla="*/ 0 h 464185"/>
                                <a:gd name="connsiteX2" fmla="*/ 883285 w 883285"/>
                                <a:gd name="connsiteY2" fmla="*/ 464185 h 464185"/>
                                <a:gd name="connsiteX3" fmla="*/ 0 w 883285"/>
                                <a:gd name="connsiteY3" fmla="*/ 464185 h 464185"/>
                                <a:gd name="connsiteX4" fmla="*/ 0 w 883285"/>
                                <a:gd name="connsiteY4" fmla="*/ 0 h 464185"/>
                                <a:gd name="connsiteX0" fmla="*/ 0 w 1182571"/>
                                <a:gd name="connsiteY0" fmla="*/ 0 h 464185"/>
                                <a:gd name="connsiteX1" fmla="*/ 1182571 w 1182571"/>
                                <a:gd name="connsiteY1" fmla="*/ 0 h 464185"/>
                                <a:gd name="connsiteX2" fmla="*/ 1182571 w 1182571"/>
                                <a:gd name="connsiteY2" fmla="*/ 464185 h 464185"/>
                                <a:gd name="connsiteX3" fmla="*/ 299286 w 1182571"/>
                                <a:gd name="connsiteY3" fmla="*/ 464185 h 464185"/>
                                <a:gd name="connsiteX4" fmla="*/ 0 w 1182571"/>
                                <a:gd name="connsiteY4" fmla="*/ 0 h 46418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82571" h="464185">
                                  <a:moveTo>
                                    <a:pt x="0" y="0"/>
                                  </a:moveTo>
                                  <a:lnTo>
                                    <a:pt x="1182571" y="0"/>
                                  </a:lnTo>
                                  <a:lnTo>
                                    <a:pt x="1182571" y="464185"/>
                                  </a:lnTo>
                                  <a:lnTo>
                                    <a:pt x="299286" y="464185"/>
                                  </a:lnTo>
                                  <a:lnTo>
                                    <a:pt x="0" y="0"/>
                                  </a:lnTo>
                                  <a:close/>
                                </a:path>
                              </a:pathLst>
                            </a:custGeom>
                            <a:solidFill>
                              <a:srgbClr val="F58634"/>
                            </a:solidFill>
                            <a:ln>
                              <a:solidFill>
                                <a:srgbClr val="F5863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Straight Connector 19"/>
                          <wps:cNvCnPr/>
                          <wps:spPr>
                            <a:xfrm flipH="1">
                              <a:off x="0" y="0"/>
                              <a:ext cx="5071611" cy="0"/>
                            </a:xfrm>
                            <a:prstGeom prst="line">
                              <a:avLst/>
                            </a:prstGeom>
                            <a:ln>
                              <a:solidFill>
                                <a:srgbClr val="F58634"/>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28FCD00" id="Group 42" o:spid="_x0000_s1026" style="position:absolute;margin-left:0;margin-top:0;width:451.45pt;height:30.25pt;flip:x;z-index:-251656192;mso-width-relative:margin;mso-height-relative:margin" coordsize="62358,4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">
                  <v:shape id="Rectangle 23" o:spid="_x0000_s1027" style="position:absolute;left:50532;width:11826;height:4641;visibility:visible;mso-wrap-style:square;v-text-anchor:middle" coordsize="1182571,46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" path="m,l1182571,r,464185l299286,464185,,xe" fillcolor="#f58634" strokecolor="#f58634" strokeweight="2pt">
                    <v:path arrowok="t" o:connecttype="custom" o:connectlocs="0,0;1182571,0;1182571,464185;299286,464185;0,0" o:connectangles="0,0,0,0,0"/>
                  </v:shape>
                  <v:line id="Straight Connector 19" o:spid="_x0000_s1028" style="position:absolute;flip:x;visibility:visible;mso-wrap-style:square" from="0,0" to="507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" strokecolor="#f58634"/>
                </v:group>
              </w:pict>
            </mc:Fallback>
          </mc:AlternateConten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3186553"/>
      <w:docPartObj>
        <w:docPartGallery w:val="Page Numbers (Bottom of Page)"/>
        <w:docPartUnique/>
      </w:docPartObj>
    </w:sdtPr>
    <w:sdtEndPr>
      <w:rPr>
        <w:noProof/>
      </w:rPr>
    </w:sdtEndPr>
    <w:sdtContent>
      <w:p w14:paraId="6D4E39EF" w14:textId="57A8F58B" w:rsidR="00C63457" w:rsidRPr="00783297" w:rsidRDefault="00C63457" w:rsidP="00783297">
        <w:pPr>
          <w:pStyle w:val="Footer"/>
          <w:tabs>
            <w:tab w:val="clear" w:pos="4513"/>
            <w:tab w:val="clear" w:pos="9026"/>
            <w:tab w:val="left" w:pos="8460"/>
          </w:tabs>
          <w:ind w:left="2016"/>
        </w:pPr>
        <w:r>
          <w:rPr>
            <w:b/>
            <w:noProof/>
          </w:rPr>
          <mc:AlternateContent>
            <mc:Choice Requires="wpg">
              <w:drawing>
                <wp:anchor distT="0" distB="0" distL="114300" distR="114300" simplePos="0" relativeHeight="251655168" behindDoc="1" locked="0" layoutInCell="1" allowOverlap="1" wp14:anchorId="1ACF5DA6" wp14:editId="2B1D3FD3">
                  <wp:simplePos x="0" y="0"/>
                  <wp:positionH relativeFrom="column">
                    <wp:posOffset>68943</wp:posOffset>
                  </wp:positionH>
                  <wp:positionV relativeFrom="paragraph">
                    <wp:posOffset>-88265</wp:posOffset>
                  </wp:positionV>
                  <wp:extent cx="5733288" cy="384048"/>
                  <wp:effectExtent l="0" t="0" r="20320" b="16510"/>
                  <wp:wrapNone/>
                  <wp:docPr id="3" name="Group 3"/>
                  <wp:cNvGraphicFramePr/>
                  <a:graphic xmlns:a="http://schemas.openxmlformats.org/drawingml/2006/main">
                    <a:graphicData uri="http://schemas.microsoft.com/office/word/2010/wordprocessingGroup">
                      <wpg:wgp>
                        <wpg:cNvGrpSpPr/>
                        <wpg:grpSpPr>
                          <a:xfrm>
                            <a:off x="0" y="0"/>
                            <a:ext cx="5733288" cy="384048"/>
                            <a:chOff x="0" y="0"/>
                            <a:chExt cx="6235834" cy="464185"/>
                          </a:xfrm>
                        </wpg:grpSpPr>
                        <wps:wsp>
                          <wps:cNvPr id="4" name="Rectangle 23"/>
                          <wps:cNvSpPr/>
                          <wps:spPr>
                            <a:xfrm>
                              <a:off x="5053263" y="0"/>
                              <a:ext cx="1182571" cy="464185"/>
                            </a:xfrm>
                            <a:custGeom>
                              <a:avLst/>
                              <a:gdLst>
                                <a:gd name="connsiteX0" fmla="*/ 0 w 883285"/>
                                <a:gd name="connsiteY0" fmla="*/ 0 h 464185"/>
                                <a:gd name="connsiteX1" fmla="*/ 883285 w 883285"/>
                                <a:gd name="connsiteY1" fmla="*/ 0 h 464185"/>
                                <a:gd name="connsiteX2" fmla="*/ 883285 w 883285"/>
                                <a:gd name="connsiteY2" fmla="*/ 464185 h 464185"/>
                                <a:gd name="connsiteX3" fmla="*/ 0 w 883285"/>
                                <a:gd name="connsiteY3" fmla="*/ 464185 h 464185"/>
                                <a:gd name="connsiteX4" fmla="*/ 0 w 883285"/>
                                <a:gd name="connsiteY4" fmla="*/ 0 h 464185"/>
                                <a:gd name="connsiteX0" fmla="*/ 0 w 1182571"/>
                                <a:gd name="connsiteY0" fmla="*/ 0 h 464185"/>
                                <a:gd name="connsiteX1" fmla="*/ 1182571 w 1182571"/>
                                <a:gd name="connsiteY1" fmla="*/ 0 h 464185"/>
                                <a:gd name="connsiteX2" fmla="*/ 1182571 w 1182571"/>
                                <a:gd name="connsiteY2" fmla="*/ 464185 h 464185"/>
                                <a:gd name="connsiteX3" fmla="*/ 299286 w 1182571"/>
                                <a:gd name="connsiteY3" fmla="*/ 464185 h 464185"/>
                                <a:gd name="connsiteX4" fmla="*/ 0 w 1182571"/>
                                <a:gd name="connsiteY4" fmla="*/ 0 h 46418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82571" h="464185">
                                  <a:moveTo>
                                    <a:pt x="0" y="0"/>
                                  </a:moveTo>
                                  <a:lnTo>
                                    <a:pt x="1182571" y="0"/>
                                  </a:lnTo>
                                  <a:lnTo>
                                    <a:pt x="1182571" y="464185"/>
                                  </a:lnTo>
                                  <a:lnTo>
                                    <a:pt x="299286" y="464185"/>
                                  </a:lnTo>
                                  <a:lnTo>
                                    <a:pt x="0" y="0"/>
                                  </a:lnTo>
                                  <a:close/>
                                </a:path>
                              </a:pathLst>
                            </a:custGeom>
                            <a:solidFill>
                              <a:srgbClr val="F58634"/>
                            </a:solidFill>
                            <a:ln>
                              <a:solidFill>
                                <a:srgbClr val="F5863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Connector 5"/>
                          <wps:cNvCnPr/>
                          <wps:spPr>
                            <a:xfrm flipH="1">
                              <a:off x="0" y="0"/>
                              <a:ext cx="5071611" cy="0"/>
                            </a:xfrm>
                            <a:prstGeom prst="line">
                              <a:avLst/>
                            </a:prstGeom>
                            <a:ln>
                              <a:solidFill>
                                <a:srgbClr val="F58634"/>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4BDE68A" id="Group 3" o:spid="_x0000_s1026" style="position:absolute;margin-left:5.45pt;margin-top:-6.95pt;width:451.45pt;height:30.25pt;z-index:-251660288;mso-width-relative:margin;mso-height-relative:margin" coordsize="62358,4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">
                  <v:shape id="Rectangle 23" o:spid="_x0000_s1027" style="position:absolute;left:50532;width:11826;height:4641;visibility:visible;mso-wrap-style:square;v-text-anchor:middle" coordsize="1182571,46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" path="m,l1182571,r,464185l299286,464185,,xe" fillcolor="#f58634" strokecolor="#f58634" strokeweight="2pt">
                    <v:path arrowok="t" o:connecttype="custom" o:connectlocs="0,0;1182571,0;1182571,464185;299286,464185;0,0" o:connectangles="0,0,0,0,0"/>
                  </v:shape>
                  <v:line id="Straight Connector 5" o:spid="_x0000_s1028" style="position:absolute;flip:x;visibility:visible;mso-wrap-style:square" from="0,0" to="507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" strokecolor="#f58634"/>
                </v:group>
              </w:pict>
            </mc:Fallback>
          </mc:AlternateContent>
        </w:r>
        <w:r w:rsidRPr="00583FD7">
          <w:rPr>
            <w:i/>
            <w:iCs/>
          </w:rPr>
          <w:t>International Journal of Management and Leadership Studies</w:t>
        </w:r>
        <w:r>
          <w:rPr>
            <w:i/>
            <w:iCs/>
          </w:rPr>
          <w:t xml:space="preserve"> </w:t>
        </w:r>
        <w:r>
          <w:t>|</w:t>
        </w:r>
        <w:r>
          <w:tab/>
        </w:r>
        <w:r>
          <w:fldChar w:fldCharType="begin"/>
        </w:r>
        <w:r>
          <w:instrText xml:space="preserve"> PAGE  \* roman  \* MERGEFORMAT </w:instrText>
        </w:r>
        <w:r>
          <w:fldChar w:fldCharType="separate"/>
        </w:r>
        <w:r w:rsidR="00731261">
          <w:rPr>
            <w:noProof/>
          </w:rPr>
          <w:t>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3DF6B" w14:textId="547CEC28" w:rsidR="00C63457" w:rsidRPr="00380449" w:rsidRDefault="00C63457" w:rsidP="003804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6BE196" w14:textId="77777777" w:rsidR="00D25FE3" w:rsidRDefault="00D25FE3">
      <w:pPr>
        <w:spacing w:after="0" w:line="240" w:lineRule="auto"/>
      </w:pPr>
      <w:r>
        <w:separator/>
      </w:r>
    </w:p>
  </w:footnote>
  <w:footnote w:type="continuationSeparator" w:id="0">
    <w:p w14:paraId="266B4DB7" w14:textId="77777777" w:rsidR="00D25FE3" w:rsidRDefault="00D25F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C7556" w14:textId="3545CF84" w:rsidR="00C63457" w:rsidRPr="00567F68" w:rsidRDefault="00C63457" w:rsidP="00567F68">
    <w:pPr>
      <w:pStyle w:val="HeaderRight"/>
    </w:pPr>
    <w:r w:rsidRPr="00567F68">
      <w:t>Owek</w:t>
    </w:r>
    <w:r>
      <w:t>,</w:t>
    </w:r>
    <w:r w:rsidRPr="00567F68">
      <w:t xml:space="preserve"> Machoka</w:t>
    </w:r>
    <w:r>
      <w:t xml:space="preserve">, </w:t>
    </w:r>
    <w:r w:rsidRPr="00567F68">
      <w:t>Aseka</w:t>
    </w:r>
    <w:r>
      <w:t>,</w:t>
    </w:r>
    <w:r w:rsidRPr="00567F68">
      <w:t xml:space="preserve"> Gichana</w:t>
    </w:r>
    <w:r>
      <w:t xml:space="preserve">, </w:t>
    </w:r>
    <w:r w:rsidRPr="00567F68">
      <w:t>Ngala</w:t>
    </w:r>
    <w:r>
      <w:t xml:space="preserve">: </w:t>
    </w:r>
    <w:r w:rsidRPr="00567F68">
      <w:t xml:space="preserve">Strategic Leadership Practices </w:t>
    </w:r>
    <w:r>
      <w:t>a</w:t>
    </w:r>
    <w:r w:rsidRPr="00567F68">
      <w:t xml:space="preserve">nd Organizational Performance: A Case </w:t>
    </w:r>
    <w:r>
      <w:t>o</w:t>
    </w:r>
    <w:r w:rsidRPr="00567F68">
      <w:t xml:space="preserve">f Health Facility-Based Youth Centres </w:t>
    </w:r>
    <w:r>
      <w:t>i</w:t>
    </w:r>
    <w:r w:rsidRPr="00567F68">
      <w:t xml:space="preserve">n </w:t>
    </w:r>
    <w:r>
      <w:t>t</w:t>
    </w:r>
    <w:r w:rsidRPr="00567F68">
      <w:t xml:space="preserve">he City Counties </w:t>
    </w:r>
    <w:r>
      <w:t>o</w:t>
    </w:r>
    <w:r w:rsidRPr="00567F68">
      <w:t>f Keny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D3A93D" w14:textId="3E107F79" w:rsidR="00C63457" w:rsidRPr="00380449" w:rsidRDefault="00C63457" w:rsidP="003804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B7D6FEC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200D7F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F7C14E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9BC39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79AA0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73C4EE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B840EE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A28366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B40B97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2FEAA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1" w15:restartNumberingAfterBreak="0">
    <w:nsid w:val="00000010"/>
    <w:multiLevelType w:val="singleLevel"/>
    <w:tmpl w:val="00000010"/>
    <w:name w:val="WW8Num27"/>
    <w:lvl w:ilvl="0">
      <w:numFmt w:val="bullet"/>
      <w:lvlText w:val="-"/>
      <w:lvlJc w:val="left"/>
      <w:pPr>
        <w:tabs>
          <w:tab w:val="num" w:pos="0"/>
        </w:tabs>
        <w:ind w:left="720" w:hanging="360"/>
      </w:pPr>
      <w:rPr>
        <w:rFonts w:ascii="Calibri" w:hAnsi="Calibri" w:cs="Times New Roman"/>
      </w:rPr>
    </w:lvl>
  </w:abstractNum>
  <w:abstractNum w:abstractNumId="12" w15:restartNumberingAfterBreak="0">
    <w:nsid w:val="058E5799"/>
    <w:multiLevelType w:val="hybridMultilevel"/>
    <w:tmpl w:val="7AAEC102"/>
    <w:lvl w:ilvl="0" w:tplc="67A6E5E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06ED5C61"/>
    <w:multiLevelType w:val="hybridMultilevel"/>
    <w:tmpl w:val="8A3A79FC"/>
    <w:lvl w:ilvl="0" w:tplc="E94228EE">
      <w:start w:val="1"/>
      <w:numFmt w:val="lowerLetter"/>
      <w:lvlText w:val="%1."/>
      <w:lvlJc w:val="left"/>
      <w:pPr>
        <w:ind w:left="540" w:hanging="360"/>
      </w:pPr>
      <w:rPr>
        <w:rFonts w:hint="default"/>
      </w:rPr>
    </w:lvl>
    <w:lvl w:ilvl="1" w:tplc="04090017" w:tentative="1">
      <w:start w:val="1"/>
      <w:numFmt w:val="aiueoFullWidth"/>
      <w:lvlText w:val="(%2)"/>
      <w:lvlJc w:val="left"/>
      <w:pPr>
        <w:ind w:left="1140" w:hanging="480"/>
      </w:pPr>
    </w:lvl>
    <w:lvl w:ilvl="2" w:tplc="04090011" w:tentative="1">
      <w:start w:val="1"/>
      <w:numFmt w:val="decimalEnclosedCircle"/>
      <w:lvlText w:val="%3"/>
      <w:lvlJc w:val="left"/>
      <w:pPr>
        <w:ind w:left="1620" w:hanging="480"/>
      </w:pPr>
    </w:lvl>
    <w:lvl w:ilvl="3" w:tplc="0409000F" w:tentative="1">
      <w:start w:val="1"/>
      <w:numFmt w:val="decimal"/>
      <w:lvlText w:val="%4."/>
      <w:lvlJc w:val="left"/>
      <w:pPr>
        <w:ind w:left="2100" w:hanging="480"/>
      </w:pPr>
    </w:lvl>
    <w:lvl w:ilvl="4" w:tplc="04090017" w:tentative="1">
      <w:start w:val="1"/>
      <w:numFmt w:val="aiueoFullWidth"/>
      <w:lvlText w:val="(%5)"/>
      <w:lvlJc w:val="left"/>
      <w:pPr>
        <w:ind w:left="2580" w:hanging="480"/>
      </w:pPr>
    </w:lvl>
    <w:lvl w:ilvl="5" w:tplc="04090011" w:tentative="1">
      <w:start w:val="1"/>
      <w:numFmt w:val="decimalEnclosedCircle"/>
      <w:lvlText w:val="%6"/>
      <w:lvlJc w:val="left"/>
      <w:pPr>
        <w:ind w:left="3060" w:hanging="480"/>
      </w:pPr>
    </w:lvl>
    <w:lvl w:ilvl="6" w:tplc="0409000F" w:tentative="1">
      <w:start w:val="1"/>
      <w:numFmt w:val="decimal"/>
      <w:lvlText w:val="%7."/>
      <w:lvlJc w:val="left"/>
      <w:pPr>
        <w:ind w:left="3540" w:hanging="480"/>
      </w:pPr>
    </w:lvl>
    <w:lvl w:ilvl="7" w:tplc="04090017" w:tentative="1">
      <w:start w:val="1"/>
      <w:numFmt w:val="aiueoFullWidth"/>
      <w:lvlText w:val="(%8)"/>
      <w:lvlJc w:val="left"/>
      <w:pPr>
        <w:ind w:left="4020" w:hanging="480"/>
      </w:pPr>
    </w:lvl>
    <w:lvl w:ilvl="8" w:tplc="04090011" w:tentative="1">
      <w:start w:val="1"/>
      <w:numFmt w:val="decimalEnclosedCircle"/>
      <w:lvlText w:val="%9"/>
      <w:lvlJc w:val="left"/>
      <w:pPr>
        <w:ind w:left="4500" w:hanging="480"/>
      </w:pPr>
    </w:lvl>
  </w:abstractNum>
  <w:abstractNum w:abstractNumId="14" w15:restartNumberingAfterBreak="0">
    <w:nsid w:val="138517B1"/>
    <w:multiLevelType w:val="hybridMultilevel"/>
    <w:tmpl w:val="371A4B92"/>
    <w:lvl w:ilvl="0" w:tplc="9418D170">
      <w:start w:val="1"/>
      <w:numFmt w:val="decimal"/>
      <w:pStyle w:val="ListParagraph"/>
      <w:lvlText w:val="%1."/>
      <w:lvlJc w:val="left"/>
      <w:pPr>
        <w:ind w:left="1440" w:hanging="360"/>
      </w:pPr>
      <w:rPr>
        <w:rFonts w:ascii="Times New Roman" w:hAnsi="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F9008F0"/>
    <w:multiLevelType w:val="hybridMultilevel"/>
    <w:tmpl w:val="27461D4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48033C"/>
    <w:multiLevelType w:val="hybridMultilevel"/>
    <w:tmpl w:val="ABF8CB76"/>
    <w:lvl w:ilvl="0" w:tplc="F922449A">
      <w:start w:val="1"/>
      <w:numFmt w:val="lowerRoman"/>
      <w:lvlText w:val="%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8B562B"/>
    <w:multiLevelType w:val="multilevel"/>
    <w:tmpl w:val="4190A0A2"/>
    <w:lvl w:ilvl="0">
      <w:start w:val="1"/>
      <w:numFmt w:val="decimal"/>
      <w:pStyle w:val="ThesisChapter"/>
      <w:suff w:val="space"/>
      <w:lvlText w:val="Chapter %1"/>
      <w:lvlJc w:val="left"/>
      <w:pPr>
        <w:ind w:left="0" w:firstLine="0"/>
      </w:pPr>
      <w:rPr>
        <w:rFonts w:ascii="Arial" w:hAnsi="Arial" w:hint="default"/>
        <w:b/>
        <w:i w:val="0"/>
        <w:sz w:val="32"/>
        <w:szCs w:val="32"/>
      </w:rPr>
    </w:lvl>
    <w:lvl w:ilvl="1">
      <w:start w:val="1"/>
      <w:numFmt w:val="decimal"/>
      <w:pStyle w:val="Thesisheader2"/>
      <w:suff w:val="space"/>
      <w:lvlText w:val="%1.%2"/>
      <w:lvlJc w:val="left"/>
      <w:pPr>
        <w:ind w:left="0" w:firstLine="0"/>
      </w:pPr>
      <w:rPr>
        <w:rFonts w:ascii="Arial" w:hAnsi="Arial" w:hint="default"/>
        <w:b/>
        <w:i w:val="0"/>
        <w:sz w:val="28"/>
        <w:szCs w:val="28"/>
      </w:rPr>
    </w:lvl>
    <w:lvl w:ilvl="2">
      <w:start w:val="1"/>
      <w:numFmt w:val="decimal"/>
      <w:pStyle w:val="Thesisheader3"/>
      <w:suff w:val="space"/>
      <w:lvlText w:val="%1.%2.%3"/>
      <w:lvlJc w:val="left"/>
      <w:pPr>
        <w:ind w:left="0" w:firstLine="0"/>
      </w:pPr>
      <w:rPr>
        <w:rFonts w:ascii="Arial" w:hAnsi="Arial" w:hint="default"/>
        <w:b/>
        <w:i w:val="0"/>
        <w:sz w:val="22"/>
        <w:szCs w:val="22"/>
      </w:rPr>
    </w:lvl>
    <w:lvl w:ilvl="3">
      <w:start w:val="1"/>
      <w:numFmt w:val="decimal"/>
      <w:pStyle w:val="Thesisheader4"/>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8" w15:restartNumberingAfterBreak="0">
    <w:nsid w:val="3A877D64"/>
    <w:multiLevelType w:val="singleLevel"/>
    <w:tmpl w:val="5DA6FC16"/>
    <w:lvl w:ilvl="0">
      <w:start w:val="1"/>
      <w:numFmt w:val="decimal"/>
      <w:pStyle w:val="References"/>
      <w:lvlText w:val="[%1]"/>
      <w:lvlJc w:val="left"/>
      <w:pPr>
        <w:tabs>
          <w:tab w:val="num" w:pos="360"/>
        </w:tabs>
        <w:ind w:left="360" w:hanging="360"/>
      </w:pPr>
      <w:rPr>
        <w:rFonts w:cs="Times New Roman"/>
      </w:rPr>
    </w:lvl>
  </w:abstractNum>
  <w:abstractNum w:abstractNumId="19" w15:restartNumberingAfterBreak="0">
    <w:nsid w:val="3B2B2DBD"/>
    <w:multiLevelType w:val="hybridMultilevel"/>
    <w:tmpl w:val="23BC6A6C"/>
    <w:lvl w:ilvl="0" w:tplc="B6686960">
      <w:start w:val="1"/>
      <w:numFmt w:val="lowerLetter"/>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0" w15:restartNumberingAfterBreak="0">
    <w:nsid w:val="3CD91571"/>
    <w:multiLevelType w:val="hybridMultilevel"/>
    <w:tmpl w:val="CF428D6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2114A8C"/>
    <w:multiLevelType w:val="hybridMultilevel"/>
    <w:tmpl w:val="58F889EA"/>
    <w:lvl w:ilvl="0" w:tplc="B6EE59A4">
      <w:start w:val="1"/>
      <w:numFmt w:val="lowerLetter"/>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2" w15:restartNumberingAfterBreak="0">
    <w:nsid w:val="4604418F"/>
    <w:multiLevelType w:val="hybridMultilevel"/>
    <w:tmpl w:val="FB823050"/>
    <w:lvl w:ilvl="0" w:tplc="E8C2D822">
      <w:start w:val="1"/>
      <w:numFmt w:val="bullet"/>
      <w:pStyle w:val="Table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F81197"/>
    <w:multiLevelType w:val="hybridMultilevel"/>
    <w:tmpl w:val="FEA816E6"/>
    <w:lvl w:ilvl="0" w:tplc="3FB451EA">
      <w:start w:val="1"/>
      <w:numFmt w:val="lowerLetter"/>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4" w15:restartNumberingAfterBreak="0">
    <w:nsid w:val="53C91835"/>
    <w:multiLevelType w:val="hybridMultilevel"/>
    <w:tmpl w:val="A440B44A"/>
    <w:lvl w:ilvl="0" w:tplc="0EA8A658">
      <w:start w:val="1"/>
      <w:numFmt w:val="lowerRoman"/>
      <w:pStyle w:val="List"/>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090CC5"/>
    <w:multiLevelType w:val="hybridMultilevel"/>
    <w:tmpl w:val="E6CE0454"/>
    <w:lvl w:ilvl="0" w:tplc="5E80D1BE">
      <w:start w:val="1"/>
      <w:numFmt w:val="lowerLetter"/>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16cid:durableId="640811717">
    <w:abstractNumId w:val="17"/>
  </w:num>
  <w:num w:numId="2" w16cid:durableId="1921862186">
    <w:abstractNumId w:val="18"/>
  </w:num>
  <w:num w:numId="3" w16cid:durableId="250044843">
    <w:abstractNumId w:val="14"/>
  </w:num>
  <w:num w:numId="4" w16cid:durableId="1464273539">
    <w:abstractNumId w:val="22"/>
  </w:num>
  <w:num w:numId="5" w16cid:durableId="612515905">
    <w:abstractNumId w:val="15"/>
  </w:num>
  <w:num w:numId="6" w16cid:durableId="1620070970">
    <w:abstractNumId w:val="16"/>
  </w:num>
  <w:num w:numId="7" w16cid:durableId="567112079">
    <w:abstractNumId w:val="10"/>
  </w:num>
  <w:num w:numId="8" w16cid:durableId="125305297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36540318">
    <w:abstractNumId w:val="21"/>
  </w:num>
  <w:num w:numId="10" w16cid:durableId="1287813581">
    <w:abstractNumId w:val="23"/>
  </w:num>
  <w:num w:numId="11" w16cid:durableId="146015954">
    <w:abstractNumId w:val="25"/>
  </w:num>
  <w:num w:numId="12" w16cid:durableId="1039474551">
    <w:abstractNumId w:val="19"/>
  </w:num>
  <w:num w:numId="13" w16cid:durableId="22438616">
    <w:abstractNumId w:val="13"/>
  </w:num>
  <w:num w:numId="14" w16cid:durableId="1116101295">
    <w:abstractNumId w:val="12"/>
  </w:num>
  <w:num w:numId="15" w16cid:durableId="1477798105">
    <w:abstractNumId w:val="9"/>
  </w:num>
  <w:num w:numId="16" w16cid:durableId="221258469">
    <w:abstractNumId w:val="7"/>
  </w:num>
  <w:num w:numId="17" w16cid:durableId="2046828850">
    <w:abstractNumId w:val="6"/>
  </w:num>
  <w:num w:numId="18" w16cid:durableId="71126683">
    <w:abstractNumId w:val="5"/>
  </w:num>
  <w:num w:numId="19" w16cid:durableId="243609559">
    <w:abstractNumId w:val="4"/>
  </w:num>
  <w:num w:numId="20" w16cid:durableId="134882972">
    <w:abstractNumId w:val="8"/>
  </w:num>
  <w:num w:numId="21" w16cid:durableId="1805584590">
    <w:abstractNumId w:val="3"/>
  </w:num>
  <w:num w:numId="22" w16cid:durableId="1777674462">
    <w:abstractNumId w:val="2"/>
  </w:num>
  <w:num w:numId="23" w16cid:durableId="1557087105">
    <w:abstractNumId w:val="1"/>
  </w:num>
  <w:num w:numId="24" w16cid:durableId="1069809789">
    <w:abstractNumId w:val="0"/>
  </w:num>
  <w:num w:numId="25" w16cid:durableId="353531645">
    <w:abstractNumId w:val="24"/>
  </w:num>
  <w:num w:numId="26" w16cid:durableId="1095785940">
    <w:abstractNumId w:val="24"/>
    <w:lvlOverride w:ilvl="0">
      <w:startOverride w:val="1"/>
    </w:lvlOverride>
  </w:num>
  <w:num w:numId="27" w16cid:durableId="747307291">
    <w:abstractNumId w:val="24"/>
    <w:lvlOverride w:ilvl="0">
      <w:startOverride w:val="1"/>
    </w:lvlOverride>
  </w:num>
  <w:num w:numId="28" w16cid:durableId="882256522">
    <w:abstractNumId w:val="24"/>
    <w:lvlOverride w:ilvl="0">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0D06"/>
    <w:rsid w:val="000131AE"/>
    <w:rsid w:val="00021C44"/>
    <w:rsid w:val="00026A19"/>
    <w:rsid w:val="00054EFC"/>
    <w:rsid w:val="000628F5"/>
    <w:rsid w:val="00071AB4"/>
    <w:rsid w:val="000722EC"/>
    <w:rsid w:val="000728B4"/>
    <w:rsid w:val="000805F5"/>
    <w:rsid w:val="00082E4F"/>
    <w:rsid w:val="00086BF6"/>
    <w:rsid w:val="000A31F5"/>
    <w:rsid w:val="000B319E"/>
    <w:rsid w:val="000C0DDB"/>
    <w:rsid w:val="000D649E"/>
    <w:rsid w:val="000D69D6"/>
    <w:rsid w:val="000E4124"/>
    <w:rsid w:val="00115B03"/>
    <w:rsid w:val="00116780"/>
    <w:rsid w:val="0014330D"/>
    <w:rsid w:val="00151700"/>
    <w:rsid w:val="0015490F"/>
    <w:rsid w:val="0017573D"/>
    <w:rsid w:val="001807EE"/>
    <w:rsid w:val="00185D57"/>
    <w:rsid w:val="00191AEE"/>
    <w:rsid w:val="001A60D1"/>
    <w:rsid w:val="001A7D37"/>
    <w:rsid w:val="001B31A7"/>
    <w:rsid w:val="001E4E68"/>
    <w:rsid w:val="001F33F8"/>
    <w:rsid w:val="001F4CB6"/>
    <w:rsid w:val="00210B32"/>
    <w:rsid w:val="00213602"/>
    <w:rsid w:val="0021604C"/>
    <w:rsid w:val="00236FD5"/>
    <w:rsid w:val="0025289A"/>
    <w:rsid w:val="00282558"/>
    <w:rsid w:val="00284C70"/>
    <w:rsid w:val="00284D4D"/>
    <w:rsid w:val="00285618"/>
    <w:rsid w:val="0029170C"/>
    <w:rsid w:val="0029794A"/>
    <w:rsid w:val="002A770E"/>
    <w:rsid w:val="002B761C"/>
    <w:rsid w:val="002C5D9F"/>
    <w:rsid w:val="00307E04"/>
    <w:rsid w:val="00312BE2"/>
    <w:rsid w:val="003214F2"/>
    <w:rsid w:val="00321579"/>
    <w:rsid w:val="00321AAB"/>
    <w:rsid w:val="003226A5"/>
    <w:rsid w:val="00324B87"/>
    <w:rsid w:val="00333C0C"/>
    <w:rsid w:val="00340B44"/>
    <w:rsid w:val="00350AAB"/>
    <w:rsid w:val="00356A7C"/>
    <w:rsid w:val="003650C5"/>
    <w:rsid w:val="00376D75"/>
    <w:rsid w:val="00380449"/>
    <w:rsid w:val="00387C5C"/>
    <w:rsid w:val="00396E62"/>
    <w:rsid w:val="003A006F"/>
    <w:rsid w:val="003B3912"/>
    <w:rsid w:val="003C795B"/>
    <w:rsid w:val="003D62EB"/>
    <w:rsid w:val="003D71EE"/>
    <w:rsid w:val="003E6158"/>
    <w:rsid w:val="003F077F"/>
    <w:rsid w:val="003F5416"/>
    <w:rsid w:val="004039EA"/>
    <w:rsid w:val="00420900"/>
    <w:rsid w:val="00423808"/>
    <w:rsid w:val="00433916"/>
    <w:rsid w:val="00446361"/>
    <w:rsid w:val="00464287"/>
    <w:rsid w:val="00464DA6"/>
    <w:rsid w:val="00472C23"/>
    <w:rsid w:val="004758E5"/>
    <w:rsid w:val="004A3846"/>
    <w:rsid w:val="004B239E"/>
    <w:rsid w:val="004E10AF"/>
    <w:rsid w:val="0050332B"/>
    <w:rsid w:val="005133FB"/>
    <w:rsid w:val="005331AB"/>
    <w:rsid w:val="0053324C"/>
    <w:rsid w:val="00537A71"/>
    <w:rsid w:val="00547728"/>
    <w:rsid w:val="00556C28"/>
    <w:rsid w:val="00567F68"/>
    <w:rsid w:val="00583FD7"/>
    <w:rsid w:val="005D6D7E"/>
    <w:rsid w:val="00606A52"/>
    <w:rsid w:val="00627976"/>
    <w:rsid w:val="00637490"/>
    <w:rsid w:val="00642A62"/>
    <w:rsid w:val="006551CD"/>
    <w:rsid w:val="00664541"/>
    <w:rsid w:val="00664602"/>
    <w:rsid w:val="00672FAC"/>
    <w:rsid w:val="006C1FC7"/>
    <w:rsid w:val="006E6B4E"/>
    <w:rsid w:val="006E7584"/>
    <w:rsid w:val="006F294E"/>
    <w:rsid w:val="006F4C64"/>
    <w:rsid w:val="00731261"/>
    <w:rsid w:val="007419C3"/>
    <w:rsid w:val="00750C63"/>
    <w:rsid w:val="0075224B"/>
    <w:rsid w:val="00767D45"/>
    <w:rsid w:val="00783297"/>
    <w:rsid w:val="007862F3"/>
    <w:rsid w:val="00795199"/>
    <w:rsid w:val="007C60ED"/>
    <w:rsid w:val="00804BA3"/>
    <w:rsid w:val="00824F48"/>
    <w:rsid w:val="008440C1"/>
    <w:rsid w:val="00845501"/>
    <w:rsid w:val="008464E9"/>
    <w:rsid w:val="008607F4"/>
    <w:rsid w:val="008719E7"/>
    <w:rsid w:val="00874826"/>
    <w:rsid w:val="008C7D87"/>
    <w:rsid w:val="008D31FD"/>
    <w:rsid w:val="00904BCA"/>
    <w:rsid w:val="00906DB3"/>
    <w:rsid w:val="00931055"/>
    <w:rsid w:val="00935729"/>
    <w:rsid w:val="0096461E"/>
    <w:rsid w:val="00964630"/>
    <w:rsid w:val="00971731"/>
    <w:rsid w:val="00986472"/>
    <w:rsid w:val="00992765"/>
    <w:rsid w:val="00997250"/>
    <w:rsid w:val="00997DA4"/>
    <w:rsid w:val="009B74ED"/>
    <w:rsid w:val="009C05B0"/>
    <w:rsid w:val="009C4605"/>
    <w:rsid w:val="009C6B43"/>
    <w:rsid w:val="009D5DB6"/>
    <w:rsid w:val="009F3A2B"/>
    <w:rsid w:val="00A23837"/>
    <w:rsid w:val="00A32B47"/>
    <w:rsid w:val="00A415E0"/>
    <w:rsid w:val="00A533D9"/>
    <w:rsid w:val="00A6513D"/>
    <w:rsid w:val="00A70C24"/>
    <w:rsid w:val="00AD087E"/>
    <w:rsid w:val="00AD2C84"/>
    <w:rsid w:val="00AF0638"/>
    <w:rsid w:val="00AF14A5"/>
    <w:rsid w:val="00AF2E56"/>
    <w:rsid w:val="00AF509F"/>
    <w:rsid w:val="00B26164"/>
    <w:rsid w:val="00B3420C"/>
    <w:rsid w:val="00B441A1"/>
    <w:rsid w:val="00B536DA"/>
    <w:rsid w:val="00B60CDB"/>
    <w:rsid w:val="00B71BB2"/>
    <w:rsid w:val="00B747F1"/>
    <w:rsid w:val="00B77331"/>
    <w:rsid w:val="00B83E70"/>
    <w:rsid w:val="00B9244F"/>
    <w:rsid w:val="00BA03B2"/>
    <w:rsid w:val="00BB141E"/>
    <w:rsid w:val="00BB6CF6"/>
    <w:rsid w:val="00BC5158"/>
    <w:rsid w:val="00BC7408"/>
    <w:rsid w:val="00BF4DC8"/>
    <w:rsid w:val="00C10B66"/>
    <w:rsid w:val="00C2331F"/>
    <w:rsid w:val="00C30D06"/>
    <w:rsid w:val="00C3487E"/>
    <w:rsid w:val="00C629F7"/>
    <w:rsid w:val="00C63457"/>
    <w:rsid w:val="00C64635"/>
    <w:rsid w:val="00C6680B"/>
    <w:rsid w:val="00C70C10"/>
    <w:rsid w:val="00C768F4"/>
    <w:rsid w:val="00C8192F"/>
    <w:rsid w:val="00C81F53"/>
    <w:rsid w:val="00C82C25"/>
    <w:rsid w:val="00C865D2"/>
    <w:rsid w:val="00CB331C"/>
    <w:rsid w:val="00CB3505"/>
    <w:rsid w:val="00CC7685"/>
    <w:rsid w:val="00CE55BE"/>
    <w:rsid w:val="00CF1A5F"/>
    <w:rsid w:val="00D01BC1"/>
    <w:rsid w:val="00D25881"/>
    <w:rsid w:val="00D25FE3"/>
    <w:rsid w:val="00D35EBF"/>
    <w:rsid w:val="00D8526B"/>
    <w:rsid w:val="00DA3878"/>
    <w:rsid w:val="00DC2FD5"/>
    <w:rsid w:val="00E028AA"/>
    <w:rsid w:val="00E10CFD"/>
    <w:rsid w:val="00E22CB6"/>
    <w:rsid w:val="00E325B7"/>
    <w:rsid w:val="00E504EA"/>
    <w:rsid w:val="00E64F83"/>
    <w:rsid w:val="00E65B3F"/>
    <w:rsid w:val="00E67783"/>
    <w:rsid w:val="00E82316"/>
    <w:rsid w:val="00F11926"/>
    <w:rsid w:val="00F2468C"/>
    <w:rsid w:val="00F3541C"/>
    <w:rsid w:val="00F369AD"/>
    <w:rsid w:val="00F538FA"/>
    <w:rsid w:val="00F66F67"/>
    <w:rsid w:val="00F86606"/>
    <w:rsid w:val="00FB18E9"/>
    <w:rsid w:val="00FB27E3"/>
    <w:rsid w:val="00FC590F"/>
    <w:rsid w:val="00FD5BF3"/>
    <w:rsid w:val="00FE4DDB"/>
    <w:rsid w:val="00FF2FA4"/>
    <w:rsid w:val="00FF73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27C81017"/>
  <w15:docId w15:val="{36E8A747-9B35-4A00-9B63-DCDD1C192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7D37"/>
    <w:pPr>
      <w:spacing w:line="360" w:lineRule="auto"/>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350AAB"/>
    <w:pPr>
      <w:keepNext/>
      <w:keepLines/>
      <w:spacing w:before="120" w:after="120"/>
      <w:jc w:val="left"/>
      <w:outlineLvl w:val="0"/>
    </w:pPr>
    <w:rPr>
      <w:rFonts w:ascii="Times New Roman Bold" w:eastAsiaTheme="majorEastAsia" w:hAnsi="Times New Roman Bold" w:cstheme="majorBidi"/>
      <w:b/>
      <w:bCs/>
      <w:caps/>
      <w:color w:val="F58634"/>
      <w:sz w:val="28"/>
      <w:szCs w:val="28"/>
    </w:rPr>
  </w:style>
  <w:style w:type="paragraph" w:styleId="Heading2">
    <w:name w:val="heading 2"/>
    <w:basedOn w:val="Normal"/>
    <w:next w:val="Normal"/>
    <w:link w:val="Heading2Char"/>
    <w:uiPriority w:val="9"/>
    <w:unhideWhenUsed/>
    <w:qFormat/>
    <w:rsid w:val="00350AAB"/>
    <w:pPr>
      <w:keepNext/>
      <w:keepLines/>
      <w:spacing w:before="120" w:after="120"/>
      <w:jc w:val="left"/>
      <w:outlineLvl w:val="1"/>
    </w:pPr>
    <w:rPr>
      <w:rFonts w:ascii="Times New Roman Bold" w:eastAsiaTheme="majorEastAsia" w:hAnsi="Times New Roman Bold" w:cstheme="majorBidi"/>
      <w:b/>
      <w:bCs/>
      <w:color w:val="F58634"/>
      <w:sz w:val="26"/>
      <w:szCs w:val="26"/>
    </w:rPr>
  </w:style>
  <w:style w:type="paragraph" w:styleId="Heading3">
    <w:name w:val="heading 3"/>
    <w:basedOn w:val="Normal"/>
    <w:next w:val="Normal"/>
    <w:link w:val="Heading3Char"/>
    <w:uiPriority w:val="9"/>
    <w:unhideWhenUsed/>
    <w:qFormat/>
    <w:rsid w:val="00350AAB"/>
    <w:pPr>
      <w:keepNext/>
      <w:keepLines/>
      <w:spacing w:before="120" w:after="120"/>
      <w:outlineLvl w:val="2"/>
    </w:pPr>
    <w:rPr>
      <w:rFonts w:eastAsiaTheme="majorEastAsia" w:cstheme="majorBidi"/>
      <w:b/>
      <w:bCs/>
      <w:color w:val="F58634"/>
    </w:rPr>
  </w:style>
  <w:style w:type="paragraph" w:styleId="Heading4">
    <w:name w:val="heading 4"/>
    <w:basedOn w:val="Normal"/>
    <w:next w:val="Normal"/>
    <w:link w:val="Heading4Char"/>
    <w:uiPriority w:val="9"/>
    <w:unhideWhenUsed/>
    <w:qFormat/>
    <w:rsid w:val="00C30D0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link w:val="Heading5Char"/>
    <w:uiPriority w:val="9"/>
    <w:qFormat/>
    <w:rsid w:val="00C30D06"/>
    <w:pPr>
      <w:widowControl w:val="0"/>
      <w:spacing w:before="54" w:after="0" w:line="240" w:lineRule="auto"/>
      <w:ind w:left="209" w:right="209"/>
      <w:jc w:val="center"/>
      <w:outlineLvl w:val="4"/>
    </w:pPr>
    <w:rPr>
      <w:rFonts w:ascii="Calibri" w:hAnsi="Calibri" w:cs="Calibri"/>
      <w:b/>
      <w:bCs/>
      <w:sz w:val="26"/>
      <w:szCs w:val="26"/>
    </w:rPr>
  </w:style>
  <w:style w:type="paragraph" w:styleId="Heading6">
    <w:name w:val="heading 6"/>
    <w:basedOn w:val="Normal"/>
    <w:link w:val="Heading6Char"/>
    <w:uiPriority w:val="9"/>
    <w:qFormat/>
    <w:rsid w:val="00C629F7"/>
    <w:pPr>
      <w:widowControl w:val="0"/>
      <w:spacing w:after="240" w:line="240" w:lineRule="auto"/>
      <w:jc w:val="center"/>
      <w:outlineLvl w:val="5"/>
    </w:pPr>
    <w:rPr>
      <w:rFonts w:eastAsia="Book Antiqua" w:cs="Book Antiqua"/>
      <w:b/>
      <w:bCs/>
      <w:sz w:val="28"/>
      <w:szCs w:val="26"/>
    </w:rPr>
  </w:style>
  <w:style w:type="paragraph" w:styleId="Heading7">
    <w:name w:val="heading 7"/>
    <w:basedOn w:val="Normal"/>
    <w:link w:val="Heading7Char"/>
    <w:uiPriority w:val="9"/>
    <w:qFormat/>
    <w:rsid w:val="00A6513D"/>
    <w:pPr>
      <w:widowControl w:val="0"/>
      <w:spacing w:after="0"/>
      <w:jc w:val="center"/>
      <w:outlineLvl w:val="6"/>
    </w:pPr>
    <w:rPr>
      <w:rFonts w:cs="Calibri"/>
      <w:b/>
      <w:bCs/>
      <w:sz w:val="32"/>
      <w:szCs w:val="24"/>
    </w:rPr>
  </w:style>
  <w:style w:type="paragraph" w:styleId="Heading8">
    <w:name w:val="heading 8"/>
    <w:basedOn w:val="Normal"/>
    <w:link w:val="Heading8Char"/>
    <w:uiPriority w:val="9"/>
    <w:qFormat/>
    <w:rsid w:val="00A6513D"/>
    <w:pPr>
      <w:widowControl w:val="0"/>
      <w:spacing w:before="200" w:after="0" w:line="240" w:lineRule="auto"/>
      <w:jc w:val="left"/>
      <w:outlineLvl w:val="7"/>
    </w:pPr>
    <w:rPr>
      <w:rFonts w:eastAsia="Book Antiqua" w:cs="Book Antiqua"/>
      <w:b/>
      <w:bCs/>
      <w:szCs w:val="24"/>
    </w:rPr>
  </w:style>
  <w:style w:type="paragraph" w:styleId="Heading9">
    <w:name w:val="heading 9"/>
    <w:basedOn w:val="Normal"/>
    <w:next w:val="Normal"/>
    <w:link w:val="Heading9Char"/>
    <w:uiPriority w:val="9"/>
    <w:qFormat/>
    <w:rsid w:val="00C30D06"/>
    <w:pPr>
      <w:autoSpaceDE w:val="0"/>
      <w:autoSpaceDN w:val="0"/>
      <w:spacing w:before="240" w:after="60" w:line="240" w:lineRule="auto"/>
      <w:ind w:left="4752" w:hanging="720"/>
      <w:jc w:val="left"/>
      <w:outlineLvl w:val="8"/>
    </w:pPr>
    <w:rPr>
      <w:rFonts w:eastAsia="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AAB"/>
    <w:rPr>
      <w:rFonts w:ascii="Times New Roman Bold" w:eastAsiaTheme="majorEastAsia" w:hAnsi="Times New Roman Bold" w:cstheme="majorBidi"/>
      <w:b/>
      <w:bCs/>
      <w:caps/>
      <w:color w:val="F58634"/>
      <w:sz w:val="28"/>
      <w:szCs w:val="28"/>
    </w:rPr>
  </w:style>
  <w:style w:type="character" w:customStyle="1" w:styleId="Heading2Char">
    <w:name w:val="Heading 2 Char"/>
    <w:basedOn w:val="DefaultParagraphFont"/>
    <w:link w:val="Heading2"/>
    <w:uiPriority w:val="9"/>
    <w:rsid w:val="00350AAB"/>
    <w:rPr>
      <w:rFonts w:ascii="Times New Roman Bold" w:eastAsiaTheme="majorEastAsia" w:hAnsi="Times New Roman Bold" w:cstheme="majorBidi"/>
      <w:b/>
      <w:bCs/>
      <w:color w:val="F58634"/>
      <w:sz w:val="26"/>
      <w:szCs w:val="26"/>
    </w:rPr>
  </w:style>
  <w:style w:type="character" w:customStyle="1" w:styleId="Heading3Char">
    <w:name w:val="Heading 3 Char"/>
    <w:basedOn w:val="DefaultParagraphFont"/>
    <w:link w:val="Heading3"/>
    <w:uiPriority w:val="9"/>
    <w:rsid w:val="00350AAB"/>
    <w:rPr>
      <w:rFonts w:ascii="Times New Roman" w:eastAsiaTheme="majorEastAsia" w:hAnsi="Times New Roman" w:cstheme="majorBidi"/>
      <w:b/>
      <w:bCs/>
      <w:color w:val="F58634"/>
      <w:sz w:val="24"/>
    </w:rPr>
  </w:style>
  <w:style w:type="character" w:customStyle="1" w:styleId="Heading4Char">
    <w:name w:val="Heading 4 Char"/>
    <w:basedOn w:val="DefaultParagraphFont"/>
    <w:link w:val="Heading4"/>
    <w:uiPriority w:val="9"/>
    <w:rsid w:val="00C30D06"/>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rsid w:val="00C30D06"/>
    <w:rPr>
      <w:rFonts w:ascii="Calibri" w:eastAsia="Calibri" w:hAnsi="Calibri" w:cs="Calibri"/>
      <w:b/>
      <w:bCs/>
      <w:sz w:val="26"/>
      <w:szCs w:val="26"/>
    </w:rPr>
  </w:style>
  <w:style w:type="character" w:customStyle="1" w:styleId="Heading6Char">
    <w:name w:val="Heading 6 Char"/>
    <w:basedOn w:val="DefaultParagraphFont"/>
    <w:link w:val="Heading6"/>
    <w:uiPriority w:val="9"/>
    <w:rsid w:val="00C629F7"/>
    <w:rPr>
      <w:rFonts w:ascii="Times New Roman" w:eastAsia="Book Antiqua" w:hAnsi="Times New Roman" w:cs="Book Antiqua"/>
      <w:b/>
      <w:bCs/>
      <w:sz w:val="28"/>
      <w:szCs w:val="26"/>
    </w:rPr>
  </w:style>
  <w:style w:type="character" w:customStyle="1" w:styleId="Heading7Char">
    <w:name w:val="Heading 7 Char"/>
    <w:basedOn w:val="DefaultParagraphFont"/>
    <w:link w:val="Heading7"/>
    <w:uiPriority w:val="9"/>
    <w:rsid w:val="00A6513D"/>
    <w:rPr>
      <w:rFonts w:ascii="Times New Roman" w:eastAsia="Calibri" w:hAnsi="Times New Roman" w:cs="Calibri"/>
      <w:b/>
      <w:bCs/>
      <w:sz w:val="32"/>
      <w:szCs w:val="24"/>
    </w:rPr>
  </w:style>
  <w:style w:type="character" w:customStyle="1" w:styleId="Heading8Char">
    <w:name w:val="Heading 8 Char"/>
    <w:basedOn w:val="DefaultParagraphFont"/>
    <w:link w:val="Heading8"/>
    <w:uiPriority w:val="9"/>
    <w:rsid w:val="00A6513D"/>
    <w:rPr>
      <w:rFonts w:ascii="Times New Roman" w:eastAsia="Book Antiqua" w:hAnsi="Times New Roman" w:cs="Book Antiqua"/>
      <w:b/>
      <w:bCs/>
      <w:sz w:val="24"/>
      <w:szCs w:val="24"/>
    </w:rPr>
  </w:style>
  <w:style w:type="paragraph" w:styleId="ListParagraph">
    <w:name w:val="List Paragraph"/>
    <w:basedOn w:val="Normal"/>
    <w:link w:val="ListParagraphChar"/>
    <w:uiPriority w:val="34"/>
    <w:qFormat/>
    <w:rsid w:val="00324B87"/>
    <w:pPr>
      <w:numPr>
        <w:numId w:val="3"/>
      </w:numPr>
      <w:spacing w:after="120" w:line="240" w:lineRule="auto"/>
      <w:ind w:left="0" w:firstLine="0"/>
      <w:jc w:val="left"/>
    </w:pPr>
  </w:style>
  <w:style w:type="paragraph" w:styleId="Caption">
    <w:name w:val="caption"/>
    <w:basedOn w:val="Normal"/>
    <w:next w:val="Normal"/>
    <w:link w:val="CaptionChar"/>
    <w:uiPriority w:val="35"/>
    <w:unhideWhenUsed/>
    <w:qFormat/>
    <w:rsid w:val="00C30D06"/>
    <w:rPr>
      <w:b/>
      <w:bCs/>
      <w:sz w:val="20"/>
      <w:szCs w:val="20"/>
    </w:rPr>
  </w:style>
  <w:style w:type="paragraph" w:styleId="NoSpacing">
    <w:name w:val="No Spacing"/>
    <w:link w:val="NoSpacingChar"/>
    <w:uiPriority w:val="1"/>
    <w:qFormat/>
    <w:rsid w:val="00C30D06"/>
    <w:pPr>
      <w:spacing w:after="0" w:line="240" w:lineRule="auto"/>
      <w:jc w:val="both"/>
    </w:pPr>
    <w:rPr>
      <w:rFonts w:ascii="Times New Roman" w:eastAsia="Calibri" w:hAnsi="Times New Roman" w:cs="Times New Roman"/>
      <w:sz w:val="24"/>
    </w:rPr>
  </w:style>
  <w:style w:type="character" w:customStyle="1" w:styleId="NoSpacingChar">
    <w:name w:val="No Spacing Char"/>
    <w:basedOn w:val="DefaultParagraphFont"/>
    <w:link w:val="NoSpacing"/>
    <w:uiPriority w:val="1"/>
    <w:qFormat/>
    <w:rsid w:val="00C30D06"/>
    <w:rPr>
      <w:rFonts w:ascii="Times New Roman" w:eastAsia="Calibri" w:hAnsi="Times New Roman" w:cs="Times New Roman"/>
      <w:sz w:val="24"/>
    </w:rPr>
  </w:style>
  <w:style w:type="table" w:styleId="TableGrid">
    <w:name w:val="Table Grid"/>
    <w:basedOn w:val="TableNormal"/>
    <w:uiPriority w:val="59"/>
    <w:rsid w:val="00C3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C30D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30D06"/>
    <w:rPr>
      <w:rFonts w:ascii="Tahoma" w:eastAsia="Calibri" w:hAnsi="Tahoma" w:cs="Tahoma"/>
      <w:sz w:val="16"/>
      <w:szCs w:val="16"/>
    </w:rPr>
  </w:style>
  <w:style w:type="paragraph" w:styleId="BodyText">
    <w:name w:val="Body Text"/>
    <w:basedOn w:val="Normal"/>
    <w:link w:val="BodyTextChar"/>
    <w:uiPriority w:val="99"/>
    <w:qFormat/>
    <w:rsid w:val="00350AAB"/>
    <w:pPr>
      <w:spacing w:after="0"/>
    </w:pPr>
    <w:rPr>
      <w:rFonts w:cs="Calibri"/>
      <w:szCs w:val="24"/>
    </w:rPr>
  </w:style>
  <w:style w:type="character" w:customStyle="1" w:styleId="BodyTextChar">
    <w:name w:val="Body Text Char"/>
    <w:basedOn w:val="DefaultParagraphFont"/>
    <w:link w:val="BodyText"/>
    <w:uiPriority w:val="99"/>
    <w:rsid w:val="00350AAB"/>
    <w:rPr>
      <w:rFonts w:ascii="Times New Roman" w:eastAsia="Calibri" w:hAnsi="Times New Roman" w:cs="Calibri"/>
      <w:sz w:val="24"/>
      <w:szCs w:val="24"/>
    </w:rPr>
  </w:style>
  <w:style w:type="paragraph" w:customStyle="1" w:styleId="TableParagraph">
    <w:name w:val="Table Paragraph"/>
    <w:basedOn w:val="Normal"/>
    <w:uiPriority w:val="1"/>
    <w:qFormat/>
    <w:rsid w:val="00C30D06"/>
    <w:pPr>
      <w:widowControl w:val="0"/>
      <w:spacing w:after="0" w:line="240" w:lineRule="auto"/>
      <w:ind w:left="52"/>
      <w:jc w:val="left"/>
    </w:pPr>
    <w:rPr>
      <w:rFonts w:ascii="Calibri" w:hAnsi="Calibri" w:cs="Calibri"/>
      <w:sz w:val="22"/>
    </w:rPr>
  </w:style>
  <w:style w:type="character" w:styleId="Strong">
    <w:name w:val="Strong"/>
    <w:basedOn w:val="DefaultParagraphFont"/>
    <w:uiPriority w:val="22"/>
    <w:qFormat/>
    <w:rsid w:val="00C30D06"/>
    <w:rPr>
      <w:b/>
      <w:bCs/>
    </w:rPr>
  </w:style>
  <w:style w:type="paragraph" w:styleId="Header">
    <w:name w:val="header"/>
    <w:basedOn w:val="Normal"/>
    <w:link w:val="HeaderChar"/>
    <w:uiPriority w:val="99"/>
    <w:unhideWhenUsed/>
    <w:rsid w:val="00DA3878"/>
    <w:pPr>
      <w:widowControl w:val="0"/>
      <w:tabs>
        <w:tab w:val="center" w:pos="4513"/>
        <w:tab w:val="right" w:pos="9026"/>
      </w:tabs>
      <w:spacing w:after="0" w:line="240" w:lineRule="auto"/>
      <w:jc w:val="left"/>
    </w:pPr>
    <w:rPr>
      <w:rFonts w:cs="Calibri"/>
      <w:sz w:val="18"/>
    </w:rPr>
  </w:style>
  <w:style w:type="character" w:customStyle="1" w:styleId="HeaderChar">
    <w:name w:val="Header Char"/>
    <w:basedOn w:val="DefaultParagraphFont"/>
    <w:link w:val="Header"/>
    <w:uiPriority w:val="99"/>
    <w:rsid w:val="00DA3878"/>
    <w:rPr>
      <w:rFonts w:ascii="Times New Roman" w:eastAsia="Calibri" w:hAnsi="Times New Roman" w:cs="Calibri"/>
      <w:sz w:val="18"/>
    </w:rPr>
  </w:style>
  <w:style w:type="paragraph" w:styleId="Footer">
    <w:name w:val="footer"/>
    <w:basedOn w:val="Normal"/>
    <w:link w:val="FooterChar"/>
    <w:uiPriority w:val="99"/>
    <w:unhideWhenUsed/>
    <w:rsid w:val="00583FD7"/>
    <w:pPr>
      <w:widowControl w:val="0"/>
      <w:tabs>
        <w:tab w:val="center" w:pos="4513"/>
        <w:tab w:val="right" w:pos="9026"/>
      </w:tabs>
      <w:spacing w:after="0" w:line="240" w:lineRule="auto"/>
      <w:jc w:val="left"/>
    </w:pPr>
    <w:rPr>
      <w:rFonts w:cs="Calibri"/>
      <w:sz w:val="20"/>
    </w:rPr>
  </w:style>
  <w:style w:type="character" w:customStyle="1" w:styleId="FooterChar">
    <w:name w:val="Footer Char"/>
    <w:basedOn w:val="DefaultParagraphFont"/>
    <w:link w:val="Footer"/>
    <w:uiPriority w:val="99"/>
    <w:rsid w:val="00583FD7"/>
    <w:rPr>
      <w:rFonts w:ascii="Times New Roman" w:eastAsia="Calibri" w:hAnsi="Times New Roman" w:cs="Calibri"/>
      <w:sz w:val="20"/>
    </w:rPr>
  </w:style>
  <w:style w:type="paragraph" w:styleId="FootnoteText">
    <w:name w:val="footnote text"/>
    <w:basedOn w:val="Normal"/>
    <w:link w:val="FootnoteTextChar"/>
    <w:uiPriority w:val="99"/>
    <w:unhideWhenUsed/>
    <w:rsid w:val="00C629F7"/>
    <w:pPr>
      <w:widowControl w:val="0"/>
      <w:spacing w:after="0" w:line="240" w:lineRule="auto"/>
      <w:jc w:val="left"/>
    </w:pPr>
    <w:rPr>
      <w:rFonts w:cs="Calibri"/>
      <w:sz w:val="20"/>
      <w:szCs w:val="20"/>
    </w:rPr>
  </w:style>
  <w:style w:type="character" w:customStyle="1" w:styleId="FootnoteTextChar">
    <w:name w:val="Footnote Text Char"/>
    <w:basedOn w:val="DefaultParagraphFont"/>
    <w:link w:val="FootnoteText"/>
    <w:uiPriority w:val="99"/>
    <w:rsid w:val="00C629F7"/>
    <w:rPr>
      <w:rFonts w:ascii="Times New Roman" w:eastAsia="Calibri" w:hAnsi="Times New Roman" w:cs="Calibri"/>
      <w:sz w:val="20"/>
      <w:szCs w:val="20"/>
    </w:rPr>
  </w:style>
  <w:style w:type="character" w:styleId="FootnoteReference">
    <w:name w:val="footnote reference"/>
    <w:basedOn w:val="DefaultParagraphFont"/>
    <w:uiPriority w:val="99"/>
    <w:unhideWhenUsed/>
    <w:rsid w:val="002B761C"/>
    <w:rPr>
      <w:rFonts w:ascii="Times New Roman" w:hAnsi="Times New Roman"/>
      <w:sz w:val="24"/>
      <w:vertAlign w:val="superscript"/>
    </w:rPr>
  </w:style>
  <w:style w:type="paragraph" w:styleId="Bibliography">
    <w:name w:val="Bibliography"/>
    <w:basedOn w:val="Normal"/>
    <w:next w:val="Normal"/>
    <w:uiPriority w:val="37"/>
    <w:unhideWhenUsed/>
    <w:rsid w:val="00C30D06"/>
    <w:pPr>
      <w:spacing w:after="0"/>
    </w:pPr>
    <w:rPr>
      <w:rFonts w:eastAsia="Times New Roman"/>
      <w:szCs w:val="24"/>
    </w:rPr>
  </w:style>
  <w:style w:type="paragraph" w:customStyle="1" w:styleId="Default">
    <w:name w:val="Default"/>
    <w:link w:val="DefaultChar"/>
    <w:rsid w:val="00C30D06"/>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apple-converted-space">
    <w:name w:val="apple-converted-space"/>
    <w:rsid w:val="00C30D06"/>
  </w:style>
  <w:style w:type="paragraph" w:styleId="NormalWeb">
    <w:name w:val="Normal (Web)"/>
    <w:basedOn w:val="Normal"/>
    <w:uiPriority w:val="99"/>
    <w:unhideWhenUsed/>
    <w:rsid w:val="00C30D06"/>
    <w:pPr>
      <w:spacing w:before="100" w:beforeAutospacing="1" w:after="100" w:afterAutospacing="1" w:line="240" w:lineRule="auto"/>
    </w:pPr>
    <w:rPr>
      <w:rFonts w:eastAsia="Times New Roman"/>
      <w:szCs w:val="24"/>
    </w:rPr>
  </w:style>
  <w:style w:type="character" w:styleId="Hyperlink">
    <w:name w:val="Hyperlink"/>
    <w:uiPriority w:val="99"/>
    <w:unhideWhenUsed/>
    <w:qFormat/>
    <w:rsid w:val="00C30D06"/>
    <w:rPr>
      <w:color w:val="0000FF"/>
      <w:u w:val="single"/>
    </w:rPr>
  </w:style>
  <w:style w:type="paragraph" w:styleId="Title">
    <w:name w:val="Title"/>
    <w:basedOn w:val="Normal"/>
    <w:next w:val="Normal"/>
    <w:link w:val="TitleChar"/>
    <w:uiPriority w:val="10"/>
    <w:qFormat/>
    <w:rsid w:val="00C30D06"/>
    <w:pPr>
      <w:spacing w:before="240" w:after="60" w:line="240" w:lineRule="auto"/>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uiPriority w:val="10"/>
    <w:rsid w:val="00C30D06"/>
    <w:rPr>
      <w:rFonts w:ascii="Cambria" w:eastAsia="Times New Roman" w:hAnsi="Cambria" w:cs="Times New Roman"/>
      <w:b/>
      <w:bCs/>
      <w:kern w:val="28"/>
      <w:sz w:val="32"/>
      <w:szCs w:val="32"/>
    </w:rPr>
  </w:style>
  <w:style w:type="numbering" w:customStyle="1" w:styleId="NoList1">
    <w:name w:val="No List1"/>
    <w:next w:val="NoList"/>
    <w:uiPriority w:val="99"/>
    <w:semiHidden/>
    <w:unhideWhenUsed/>
    <w:rsid w:val="00C30D06"/>
  </w:style>
  <w:style w:type="character" w:styleId="CommentReference">
    <w:name w:val="annotation reference"/>
    <w:uiPriority w:val="99"/>
    <w:unhideWhenUsed/>
    <w:rsid w:val="00C30D06"/>
    <w:rPr>
      <w:sz w:val="16"/>
      <w:szCs w:val="16"/>
    </w:rPr>
  </w:style>
  <w:style w:type="paragraph" w:styleId="CommentText">
    <w:name w:val="annotation text"/>
    <w:basedOn w:val="Normal"/>
    <w:link w:val="CommentTextChar"/>
    <w:uiPriority w:val="99"/>
    <w:unhideWhenUsed/>
    <w:rsid w:val="00C30D06"/>
    <w:pPr>
      <w:spacing w:after="0"/>
    </w:pPr>
    <w:rPr>
      <w:rFonts w:eastAsia="Times New Roman"/>
      <w:sz w:val="20"/>
      <w:szCs w:val="20"/>
    </w:rPr>
  </w:style>
  <w:style w:type="character" w:customStyle="1" w:styleId="CommentTextChar">
    <w:name w:val="Comment Text Char"/>
    <w:basedOn w:val="DefaultParagraphFont"/>
    <w:link w:val="CommentText"/>
    <w:uiPriority w:val="99"/>
    <w:rsid w:val="00C30D06"/>
    <w:rPr>
      <w:rFonts w:ascii="Times New Roman" w:eastAsia="Times New Roman" w:hAnsi="Times New Roman" w:cs="Times New Roman"/>
      <w:sz w:val="20"/>
      <w:szCs w:val="20"/>
    </w:rPr>
  </w:style>
  <w:style w:type="character" w:customStyle="1" w:styleId="a">
    <w:name w:val="_"/>
    <w:basedOn w:val="DefaultParagraphFont"/>
    <w:rsid w:val="00C30D06"/>
  </w:style>
  <w:style w:type="character" w:customStyle="1" w:styleId="hvr">
    <w:name w:val="hvr"/>
    <w:rsid w:val="00C30D06"/>
  </w:style>
  <w:style w:type="character" w:customStyle="1" w:styleId="st">
    <w:name w:val="st"/>
    <w:rsid w:val="00C30D06"/>
  </w:style>
  <w:style w:type="character" w:styleId="Emphasis">
    <w:name w:val="Emphasis"/>
    <w:uiPriority w:val="20"/>
    <w:qFormat/>
    <w:rsid w:val="00C30D06"/>
    <w:rPr>
      <w:i/>
      <w:iCs/>
    </w:rPr>
  </w:style>
  <w:style w:type="character" w:customStyle="1" w:styleId="reference-text">
    <w:name w:val="reference-text"/>
    <w:rsid w:val="00C30D06"/>
  </w:style>
  <w:style w:type="character" w:styleId="HTMLCite">
    <w:name w:val="HTML Cite"/>
    <w:uiPriority w:val="99"/>
    <w:unhideWhenUsed/>
    <w:rsid w:val="00C30D06"/>
    <w:rPr>
      <w:i/>
      <w:iCs/>
    </w:rPr>
  </w:style>
  <w:style w:type="paragraph" w:styleId="Subtitle">
    <w:name w:val="Subtitle"/>
    <w:basedOn w:val="Normal"/>
    <w:next w:val="Normal"/>
    <w:link w:val="SubtitleChar"/>
    <w:uiPriority w:val="11"/>
    <w:qFormat/>
    <w:rsid w:val="00C30D06"/>
    <w:pPr>
      <w:spacing w:after="60" w:line="276" w:lineRule="auto"/>
      <w:jc w:val="center"/>
      <w:outlineLvl w:val="1"/>
    </w:pPr>
    <w:rPr>
      <w:rFonts w:ascii="Cambria" w:eastAsia="Times New Roman" w:hAnsi="Cambria"/>
      <w:szCs w:val="24"/>
      <w:lang w:val="x-none" w:eastAsia="x-none"/>
    </w:rPr>
  </w:style>
  <w:style w:type="character" w:customStyle="1" w:styleId="SubtitleChar">
    <w:name w:val="Subtitle Char"/>
    <w:basedOn w:val="DefaultParagraphFont"/>
    <w:link w:val="Subtitle"/>
    <w:uiPriority w:val="11"/>
    <w:rsid w:val="00C30D06"/>
    <w:rPr>
      <w:rFonts w:ascii="Cambria" w:eastAsia="Times New Roman" w:hAnsi="Cambria" w:cs="Times New Roman"/>
      <w:sz w:val="24"/>
      <w:szCs w:val="24"/>
      <w:lang w:val="x-none" w:eastAsia="x-none"/>
    </w:rPr>
  </w:style>
  <w:style w:type="character" w:customStyle="1" w:styleId="CaptionChar">
    <w:name w:val="Caption Char"/>
    <w:link w:val="Caption"/>
    <w:uiPriority w:val="35"/>
    <w:rsid w:val="00C30D06"/>
    <w:rPr>
      <w:rFonts w:ascii="Times New Roman" w:eastAsia="Calibri" w:hAnsi="Times New Roman" w:cs="Times New Roman"/>
      <w:b/>
      <w:bCs/>
      <w:sz w:val="20"/>
      <w:szCs w:val="20"/>
    </w:rPr>
  </w:style>
  <w:style w:type="character" w:customStyle="1" w:styleId="SubtleEmphasis1">
    <w:name w:val="Subtle Emphasis1"/>
    <w:basedOn w:val="DefaultParagraphFont"/>
    <w:uiPriority w:val="19"/>
    <w:qFormat/>
    <w:rsid w:val="00C30D06"/>
    <w:rPr>
      <w:i/>
      <w:iCs/>
      <w:color w:val="404040"/>
    </w:rPr>
  </w:style>
  <w:style w:type="paragraph" w:customStyle="1" w:styleId="CommentSubject1">
    <w:name w:val="Comment Subject1"/>
    <w:basedOn w:val="CommentText"/>
    <w:next w:val="CommentText"/>
    <w:uiPriority w:val="99"/>
    <w:semiHidden/>
    <w:unhideWhenUsed/>
    <w:rsid w:val="00C30D06"/>
    <w:pPr>
      <w:spacing w:after="160" w:line="240" w:lineRule="auto"/>
      <w:jc w:val="left"/>
    </w:pPr>
    <w:rPr>
      <w:rFonts w:eastAsia="Calibri"/>
      <w:b/>
      <w:bCs/>
      <w:lang w:val="en-GB"/>
    </w:rPr>
  </w:style>
  <w:style w:type="character" w:customStyle="1" w:styleId="CommentSubjectChar">
    <w:name w:val="Comment Subject Char"/>
    <w:basedOn w:val="CommentTextChar"/>
    <w:link w:val="CommentSubject"/>
    <w:uiPriority w:val="99"/>
    <w:rsid w:val="00C30D06"/>
    <w:rPr>
      <w:rFonts w:ascii="Times New Roman" w:eastAsia="Times New Roman" w:hAnsi="Times New Roman" w:cs="Times New Roman"/>
      <w:b/>
      <w:bCs/>
      <w:sz w:val="20"/>
      <w:szCs w:val="20"/>
      <w:lang w:val="en-GB"/>
    </w:rPr>
  </w:style>
  <w:style w:type="character" w:customStyle="1" w:styleId="style2">
    <w:name w:val="style2"/>
    <w:basedOn w:val="DefaultParagraphFont"/>
    <w:rsid w:val="00C30D06"/>
  </w:style>
  <w:style w:type="paragraph" w:customStyle="1" w:styleId="ThesisChapter">
    <w:name w:val="Thesis Chapter"/>
    <w:basedOn w:val="Normal"/>
    <w:next w:val="Normal"/>
    <w:rsid w:val="00C30D06"/>
    <w:pPr>
      <w:keepNext/>
      <w:pageBreakBefore/>
      <w:numPr>
        <w:numId w:val="1"/>
      </w:numPr>
      <w:spacing w:after="240"/>
      <w:jc w:val="center"/>
      <w:outlineLvl w:val="0"/>
    </w:pPr>
    <w:rPr>
      <w:rFonts w:ascii="Arial" w:eastAsia="Times New Roman" w:hAnsi="Arial"/>
      <w:b/>
      <w:sz w:val="32"/>
    </w:rPr>
  </w:style>
  <w:style w:type="paragraph" w:customStyle="1" w:styleId="Thesisheader2">
    <w:name w:val="Thesis header 2"/>
    <w:basedOn w:val="Normal"/>
    <w:next w:val="Normal"/>
    <w:rsid w:val="00C30D06"/>
    <w:pPr>
      <w:keepNext/>
      <w:numPr>
        <w:ilvl w:val="1"/>
        <w:numId w:val="1"/>
      </w:numPr>
      <w:spacing w:after="120"/>
      <w:outlineLvl w:val="1"/>
    </w:pPr>
    <w:rPr>
      <w:rFonts w:ascii="Arial" w:eastAsia="Times New Roman" w:hAnsi="Arial"/>
      <w:b/>
      <w:sz w:val="28"/>
      <w:szCs w:val="28"/>
    </w:rPr>
  </w:style>
  <w:style w:type="paragraph" w:customStyle="1" w:styleId="Thesisheader3">
    <w:name w:val="Thesis header 3"/>
    <w:basedOn w:val="Normal"/>
    <w:next w:val="Normal"/>
    <w:rsid w:val="00C30D06"/>
    <w:pPr>
      <w:keepNext/>
      <w:numPr>
        <w:ilvl w:val="2"/>
        <w:numId w:val="1"/>
      </w:numPr>
      <w:spacing w:after="120"/>
      <w:outlineLvl w:val="2"/>
    </w:pPr>
    <w:rPr>
      <w:rFonts w:ascii="Arial" w:eastAsia="Times New Roman" w:hAnsi="Arial"/>
      <w:b/>
    </w:rPr>
  </w:style>
  <w:style w:type="paragraph" w:customStyle="1" w:styleId="Thesisheader4">
    <w:name w:val="Thesis header 4"/>
    <w:basedOn w:val="Normal"/>
    <w:next w:val="Normal"/>
    <w:rsid w:val="00C30D06"/>
    <w:pPr>
      <w:numPr>
        <w:ilvl w:val="3"/>
        <w:numId w:val="1"/>
      </w:numPr>
      <w:spacing w:after="120"/>
      <w:outlineLvl w:val="3"/>
    </w:pPr>
    <w:rPr>
      <w:rFonts w:ascii="Arial" w:eastAsia="Times New Roman" w:hAnsi="Arial"/>
      <w:b/>
    </w:rPr>
  </w:style>
  <w:style w:type="character" w:customStyle="1" w:styleId="tgc">
    <w:name w:val="_tgc"/>
    <w:basedOn w:val="DefaultParagraphFont"/>
    <w:rsid w:val="00C30D06"/>
  </w:style>
  <w:style w:type="numbering" w:customStyle="1" w:styleId="NoList11">
    <w:name w:val="No List11"/>
    <w:next w:val="NoList"/>
    <w:uiPriority w:val="99"/>
    <w:semiHidden/>
    <w:unhideWhenUsed/>
    <w:rsid w:val="00C30D06"/>
  </w:style>
  <w:style w:type="character" w:customStyle="1" w:styleId="normaltextrun">
    <w:name w:val="normaltextrun"/>
    <w:basedOn w:val="DefaultParagraphFont"/>
    <w:rsid w:val="00C30D06"/>
  </w:style>
  <w:style w:type="character" w:customStyle="1" w:styleId="eop">
    <w:name w:val="eop"/>
    <w:basedOn w:val="DefaultParagraphFont"/>
    <w:rsid w:val="00C30D06"/>
  </w:style>
  <w:style w:type="paragraph" w:customStyle="1" w:styleId="DocumentMap1">
    <w:name w:val="Document Map1"/>
    <w:basedOn w:val="Normal"/>
    <w:next w:val="DocumentMap"/>
    <w:link w:val="DocumentMapChar"/>
    <w:uiPriority w:val="99"/>
    <w:semiHidden/>
    <w:unhideWhenUsed/>
    <w:rsid w:val="00C30D06"/>
    <w:pPr>
      <w:spacing w:after="0" w:line="240" w:lineRule="auto"/>
    </w:pPr>
    <w:rPr>
      <w:rFonts w:ascii="Tahoma" w:eastAsiaTheme="minorHAnsi" w:hAnsi="Tahoma" w:cs="Tahoma"/>
      <w:sz w:val="16"/>
      <w:szCs w:val="16"/>
      <w:lang w:val="en-GB"/>
    </w:rPr>
  </w:style>
  <w:style w:type="character" w:customStyle="1" w:styleId="DocumentMapChar">
    <w:name w:val="Document Map Char"/>
    <w:basedOn w:val="DefaultParagraphFont"/>
    <w:link w:val="DocumentMap1"/>
    <w:uiPriority w:val="99"/>
    <w:semiHidden/>
    <w:rsid w:val="00C30D06"/>
    <w:rPr>
      <w:rFonts w:ascii="Tahoma" w:hAnsi="Tahoma" w:cs="Tahoma"/>
      <w:sz w:val="16"/>
      <w:szCs w:val="16"/>
      <w:lang w:val="en-GB"/>
    </w:rPr>
  </w:style>
  <w:style w:type="paragraph" w:customStyle="1" w:styleId="TOC11">
    <w:name w:val="TOC 11"/>
    <w:basedOn w:val="Normal"/>
    <w:next w:val="Normal"/>
    <w:autoRedefine/>
    <w:uiPriority w:val="39"/>
    <w:unhideWhenUsed/>
    <w:rsid w:val="00C30D06"/>
    <w:pPr>
      <w:spacing w:after="100"/>
    </w:pPr>
    <w:rPr>
      <w:lang w:val="en-GB"/>
    </w:rPr>
  </w:style>
  <w:style w:type="paragraph" w:customStyle="1" w:styleId="TOC21">
    <w:name w:val="TOC 21"/>
    <w:basedOn w:val="Normal"/>
    <w:next w:val="Normal"/>
    <w:autoRedefine/>
    <w:uiPriority w:val="39"/>
    <w:unhideWhenUsed/>
    <w:rsid w:val="00C30D06"/>
    <w:pPr>
      <w:spacing w:after="100"/>
      <w:ind w:left="240"/>
    </w:pPr>
    <w:rPr>
      <w:lang w:val="en-GB"/>
    </w:rPr>
  </w:style>
  <w:style w:type="paragraph" w:customStyle="1" w:styleId="TOC31">
    <w:name w:val="TOC 31"/>
    <w:basedOn w:val="Normal"/>
    <w:next w:val="Normal"/>
    <w:autoRedefine/>
    <w:uiPriority w:val="39"/>
    <w:unhideWhenUsed/>
    <w:rsid w:val="00C30D06"/>
    <w:pPr>
      <w:spacing w:after="100"/>
      <w:ind w:left="480"/>
    </w:pPr>
    <w:rPr>
      <w:lang w:val="en-GB"/>
    </w:rPr>
  </w:style>
  <w:style w:type="paragraph" w:customStyle="1" w:styleId="TableofFigures1">
    <w:name w:val="Table of Figures1"/>
    <w:basedOn w:val="Normal"/>
    <w:next w:val="Normal"/>
    <w:uiPriority w:val="99"/>
    <w:unhideWhenUsed/>
    <w:rsid w:val="00C30D06"/>
    <w:pPr>
      <w:spacing w:after="0" w:line="259" w:lineRule="auto"/>
      <w:jc w:val="left"/>
    </w:pPr>
    <w:rPr>
      <w:lang w:val="en-GB"/>
    </w:rPr>
  </w:style>
  <w:style w:type="paragraph" w:customStyle="1" w:styleId="ThesisTitle">
    <w:name w:val="Thesis Title"/>
    <w:basedOn w:val="Normal"/>
    <w:rsid w:val="00C30D06"/>
    <w:pPr>
      <w:spacing w:after="120"/>
      <w:jc w:val="center"/>
    </w:pPr>
    <w:rPr>
      <w:rFonts w:eastAsia="Times New Roman"/>
      <w:b/>
      <w:caps/>
      <w:sz w:val="32"/>
      <w:szCs w:val="32"/>
    </w:rPr>
  </w:style>
  <w:style w:type="paragraph" w:customStyle="1" w:styleId="ThesisTitlePage">
    <w:name w:val="Thesis Title Page"/>
    <w:basedOn w:val="Normal"/>
    <w:rsid w:val="00C30D06"/>
    <w:pPr>
      <w:spacing w:after="0" w:line="240" w:lineRule="auto"/>
      <w:jc w:val="center"/>
    </w:pPr>
    <w:rPr>
      <w:rFonts w:eastAsia="Times New Roman"/>
      <w:sz w:val="28"/>
      <w:szCs w:val="28"/>
    </w:rPr>
  </w:style>
  <w:style w:type="character" w:customStyle="1" w:styleId="content8">
    <w:name w:val="content8"/>
    <w:rsid w:val="00C30D06"/>
    <w:rPr>
      <w:rFonts w:ascii="Arial" w:hAnsi="Arial" w:cs="Arial" w:hint="default"/>
      <w:b w:val="0"/>
      <w:bCs w:val="0"/>
      <w:color w:val="68688B"/>
      <w:sz w:val="18"/>
      <w:szCs w:val="18"/>
    </w:rPr>
  </w:style>
  <w:style w:type="paragraph" w:styleId="BlockText">
    <w:name w:val="Block Text"/>
    <w:basedOn w:val="Normal"/>
    <w:rsid w:val="00C30D06"/>
    <w:pPr>
      <w:spacing w:after="0" w:line="240" w:lineRule="auto"/>
      <w:ind w:left="2160" w:right="46"/>
      <w:jc w:val="left"/>
    </w:pPr>
    <w:rPr>
      <w:rFonts w:ascii="Arial" w:eastAsia="Times New Roman" w:hAnsi="Arial" w:cs="Arial"/>
      <w:sz w:val="22"/>
      <w:lang w:val="en-GB"/>
    </w:rPr>
  </w:style>
  <w:style w:type="paragraph" w:styleId="BodyText2">
    <w:name w:val="Body Text 2"/>
    <w:basedOn w:val="Normal"/>
    <w:link w:val="BodyText2Char"/>
    <w:rsid w:val="00A6513D"/>
    <w:pPr>
      <w:spacing w:after="0" w:line="240" w:lineRule="auto"/>
      <w:jc w:val="left"/>
    </w:pPr>
    <w:rPr>
      <w:rFonts w:eastAsia="Times New Roman"/>
      <w:szCs w:val="20"/>
      <w:lang w:val="en-GB"/>
    </w:rPr>
  </w:style>
  <w:style w:type="character" w:customStyle="1" w:styleId="BodyText2Char">
    <w:name w:val="Body Text 2 Char"/>
    <w:basedOn w:val="DefaultParagraphFont"/>
    <w:link w:val="BodyText2"/>
    <w:rsid w:val="00A6513D"/>
    <w:rPr>
      <w:rFonts w:ascii="Times New Roman" w:eastAsia="Times New Roman" w:hAnsi="Times New Roman" w:cs="Times New Roman"/>
      <w:sz w:val="24"/>
      <w:szCs w:val="20"/>
      <w:lang w:val="en-GB"/>
    </w:rPr>
  </w:style>
  <w:style w:type="character" w:styleId="PageNumber">
    <w:name w:val="page number"/>
    <w:basedOn w:val="DefaultParagraphFont"/>
    <w:rsid w:val="00C30D06"/>
  </w:style>
  <w:style w:type="paragraph" w:styleId="BodyText3">
    <w:name w:val="Body Text 3"/>
    <w:basedOn w:val="Normal"/>
    <w:link w:val="BodyText3Char"/>
    <w:rsid w:val="00C629F7"/>
    <w:pPr>
      <w:spacing w:after="0"/>
    </w:pPr>
    <w:rPr>
      <w:rFonts w:eastAsia="Times New Roman" w:cs="Arial"/>
      <w:i/>
      <w:lang w:val="en-GB"/>
    </w:rPr>
  </w:style>
  <w:style w:type="character" w:customStyle="1" w:styleId="BodyText3Char">
    <w:name w:val="Body Text 3 Char"/>
    <w:basedOn w:val="DefaultParagraphFont"/>
    <w:link w:val="BodyText3"/>
    <w:rsid w:val="00C629F7"/>
    <w:rPr>
      <w:rFonts w:ascii="Times New Roman" w:eastAsia="Times New Roman" w:hAnsi="Times New Roman" w:cs="Arial"/>
      <w:i/>
      <w:sz w:val="24"/>
      <w:lang w:val="en-GB"/>
    </w:rPr>
  </w:style>
  <w:style w:type="character" w:styleId="FollowedHyperlink">
    <w:name w:val="FollowedHyperlink"/>
    <w:uiPriority w:val="99"/>
    <w:rsid w:val="00C30D06"/>
    <w:rPr>
      <w:color w:val="800080"/>
      <w:u w:val="single"/>
    </w:rPr>
  </w:style>
  <w:style w:type="table" w:customStyle="1" w:styleId="TableGrid1">
    <w:name w:val="Table Grid1"/>
    <w:basedOn w:val="TableNormal"/>
    <w:next w:val="TableGrid"/>
    <w:uiPriority w:val="39"/>
    <w:rsid w:val="00C30D06"/>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4">
    <w:name w:val="toc 4"/>
    <w:basedOn w:val="Normal"/>
    <w:next w:val="Normal"/>
    <w:autoRedefine/>
    <w:uiPriority w:val="39"/>
    <w:unhideWhenUsed/>
    <w:rsid w:val="00C30D06"/>
    <w:pPr>
      <w:spacing w:after="0" w:line="276" w:lineRule="auto"/>
      <w:ind w:left="660"/>
      <w:jc w:val="left"/>
    </w:pPr>
    <w:rPr>
      <w:rFonts w:ascii="Calibri" w:hAnsi="Calibri" w:cs="Calibri"/>
      <w:sz w:val="20"/>
      <w:szCs w:val="20"/>
    </w:rPr>
  </w:style>
  <w:style w:type="paragraph" w:styleId="TOC5">
    <w:name w:val="toc 5"/>
    <w:basedOn w:val="Normal"/>
    <w:next w:val="Normal"/>
    <w:autoRedefine/>
    <w:uiPriority w:val="39"/>
    <w:unhideWhenUsed/>
    <w:rsid w:val="00C30D06"/>
    <w:pPr>
      <w:spacing w:after="0" w:line="276" w:lineRule="auto"/>
      <w:ind w:left="880"/>
      <w:jc w:val="left"/>
    </w:pPr>
    <w:rPr>
      <w:rFonts w:ascii="Calibri" w:hAnsi="Calibri" w:cs="Calibri"/>
      <w:sz w:val="20"/>
      <w:szCs w:val="20"/>
    </w:rPr>
  </w:style>
  <w:style w:type="paragraph" w:styleId="TOC6">
    <w:name w:val="toc 6"/>
    <w:basedOn w:val="Normal"/>
    <w:next w:val="Normal"/>
    <w:autoRedefine/>
    <w:uiPriority w:val="39"/>
    <w:unhideWhenUsed/>
    <w:rsid w:val="00C30D06"/>
    <w:pPr>
      <w:spacing w:after="0" w:line="276" w:lineRule="auto"/>
      <w:ind w:left="1100"/>
      <w:jc w:val="left"/>
    </w:pPr>
    <w:rPr>
      <w:rFonts w:ascii="Calibri" w:hAnsi="Calibri" w:cs="Calibri"/>
      <w:sz w:val="20"/>
      <w:szCs w:val="20"/>
    </w:rPr>
  </w:style>
  <w:style w:type="paragraph" w:styleId="TOC7">
    <w:name w:val="toc 7"/>
    <w:basedOn w:val="Normal"/>
    <w:next w:val="Normal"/>
    <w:autoRedefine/>
    <w:uiPriority w:val="39"/>
    <w:unhideWhenUsed/>
    <w:rsid w:val="00C30D06"/>
    <w:pPr>
      <w:spacing w:after="0" w:line="276" w:lineRule="auto"/>
      <w:ind w:left="1320"/>
      <w:jc w:val="left"/>
    </w:pPr>
    <w:rPr>
      <w:rFonts w:ascii="Calibri" w:hAnsi="Calibri" w:cs="Calibri"/>
      <w:sz w:val="20"/>
      <w:szCs w:val="20"/>
    </w:rPr>
  </w:style>
  <w:style w:type="paragraph" w:styleId="TOC8">
    <w:name w:val="toc 8"/>
    <w:basedOn w:val="Normal"/>
    <w:next w:val="Normal"/>
    <w:autoRedefine/>
    <w:uiPriority w:val="39"/>
    <w:unhideWhenUsed/>
    <w:rsid w:val="00C30D06"/>
    <w:pPr>
      <w:spacing w:after="0" w:line="276" w:lineRule="auto"/>
      <w:ind w:left="1540"/>
      <w:jc w:val="left"/>
    </w:pPr>
    <w:rPr>
      <w:rFonts w:ascii="Calibri" w:hAnsi="Calibri" w:cs="Calibri"/>
      <w:sz w:val="20"/>
      <w:szCs w:val="20"/>
    </w:rPr>
  </w:style>
  <w:style w:type="paragraph" w:styleId="TOC9">
    <w:name w:val="toc 9"/>
    <w:basedOn w:val="Normal"/>
    <w:next w:val="Normal"/>
    <w:autoRedefine/>
    <w:uiPriority w:val="39"/>
    <w:unhideWhenUsed/>
    <w:rsid w:val="00C30D06"/>
    <w:pPr>
      <w:spacing w:after="0" w:line="276" w:lineRule="auto"/>
      <w:ind w:left="1760"/>
      <w:jc w:val="left"/>
    </w:pPr>
    <w:rPr>
      <w:rFonts w:ascii="Calibri" w:hAnsi="Calibri" w:cs="Calibri"/>
      <w:sz w:val="20"/>
      <w:szCs w:val="20"/>
    </w:rPr>
  </w:style>
  <w:style w:type="paragraph" w:customStyle="1" w:styleId="yiv4227900572msolistparagraph">
    <w:name w:val="yiv4227900572msolistparagraph"/>
    <w:basedOn w:val="Normal"/>
    <w:rsid w:val="00C30D06"/>
    <w:pPr>
      <w:spacing w:before="100" w:beforeAutospacing="1" w:after="100" w:afterAutospacing="1" w:line="240" w:lineRule="auto"/>
      <w:jc w:val="left"/>
    </w:pPr>
    <w:rPr>
      <w:rFonts w:eastAsia="Times New Roman"/>
      <w:szCs w:val="24"/>
    </w:rPr>
  </w:style>
  <w:style w:type="numbering" w:customStyle="1" w:styleId="NoList2">
    <w:name w:val="No List2"/>
    <w:next w:val="NoList"/>
    <w:uiPriority w:val="99"/>
    <w:semiHidden/>
    <w:unhideWhenUsed/>
    <w:rsid w:val="00C30D06"/>
  </w:style>
  <w:style w:type="character" w:customStyle="1" w:styleId="BalloonTextChar1">
    <w:name w:val="Balloon Text Char1"/>
    <w:basedOn w:val="DefaultParagraphFont"/>
    <w:uiPriority w:val="99"/>
    <w:semiHidden/>
    <w:rsid w:val="00C30D06"/>
    <w:rPr>
      <w:rFonts w:ascii="Segoe UI" w:eastAsia="Times New Roman" w:hAnsi="Segoe UI" w:cs="Segoe UI"/>
      <w:sz w:val="18"/>
      <w:szCs w:val="18"/>
    </w:rPr>
  </w:style>
  <w:style w:type="character" w:customStyle="1" w:styleId="EndnoteTextChar">
    <w:name w:val="Endnote Text Char"/>
    <w:basedOn w:val="DefaultParagraphFont"/>
    <w:link w:val="EndnoteText"/>
    <w:semiHidden/>
    <w:rsid w:val="00C30D06"/>
    <w:rPr>
      <w:rFonts w:eastAsia="Times New Roman"/>
      <w:sz w:val="20"/>
      <w:szCs w:val="20"/>
    </w:rPr>
  </w:style>
  <w:style w:type="paragraph" w:customStyle="1" w:styleId="EndnoteText1">
    <w:name w:val="Endnote Text1"/>
    <w:basedOn w:val="Normal"/>
    <w:next w:val="EndnoteText"/>
    <w:uiPriority w:val="99"/>
    <w:semiHidden/>
    <w:unhideWhenUsed/>
    <w:rsid w:val="00C30D06"/>
    <w:pPr>
      <w:spacing w:after="0" w:line="240" w:lineRule="auto"/>
      <w:jc w:val="left"/>
    </w:pPr>
    <w:rPr>
      <w:rFonts w:ascii="Calibri" w:eastAsia="Times New Roman" w:hAnsi="Calibri"/>
      <w:sz w:val="20"/>
      <w:szCs w:val="20"/>
    </w:rPr>
  </w:style>
  <w:style w:type="character" w:customStyle="1" w:styleId="EndnoteTextChar1">
    <w:name w:val="Endnote Text Char1"/>
    <w:basedOn w:val="DefaultParagraphFont"/>
    <w:uiPriority w:val="99"/>
    <w:semiHidden/>
    <w:rsid w:val="00C30D06"/>
    <w:rPr>
      <w:rFonts w:ascii="Times New Roman" w:eastAsia="Times New Roman" w:hAnsi="Times New Roman" w:cs="Times New Roman"/>
      <w:sz w:val="20"/>
      <w:szCs w:val="20"/>
    </w:rPr>
  </w:style>
  <w:style w:type="paragraph" w:customStyle="1" w:styleId="Style">
    <w:name w:val="Style"/>
    <w:rsid w:val="00C30D06"/>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C30D06"/>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old">
    <w:name w:val="bold"/>
    <w:basedOn w:val="DefaultParagraphFont"/>
    <w:rsid w:val="00C30D06"/>
  </w:style>
  <w:style w:type="character" w:customStyle="1" w:styleId="contribdegrees">
    <w:name w:val="contribdegrees"/>
    <w:basedOn w:val="DefaultParagraphFont"/>
    <w:rsid w:val="00C30D06"/>
  </w:style>
  <w:style w:type="character" w:customStyle="1" w:styleId="addmd">
    <w:name w:val="addmd"/>
    <w:basedOn w:val="DefaultParagraphFont"/>
    <w:rsid w:val="00C30D06"/>
  </w:style>
  <w:style w:type="character" w:customStyle="1" w:styleId="title-text">
    <w:name w:val="title-text"/>
    <w:rsid w:val="00C30D06"/>
  </w:style>
  <w:style w:type="numbering" w:customStyle="1" w:styleId="NoList3">
    <w:name w:val="No List3"/>
    <w:next w:val="NoList"/>
    <w:uiPriority w:val="99"/>
    <w:semiHidden/>
    <w:unhideWhenUsed/>
    <w:rsid w:val="00C30D06"/>
  </w:style>
  <w:style w:type="character" w:styleId="SubtleEmphasis">
    <w:name w:val="Subtle Emphasis"/>
    <w:basedOn w:val="DefaultParagraphFont"/>
    <w:uiPriority w:val="19"/>
    <w:qFormat/>
    <w:rsid w:val="00C30D06"/>
    <w:rPr>
      <w:i/>
      <w:iCs/>
      <w:color w:val="808080" w:themeColor="text1" w:themeTint="7F"/>
    </w:rPr>
  </w:style>
  <w:style w:type="paragraph" w:styleId="CommentSubject">
    <w:name w:val="annotation subject"/>
    <w:basedOn w:val="CommentText"/>
    <w:next w:val="CommentText"/>
    <w:link w:val="CommentSubjectChar"/>
    <w:uiPriority w:val="99"/>
    <w:unhideWhenUsed/>
    <w:rsid w:val="00C30D06"/>
    <w:pPr>
      <w:widowControl w:val="0"/>
      <w:spacing w:line="240" w:lineRule="auto"/>
      <w:jc w:val="left"/>
    </w:pPr>
    <w:rPr>
      <w:b/>
      <w:bCs/>
      <w:lang w:val="en-GB"/>
    </w:rPr>
  </w:style>
  <w:style w:type="character" w:customStyle="1" w:styleId="CommentSubjectChar1">
    <w:name w:val="Comment Subject Char1"/>
    <w:basedOn w:val="CommentTextChar"/>
    <w:uiPriority w:val="99"/>
    <w:semiHidden/>
    <w:rsid w:val="00C30D06"/>
    <w:rPr>
      <w:rFonts w:ascii="Times New Roman" w:eastAsia="Times New Roman" w:hAnsi="Times New Roman" w:cs="Times New Roman"/>
      <w:b/>
      <w:bCs/>
      <w:sz w:val="20"/>
      <w:szCs w:val="20"/>
    </w:rPr>
  </w:style>
  <w:style w:type="paragraph" w:styleId="DocumentMap">
    <w:name w:val="Document Map"/>
    <w:basedOn w:val="Normal"/>
    <w:link w:val="DocumentMapChar1"/>
    <w:uiPriority w:val="99"/>
    <w:semiHidden/>
    <w:unhideWhenUsed/>
    <w:rsid w:val="00C30D06"/>
    <w:pPr>
      <w:widowControl w:val="0"/>
      <w:spacing w:after="0" w:line="240" w:lineRule="auto"/>
      <w:jc w:val="left"/>
    </w:pPr>
    <w:rPr>
      <w:rFonts w:ascii="Tahoma" w:hAnsi="Tahoma" w:cs="Tahoma"/>
      <w:sz w:val="16"/>
      <w:szCs w:val="16"/>
    </w:rPr>
  </w:style>
  <w:style w:type="character" w:customStyle="1" w:styleId="DocumentMapChar1">
    <w:name w:val="Document Map Char1"/>
    <w:basedOn w:val="DefaultParagraphFont"/>
    <w:link w:val="DocumentMap"/>
    <w:uiPriority w:val="99"/>
    <w:semiHidden/>
    <w:rsid w:val="00C30D06"/>
    <w:rPr>
      <w:rFonts w:ascii="Tahoma" w:eastAsia="Calibri" w:hAnsi="Tahoma" w:cs="Tahoma"/>
      <w:sz w:val="16"/>
      <w:szCs w:val="16"/>
    </w:rPr>
  </w:style>
  <w:style w:type="paragraph" w:styleId="EndnoteText">
    <w:name w:val="endnote text"/>
    <w:basedOn w:val="Normal"/>
    <w:link w:val="EndnoteTextChar"/>
    <w:semiHidden/>
    <w:unhideWhenUsed/>
    <w:rsid w:val="00C30D06"/>
    <w:pPr>
      <w:widowControl w:val="0"/>
      <w:spacing w:after="0" w:line="240" w:lineRule="auto"/>
      <w:jc w:val="left"/>
    </w:pPr>
    <w:rPr>
      <w:rFonts w:asciiTheme="minorHAnsi" w:eastAsia="Times New Roman" w:hAnsiTheme="minorHAnsi" w:cstheme="minorBidi"/>
      <w:sz w:val="20"/>
      <w:szCs w:val="20"/>
    </w:rPr>
  </w:style>
  <w:style w:type="character" w:customStyle="1" w:styleId="EndnoteTextChar2">
    <w:name w:val="Endnote Text Char2"/>
    <w:basedOn w:val="DefaultParagraphFont"/>
    <w:uiPriority w:val="99"/>
    <w:semiHidden/>
    <w:rsid w:val="00C30D06"/>
    <w:rPr>
      <w:rFonts w:ascii="Times New Roman" w:eastAsia="Calibri" w:hAnsi="Times New Roman" w:cs="Times New Roman"/>
      <w:sz w:val="20"/>
      <w:szCs w:val="20"/>
    </w:rPr>
  </w:style>
  <w:style w:type="numbering" w:customStyle="1" w:styleId="NoList4">
    <w:name w:val="No List4"/>
    <w:next w:val="NoList"/>
    <w:uiPriority w:val="99"/>
    <w:semiHidden/>
    <w:unhideWhenUsed/>
    <w:rsid w:val="00C30D06"/>
  </w:style>
  <w:style w:type="numbering" w:customStyle="1" w:styleId="NoList12">
    <w:name w:val="No List12"/>
    <w:next w:val="NoList"/>
    <w:uiPriority w:val="99"/>
    <w:semiHidden/>
    <w:unhideWhenUsed/>
    <w:rsid w:val="00C30D06"/>
  </w:style>
  <w:style w:type="paragraph" w:customStyle="1" w:styleId="TOC12">
    <w:name w:val="TOC 12"/>
    <w:basedOn w:val="Normal"/>
    <w:next w:val="Normal"/>
    <w:autoRedefine/>
    <w:uiPriority w:val="39"/>
    <w:unhideWhenUsed/>
    <w:rsid w:val="00C30D06"/>
    <w:pPr>
      <w:spacing w:after="100"/>
    </w:pPr>
    <w:rPr>
      <w:lang w:val="en-GB"/>
    </w:rPr>
  </w:style>
  <w:style w:type="paragraph" w:customStyle="1" w:styleId="TOC22">
    <w:name w:val="TOC 22"/>
    <w:basedOn w:val="Normal"/>
    <w:next w:val="Normal"/>
    <w:autoRedefine/>
    <w:uiPriority w:val="39"/>
    <w:unhideWhenUsed/>
    <w:rsid w:val="00C30D06"/>
    <w:pPr>
      <w:spacing w:after="100"/>
      <w:ind w:left="240"/>
    </w:pPr>
    <w:rPr>
      <w:lang w:val="en-GB"/>
    </w:rPr>
  </w:style>
  <w:style w:type="paragraph" w:customStyle="1" w:styleId="TOC32">
    <w:name w:val="TOC 32"/>
    <w:basedOn w:val="Normal"/>
    <w:next w:val="Normal"/>
    <w:autoRedefine/>
    <w:uiPriority w:val="39"/>
    <w:unhideWhenUsed/>
    <w:rsid w:val="00C30D06"/>
    <w:pPr>
      <w:spacing w:after="100"/>
      <w:ind w:left="480"/>
    </w:pPr>
    <w:rPr>
      <w:lang w:val="en-GB"/>
    </w:rPr>
  </w:style>
  <w:style w:type="paragraph" w:customStyle="1" w:styleId="TableofFigures2">
    <w:name w:val="Table of Figures2"/>
    <w:basedOn w:val="Normal"/>
    <w:next w:val="Normal"/>
    <w:uiPriority w:val="99"/>
    <w:unhideWhenUsed/>
    <w:rsid w:val="00C30D06"/>
    <w:pPr>
      <w:spacing w:after="0" w:line="259" w:lineRule="auto"/>
      <w:jc w:val="left"/>
    </w:pPr>
    <w:rPr>
      <w:lang w:val="en-GB"/>
    </w:rPr>
  </w:style>
  <w:style w:type="numbering" w:customStyle="1" w:styleId="NoList21">
    <w:name w:val="No List21"/>
    <w:next w:val="NoList"/>
    <w:uiPriority w:val="99"/>
    <w:semiHidden/>
    <w:unhideWhenUsed/>
    <w:rsid w:val="00C30D06"/>
  </w:style>
  <w:style w:type="table" w:customStyle="1" w:styleId="TableGrid21">
    <w:name w:val="Table Grid21"/>
    <w:basedOn w:val="TableNormal"/>
    <w:next w:val="TableGrid"/>
    <w:uiPriority w:val="59"/>
    <w:rsid w:val="00C30D06"/>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
    <w:name w:val="No List31"/>
    <w:next w:val="NoList"/>
    <w:uiPriority w:val="99"/>
    <w:semiHidden/>
    <w:unhideWhenUsed/>
    <w:rsid w:val="00C30D06"/>
  </w:style>
  <w:style w:type="numbering" w:customStyle="1" w:styleId="NoList5">
    <w:name w:val="No List5"/>
    <w:next w:val="NoList"/>
    <w:uiPriority w:val="99"/>
    <w:semiHidden/>
    <w:unhideWhenUsed/>
    <w:rsid w:val="00C30D06"/>
  </w:style>
  <w:style w:type="numbering" w:customStyle="1" w:styleId="NoList13">
    <w:name w:val="No List13"/>
    <w:next w:val="NoList"/>
    <w:uiPriority w:val="99"/>
    <w:semiHidden/>
    <w:unhideWhenUsed/>
    <w:rsid w:val="00C30D06"/>
  </w:style>
  <w:style w:type="paragraph" w:customStyle="1" w:styleId="TOC13">
    <w:name w:val="TOC 13"/>
    <w:basedOn w:val="Normal"/>
    <w:next w:val="Normal"/>
    <w:autoRedefine/>
    <w:uiPriority w:val="39"/>
    <w:unhideWhenUsed/>
    <w:rsid w:val="00C30D06"/>
    <w:pPr>
      <w:spacing w:after="100"/>
    </w:pPr>
    <w:rPr>
      <w:lang w:val="en-GB"/>
    </w:rPr>
  </w:style>
  <w:style w:type="paragraph" w:customStyle="1" w:styleId="TOC23">
    <w:name w:val="TOC 23"/>
    <w:basedOn w:val="Normal"/>
    <w:next w:val="Normal"/>
    <w:autoRedefine/>
    <w:uiPriority w:val="39"/>
    <w:unhideWhenUsed/>
    <w:rsid w:val="00C30D06"/>
    <w:pPr>
      <w:spacing w:after="100"/>
      <w:ind w:left="240"/>
    </w:pPr>
    <w:rPr>
      <w:lang w:val="en-GB"/>
    </w:rPr>
  </w:style>
  <w:style w:type="paragraph" w:customStyle="1" w:styleId="TOC33">
    <w:name w:val="TOC 33"/>
    <w:basedOn w:val="Normal"/>
    <w:next w:val="Normal"/>
    <w:autoRedefine/>
    <w:uiPriority w:val="39"/>
    <w:unhideWhenUsed/>
    <w:rsid w:val="00C30D06"/>
    <w:pPr>
      <w:spacing w:after="100"/>
      <w:ind w:left="480"/>
    </w:pPr>
    <w:rPr>
      <w:lang w:val="en-GB"/>
    </w:rPr>
  </w:style>
  <w:style w:type="paragraph" w:customStyle="1" w:styleId="TableofFigures3">
    <w:name w:val="Table of Figures3"/>
    <w:basedOn w:val="Normal"/>
    <w:next w:val="Normal"/>
    <w:uiPriority w:val="99"/>
    <w:unhideWhenUsed/>
    <w:rsid w:val="00C30D06"/>
    <w:pPr>
      <w:spacing w:after="0" w:line="259" w:lineRule="auto"/>
      <w:jc w:val="left"/>
    </w:pPr>
    <w:rPr>
      <w:lang w:val="en-GB"/>
    </w:rPr>
  </w:style>
  <w:style w:type="numbering" w:customStyle="1" w:styleId="NoList22">
    <w:name w:val="No List22"/>
    <w:next w:val="NoList"/>
    <w:uiPriority w:val="99"/>
    <w:semiHidden/>
    <w:unhideWhenUsed/>
    <w:rsid w:val="00C30D06"/>
  </w:style>
  <w:style w:type="table" w:customStyle="1" w:styleId="TableGrid22">
    <w:name w:val="Table Grid22"/>
    <w:basedOn w:val="TableNormal"/>
    <w:next w:val="TableGrid"/>
    <w:uiPriority w:val="59"/>
    <w:rsid w:val="00C30D06"/>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
    <w:name w:val="No List32"/>
    <w:next w:val="NoList"/>
    <w:uiPriority w:val="99"/>
    <w:semiHidden/>
    <w:unhideWhenUsed/>
    <w:rsid w:val="00C30D06"/>
  </w:style>
  <w:style w:type="paragraph" w:styleId="TOCHeading">
    <w:name w:val="TOC Heading"/>
    <w:basedOn w:val="Heading1"/>
    <w:next w:val="Normal"/>
    <w:uiPriority w:val="39"/>
    <w:unhideWhenUsed/>
    <w:qFormat/>
    <w:rsid w:val="00C30D06"/>
    <w:pPr>
      <w:spacing w:line="276" w:lineRule="auto"/>
      <w:outlineLvl w:val="9"/>
    </w:pPr>
    <w:rPr>
      <w:lang w:eastAsia="ja-JP"/>
    </w:rPr>
  </w:style>
  <w:style w:type="paragraph" w:styleId="TOC1">
    <w:name w:val="toc 1"/>
    <w:basedOn w:val="Normal"/>
    <w:next w:val="Normal"/>
    <w:autoRedefine/>
    <w:uiPriority w:val="39"/>
    <w:unhideWhenUsed/>
    <w:qFormat/>
    <w:rsid w:val="00C30D06"/>
    <w:pPr>
      <w:widowControl w:val="0"/>
      <w:tabs>
        <w:tab w:val="right" w:leader="dot" w:pos="9350"/>
      </w:tabs>
      <w:spacing w:after="100" w:line="240" w:lineRule="auto"/>
      <w:jc w:val="left"/>
    </w:pPr>
    <w:rPr>
      <w:b/>
      <w:sz w:val="22"/>
    </w:rPr>
  </w:style>
  <w:style w:type="paragraph" w:styleId="TOC2">
    <w:name w:val="toc 2"/>
    <w:basedOn w:val="Normal"/>
    <w:next w:val="Normal"/>
    <w:autoRedefine/>
    <w:uiPriority w:val="39"/>
    <w:unhideWhenUsed/>
    <w:qFormat/>
    <w:rsid w:val="00C30D06"/>
    <w:pPr>
      <w:widowControl w:val="0"/>
      <w:spacing w:after="100" w:line="240" w:lineRule="auto"/>
      <w:ind w:left="220"/>
      <w:jc w:val="left"/>
    </w:pPr>
    <w:rPr>
      <w:rFonts w:ascii="Calibri" w:hAnsi="Calibri" w:cs="Calibri"/>
      <w:sz w:val="22"/>
    </w:rPr>
  </w:style>
  <w:style w:type="paragraph" w:styleId="TOC3">
    <w:name w:val="toc 3"/>
    <w:basedOn w:val="Normal"/>
    <w:next w:val="Normal"/>
    <w:autoRedefine/>
    <w:uiPriority w:val="39"/>
    <w:unhideWhenUsed/>
    <w:qFormat/>
    <w:rsid w:val="00C30D06"/>
    <w:pPr>
      <w:widowControl w:val="0"/>
      <w:spacing w:after="100" w:line="240" w:lineRule="auto"/>
      <w:ind w:left="440"/>
      <w:jc w:val="left"/>
    </w:pPr>
    <w:rPr>
      <w:rFonts w:ascii="Calibri" w:hAnsi="Calibri" w:cs="Calibri"/>
      <w:sz w:val="22"/>
    </w:rPr>
  </w:style>
  <w:style w:type="character" w:styleId="IntenseReference">
    <w:name w:val="Intense Reference"/>
    <w:basedOn w:val="DefaultParagraphFont"/>
    <w:uiPriority w:val="32"/>
    <w:qFormat/>
    <w:rsid w:val="00C30D06"/>
    <w:rPr>
      <w:b/>
      <w:bCs/>
      <w:smallCaps/>
      <w:color w:val="C0504D" w:themeColor="accent2"/>
      <w:spacing w:val="5"/>
      <w:u w:val="single"/>
    </w:rPr>
  </w:style>
  <w:style w:type="character" w:customStyle="1" w:styleId="ListParagraphChar">
    <w:name w:val="List Paragraph Char"/>
    <w:basedOn w:val="DefaultParagraphFont"/>
    <w:link w:val="ListParagraph"/>
    <w:uiPriority w:val="34"/>
    <w:rsid w:val="00324B87"/>
    <w:rPr>
      <w:rFonts w:ascii="Times New Roman" w:eastAsia="Calibri" w:hAnsi="Times New Roman" w:cs="Times New Roman"/>
      <w:sz w:val="24"/>
    </w:rPr>
  </w:style>
  <w:style w:type="character" w:customStyle="1" w:styleId="hlfld-contribauthor">
    <w:name w:val="hlfld-contribauthor"/>
    <w:basedOn w:val="DefaultParagraphFont"/>
    <w:rsid w:val="00C30D06"/>
  </w:style>
  <w:style w:type="character" w:customStyle="1" w:styleId="nlmgiven-names">
    <w:name w:val="nlm_given-names"/>
    <w:basedOn w:val="DefaultParagraphFont"/>
    <w:rsid w:val="00C30D06"/>
  </w:style>
  <w:style w:type="character" w:customStyle="1" w:styleId="nlmyear">
    <w:name w:val="nlm_year"/>
    <w:basedOn w:val="DefaultParagraphFont"/>
    <w:rsid w:val="00C30D06"/>
  </w:style>
  <w:style w:type="character" w:customStyle="1" w:styleId="nlmarticle-title">
    <w:name w:val="nlm_article-title"/>
    <w:basedOn w:val="DefaultParagraphFont"/>
    <w:rsid w:val="00C30D06"/>
  </w:style>
  <w:style w:type="character" w:customStyle="1" w:styleId="nlmfpage">
    <w:name w:val="nlm_fpage"/>
    <w:basedOn w:val="DefaultParagraphFont"/>
    <w:rsid w:val="00C30D06"/>
  </w:style>
  <w:style w:type="character" w:customStyle="1" w:styleId="nlmlpage">
    <w:name w:val="nlm_lpage"/>
    <w:basedOn w:val="DefaultParagraphFont"/>
    <w:rsid w:val="00C30D06"/>
  </w:style>
  <w:style w:type="character" w:customStyle="1" w:styleId="Heading10">
    <w:name w:val="Heading #1_"/>
    <w:link w:val="Heading11"/>
    <w:rsid w:val="00C30D06"/>
    <w:rPr>
      <w:b/>
      <w:bCs/>
      <w:shd w:val="clear" w:color="auto" w:fill="FFFFFF"/>
    </w:rPr>
  </w:style>
  <w:style w:type="paragraph" w:customStyle="1" w:styleId="Heading11">
    <w:name w:val="Heading #1"/>
    <w:basedOn w:val="Normal"/>
    <w:link w:val="Heading10"/>
    <w:rsid w:val="00C30D06"/>
    <w:pPr>
      <w:widowControl w:val="0"/>
      <w:shd w:val="clear" w:color="auto" w:fill="FFFFFF"/>
      <w:spacing w:after="0" w:line="0" w:lineRule="atLeast"/>
      <w:jc w:val="center"/>
      <w:outlineLvl w:val="0"/>
    </w:pPr>
    <w:rPr>
      <w:rFonts w:asciiTheme="minorHAnsi" w:eastAsiaTheme="minorHAnsi" w:hAnsiTheme="minorHAnsi" w:cstheme="minorBidi"/>
      <w:b/>
      <w:bCs/>
      <w:sz w:val="22"/>
    </w:rPr>
  </w:style>
  <w:style w:type="character" w:customStyle="1" w:styleId="personname">
    <w:name w:val="person_name"/>
    <w:basedOn w:val="DefaultParagraphFont"/>
    <w:rsid w:val="00C30D06"/>
  </w:style>
  <w:style w:type="character" w:customStyle="1" w:styleId="author">
    <w:name w:val="author"/>
    <w:basedOn w:val="DefaultParagraphFont"/>
    <w:rsid w:val="00C30D06"/>
  </w:style>
  <w:style w:type="character" w:customStyle="1" w:styleId="pubyear">
    <w:name w:val="pubyear"/>
    <w:basedOn w:val="DefaultParagraphFont"/>
    <w:rsid w:val="00C30D06"/>
  </w:style>
  <w:style w:type="character" w:customStyle="1" w:styleId="articletitle">
    <w:name w:val="articletitle"/>
    <w:basedOn w:val="DefaultParagraphFont"/>
    <w:rsid w:val="00C30D06"/>
  </w:style>
  <w:style w:type="character" w:customStyle="1" w:styleId="vol">
    <w:name w:val="vol"/>
    <w:basedOn w:val="DefaultParagraphFont"/>
    <w:rsid w:val="00C30D06"/>
  </w:style>
  <w:style w:type="character" w:customStyle="1" w:styleId="citedissue">
    <w:name w:val="citedissue"/>
    <w:basedOn w:val="DefaultParagraphFont"/>
    <w:rsid w:val="00C30D06"/>
  </w:style>
  <w:style w:type="character" w:customStyle="1" w:styleId="pagefirst">
    <w:name w:val="pagefirst"/>
    <w:basedOn w:val="DefaultParagraphFont"/>
    <w:rsid w:val="00C30D06"/>
  </w:style>
  <w:style w:type="character" w:customStyle="1" w:styleId="pagelast">
    <w:name w:val="pagelast"/>
    <w:basedOn w:val="DefaultParagraphFont"/>
    <w:rsid w:val="00C30D06"/>
  </w:style>
  <w:style w:type="paragraph" w:customStyle="1" w:styleId="Pa28">
    <w:name w:val="Pa28"/>
    <w:basedOn w:val="Normal"/>
    <w:next w:val="Normal"/>
    <w:uiPriority w:val="99"/>
    <w:rsid w:val="00C30D06"/>
    <w:pPr>
      <w:autoSpaceDE w:val="0"/>
      <w:autoSpaceDN w:val="0"/>
      <w:adjustRightInd w:val="0"/>
      <w:spacing w:after="0" w:line="181" w:lineRule="atLeast"/>
      <w:jc w:val="left"/>
    </w:pPr>
    <w:rPr>
      <w:szCs w:val="24"/>
    </w:rPr>
  </w:style>
  <w:style w:type="paragraph" w:styleId="BodyTextIndent2">
    <w:name w:val="Body Text Indent 2"/>
    <w:basedOn w:val="Normal"/>
    <w:link w:val="BodyTextIndent2Char"/>
    <w:uiPriority w:val="99"/>
    <w:unhideWhenUsed/>
    <w:rsid w:val="003F077F"/>
    <w:pPr>
      <w:spacing w:after="0"/>
      <w:ind w:left="720" w:right="720"/>
    </w:pPr>
    <w:rPr>
      <w:i/>
    </w:rPr>
  </w:style>
  <w:style w:type="character" w:customStyle="1" w:styleId="BodyTextIndent2Char">
    <w:name w:val="Body Text Indent 2 Char"/>
    <w:basedOn w:val="DefaultParagraphFont"/>
    <w:link w:val="BodyTextIndent2"/>
    <w:uiPriority w:val="99"/>
    <w:rsid w:val="003F077F"/>
    <w:rPr>
      <w:rFonts w:ascii="Times New Roman" w:eastAsia="Calibri" w:hAnsi="Times New Roman" w:cs="Times New Roman"/>
      <w:i/>
      <w:sz w:val="24"/>
    </w:rPr>
  </w:style>
  <w:style w:type="character" w:customStyle="1" w:styleId="tl8wme">
    <w:name w:val="tl8wme"/>
    <w:rsid w:val="00C30D06"/>
  </w:style>
  <w:style w:type="paragraph" w:styleId="BodyTextIndent">
    <w:name w:val="Body Text Indent"/>
    <w:basedOn w:val="Normal"/>
    <w:link w:val="BodyTextIndentChar"/>
    <w:unhideWhenUsed/>
    <w:rsid w:val="00997DA4"/>
    <w:pPr>
      <w:spacing w:after="0"/>
      <w:ind w:left="360"/>
    </w:pPr>
    <w:rPr>
      <w:szCs w:val="20"/>
      <w:lang w:val="en-GB" w:eastAsia="x-none"/>
    </w:rPr>
  </w:style>
  <w:style w:type="character" w:customStyle="1" w:styleId="BodyTextIndentChar">
    <w:name w:val="Body Text Indent Char"/>
    <w:basedOn w:val="DefaultParagraphFont"/>
    <w:link w:val="BodyTextIndent"/>
    <w:rsid w:val="00997DA4"/>
    <w:rPr>
      <w:rFonts w:ascii="Times New Roman" w:eastAsia="Calibri" w:hAnsi="Times New Roman" w:cs="Times New Roman"/>
      <w:sz w:val="24"/>
      <w:szCs w:val="20"/>
      <w:lang w:val="en-GB" w:eastAsia="x-none"/>
    </w:rPr>
  </w:style>
  <w:style w:type="paragraph" w:styleId="Revision">
    <w:name w:val="Revision"/>
    <w:hidden/>
    <w:uiPriority w:val="99"/>
    <w:semiHidden/>
    <w:rsid w:val="00C30D06"/>
    <w:pPr>
      <w:spacing w:after="0" w:line="240" w:lineRule="auto"/>
    </w:pPr>
    <w:rPr>
      <w:rFonts w:ascii="Times New Roman" w:eastAsia="Calibri" w:hAnsi="Times New Roman" w:cs="Times New Roman"/>
      <w:sz w:val="24"/>
      <w:lang w:val="en-GB"/>
    </w:rPr>
  </w:style>
  <w:style w:type="character" w:customStyle="1" w:styleId="ilfuvd">
    <w:name w:val="ilfuvd"/>
    <w:basedOn w:val="DefaultParagraphFont"/>
    <w:rsid w:val="00C30D06"/>
  </w:style>
  <w:style w:type="character" w:customStyle="1" w:styleId="mi">
    <w:name w:val="mi"/>
    <w:basedOn w:val="DefaultParagraphFont"/>
    <w:rsid w:val="00C30D06"/>
  </w:style>
  <w:style w:type="character" w:customStyle="1" w:styleId="mn">
    <w:name w:val="mn"/>
    <w:basedOn w:val="DefaultParagraphFont"/>
    <w:rsid w:val="00C30D06"/>
  </w:style>
  <w:style w:type="character" w:customStyle="1" w:styleId="mo">
    <w:name w:val="mo"/>
    <w:basedOn w:val="DefaultParagraphFont"/>
    <w:rsid w:val="00C30D06"/>
  </w:style>
  <w:style w:type="character" w:customStyle="1" w:styleId="selectable">
    <w:name w:val="selectable"/>
    <w:basedOn w:val="DefaultParagraphFont"/>
    <w:rsid w:val="00C30D06"/>
  </w:style>
  <w:style w:type="character" w:styleId="LineNumber">
    <w:name w:val="line number"/>
    <w:basedOn w:val="DefaultParagraphFont"/>
    <w:uiPriority w:val="99"/>
    <w:semiHidden/>
    <w:unhideWhenUsed/>
    <w:rsid w:val="00C30D06"/>
  </w:style>
  <w:style w:type="table" w:customStyle="1" w:styleId="LightShading1">
    <w:name w:val="Light Shading1"/>
    <w:basedOn w:val="TableNormal"/>
    <w:uiPriority w:val="60"/>
    <w:rsid w:val="00C30D06"/>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TableofFigures">
    <w:name w:val="table of figures"/>
    <w:basedOn w:val="Normal"/>
    <w:next w:val="Normal"/>
    <w:uiPriority w:val="99"/>
    <w:unhideWhenUsed/>
    <w:rsid w:val="00C30D06"/>
    <w:pPr>
      <w:spacing w:before="240" w:after="0"/>
    </w:pPr>
    <w:rPr>
      <w:lang w:val="en-GB"/>
    </w:rPr>
  </w:style>
  <w:style w:type="character" w:styleId="PlaceholderText">
    <w:name w:val="Placeholder Text"/>
    <w:uiPriority w:val="99"/>
    <w:semiHidden/>
    <w:rsid w:val="00C30D06"/>
    <w:rPr>
      <w:color w:val="808080"/>
    </w:rPr>
  </w:style>
  <w:style w:type="character" w:customStyle="1" w:styleId="lffff">
    <w:name w:val="lffff"/>
    <w:rsid w:val="00C30D06"/>
  </w:style>
  <w:style w:type="character" w:customStyle="1" w:styleId="ff3">
    <w:name w:val="ff3"/>
    <w:rsid w:val="00C30D06"/>
  </w:style>
  <w:style w:type="character" w:customStyle="1" w:styleId="authors">
    <w:name w:val="authors"/>
    <w:rsid w:val="00C30D06"/>
  </w:style>
  <w:style w:type="character" w:customStyle="1" w:styleId="Date1">
    <w:name w:val="Date1"/>
    <w:rsid w:val="00C30D06"/>
  </w:style>
  <w:style w:type="character" w:customStyle="1" w:styleId="arttitle">
    <w:name w:val="art_title"/>
    <w:rsid w:val="00C30D06"/>
  </w:style>
  <w:style w:type="character" w:customStyle="1" w:styleId="serialtitle">
    <w:name w:val="serial_title"/>
    <w:rsid w:val="00C30D06"/>
  </w:style>
  <w:style w:type="character" w:customStyle="1" w:styleId="volumeissue">
    <w:name w:val="volume_issue"/>
    <w:rsid w:val="00C30D06"/>
  </w:style>
  <w:style w:type="character" w:customStyle="1" w:styleId="pagerange">
    <w:name w:val="page_range"/>
    <w:rsid w:val="00C30D06"/>
  </w:style>
  <w:style w:type="character" w:customStyle="1" w:styleId="doilink">
    <w:name w:val="doi_link"/>
    <w:rsid w:val="00C30D06"/>
  </w:style>
  <w:style w:type="character" w:customStyle="1" w:styleId="ff4">
    <w:name w:val="ff4"/>
    <w:rsid w:val="00C30D06"/>
  </w:style>
  <w:style w:type="character" w:customStyle="1" w:styleId="ws2e1">
    <w:name w:val="ws2e1"/>
    <w:rsid w:val="00C30D06"/>
  </w:style>
  <w:style w:type="character" w:customStyle="1" w:styleId="UnresolvedMention1">
    <w:name w:val="Unresolved Mention1"/>
    <w:uiPriority w:val="99"/>
    <w:semiHidden/>
    <w:unhideWhenUsed/>
    <w:rsid w:val="00C30D06"/>
    <w:rPr>
      <w:color w:val="605E5C"/>
      <w:shd w:val="clear" w:color="auto" w:fill="E1DFDD"/>
    </w:rPr>
  </w:style>
  <w:style w:type="character" w:customStyle="1" w:styleId="FontStyle37">
    <w:name w:val="Font Style37"/>
    <w:uiPriority w:val="99"/>
    <w:rsid w:val="00C30D06"/>
    <w:rPr>
      <w:rFonts w:ascii="Times New Roman" w:hAnsi="Times New Roman" w:cs="Times New Roman" w:hint="default"/>
      <w:sz w:val="20"/>
      <w:szCs w:val="20"/>
    </w:rPr>
  </w:style>
  <w:style w:type="character" w:customStyle="1" w:styleId="A0">
    <w:name w:val="A0"/>
    <w:uiPriority w:val="99"/>
    <w:rsid w:val="00C30D06"/>
    <w:rPr>
      <w:rFonts w:cs="Cambria"/>
      <w:color w:val="000000"/>
      <w:sz w:val="20"/>
      <w:szCs w:val="20"/>
    </w:rPr>
  </w:style>
  <w:style w:type="paragraph" w:customStyle="1" w:styleId="Pa7">
    <w:name w:val="Pa7"/>
    <w:basedOn w:val="Default"/>
    <w:next w:val="Default"/>
    <w:uiPriority w:val="99"/>
    <w:rsid w:val="00C30D06"/>
    <w:pPr>
      <w:spacing w:line="221" w:lineRule="atLeast"/>
    </w:pPr>
    <w:rPr>
      <w:rFonts w:ascii="Cambria" w:eastAsiaTheme="minorHAnsi" w:hAnsi="Cambria" w:cstheme="minorBidi"/>
      <w:color w:val="auto"/>
    </w:rPr>
  </w:style>
  <w:style w:type="character" w:customStyle="1" w:styleId="banner1">
    <w:name w:val="banner1"/>
    <w:basedOn w:val="DefaultParagraphFont"/>
    <w:rsid w:val="00C30D06"/>
    <w:rPr>
      <w:b/>
      <w:bCs/>
      <w:color w:val="222222"/>
      <w:sz w:val="32"/>
      <w:szCs w:val="32"/>
    </w:rPr>
  </w:style>
  <w:style w:type="character" w:customStyle="1" w:styleId="sub-banner1">
    <w:name w:val="sub-banner1"/>
    <w:basedOn w:val="DefaultParagraphFont"/>
    <w:rsid w:val="00C30D06"/>
    <w:rPr>
      <w:b/>
      <w:bCs/>
      <w:color w:val="222222"/>
      <w:sz w:val="26"/>
      <w:szCs w:val="26"/>
    </w:rPr>
  </w:style>
  <w:style w:type="character" w:customStyle="1" w:styleId="adopt">
    <w:name w:val="adopt"/>
    <w:basedOn w:val="DefaultParagraphFont"/>
    <w:rsid w:val="00C30D06"/>
  </w:style>
  <w:style w:type="character" w:customStyle="1" w:styleId="A3">
    <w:name w:val="A3"/>
    <w:uiPriority w:val="99"/>
    <w:rsid w:val="00C30D06"/>
    <w:rPr>
      <w:rFonts w:cs="PF Centro Slab Pro"/>
      <w:color w:val="000000"/>
      <w:sz w:val="22"/>
      <w:szCs w:val="22"/>
    </w:rPr>
  </w:style>
  <w:style w:type="character" w:customStyle="1" w:styleId="date-display-single">
    <w:name w:val="date-display-single"/>
    <w:basedOn w:val="DefaultParagraphFont"/>
    <w:rsid w:val="00C30D06"/>
  </w:style>
  <w:style w:type="character" w:customStyle="1" w:styleId="full-story-writer1">
    <w:name w:val="full-story-writer1"/>
    <w:basedOn w:val="DefaultParagraphFont"/>
    <w:rsid w:val="00C30D06"/>
    <w:rPr>
      <w:rFonts w:ascii="Verdana" w:hAnsi="Verdana" w:hint="default"/>
      <w:b/>
      <w:bCs/>
      <w:color w:val="0066CC"/>
    </w:rPr>
  </w:style>
  <w:style w:type="character" w:customStyle="1" w:styleId="full-story-date1">
    <w:name w:val="full-story-date1"/>
    <w:basedOn w:val="DefaultParagraphFont"/>
    <w:rsid w:val="00C30D06"/>
    <w:rPr>
      <w:rFonts w:ascii="Verdana" w:hAnsi="Verdana" w:hint="default"/>
      <w:b w:val="0"/>
      <w:bCs w:val="0"/>
    </w:rPr>
  </w:style>
  <w:style w:type="character" w:customStyle="1" w:styleId="full-story-issueno1">
    <w:name w:val="full-story-issueno1"/>
    <w:basedOn w:val="DefaultParagraphFont"/>
    <w:rsid w:val="00C30D06"/>
    <w:rPr>
      <w:rFonts w:ascii="Verdana" w:hAnsi="Verdana" w:hint="default"/>
      <w:b w:val="0"/>
      <w:bCs w:val="0"/>
      <w:color w:val="0066CC"/>
    </w:rPr>
  </w:style>
  <w:style w:type="table" w:customStyle="1" w:styleId="PlainTable51">
    <w:name w:val="Plain Table 51"/>
    <w:basedOn w:val="TableNormal"/>
    <w:uiPriority w:val="45"/>
    <w:rsid w:val="00C30D0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C30D0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9Char">
    <w:name w:val="Heading 9 Char"/>
    <w:basedOn w:val="DefaultParagraphFont"/>
    <w:link w:val="Heading9"/>
    <w:uiPriority w:val="9"/>
    <w:rsid w:val="00C30D06"/>
    <w:rPr>
      <w:rFonts w:ascii="Times New Roman" w:eastAsia="Times New Roman" w:hAnsi="Times New Roman" w:cs="Times New Roman"/>
      <w:sz w:val="16"/>
      <w:szCs w:val="16"/>
    </w:rPr>
  </w:style>
  <w:style w:type="paragraph" w:customStyle="1" w:styleId="style13">
    <w:name w:val="style13"/>
    <w:basedOn w:val="Normal"/>
    <w:rsid w:val="00C30D06"/>
    <w:pPr>
      <w:spacing w:before="100" w:beforeAutospacing="1" w:after="100" w:afterAutospacing="1" w:line="240" w:lineRule="auto"/>
      <w:jc w:val="left"/>
    </w:pPr>
    <w:rPr>
      <w:rFonts w:ascii="Arial" w:hAnsi="Arial" w:cs="Arial"/>
      <w:color w:val="000000"/>
      <w:sz w:val="17"/>
      <w:szCs w:val="17"/>
    </w:rPr>
  </w:style>
  <w:style w:type="paragraph" w:customStyle="1" w:styleId="Timesnewroman">
    <w:name w:val="Times new roman"/>
    <w:basedOn w:val="Normal"/>
    <w:rsid w:val="00C30D06"/>
    <w:pPr>
      <w:spacing w:after="240" w:line="276" w:lineRule="auto"/>
      <w:ind w:left="720" w:hanging="720"/>
    </w:pPr>
    <w:rPr>
      <w:rFonts w:eastAsia="Times New Roman"/>
      <w:szCs w:val="24"/>
    </w:rPr>
  </w:style>
  <w:style w:type="paragraph" w:customStyle="1" w:styleId="Abstract">
    <w:name w:val="Abstract"/>
    <w:basedOn w:val="Normal"/>
    <w:next w:val="Normal"/>
    <w:rsid w:val="00C30D06"/>
    <w:pPr>
      <w:autoSpaceDE w:val="0"/>
      <w:autoSpaceDN w:val="0"/>
      <w:spacing w:before="20" w:after="0" w:line="240" w:lineRule="auto"/>
      <w:ind w:firstLine="202"/>
    </w:pPr>
    <w:rPr>
      <w:rFonts w:eastAsia="Times New Roman"/>
      <w:b/>
      <w:bCs/>
      <w:sz w:val="18"/>
      <w:szCs w:val="18"/>
    </w:rPr>
  </w:style>
  <w:style w:type="paragraph" w:customStyle="1" w:styleId="Authors0">
    <w:name w:val="Authors"/>
    <w:basedOn w:val="Normal"/>
    <w:next w:val="Normal"/>
    <w:rsid w:val="00C30D06"/>
    <w:pPr>
      <w:framePr w:w="9072" w:hSpace="187" w:vSpace="187" w:wrap="notBeside" w:vAnchor="text" w:hAnchor="page" w:xAlign="center" w:y="1"/>
      <w:autoSpaceDE w:val="0"/>
      <w:autoSpaceDN w:val="0"/>
      <w:spacing w:after="320" w:line="240" w:lineRule="auto"/>
      <w:jc w:val="center"/>
    </w:pPr>
    <w:rPr>
      <w:rFonts w:eastAsia="Times New Roman"/>
      <w:sz w:val="22"/>
    </w:rPr>
  </w:style>
  <w:style w:type="character" w:customStyle="1" w:styleId="MemberType">
    <w:name w:val="MemberType"/>
    <w:rsid w:val="00C30D06"/>
    <w:rPr>
      <w:rFonts w:ascii="Times New Roman" w:hAnsi="Times New Roman" w:cs="Times New Roman"/>
      <w:i/>
      <w:iCs/>
      <w:sz w:val="22"/>
      <w:szCs w:val="22"/>
    </w:rPr>
  </w:style>
  <w:style w:type="paragraph" w:customStyle="1" w:styleId="References">
    <w:name w:val="References"/>
    <w:basedOn w:val="Normal"/>
    <w:rsid w:val="00C30D06"/>
    <w:pPr>
      <w:numPr>
        <w:numId w:val="2"/>
      </w:numPr>
      <w:autoSpaceDE w:val="0"/>
      <w:autoSpaceDN w:val="0"/>
      <w:spacing w:after="0" w:line="240" w:lineRule="auto"/>
    </w:pPr>
    <w:rPr>
      <w:rFonts w:eastAsia="Times New Roman"/>
      <w:sz w:val="16"/>
      <w:szCs w:val="16"/>
    </w:rPr>
  </w:style>
  <w:style w:type="paragraph" w:customStyle="1" w:styleId="IndexTerms">
    <w:name w:val="IndexTerms"/>
    <w:basedOn w:val="Normal"/>
    <w:next w:val="Normal"/>
    <w:rsid w:val="00C30D06"/>
    <w:pPr>
      <w:autoSpaceDE w:val="0"/>
      <w:autoSpaceDN w:val="0"/>
      <w:spacing w:after="0" w:line="240" w:lineRule="auto"/>
      <w:ind w:firstLine="202"/>
    </w:pPr>
    <w:rPr>
      <w:rFonts w:eastAsia="Times New Roman"/>
      <w:b/>
      <w:bCs/>
      <w:sz w:val="18"/>
      <w:szCs w:val="18"/>
    </w:rPr>
  </w:style>
  <w:style w:type="paragraph" w:customStyle="1" w:styleId="Text">
    <w:name w:val="Text"/>
    <w:basedOn w:val="Normal"/>
    <w:rsid w:val="00C30D06"/>
    <w:pPr>
      <w:widowControl w:val="0"/>
      <w:autoSpaceDE w:val="0"/>
      <w:autoSpaceDN w:val="0"/>
      <w:spacing w:after="0" w:line="252" w:lineRule="auto"/>
      <w:ind w:firstLine="202"/>
    </w:pPr>
    <w:rPr>
      <w:rFonts w:eastAsia="Times New Roman"/>
      <w:sz w:val="20"/>
      <w:szCs w:val="20"/>
    </w:rPr>
  </w:style>
  <w:style w:type="paragraph" w:customStyle="1" w:styleId="FigureCaption">
    <w:name w:val="Figure Caption"/>
    <w:basedOn w:val="Normal"/>
    <w:rsid w:val="00C30D06"/>
    <w:pPr>
      <w:autoSpaceDE w:val="0"/>
      <w:autoSpaceDN w:val="0"/>
      <w:spacing w:after="0" w:line="240" w:lineRule="auto"/>
    </w:pPr>
    <w:rPr>
      <w:rFonts w:eastAsia="Times New Roman"/>
      <w:sz w:val="16"/>
      <w:szCs w:val="16"/>
    </w:rPr>
  </w:style>
  <w:style w:type="paragraph" w:customStyle="1" w:styleId="TableTitle">
    <w:name w:val="Table Title"/>
    <w:basedOn w:val="Normal"/>
    <w:rsid w:val="00C30D06"/>
    <w:pPr>
      <w:autoSpaceDE w:val="0"/>
      <w:autoSpaceDN w:val="0"/>
      <w:spacing w:after="0" w:line="240" w:lineRule="auto"/>
      <w:jc w:val="center"/>
    </w:pPr>
    <w:rPr>
      <w:rFonts w:eastAsia="Times New Roman"/>
      <w:smallCaps/>
      <w:sz w:val="16"/>
      <w:szCs w:val="16"/>
    </w:rPr>
  </w:style>
  <w:style w:type="paragraph" w:customStyle="1" w:styleId="ReferenceHead">
    <w:name w:val="Reference Head"/>
    <w:basedOn w:val="Heading1"/>
    <w:rsid w:val="00C30D06"/>
    <w:pPr>
      <w:keepLines w:val="0"/>
      <w:autoSpaceDE w:val="0"/>
      <w:autoSpaceDN w:val="0"/>
      <w:spacing w:before="240" w:after="80" w:line="240" w:lineRule="auto"/>
      <w:jc w:val="center"/>
    </w:pPr>
    <w:rPr>
      <w:rFonts w:ascii="Times New Roman" w:eastAsia="Times New Roman" w:hAnsi="Times New Roman" w:cs="Times New Roman"/>
      <w:b w:val="0"/>
      <w:bCs w:val="0"/>
      <w:smallCaps/>
      <w:color w:val="auto"/>
      <w:kern w:val="28"/>
      <w:sz w:val="20"/>
      <w:szCs w:val="20"/>
    </w:rPr>
  </w:style>
  <w:style w:type="paragraph" w:customStyle="1" w:styleId="Equation">
    <w:name w:val="Equation"/>
    <w:basedOn w:val="Normal"/>
    <w:next w:val="Normal"/>
    <w:rsid w:val="00C30D06"/>
    <w:pPr>
      <w:widowControl w:val="0"/>
      <w:tabs>
        <w:tab w:val="right" w:pos="5040"/>
      </w:tabs>
      <w:autoSpaceDE w:val="0"/>
      <w:autoSpaceDN w:val="0"/>
      <w:spacing w:after="0" w:line="252" w:lineRule="auto"/>
    </w:pPr>
    <w:rPr>
      <w:rFonts w:eastAsia="Times New Roman"/>
      <w:sz w:val="20"/>
      <w:szCs w:val="20"/>
    </w:rPr>
  </w:style>
  <w:style w:type="character" w:styleId="EndnoteReference">
    <w:name w:val="endnote reference"/>
    <w:semiHidden/>
    <w:rsid w:val="00C30D06"/>
    <w:rPr>
      <w:rFonts w:cs="Times New Roman"/>
      <w:vertAlign w:val="superscript"/>
    </w:rPr>
  </w:style>
  <w:style w:type="paragraph" w:customStyle="1" w:styleId="Reference">
    <w:name w:val="Reference"/>
    <w:basedOn w:val="Normal"/>
    <w:rsid w:val="00C30D06"/>
    <w:pPr>
      <w:spacing w:after="0"/>
      <w:ind w:left="360" w:hanging="360"/>
      <w:jc w:val="left"/>
    </w:pPr>
    <w:rPr>
      <w:rFonts w:eastAsia="Times New Roman"/>
      <w:szCs w:val="20"/>
      <w:lang w:val="en-AU"/>
    </w:rPr>
  </w:style>
  <w:style w:type="paragraph" w:customStyle="1" w:styleId="AutoBiography">
    <w:name w:val="AutoBiography"/>
    <w:basedOn w:val="Reference"/>
    <w:rsid w:val="00C30D06"/>
    <w:pPr>
      <w:spacing w:line="240" w:lineRule="auto"/>
      <w:ind w:left="0" w:firstLine="0"/>
      <w:jc w:val="both"/>
    </w:pPr>
    <w:rPr>
      <w:rFonts w:eastAsia="MS Mincho"/>
      <w:sz w:val="18"/>
      <w:szCs w:val="18"/>
      <w:lang w:val="en-US"/>
    </w:rPr>
  </w:style>
  <w:style w:type="paragraph" w:customStyle="1" w:styleId="TableCaption">
    <w:name w:val="TableCaption"/>
    <w:basedOn w:val="Normal"/>
    <w:rsid w:val="00C30D06"/>
    <w:pPr>
      <w:keepLines/>
      <w:spacing w:beforeLines="100" w:before="100" w:after="0" w:line="240" w:lineRule="auto"/>
      <w:jc w:val="center"/>
    </w:pPr>
    <w:rPr>
      <w:rFonts w:eastAsia="MS Mincho"/>
      <w:color w:val="000000"/>
      <w:sz w:val="16"/>
      <w:szCs w:val="16"/>
    </w:rPr>
  </w:style>
  <w:style w:type="character" w:customStyle="1" w:styleId="locality">
    <w:name w:val="locality"/>
    <w:rsid w:val="00C30D06"/>
  </w:style>
  <w:style w:type="character" w:customStyle="1" w:styleId="country-name">
    <w:name w:val="country-name"/>
    <w:rsid w:val="00C30D06"/>
  </w:style>
  <w:style w:type="character" w:customStyle="1" w:styleId="lrzxr">
    <w:name w:val="lrzxr"/>
    <w:rsid w:val="00C30D06"/>
  </w:style>
  <w:style w:type="character" w:customStyle="1" w:styleId="name">
    <w:name w:val="name"/>
    <w:rsid w:val="00C30D06"/>
  </w:style>
  <w:style w:type="character" w:customStyle="1" w:styleId="address">
    <w:name w:val="address"/>
    <w:rsid w:val="00C30D06"/>
  </w:style>
  <w:style w:type="paragraph" w:customStyle="1" w:styleId="msonormal0">
    <w:name w:val="msonormal"/>
    <w:basedOn w:val="Normal"/>
    <w:uiPriority w:val="99"/>
    <w:rsid w:val="00C30D06"/>
    <w:pPr>
      <w:spacing w:before="100" w:beforeAutospacing="1" w:after="100" w:afterAutospacing="1" w:line="240" w:lineRule="auto"/>
      <w:jc w:val="left"/>
    </w:pPr>
    <w:rPr>
      <w:rFonts w:eastAsia="Times New Roman"/>
      <w:szCs w:val="24"/>
    </w:rPr>
  </w:style>
  <w:style w:type="paragraph" w:customStyle="1" w:styleId="msolistparagraph0">
    <w:name w:val="msolistparagraph"/>
    <w:basedOn w:val="Normal"/>
    <w:rsid w:val="00C30D06"/>
    <w:pPr>
      <w:spacing w:before="100" w:beforeAutospacing="1" w:after="100" w:afterAutospacing="1" w:line="240" w:lineRule="auto"/>
      <w:ind w:left="720"/>
      <w:contextualSpacing/>
      <w:jc w:val="left"/>
    </w:pPr>
    <w:rPr>
      <w:rFonts w:eastAsia="Times New Roman"/>
      <w:szCs w:val="24"/>
    </w:rPr>
  </w:style>
  <w:style w:type="character" w:customStyle="1" w:styleId="15">
    <w:name w:val="15"/>
    <w:rsid w:val="00C30D06"/>
    <w:rPr>
      <w:rFonts w:ascii="Calibri" w:hAnsi="Calibri" w:cs="Calibri" w:hint="default"/>
      <w:color w:val="0000FF"/>
      <w:u w:val="single"/>
    </w:rPr>
  </w:style>
  <w:style w:type="character" w:customStyle="1" w:styleId="16">
    <w:name w:val="16"/>
    <w:rsid w:val="00C30D06"/>
    <w:rPr>
      <w:rFonts w:ascii="Calibri" w:hAnsi="Calibri" w:cs="Calibri" w:hint="default"/>
      <w:i/>
      <w:iCs/>
    </w:rPr>
  </w:style>
  <w:style w:type="character" w:customStyle="1" w:styleId="17">
    <w:name w:val="17"/>
    <w:rsid w:val="00C30D06"/>
    <w:rPr>
      <w:rFonts w:ascii="Calibri Light" w:eastAsia="Times New Roman" w:hAnsi="Calibri Light" w:cs="Times New Roman" w:hint="default"/>
      <w:b/>
      <w:bCs/>
      <w:sz w:val="26"/>
      <w:szCs w:val="26"/>
    </w:rPr>
  </w:style>
  <w:style w:type="character" w:customStyle="1" w:styleId="18">
    <w:name w:val="18"/>
    <w:rsid w:val="00C30D06"/>
    <w:rPr>
      <w:rFonts w:ascii="Calibri" w:hAnsi="Calibri" w:cs="Calibri" w:hint="default"/>
    </w:rPr>
  </w:style>
  <w:style w:type="character" w:customStyle="1" w:styleId="19">
    <w:name w:val="19"/>
    <w:rsid w:val="00C30D06"/>
    <w:rPr>
      <w:rFonts w:ascii="Book Antiqua" w:eastAsia="Times New Roman" w:hAnsi="Book Antiqua" w:hint="default"/>
      <w:b/>
      <w:bCs/>
      <w:sz w:val="24"/>
      <w:szCs w:val="24"/>
    </w:rPr>
  </w:style>
  <w:style w:type="table" w:styleId="MediumList2-Accent1">
    <w:name w:val="Medium List 2 Accent 1"/>
    <w:basedOn w:val="TableNormal"/>
    <w:uiPriority w:val="66"/>
    <w:rsid w:val="00C30D06"/>
    <w:pPr>
      <w:spacing w:after="0" w:line="240" w:lineRule="auto"/>
    </w:pPr>
    <w:rPr>
      <w:rFonts w:ascii="Calibri Light" w:eastAsia="Times New Roman" w:hAnsi="Calibri Light" w:cs="Times New Roman"/>
      <w:color w:val="000000"/>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table" w:customStyle="1" w:styleId="Calendar2">
    <w:name w:val="Calendar 2"/>
    <w:basedOn w:val="TableNormal"/>
    <w:uiPriority w:val="99"/>
    <w:qFormat/>
    <w:rsid w:val="00C30D06"/>
    <w:pPr>
      <w:spacing w:after="0" w:line="240" w:lineRule="auto"/>
      <w:jc w:val="center"/>
    </w:pPr>
    <w:rPr>
      <w:rFonts w:ascii="Calibri" w:eastAsia="Times New Roman" w:hAnsi="Calibri" w:cs="Times New Roman"/>
      <w:sz w:val="28"/>
      <w:szCs w:val="28"/>
    </w:rPr>
    <w:tblPr>
      <w:tblBorders>
        <w:insideV w:val="single" w:sz="4" w:space="0" w:color="9CC2E5"/>
      </w:tblBorders>
    </w:tblPr>
    <w:tblStylePr w:type="firstRow">
      <w:rPr>
        <w:rFonts w:ascii="Calibri Light" w:hAnsi="Calibri Light"/>
        <w:b w:val="0"/>
        <w:i w:val="0"/>
        <w:caps/>
        <w:smallCaps w:val="0"/>
        <w:color w:val="5B9BD5"/>
        <w:spacing w:val="20"/>
        <w:sz w:val="32"/>
      </w:rPr>
      <w:tblPr/>
      <w:tcPr>
        <w:tcBorders>
          <w:top w:val="nil"/>
          <w:left w:val="nil"/>
          <w:bottom w:val="nil"/>
          <w:right w:val="nil"/>
          <w:insideH w:val="nil"/>
          <w:insideV w:val="nil"/>
          <w:tl2br w:val="nil"/>
          <w:tr2bl w:val="nil"/>
        </w:tcBorders>
      </w:tcPr>
    </w:tblStylePr>
  </w:style>
  <w:style w:type="paragraph" w:customStyle="1" w:styleId="DecimalAligned">
    <w:name w:val="Decimal Aligned"/>
    <w:basedOn w:val="Normal"/>
    <w:uiPriority w:val="40"/>
    <w:qFormat/>
    <w:rsid w:val="00C30D06"/>
    <w:pPr>
      <w:tabs>
        <w:tab w:val="decimal" w:pos="360"/>
      </w:tabs>
      <w:spacing w:line="276" w:lineRule="auto"/>
      <w:jc w:val="left"/>
    </w:pPr>
    <w:rPr>
      <w:rFonts w:ascii="Calibri" w:eastAsia="Times New Roman" w:hAnsi="Calibri"/>
      <w:sz w:val="22"/>
    </w:rPr>
  </w:style>
  <w:style w:type="table" w:styleId="LightShading-Accent1">
    <w:name w:val="Light Shading Accent 1"/>
    <w:basedOn w:val="TableNormal"/>
    <w:uiPriority w:val="60"/>
    <w:rsid w:val="00C30D06"/>
    <w:pPr>
      <w:spacing w:after="0" w:line="240" w:lineRule="auto"/>
    </w:pPr>
    <w:rPr>
      <w:rFonts w:ascii="Calibri" w:eastAsia="Times New Roman" w:hAnsi="Calibri" w:cs="Times New Roman"/>
      <w:color w:val="2E74B5"/>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styleId="LightList">
    <w:name w:val="Light List"/>
    <w:basedOn w:val="TableNormal"/>
    <w:uiPriority w:val="61"/>
    <w:rsid w:val="00C30D06"/>
    <w:pPr>
      <w:spacing w:after="0" w:line="240" w:lineRule="auto"/>
    </w:pPr>
    <w:rPr>
      <w:rFonts w:ascii="Calibri" w:eastAsia="Times New Roman" w:hAnsi="Calibri" w:cs="Times New Roman"/>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PlainTable52">
    <w:name w:val="Plain Table 52"/>
    <w:basedOn w:val="TableNormal"/>
    <w:uiPriority w:val="45"/>
    <w:rsid w:val="00C30D06"/>
    <w:pPr>
      <w:spacing w:after="0" w:line="240" w:lineRule="auto"/>
    </w:pPr>
    <w:rPr>
      <w:rFonts w:ascii="Calibri" w:eastAsia="Calibri" w:hAnsi="Calibri" w:cs="Times New Roman"/>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5Dark-Accent61">
    <w:name w:val="Grid Table 5 Dark - Accent 61"/>
    <w:basedOn w:val="TableNormal"/>
    <w:uiPriority w:val="50"/>
    <w:rsid w:val="00C30D06"/>
    <w:pPr>
      <w:spacing w:after="0" w:line="240" w:lineRule="auto"/>
    </w:pPr>
    <w:rPr>
      <w:rFonts w:ascii="Calibri" w:eastAsia="Calibri" w:hAnsi="Calibri" w:cs="Times New Roma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PlainTable31">
    <w:name w:val="Plain Table 31"/>
    <w:basedOn w:val="TableNormal"/>
    <w:uiPriority w:val="43"/>
    <w:rsid w:val="00C30D06"/>
    <w:pPr>
      <w:spacing w:after="0" w:line="240" w:lineRule="auto"/>
    </w:pPr>
    <w:rPr>
      <w:rFonts w:ascii="Calibri" w:eastAsia="Calibri" w:hAnsi="Calibri" w:cs="Times New Roma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C30D06"/>
    <w:pPr>
      <w:spacing w:after="0" w:line="240" w:lineRule="auto"/>
    </w:pPr>
    <w:rPr>
      <w:rFonts w:ascii="Calibri" w:eastAsia="Calibri" w:hAnsi="Calibri" w:cs="Times New Roma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C30D06"/>
    <w:pPr>
      <w:spacing w:after="0" w:line="240" w:lineRule="auto"/>
    </w:pPr>
    <w:rPr>
      <w:rFonts w:ascii="Calibri" w:eastAsia="Calibri"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6">
    <w:name w:val="A6"/>
    <w:uiPriority w:val="99"/>
    <w:rsid w:val="00C30D06"/>
    <w:rPr>
      <w:rFonts w:cs="Gotham Book"/>
      <w:color w:val="000000"/>
      <w:sz w:val="20"/>
      <w:szCs w:val="20"/>
    </w:rPr>
  </w:style>
  <w:style w:type="table" w:customStyle="1" w:styleId="MediumList2-Accent11">
    <w:name w:val="Medium List 2 - Accent 11"/>
    <w:basedOn w:val="TableNormal"/>
    <w:next w:val="MediumList2-Accent1"/>
    <w:uiPriority w:val="66"/>
    <w:rsid w:val="00C30D06"/>
    <w:pPr>
      <w:spacing w:after="0" w:line="240" w:lineRule="auto"/>
    </w:pPr>
    <w:rPr>
      <w:rFonts w:ascii="Calibri Light" w:eastAsia="Times New Roman" w:hAnsi="Calibri Light" w:cs="Times New Roman"/>
      <w:color w:val="000000"/>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table" w:customStyle="1" w:styleId="Calendar21">
    <w:name w:val="Calendar 21"/>
    <w:basedOn w:val="TableNormal"/>
    <w:uiPriority w:val="99"/>
    <w:qFormat/>
    <w:rsid w:val="00C30D06"/>
    <w:pPr>
      <w:spacing w:after="0" w:line="240" w:lineRule="auto"/>
      <w:jc w:val="center"/>
    </w:pPr>
    <w:rPr>
      <w:rFonts w:ascii="Calibri" w:eastAsia="Times New Roman" w:hAnsi="Calibri" w:cs="Times New Roman"/>
      <w:sz w:val="28"/>
      <w:szCs w:val="28"/>
    </w:rPr>
    <w:tblPr>
      <w:tblBorders>
        <w:insideV w:val="single" w:sz="4" w:space="0" w:color="9CC2E5"/>
      </w:tblBorders>
    </w:tblPr>
    <w:tblStylePr w:type="firstRow">
      <w:rPr>
        <w:rFonts w:ascii="Calibri Light" w:hAnsi="Calibri Light"/>
        <w:b w:val="0"/>
        <w:i w:val="0"/>
        <w:caps/>
        <w:smallCaps w:val="0"/>
        <w:color w:val="5B9BD5"/>
        <w:spacing w:val="20"/>
        <w:sz w:val="32"/>
      </w:rPr>
      <w:tblPr/>
      <w:tcPr>
        <w:tcBorders>
          <w:top w:val="nil"/>
          <w:left w:val="nil"/>
          <w:bottom w:val="nil"/>
          <w:right w:val="nil"/>
          <w:insideH w:val="nil"/>
          <w:insideV w:val="nil"/>
          <w:tl2br w:val="nil"/>
          <w:tr2bl w:val="nil"/>
        </w:tcBorders>
      </w:tcPr>
    </w:tblStylePr>
  </w:style>
  <w:style w:type="table" w:customStyle="1" w:styleId="LightShading-Accent11">
    <w:name w:val="Light Shading - Accent 11"/>
    <w:basedOn w:val="TableNormal"/>
    <w:next w:val="LightShading-Accent1"/>
    <w:uiPriority w:val="60"/>
    <w:rsid w:val="00C30D06"/>
    <w:pPr>
      <w:spacing w:after="0" w:line="240" w:lineRule="auto"/>
    </w:pPr>
    <w:rPr>
      <w:rFonts w:ascii="Calibri" w:eastAsia="Times New Roman" w:hAnsi="Calibri" w:cs="Times New Roman"/>
      <w:color w:val="2E74B5"/>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LightList1">
    <w:name w:val="Light List1"/>
    <w:basedOn w:val="TableNormal"/>
    <w:next w:val="LightList"/>
    <w:uiPriority w:val="61"/>
    <w:rsid w:val="00C30D06"/>
    <w:pPr>
      <w:spacing w:after="0" w:line="240" w:lineRule="auto"/>
    </w:pPr>
    <w:rPr>
      <w:rFonts w:ascii="Calibri" w:eastAsia="Times New Roman" w:hAnsi="Calibri" w:cs="Times New Roman"/>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GridTable5Dark-Accent611">
    <w:name w:val="Grid Table 5 Dark - Accent 611"/>
    <w:basedOn w:val="TableNormal"/>
    <w:next w:val="GridTable5Dark-Accent61"/>
    <w:uiPriority w:val="50"/>
    <w:rsid w:val="00C30D06"/>
    <w:pPr>
      <w:spacing w:after="0" w:line="240" w:lineRule="auto"/>
    </w:pPr>
    <w:rPr>
      <w:rFonts w:ascii="Calibri" w:eastAsia="Calibri" w:hAnsi="Calibri" w:cs="Times New Roma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PlainTable311">
    <w:name w:val="Plain Table 311"/>
    <w:basedOn w:val="TableNormal"/>
    <w:next w:val="PlainTable31"/>
    <w:uiPriority w:val="43"/>
    <w:rsid w:val="00C30D06"/>
    <w:pPr>
      <w:spacing w:after="0" w:line="240" w:lineRule="auto"/>
    </w:pPr>
    <w:rPr>
      <w:rFonts w:ascii="Calibri" w:eastAsia="Calibri" w:hAnsi="Calibri" w:cs="Times New Roma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1">
    <w:name w:val="Plain Table 411"/>
    <w:basedOn w:val="TableNormal"/>
    <w:next w:val="PlainTable41"/>
    <w:uiPriority w:val="44"/>
    <w:rsid w:val="00C30D06"/>
    <w:pPr>
      <w:spacing w:after="0" w:line="240" w:lineRule="auto"/>
    </w:pPr>
    <w:rPr>
      <w:rFonts w:ascii="Calibri" w:eastAsia="Calibri" w:hAnsi="Calibri" w:cs="Times New Roma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2">
    <w:name w:val="Plain Table 212"/>
    <w:basedOn w:val="TableNormal"/>
    <w:next w:val="PlainTable21"/>
    <w:uiPriority w:val="42"/>
    <w:rsid w:val="00C30D06"/>
    <w:pPr>
      <w:spacing w:after="0" w:line="240" w:lineRule="auto"/>
    </w:pPr>
    <w:rPr>
      <w:rFonts w:ascii="Calibri" w:eastAsia="Calibri"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1">
    <w:name w:val="Table Grid11"/>
    <w:basedOn w:val="TableNormal"/>
    <w:next w:val="TableGrid"/>
    <w:uiPriority w:val="39"/>
    <w:rsid w:val="00C30D06"/>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Header">
    <w:name w:val="Table Header"/>
    <w:rsid w:val="00C30D06"/>
    <w:pPr>
      <w:spacing w:after="160" w:line="259" w:lineRule="auto"/>
    </w:pPr>
    <w:rPr>
      <w:rFonts w:ascii="Calibri Light" w:eastAsia="Times New Roman" w:hAnsi="Calibri Light" w:cs="Times New Roman"/>
      <w:color w:val="FFFFFF"/>
      <w:lang w:val="en-AU" w:eastAsia="ja-JP"/>
    </w:rPr>
  </w:style>
  <w:style w:type="table" w:customStyle="1" w:styleId="NodesTable">
    <w:name w:val="Nodes Table"/>
    <w:rsid w:val="00C30D06"/>
    <w:pPr>
      <w:spacing w:after="160" w:line="259" w:lineRule="auto"/>
    </w:pPr>
    <w:rPr>
      <w:rFonts w:ascii="Calibri" w:eastAsia="Times New Roman" w:hAnsi="Times New Roman" w:cs="Times New Roman"/>
      <w:sz w:val="20"/>
      <w:szCs w:val="20"/>
      <w:lang w:val="en-AU" w:eastAsia="ja-JP"/>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style>
  <w:style w:type="table" w:customStyle="1" w:styleId="PlainTable211">
    <w:name w:val="Plain Table 211"/>
    <w:basedOn w:val="TableNormal"/>
    <w:next w:val="PlainTable21"/>
    <w:uiPriority w:val="42"/>
    <w:rsid w:val="00C30D06"/>
    <w:pPr>
      <w:spacing w:after="0" w:line="240" w:lineRule="auto"/>
    </w:pPr>
    <w:rPr>
      <w:rFonts w:ascii="Calibri" w:eastAsia="Calibri"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para">
    <w:name w:val="para"/>
    <w:basedOn w:val="Normal"/>
    <w:rsid w:val="00C30D06"/>
    <w:pPr>
      <w:spacing w:before="100" w:beforeAutospacing="1" w:after="100" w:afterAutospacing="1" w:line="240" w:lineRule="auto"/>
      <w:jc w:val="left"/>
    </w:pPr>
    <w:rPr>
      <w:rFonts w:eastAsia="Times New Roman"/>
      <w:szCs w:val="24"/>
    </w:rPr>
  </w:style>
  <w:style w:type="character" w:customStyle="1" w:styleId="UnresolvedMention2">
    <w:name w:val="Unresolved Mention2"/>
    <w:basedOn w:val="DefaultParagraphFont"/>
    <w:uiPriority w:val="99"/>
    <w:semiHidden/>
    <w:unhideWhenUsed/>
    <w:rsid w:val="00B536DA"/>
    <w:rPr>
      <w:color w:val="605E5C"/>
      <w:shd w:val="clear" w:color="auto" w:fill="E1DFDD"/>
    </w:rPr>
  </w:style>
  <w:style w:type="paragraph" w:customStyle="1" w:styleId="TableBody">
    <w:name w:val="Table Body"/>
    <w:basedOn w:val="Normal"/>
    <w:qFormat/>
    <w:rsid w:val="009C6B43"/>
    <w:pPr>
      <w:spacing w:before="120" w:after="120" w:line="240" w:lineRule="auto"/>
      <w:jc w:val="left"/>
    </w:pPr>
    <w:rPr>
      <w:szCs w:val="24"/>
    </w:rPr>
  </w:style>
  <w:style w:type="paragraph" w:customStyle="1" w:styleId="FigureNoTitle">
    <w:name w:val="Figure No. Title"/>
    <w:basedOn w:val="Normal"/>
    <w:qFormat/>
    <w:rsid w:val="009C4605"/>
    <w:pPr>
      <w:shd w:val="clear" w:color="auto" w:fill="FFFFFF"/>
      <w:spacing w:after="240"/>
    </w:pPr>
    <w:rPr>
      <w:b/>
      <w:i/>
      <w:iCs/>
      <w:szCs w:val="24"/>
    </w:rPr>
  </w:style>
  <w:style w:type="paragraph" w:customStyle="1" w:styleId="TableNoTitle">
    <w:name w:val="Table No. Title"/>
    <w:basedOn w:val="Caption"/>
    <w:qFormat/>
    <w:rsid w:val="00185D57"/>
    <w:pPr>
      <w:spacing w:before="120" w:after="0" w:line="276" w:lineRule="auto"/>
      <w:jc w:val="left"/>
    </w:pPr>
    <w:rPr>
      <w:bCs w:val="0"/>
      <w:iCs/>
      <w:sz w:val="24"/>
      <w:szCs w:val="24"/>
    </w:rPr>
  </w:style>
  <w:style w:type="paragraph" w:customStyle="1" w:styleId="TableHead">
    <w:name w:val="Table Head"/>
    <w:basedOn w:val="Normal"/>
    <w:qFormat/>
    <w:rsid w:val="00185D57"/>
    <w:pPr>
      <w:spacing w:before="120" w:after="120" w:line="240" w:lineRule="auto"/>
      <w:jc w:val="center"/>
    </w:pPr>
    <w:rPr>
      <w:rFonts w:eastAsia="Times New Roman"/>
      <w:b/>
      <w:bCs/>
      <w:color w:val="000000"/>
      <w:szCs w:val="24"/>
      <w:lang w:val="en-GB" w:eastAsia="en-GB"/>
    </w:rPr>
  </w:style>
  <w:style w:type="paragraph" w:styleId="BodyTextFirstIndent">
    <w:name w:val="Body Text First Indent"/>
    <w:basedOn w:val="BodyText"/>
    <w:link w:val="BodyTextFirstIndentChar"/>
    <w:uiPriority w:val="99"/>
    <w:unhideWhenUsed/>
    <w:rsid w:val="00556C28"/>
    <w:pPr>
      <w:spacing w:after="120"/>
      <w:ind w:left="720" w:hanging="720"/>
      <w:jc w:val="left"/>
    </w:pPr>
    <w:rPr>
      <w:rFonts w:cs="Times New Roman"/>
      <w:szCs w:val="22"/>
    </w:rPr>
  </w:style>
  <w:style w:type="character" w:customStyle="1" w:styleId="BodyTextFirstIndentChar">
    <w:name w:val="Body Text First Indent Char"/>
    <w:basedOn w:val="BodyTextChar"/>
    <w:link w:val="BodyTextFirstIndent"/>
    <w:uiPriority w:val="99"/>
    <w:rsid w:val="00556C28"/>
    <w:rPr>
      <w:rFonts w:ascii="Times New Roman" w:eastAsia="Calibri" w:hAnsi="Times New Roman" w:cs="Times New Roman"/>
      <w:sz w:val="24"/>
      <w:szCs w:val="24"/>
    </w:rPr>
  </w:style>
  <w:style w:type="paragraph" w:customStyle="1" w:styleId="TableBullet">
    <w:name w:val="Table Bullet"/>
    <w:basedOn w:val="TableBody"/>
    <w:qFormat/>
    <w:rsid w:val="00D25881"/>
    <w:pPr>
      <w:numPr>
        <w:numId w:val="4"/>
      </w:numPr>
      <w:ind w:left="288" w:hanging="288"/>
    </w:pPr>
  </w:style>
  <w:style w:type="paragraph" w:styleId="List">
    <w:name w:val="List"/>
    <w:basedOn w:val="Normal"/>
    <w:uiPriority w:val="99"/>
    <w:unhideWhenUsed/>
    <w:rsid w:val="00E325B7"/>
    <w:pPr>
      <w:numPr>
        <w:numId w:val="25"/>
      </w:numPr>
      <w:spacing w:after="0"/>
      <w:ind w:left="504"/>
      <w:contextualSpacing/>
    </w:pPr>
  </w:style>
  <w:style w:type="paragraph" w:customStyle="1" w:styleId="BodyText4">
    <w:name w:val="Body Text 4"/>
    <w:basedOn w:val="BodyText"/>
    <w:qFormat/>
    <w:rsid w:val="005133FB"/>
    <w:pPr>
      <w:spacing w:line="240" w:lineRule="auto"/>
      <w:jc w:val="left"/>
    </w:pPr>
    <w:rPr>
      <w:sz w:val="20"/>
      <w:szCs w:val="20"/>
    </w:rPr>
  </w:style>
  <w:style w:type="character" w:customStyle="1" w:styleId="DefaultChar">
    <w:name w:val="Default Char"/>
    <w:link w:val="Default"/>
    <w:qFormat/>
    <w:locked/>
    <w:rsid w:val="00904BCA"/>
    <w:rPr>
      <w:rFonts w:ascii="Times New Roman" w:eastAsia="Times New Roman" w:hAnsi="Times New Roman" w:cs="Times New Roman"/>
      <w:color w:val="000000"/>
      <w:sz w:val="24"/>
      <w:szCs w:val="24"/>
    </w:rPr>
  </w:style>
  <w:style w:type="character" w:customStyle="1" w:styleId="Caption1">
    <w:name w:val="Caption1"/>
    <w:basedOn w:val="DefaultParagraphFont"/>
    <w:rsid w:val="00904BCA"/>
  </w:style>
  <w:style w:type="character" w:customStyle="1" w:styleId="hlfld-abstract">
    <w:name w:val="hlfld-abstract"/>
    <w:basedOn w:val="DefaultParagraphFont"/>
    <w:rsid w:val="00904BCA"/>
  </w:style>
  <w:style w:type="character" w:customStyle="1" w:styleId="span10">
    <w:name w:val="span10"/>
    <w:basedOn w:val="DefaultParagraphFont"/>
    <w:rsid w:val="00904BCA"/>
  </w:style>
  <w:style w:type="paragraph" w:customStyle="1" w:styleId="WW-Default">
    <w:name w:val="WW-Default"/>
    <w:uiPriority w:val="99"/>
    <w:rsid w:val="00904BCA"/>
    <w:pPr>
      <w:suppressAutoHyphens/>
      <w:autoSpaceDE w:val="0"/>
      <w:spacing w:after="0" w:line="240" w:lineRule="auto"/>
    </w:pPr>
    <w:rPr>
      <w:rFonts w:ascii="Times New Roman" w:hAnsi="Times New Roman" w:cs="Calibri"/>
      <w:color w:val="000000"/>
      <w:sz w:val="24"/>
      <w:szCs w:val="24"/>
      <w:lang w:eastAsia="ar-SA"/>
    </w:rPr>
  </w:style>
  <w:style w:type="character" w:customStyle="1" w:styleId="UnresolvedMention20">
    <w:name w:val="Unresolved Mention2"/>
    <w:basedOn w:val="DefaultParagraphFont"/>
    <w:uiPriority w:val="99"/>
    <w:semiHidden/>
    <w:unhideWhenUsed/>
    <w:rsid w:val="00904BCA"/>
    <w:rPr>
      <w:color w:val="605E5C"/>
      <w:shd w:val="clear" w:color="auto" w:fill="E1DFDD"/>
    </w:rPr>
  </w:style>
  <w:style w:type="table" w:customStyle="1" w:styleId="Style92">
    <w:name w:val="_Style 92"/>
    <w:basedOn w:val="TableNormal"/>
    <w:qFormat/>
    <w:rsid w:val="00446361"/>
    <w:pPr>
      <w:spacing w:after="0" w:line="240" w:lineRule="auto"/>
    </w:pPr>
    <w:rPr>
      <w:rFonts w:ascii="Calibri" w:hAnsi="Calibri" w:cs="Calibri"/>
      <w:sz w:val="20"/>
      <w:szCs w:val="20"/>
    </w:rPr>
    <w:tblPr>
      <w:tblCellMar>
        <w:top w:w="100" w:type="dxa"/>
        <w:left w:w="115" w:type="dxa"/>
        <w:bottom w:w="100" w:type="dxa"/>
        <w:right w:w="115" w:type="dxa"/>
      </w:tblCellMar>
    </w:tblPr>
  </w:style>
  <w:style w:type="table" w:customStyle="1" w:styleId="Style93">
    <w:name w:val="_Style 93"/>
    <w:basedOn w:val="TableNormal"/>
    <w:qFormat/>
    <w:rsid w:val="00446361"/>
    <w:pPr>
      <w:spacing w:after="0" w:line="240" w:lineRule="auto"/>
    </w:pPr>
    <w:rPr>
      <w:rFonts w:ascii="Calibri" w:hAnsi="Calibri" w:cs="Calibri"/>
      <w:sz w:val="20"/>
      <w:szCs w:val="20"/>
    </w:rPr>
    <w:tblPr>
      <w:tblCellMar>
        <w:top w:w="100" w:type="dxa"/>
        <w:left w:w="115" w:type="dxa"/>
        <w:bottom w:w="100" w:type="dxa"/>
        <w:right w:w="115" w:type="dxa"/>
      </w:tblCellMar>
    </w:tblPr>
  </w:style>
  <w:style w:type="table" w:customStyle="1" w:styleId="Style94">
    <w:name w:val="_Style 94"/>
    <w:basedOn w:val="TableNormal"/>
    <w:qFormat/>
    <w:rsid w:val="00446361"/>
    <w:pPr>
      <w:spacing w:after="0" w:line="240" w:lineRule="auto"/>
    </w:pPr>
    <w:rPr>
      <w:rFonts w:ascii="Calibri" w:hAnsi="Calibri" w:cs="Calibri"/>
      <w:sz w:val="20"/>
      <w:szCs w:val="20"/>
    </w:rPr>
    <w:tblPr>
      <w:tblCellMar>
        <w:top w:w="100" w:type="dxa"/>
        <w:left w:w="115" w:type="dxa"/>
        <w:bottom w:w="100" w:type="dxa"/>
        <w:right w:w="115" w:type="dxa"/>
      </w:tblCellMar>
    </w:tblPr>
  </w:style>
  <w:style w:type="table" w:customStyle="1" w:styleId="PlainTable213">
    <w:name w:val="Plain Table 213"/>
    <w:basedOn w:val="TableNormal"/>
    <w:uiPriority w:val="42"/>
    <w:rsid w:val="00446361"/>
    <w:pPr>
      <w:spacing w:after="0" w:line="240" w:lineRule="auto"/>
    </w:pPr>
    <w:rPr>
      <w:kern w:val="2"/>
      <w:lang w:eastAsia="ja-JP"/>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Style100">
    <w:name w:val="_Style 100"/>
    <w:basedOn w:val="TableNormal"/>
    <w:qFormat/>
    <w:rsid w:val="00E82316"/>
    <w:pPr>
      <w:spacing w:after="0" w:line="240" w:lineRule="auto"/>
    </w:pPr>
    <w:rPr>
      <w:rFonts w:ascii="Calibri" w:hAnsi="Calibri" w:cs="Calibri"/>
      <w:sz w:val="20"/>
      <w:szCs w:val="20"/>
    </w:rPr>
    <w:tblPr>
      <w:tblCellMar>
        <w:top w:w="100" w:type="dxa"/>
        <w:left w:w="115" w:type="dxa"/>
        <w:bottom w:w="100" w:type="dxa"/>
        <w:right w:w="115" w:type="dxa"/>
      </w:tblCellMar>
    </w:tblPr>
  </w:style>
  <w:style w:type="table" w:customStyle="1" w:styleId="Style101">
    <w:name w:val="_Style 101"/>
    <w:basedOn w:val="TableNormal"/>
    <w:qFormat/>
    <w:rsid w:val="00E82316"/>
    <w:pPr>
      <w:spacing w:after="0" w:line="240" w:lineRule="auto"/>
    </w:pPr>
    <w:rPr>
      <w:rFonts w:ascii="Calibri" w:hAnsi="Calibri" w:cs="Calibri"/>
      <w:sz w:val="20"/>
      <w:szCs w:val="20"/>
    </w:rPr>
    <w:tblPr>
      <w:tblCellMar>
        <w:top w:w="100" w:type="dxa"/>
        <w:left w:w="115" w:type="dxa"/>
        <w:bottom w:w="100" w:type="dxa"/>
        <w:right w:w="115" w:type="dxa"/>
      </w:tblCellMar>
    </w:tblPr>
  </w:style>
  <w:style w:type="table" w:customStyle="1" w:styleId="Style102">
    <w:name w:val="_Style 102"/>
    <w:basedOn w:val="TableNormal"/>
    <w:qFormat/>
    <w:rsid w:val="00E82316"/>
    <w:pPr>
      <w:spacing w:after="0" w:line="240" w:lineRule="auto"/>
    </w:pPr>
    <w:rPr>
      <w:rFonts w:ascii="Calibri" w:hAnsi="Calibri" w:cs="Calibri"/>
      <w:sz w:val="20"/>
      <w:szCs w:val="20"/>
    </w:rPr>
    <w:tblPr>
      <w:tblCellMar>
        <w:top w:w="100" w:type="dxa"/>
        <w:left w:w="115" w:type="dxa"/>
        <w:bottom w:w="100" w:type="dxa"/>
        <w:right w:w="115" w:type="dxa"/>
      </w:tblCellMar>
    </w:tblPr>
  </w:style>
  <w:style w:type="numbering" w:customStyle="1" w:styleId="NoList6">
    <w:name w:val="No List6"/>
    <w:next w:val="NoList"/>
    <w:uiPriority w:val="99"/>
    <w:semiHidden/>
    <w:unhideWhenUsed/>
    <w:rsid w:val="00191AEE"/>
  </w:style>
  <w:style w:type="table" w:customStyle="1" w:styleId="TableGrid3">
    <w:name w:val="Table Grid3"/>
    <w:basedOn w:val="TableNormal"/>
    <w:next w:val="TableGrid"/>
    <w:uiPriority w:val="59"/>
    <w:rsid w:val="00191AEE"/>
    <w:pPr>
      <w:spacing w:after="0" w:line="240" w:lineRule="auto"/>
      <w:jc w:val="both"/>
    </w:pPr>
    <w:rPr>
      <w:rFonts w:ascii="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eaderLeft">
    <w:name w:val="Header Left"/>
    <w:basedOn w:val="Header"/>
    <w:qFormat/>
    <w:rsid w:val="004758E5"/>
    <w:rPr>
      <w:color w:val="F58634"/>
      <w:sz w:val="20"/>
      <w:szCs w:val="20"/>
    </w:rPr>
  </w:style>
  <w:style w:type="paragraph" w:customStyle="1" w:styleId="HeaderRight">
    <w:name w:val="Header Right"/>
    <w:basedOn w:val="Header"/>
    <w:qFormat/>
    <w:rsid w:val="00B9244F"/>
    <w:pPr>
      <w:jc w:val="right"/>
    </w:pPr>
    <w:rPr>
      <w:i/>
      <w:noProof/>
      <w:color w:val="F5863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1115853">
      <w:bodyDiv w:val="1"/>
      <w:marLeft w:val="0"/>
      <w:marRight w:val="0"/>
      <w:marTop w:val="0"/>
      <w:marBottom w:val="0"/>
      <w:divBdr>
        <w:top w:val="none" w:sz="0" w:space="0" w:color="auto"/>
        <w:left w:val="none" w:sz="0" w:space="0" w:color="auto"/>
        <w:bottom w:val="none" w:sz="0" w:space="0" w:color="auto"/>
        <w:right w:val="none" w:sz="0" w:space="0" w:color="auto"/>
      </w:divBdr>
    </w:div>
    <w:div w:id="794714494">
      <w:bodyDiv w:val="1"/>
      <w:marLeft w:val="0"/>
      <w:marRight w:val="0"/>
      <w:marTop w:val="0"/>
      <w:marBottom w:val="0"/>
      <w:divBdr>
        <w:top w:val="none" w:sz="0" w:space="0" w:color="auto"/>
        <w:left w:val="none" w:sz="0" w:space="0" w:color="auto"/>
        <w:bottom w:val="none" w:sz="0" w:space="0" w:color="auto"/>
        <w:right w:val="none" w:sz="0" w:space="0" w:color="auto"/>
      </w:divBdr>
    </w:div>
    <w:div w:id="1828979579">
      <w:bodyDiv w:val="1"/>
      <w:marLeft w:val="0"/>
      <w:marRight w:val="0"/>
      <w:marTop w:val="0"/>
      <w:marBottom w:val="0"/>
      <w:divBdr>
        <w:top w:val="none" w:sz="0" w:space="0" w:color="auto"/>
        <w:left w:val="none" w:sz="0" w:space="0" w:color="auto"/>
        <w:bottom w:val="none" w:sz="0" w:space="0" w:color="auto"/>
        <w:right w:val="none" w:sz="0" w:space="0" w:color="auto"/>
      </w:divBdr>
      <w:divsChild>
        <w:div w:id="839153898">
          <w:marLeft w:val="0"/>
          <w:marRight w:val="0"/>
          <w:marTop w:val="0"/>
          <w:marBottom w:val="0"/>
          <w:divBdr>
            <w:top w:val="none" w:sz="0" w:space="0" w:color="auto"/>
            <w:left w:val="none" w:sz="0" w:space="0" w:color="auto"/>
            <w:bottom w:val="single" w:sz="48" w:space="0" w:color="99CC00"/>
            <w:right w:val="none" w:sz="0" w:space="0" w:color="auto"/>
          </w:divBdr>
        </w:div>
        <w:div w:id="1041243898">
          <w:marLeft w:val="2355"/>
          <w:marRight w:val="0"/>
          <w:marTop w:val="150"/>
          <w:marBottom w:val="0"/>
          <w:divBdr>
            <w:top w:val="none" w:sz="0" w:space="0" w:color="auto"/>
            <w:left w:val="none" w:sz="0" w:space="0" w:color="auto"/>
            <w:bottom w:val="none" w:sz="0" w:space="0" w:color="auto"/>
            <w:right w:val="dotted" w:sz="6" w:space="4" w:color="CCCCCC"/>
          </w:divBdr>
          <w:divsChild>
            <w:div w:id="1432504225">
              <w:marLeft w:val="0"/>
              <w:marRight w:val="0"/>
              <w:marTop w:val="0"/>
              <w:marBottom w:val="150"/>
              <w:divBdr>
                <w:top w:val="none" w:sz="0" w:space="0" w:color="auto"/>
                <w:left w:val="none" w:sz="0" w:space="0" w:color="auto"/>
                <w:bottom w:val="none" w:sz="0" w:space="0" w:color="auto"/>
                <w:right w:val="none" w:sz="0" w:space="0" w:color="auto"/>
              </w:divBdr>
            </w:div>
            <w:div w:id="1646085123">
              <w:marLeft w:val="0"/>
              <w:marRight w:val="0"/>
              <w:marTop w:val="0"/>
              <w:marBottom w:val="0"/>
              <w:divBdr>
                <w:top w:val="dotted" w:sz="6" w:space="11" w:color="CCCCCC"/>
                <w:left w:val="none" w:sz="0" w:space="0" w:color="auto"/>
                <w:bottom w:val="none" w:sz="0" w:space="0" w:color="auto"/>
                <w:right w:val="none" w:sz="0" w:space="0" w:color="auto"/>
              </w:divBdr>
            </w:div>
            <w:div w:id="2078161513">
              <w:marLeft w:val="0"/>
              <w:marRight w:val="0"/>
              <w:marTop w:val="0"/>
              <w:marBottom w:val="0"/>
              <w:divBdr>
                <w:top w:val="dotted" w:sz="6" w:space="4" w:color="CCCCCC"/>
                <w:left w:val="none" w:sz="0" w:space="0" w:color="auto"/>
                <w:bottom w:val="none" w:sz="0" w:space="0" w:color="auto"/>
                <w:right w:val="none" w:sz="0" w:space="0" w:color="auto"/>
              </w:divBdr>
            </w:div>
          </w:divsChild>
        </w:div>
        <w:div w:id="2099866082">
          <w:marLeft w:val="471"/>
          <w:marRight w:val="2355"/>
          <w:marTop w:val="0"/>
          <w:marBottom w:val="0"/>
          <w:divBdr>
            <w:top w:val="none" w:sz="0" w:space="0" w:color="auto"/>
            <w:left w:val="none" w:sz="0" w:space="0" w:color="auto"/>
            <w:bottom w:val="none" w:sz="0" w:space="0" w:color="auto"/>
            <w:right w:val="none" w:sz="0" w:space="0" w:color="auto"/>
          </w:divBdr>
          <w:divsChild>
            <w:div w:id="502361137">
              <w:marLeft w:val="0"/>
              <w:marRight w:val="0"/>
              <w:marTop w:val="0"/>
              <w:marBottom w:val="360"/>
              <w:divBdr>
                <w:top w:val="none" w:sz="0" w:space="0" w:color="auto"/>
                <w:left w:val="none" w:sz="0" w:space="0" w:color="auto"/>
                <w:bottom w:val="none" w:sz="0" w:space="0" w:color="auto"/>
                <w:right w:val="none" w:sz="0" w:space="0" w:color="auto"/>
              </w:divBdr>
            </w:div>
            <w:div w:id="725883545">
              <w:marLeft w:val="0"/>
              <w:marRight w:val="0"/>
              <w:marTop w:val="0"/>
              <w:marBottom w:val="360"/>
              <w:divBdr>
                <w:top w:val="none" w:sz="0" w:space="0" w:color="auto"/>
                <w:left w:val="none" w:sz="0" w:space="0" w:color="auto"/>
                <w:bottom w:val="none" w:sz="0" w:space="0" w:color="auto"/>
                <w:right w:val="none" w:sz="0" w:space="0" w:color="auto"/>
              </w:divBdr>
            </w:div>
            <w:div w:id="1379085288">
              <w:marLeft w:val="0"/>
              <w:marRight w:val="0"/>
              <w:marTop w:val="0"/>
              <w:marBottom w:val="60"/>
              <w:divBdr>
                <w:top w:val="none" w:sz="0" w:space="0" w:color="auto"/>
                <w:left w:val="none" w:sz="0" w:space="0" w:color="auto"/>
                <w:bottom w:val="none" w:sz="0" w:space="0" w:color="auto"/>
                <w:right w:val="none" w:sz="0" w:space="0" w:color="auto"/>
              </w:divBdr>
            </w:div>
            <w:div w:id="1600290708">
              <w:marLeft w:val="0"/>
              <w:marRight w:val="0"/>
              <w:marTop w:val="0"/>
              <w:marBottom w:val="360"/>
              <w:divBdr>
                <w:top w:val="none" w:sz="0" w:space="0" w:color="auto"/>
                <w:left w:val="none" w:sz="0" w:space="0" w:color="auto"/>
                <w:bottom w:val="none" w:sz="0" w:space="0" w:color="auto"/>
                <w:right w:val="none" w:sz="0" w:space="0" w:color="auto"/>
              </w:divBdr>
            </w:div>
            <w:div w:id="1711805890">
              <w:marLeft w:val="0"/>
              <w:marRight w:val="0"/>
              <w:marTop w:val="0"/>
              <w:marBottom w:val="360"/>
              <w:divBdr>
                <w:top w:val="none" w:sz="0" w:space="0" w:color="auto"/>
                <w:left w:val="none" w:sz="0" w:space="0" w:color="auto"/>
                <w:bottom w:val="none" w:sz="0" w:space="0" w:color="auto"/>
                <w:right w:val="none" w:sz="0" w:space="0" w:color="auto"/>
              </w:divBdr>
            </w:div>
            <w:div w:id="1767572894">
              <w:marLeft w:val="0"/>
              <w:marRight w:val="0"/>
              <w:marTop w:val="0"/>
              <w:marBottom w:val="360"/>
              <w:divBdr>
                <w:top w:val="none" w:sz="0" w:space="0" w:color="auto"/>
                <w:left w:val="none" w:sz="0" w:space="0" w:color="auto"/>
                <w:bottom w:val="none" w:sz="0" w:space="0" w:color="auto"/>
                <w:right w:val="none" w:sz="0" w:space="0" w:color="auto"/>
              </w:divBdr>
            </w:div>
            <w:div w:id="2009089538">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7.png"/><Relationship Id="rId26" Type="http://schemas.openxmlformats.org/officeDocument/2006/relationships/hyperlink" Target="mailto:collins.owek@gmail.com" TargetMode="External"/><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cleverism.com/transformational-leadership-guide/" TargetMode="External"/><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29" Type="http://schemas.openxmlformats.org/officeDocument/2006/relationships/hyperlink" Target="mailto:carolyne_gichana@yahoo.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4.xml"/><Relationship Id="rId32"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28" Type="http://schemas.openxmlformats.org/officeDocument/2006/relationships/hyperlink" Target="mailto:ericaseka@gmail.com" TargetMode="Externa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Tel:+254%2020%202361161" TargetMode="External"/><Relationship Id="rId27" Type="http://schemas.openxmlformats.org/officeDocument/2006/relationships/hyperlink" Target="mailto:pmachoka@mua.ac.ke" TargetMode="External"/><Relationship Id="rId30" Type="http://schemas.openxmlformats.org/officeDocument/2006/relationships/hyperlink" Target="mailto:oruchomiko@gmail.com"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Goo09</b:Tag>
    <b:SourceType>Book</b:SourceType>
    <b:Guid>{43FF9FE6-57F4-451D-A1E6-F9D53511D700}</b:Guid>
    <b:Title>Strategic Customer Service: Managing the Customer Experience to Increase Positive Word of Mouth, Build Loyalty, and Maximize Profits. </b:Title>
    <b:Year>2009</b:Year>
    <b:Author>
      <b:Author>
        <b:NameList>
          <b:Person>
            <b:Last>Goodman</b:Last>
            <b:First>J.</b:First>
            <b:Middle>A.</b:Middle>
          </b:Person>
        </b:NameList>
      </b:Author>
    </b:Author>
    <b:City>New York, NY</b:City>
    <b:Publisher>Amacom</b:Publisher>
    <b:RefOrder>1</b:RefOrder>
  </b:Source>
  <b:Source>
    <b:Tag>Gin13</b:Tag>
    <b:SourceType>Book</b:SourceType>
    <b:Guid>{D6984FAE-F317-4D58-9C96-A302A105402A}</b:Guid>
    <b:Author>
      <b:Author>
        <b:NameList>
          <b:Person>
            <b:Last>Ginter</b:Last>
            <b:First>P.</b:First>
            <b:Middle>M.</b:Middle>
          </b:Person>
        </b:NameList>
      </b:Author>
    </b:Author>
    <b:Title>The Strategic Management of Health Care Organizations</b:Title>
    <b:Year>2013</b:Year>
    <b:City>New York, NY</b:City>
    <b:Publisher>John Wiley &amp; Sons</b:Publisher>
    <b:RefOrder>2</b:RefOrder>
  </b:Source>
  <b:Source>
    <b:Tag>Awa12</b:Tag>
    <b:SourceType>JournalArticle</b:SourceType>
    <b:Guid>{F8E69213-DD92-412B-9991-98498897497D}</b:Guid>
    <b:Author>
      <b:Author>
        <b:NameList>
          <b:Person>
            <b:Last>Awan</b:Last>
            <b:First>K.Z.</b:First>
          </b:Person>
          <b:Person>
            <b:Last>Qureshi</b:Last>
            <b:First>I.</b:First>
            <b:Middle>W.</b:Middle>
          </b:Person>
          <b:Person>
            <b:Last>Arif</b:Last>
            <b:First>S.</b:First>
          </b:Person>
        </b:NameList>
      </b:Author>
    </b:Author>
    <b:Title>The effective leadership style in NGO: Impact of servant leadership style on employees work performance and mediation effect of work motivation</b:Title>
    <b:JournalName>International Journal of economics and Management volume 1 issue 11</b:JournalName>
    <b:Year>2012</b:Year>
    <b:Pages>43 - 56</b:Pages>
    <b:RefOrder>3</b:RefOrder>
  </b:Source>
  <b:Source>
    <b:Tag>AKI17</b:Tag>
    <b:SourceType>Report</b:SourceType>
    <b:Guid>{D4F8A4FE-E050-4D6A-8A64-017FF7C6C403}</b:Guid>
    <b:Author>
      <b:Author>
        <b:Corporate>Annual Report</b:Corporate>
      </b:Author>
    </b:Author>
    <b:Title>Bristol Annual Report, 2018</b:Title>
    <b:Year>2018</b:Year>
    <b:Publisher>Bristol hospital Kenya</b:Publisher>
    <b:City>Nairobi</b:City>
    <b:RefOrder>6</b:RefOrder>
  </b:Source>
  <b:Source>
    <b:Tag>Placeholder12</b:Tag>
    <b:SourceType>JournalArticle</b:SourceType>
    <b:Guid>{87893A6F-A3F4-4E3B-97CE-F206EB79BCF5}</b:Guid>
    <b:Author>
      <b:Author>
        <b:NameList>
          <b:Person>
            <b:Last>Locker</b:Last>
            <b:First>E.</b:First>
            <b:Middle>A.</b:Middle>
          </b:Person>
          <b:Person>
            <b:Last>Latham</b:Last>
            <b:First>G.</b:First>
            <b:Middle>P.</b:Middle>
          </b:Person>
        </b:NameList>
      </b:Author>
    </b:Author>
    <b:Title>New Directions in the Goal setting theory.</b:Title>
    <b:JournalName>Current Directions in Psychological Science vol 15 issue 5, 265-268.</b:JournalName>
    <b:Year>2010</b:Year>
    <b:Pages>265 - 268</b:Pages>
    <b:RefOrder>7</b:RefOrder>
  </b:Source>
  <b:Source>
    <b:Tag>Mar18</b:Tag>
    <b:SourceType>JournalArticle</b:SourceType>
    <b:Guid>{B40EE551-EDBF-4C42-B6B9-910E33492D42}</b:Guid>
    <b:Author>
      <b:Author>
        <b:NameList>
          <b:Person>
            <b:Last>Maria da Costa</b:Last>
            <b:First>D.</b:First>
          </b:Person>
          <b:Person>
            <b:Last>Sousa</b:Last>
            <b:First>S.</b:First>
            <b:Middle>A.</b:Middle>
          </b:Person>
          <b:Person>
            <b:Last>Moreira</b:Last>
            <b:First>M.</b:First>
          </b:Person>
        </b:NameList>
      </b:Author>
    </b:Author>
    <b:Title>The relationship between leadership style and the success of Lean management implementation</b:Title>
    <b:JournalName>Leadership &amp; Organization Development Journal, Vol. 39 Issue 6</b:JournalName>
    <b:Year>2018</b:Year>
    <b:Pages>807-824</b:Pages>
    <b:RefOrder>13</b:RefOrder>
  </b:Source>
  <b:Source>
    <b:Tag>Zim08</b:Tag>
    <b:SourceType>Book</b:SourceType>
    <b:Guid>{F0F22421-53B6-4CE2-A01A-EA8E8F5F62E8}</b:Guid>
    <b:Title>Essentials of Entrepreneurship and Small Business Management</b:Title>
    <b:Year>2008</b:Year>
    <b:City>New Delhi</b:City>
    <b:Publisher>Prentice-Hall</b:Publisher>
    <b:Author>
      <b:Author>
        <b:NameList>
          <b:Person>
            <b:Last>Zimmerer</b:Last>
            <b:Middle>W.</b:Middle>
            <b:First>T</b:First>
          </b:Person>
          <b:Person>
            <b:Last>Scarborough</b:Last>
            <b:Middle>M.</b:Middle>
            <b:First>N</b:First>
          </b:Person>
        </b:NameList>
      </b:Author>
    </b:Author>
    <b:RefOrder>3</b:RefOrder>
  </b:Source>
  <b:Source>
    <b:Tag>Nde16</b:Tag>
    <b:SourceType>JournalArticle</b:SourceType>
    <b:Guid>{23D3562D-DAC6-4C0C-8298-3795C6FDF7E7}</b:Guid>
    <b:Title>The Impact of Technology and Innovation (Technovation) in Developing Countries: A Review of Empirical Evidence</b:Title>
    <b:JournalName>Journal of Business and Management Sciences</b:JournalName>
    <b:Year>2016</b:Year>
    <b:Pages>7-11</b:Pages>
    <b:Author>
      <b:Author>
        <b:NameList>
          <b:Person>
            <b:Last>Ndesaulwa</b:Last>
            <b:Middle>P</b:Middle>
            <b:First>A</b:First>
          </b:Person>
          <b:Person>
            <b:Last>Kikula</b:Last>
            <b:First>J</b:First>
          </b:Person>
        </b:NameList>
      </b:Author>
    </b:Author>
    <b:RefOrder>2</b:RefOrder>
  </b:Source>
  <b:Source>
    <b:Tag>Acs18</b:Tag>
    <b:SourceType>Report</b:SourceType>
    <b:Guid>{E0BFF856-F2BC-49BF-BB57-20FFB739A351}</b:Guid>
    <b:Title>The Global Entrepreneurship Index 2018</b:Title>
    <b:Year>2018</b:Year>
    <b:City>Washington DC</b:City>
    <b:Publisher>The Global Entrepreneurship and Development Institute</b:Publisher>
    <b:Author>
      <b:Author>
        <b:NameList>
          <b:Person>
            <b:Last>A'cs</b:Last>
            <b:Middle>J</b:Middle>
            <b:First>Z</b:First>
          </b:Person>
          <b:Person>
            <b:Last>Szerb</b:Last>
            <b:First>L</b:First>
          </b:Person>
          <b:Person>
            <b:Last>Lloyd</b:Last>
            <b:First>A</b:First>
          </b:Person>
        </b:NameList>
      </b:Author>
    </b:Author>
    <b:RefOrder>3</b:RefOrder>
  </b:Source>
  <b:Source>
    <b:Tag>Sle13</b:Tag>
    <b:SourceType>JournalArticle</b:SourceType>
    <b:Guid>{2998FAB5-265B-4940-83BC-E91676648310}</b:Guid>
    <b:Title>Schumpeter's View on Innovation and Entrepreneurship</b:Title>
    <b:JournalName>SSRN Electronic Journal</b:JournalName>
    <b:Year>2013</b:Year>
    <b:Pages>89-95</b:Pages>
    <b:Author>
      <b:Author>
        <b:NameList>
          <b:Person>
            <b:Last>Sledzik</b:Last>
            <b:First>K</b:First>
          </b:Person>
        </b:NameList>
      </b:Author>
    </b:Author>
    <b:RefOrder>4</b:RefOrder>
  </b:Source>
  <b:Source>
    <b:Tag>Sch61</b:Tag>
    <b:SourceType>Book</b:SourceType>
    <b:Guid>{295AFDFD-C226-424D-BE66-57FE64A51B36}</b:Guid>
    <b:Title>The Theory of Economic Development: An Inquiry into Profits, Capital, Credit, Interest and the Business Cycle</b:Title>
    <b:Year>1961</b:Year>
    <b:Publisher>Routledge</b:Publisher>
    <b:City>London &amp; Newyork</b:City>
    <b:Author>
      <b:Author>
        <b:NameList>
          <b:Person>
            <b:Last>Schumpeter</b:Last>
            <b:Middle>A.</b:Middle>
            <b:First>J</b:First>
          </b:Person>
        </b:NameList>
      </b:Author>
    </b:Author>
    <b:RefOrder>5</b:RefOrder>
  </b:Source>
  <b:Source>
    <b:Tag>Let12</b:Tag>
    <b:SourceType>JournalArticle</b:SourceType>
    <b:Guid>{33E58559-701D-45AE-9516-EE343A7C9C90}</b:Guid>
    <b:Title>Technological Innovation and Corporate Performance</b:Title>
    <b:Year>2012</b:Year>
    <b:JournalName>International Journal of Management and Business Studies</b:JournalName>
    <b:Pages>66-72</b:Pages>
    <b:Author>
      <b:Author>
        <b:NameList>
          <b:Person>
            <b:Last>Letangule</b:Last>
            <b:Middle>L</b:Middle>
            <b:First>S</b:First>
          </b:Person>
          <b:Person>
            <b:Last>Letting</b:Last>
            <b:Middle>K</b:Middle>
            <b:First>N</b:First>
          </b:Person>
        </b:NameList>
      </b:Author>
    </b:Author>
    <b:RefOrder>1</b:RefOrder>
  </b:Source>
  <b:Source>
    <b:Tag>Lou16</b:Tag>
    <b:SourceType>JournalArticle</b:SourceType>
    <b:Guid>{7CB00FFF-670A-4B56-A0AA-50D45956AF6F}</b:Guid>
    <b:Title>Technological Innovation in Developing Countries: A descriptive analysis</b:Title>
    <b:Year>2016</b:Year>
    <b:Author>
      <b:Author>
        <b:NameList>
          <b:Person>
            <b:Last>Loukil</b:Last>
            <b:First>K</b:First>
          </b:Person>
        </b:NameList>
      </b:Author>
    </b:Author>
    <b:JournalName>Journal of Knowledge Management, Economics and Information Technology</b:JournalName>
    <b:Pages>1-16</b:Pages>
    <b:RefOrder>7</b:RefOrder>
  </b:Source>
  <b:Source>
    <b:Tag>Zol09</b:Tag>
    <b:SourceType>JournalArticle</b:SourceType>
    <b:Guid>{15CA874A-AA3B-491D-911F-527FDAD3F0D6}</b:Guid>
    <b:Title>Entrepreneurship in developing Countries</b:Title>
    <b:JournalName>Jena Economic Research Papers </b:JournalName>
    <b:Year>2009</b:Year>
    <b:Author>
      <b:Author>
        <b:NameList>
          <b:Person>
            <b:Last>Zoltan</b:Last>
            <b:First>A</b:First>
          </b:Person>
          <b:Person>
            <b:Last>Nicola</b:Last>
            <b:First>V</b:First>
          </b:Person>
        </b:NameList>
      </b:Author>
    </b:Author>
    <b:RefOrder>8</b:RefOrder>
  </b:Source>
  <b:Source>
    <b:Tag>Ola16</b:Tag>
    <b:SourceType>Report</b:SourceType>
    <b:Guid>{568CC52E-E323-4D47-913D-FE1CF0DE0105}</b:Guid>
    <b:Title>Growth Entrepreneurship in Developing Countries: A Preliminary Literature review</b:Title>
    <b:Year>2016</b:Year>
    <b:Publisher>The World Bank Group</b:Publisher>
    <b:Author>
      <b:Author>
        <b:NameList>
          <b:Person>
            <b:Last>Olafsen</b:Last>
            <b:First>E</b:First>
          </b:Person>
          <b:Person>
            <b:Last>Cook</b:Last>
            <b:First>P</b:First>
          </b:Person>
        </b:NameList>
      </b:Author>
    </b:Author>
    <b:RefOrder>9</b:RefOrder>
  </b:Source>
  <b:Source>
    <b:Tag>Sha13</b:Tag>
    <b:SourceType>JournalArticle</b:SourceType>
    <b:Guid>{CA006107-3601-49C5-8385-BECD2D3A6B74}</b:Guid>
    <b:Title>Rural Entrepreneurship in Developing Countries: Challenges, Problems and Performance Appraisal</b:Title>
    <b:Year>2013</b:Year>
    <b:JournalName>Journal of Management and Business studies</b:JournalName>
    <b:Pages>1035-1040</b:Pages>
    <b:Author>
      <b:Author>
        <b:NameList>
          <b:Person>
            <b:Last>Sharma</b:Last>
            <b:First>M</b:First>
          </b:Person>
          <b:Person>
            <b:Last>Chaudhary</b:Last>
            <b:First>V</b:First>
          </b:Person>
          <b:Person>
            <b:Last>Bala</b:Last>
            <b:First>R</b:First>
          </b:Person>
          <b:Person>
            <b:Last>Chauhan</b:Last>
            <b:First>R</b:First>
          </b:Person>
        </b:NameList>
      </b:Author>
    </b:Author>
    <b:RefOrder>10</b:RefOrder>
  </b:Source>
  <b:Source>
    <b:Tag>Sch10</b:Tag>
    <b:SourceType>Book</b:SourceType>
    <b:Guid>{E6B57FE2-967F-4D4F-A65B-4137C4176602}</b:Guid>
    <b:Title>The Nature and Essence of Economic Theory</b:Title>
    <b:Year>2010</b:Year>
    <b:City>New Jersey</b:City>
    <b:Publisher>Transaction Publishers</b:Publisher>
    <b:Author>
      <b:Author>
        <b:NameList>
          <b:Person>
            <b:Last>Schumpeter </b:Last>
            <b:Middle>A</b:Middle>
            <b:First>J</b:First>
          </b:Person>
        </b:NameList>
      </b:Author>
    </b:Author>
    <b:RefOrder>11</b:RefOrder>
  </b:Source>
  <b:Source>
    <b:Tag>Wor16</b:Tag>
    <b:SourceType>Report</b:SourceType>
    <b:Guid>{87E19D96-26D8-4B00-A9FE-280399992098}</b:Guid>
    <b:Title>Growth Entrepreneurship in Developing Countries: A Pleminary Literature Review</b:Title>
    <b:Year>2016</b:Year>
    <b:City>Washington DC</b:City>
    <b:Publisher>The World Bank Group</b:Publisher>
    <b:Author>
      <b:Author>
        <b:Corporate>World Bank Group</b:Corporate>
      </b:Author>
    </b:Author>
    <b:RefOrder>12</b:RefOrder>
  </b:Source>
  <b:Source>
    <b:Tag>Nas18</b:Tag>
    <b:SourceType>JournalArticle</b:SourceType>
    <b:Guid>{2C547FC9-73B3-45E0-BD70-F7D3CED340F4}</b:Guid>
    <b:Title>Entrepreneurs Experience and Firm Innovativeness: Multiple Mediation of Attitudinal and Behavioral Competencies</b:Title>
    <b:JournalName>Journal of Economics and Business, Vol 1, No 1</b:JournalName>
    <b:Year>2018</b:Year>
    <b:Pages>57-70</b:Pages>
    <b:Author>
      <b:Author>
        <b:NameList>
          <b:Person>
            <b:Last>Nassiuma</b:Last>
          </b:Person>
          <b:Person>
            <b:Last>Bernard</b:Last>
          </b:Person>
          <b:Person>
            <b:Last>Masasabi</b:Last>
          </b:Person>
          <b:Person>
            <b:Last>Jamin Masinde</b:Last>
          </b:Person>
          <b:Person>
            <b:Last>Snelder</b:Last>
          </b:Person>
          <b:Person>
            <b:Last>Derlyse</b:Last>
          </b:Person>
          <b:Person>
            <b:Last>Nangulu Anna</b:Last>
          </b:Person>
        </b:NameList>
      </b:Author>
    </b:Author>
    <b:RefOrder>13</b:RefOrder>
  </b:Source>
  <b:Source>
    <b:Tag>UNE10</b:Tag>
    <b:SourceType>Report</b:SourceType>
    <b:Guid>{7C5A7128-0B8A-4520-85F4-642D24A65E26}</b:Guid>
    <b:Author>
      <b:Author>
        <b:Corporate>UNESCO</b:Corporate>
      </b:Author>
    </b:Author>
    <b:Title>UNESCO Science Report 2010</b:Title>
    <b:Year>2010</b:Year>
    <b:Publisher>United Nations Educational, Scientific and Cultural Organization</b:Publisher>
    <b:City>Paris, France</b:City>
    <b:RefOrder>14</b:RefOrder>
  </b:Source>
  <b:Source>
    <b:Tag>Mir13</b:Tag>
    <b:SourceType>ElectronicSource</b:SourceType>
    <b:Guid>{661ACBAE-B4D2-45CA-BC6E-F0C29F29E1E7}</b:Guid>
    <b:Title>China's Internet is Better than Yours</b:Title>
    <b:Year>2013</b:Year>
    <b:InternetSiteTitle>Guartz</b:InternetSiteTitle>
    <b:Month>March</b:Month>
    <b:Day>29</b:Day>
    <b:Author>
      <b:Author>
        <b:NameList>
          <b:Person>
            <b:Last>Mirani</b:Last>
            <b:First>L</b:First>
          </b:Person>
        </b:NameList>
      </b:Author>
    </b:Author>
    <b:City>China</b:City>
    <b:RefOrder>15</b:RefOrder>
  </b:Source>
  <b:Source>
    <b:Tag>Kar12</b:Tag>
    <b:SourceType>JournalArticle</b:SourceType>
    <b:Guid>{A2B75CC2-4630-4962-9D08-2ED6BC0C984E}</b:Guid>
    <b:Title>Relationship Between Entrepreneurship, Innovation and Sustainable Development. research on European Union Countries</b:Title>
    <b:Year>2012</b:Year>
    <b:JournalName>Procedia Economics and Finance</b:JournalName>
    <b:Pages>1030-1035</b:Pages>
    <b:Author>
      <b:Author>
        <b:NameList>
          <b:Person>
            <b:Last>Kardos</b:Last>
            <b:First>M</b:First>
          </b:Person>
        </b:NameList>
      </b:Author>
    </b:Author>
    <b:RefOrder>16</b:RefOrder>
  </b:Source>
  <b:Source>
    <b:Tag>Kas12</b:Tag>
    <b:SourceType>JournalArticle</b:SourceType>
    <b:Guid>{2C0448D3-8570-42A5-98EB-680DFF65580E}</b:Guid>
    <b:Title>Factors affecting women participation in electrol process politics in Africa</b:Title>
    <b:Year>2012</b:Year>
    <b:Author>
      <b:Author>
        <b:NameList>
          <b:Person>
            <b:Last>Kasoma</b:Last>
            <b:First>D.</b:First>
          </b:Person>
        </b:NameList>
      </b:Author>
    </b:Author>
    <b:JournalName>International Journal of Psychology and Behavioral Sciences  volume 2(3)</b:JournalName>
    <b:Pages>57-63</b:Pages>
    <b:RefOrder>1</b:RefOrder>
  </b:Source>
  <b:Source>
    <b:Tag>Qua13</b:Tag>
    <b:SourceType>JournalArticle</b:SourceType>
    <b:Guid>{8737411F-2D86-4A1D-81D4-15851C788B59}</b:Guid>
    <b:Author>
      <b:Author>
        <b:NameList>
          <b:Person>
            <b:Last>Quazi</b:Last>
            <b:First>H.A,</b:First>
          </b:Person>
          <b:Person>
            <b:Last>Jacobs</b:Last>
            <b:First>L.R.</b:First>
          </b:Person>
        </b:NameList>
      </b:Author>
    </b:Author>
    <b:Title>Impact of ISO 9000 certification on training and development activities, an exploratory study”,</b:Title>
    <b:JournalName>International Journal of Quality and Management, Vol.25 No. 5</b:JournalName>
    <b:Year>2013</b:Year>
    <b:Pages>417-517</b:Pages>
    <b:RefOrder>5</b:RefOrder>
  </b:Source>
  <b:Source>
    <b:Tag>Kel09</b:Tag>
    <b:SourceType>JournalArticle</b:SourceType>
    <b:Guid>{3B250877-3E10-45A3-B0C7-0EB781BFB5B2}</b:Guid>
    <b:Author>
      <b:Author>
        <b:NameList>
          <b:Person>
            <b:Last>Kelerman</b:Last>
            <b:First>B.</b:First>
          </b:Person>
        </b:NameList>
      </b:Author>
    </b:Author>
    <b:Title>What every leader needs to know about followers</b:Title>
    <b:JournalName>Havard business review volume 85 issue no 12</b:JournalName>
    <b:Year>2009</b:Year>
    <b:Pages>36-42</b:Pages>
    <b:RefOrder>6</b:RefOrder>
  </b:Source>
  <b:Source>
    <b:Tag>Whi11</b:Tag>
    <b:SourceType>Book</b:SourceType>
    <b:Guid>{DF0D8B62-1677-4223-A26C-B21827A3DD5C}</b:Guid>
    <b:Title>Technology and Innovation: A Practical Approach</b:Title>
    <b:Year>2011</b:Year>
    <b:City>Ohio</b:City>
    <b:Publisher>South-Western, CENGAGE LEARNING</b:Publisher>
    <b:Author>
      <b:Author>
        <b:NameList>
          <b:Person>
            <b:Last>White</b:Last>
            <b:Middle>A</b:Middle>
            <b:First>M</b:First>
          </b:Person>
          <b:Person>
            <b:Last>Bruton</b:Last>
            <b:Middle>D</b:Middle>
            <b:First>G</b:First>
          </b:Person>
        </b:NameList>
      </b:Author>
    </b:Author>
    <b:RefOrder>2</b:RefOrder>
  </b:Source>
  <b:Source>
    <b:Tag>Tim09</b:Tag>
    <b:SourceType>Book</b:SourceType>
    <b:Guid>{CBE5CAA9-65F1-4F31-AF39-97876A8691E6}</b:Guid>
    <b:Title>New Venture Creation: Entrepreneurship for the 21st Century</b:Title>
    <b:Year>2009</b:Year>
    <b:City>Boston</b:City>
    <b:Publisher>McGraw-Hill Irwin</b:Publisher>
    <b:Author>
      <b:Author>
        <b:NameList>
          <b:Person>
            <b:Last>Timmons</b:Last>
            <b:Middle>A.</b:Middle>
            <b:First>J</b:First>
          </b:Person>
          <b:Person>
            <b:Last>Spinelli, Jr</b:Last>
            <b:First>S</b:First>
          </b:Person>
        </b:NameList>
      </b:Author>
    </b:Author>
    <b:RefOrder>4</b:RefOrder>
  </b:Source>
  <b:Source>
    <b:Tag>Bos18</b:Tag>
    <b:SourceType>DocumentFromInternetSite</b:SourceType>
    <b:Guid>{A32B9954-3D43-49C5-8514-9086B2BA1196}</b:Guid>
    <b:Title>Boston University</b:Title>
    <b:Year>2018</b:Year>
    <b:Author>
      <b:Author>
        <b:Corporate>Boston University</b:Corporate>
      </b:Author>
    </b:Author>
    <b:InternetSiteTitle>Boston University</b:InternetSiteTitle>
    <b:Month>March</b:Month>
    <b:Day>11</b:Day>
    <b:URL>http://sphweb.bumc.bu.edu/otlt/MPH-Modules/SB/BehavioralChangeTheories/BehavioralChangeTheories4.html</b:URL>
    <b:RefOrder>5</b:RefOrder>
  </b:Source>
  <b:Source>
    <b:Tag>Nay18</b:Tag>
    <b:SourceType>JournalArticle</b:SourceType>
    <b:Guid>{8915A8A2-0E52-4EB7-99B6-FF752F032746}</b:Guid>
    <b:Title>Intent of Technology, Innovation and Value Creation for Start-up Entrepreneurs</b:Title>
    <b:Year>2018</b:Year>
    <b:JournalName>International Journal of Mechanical Engineering and Technology. Vol 9, Issue 2 Feb 2018</b:JournalName>
    <b:Pages>629-636</b:Pages>
    <b:Author>
      <b:Author>
        <b:NameList>
          <b:Person>
            <b:Last>Nayak</b:Last>
            <b:First>P</b:First>
          </b:Person>
          <b:Person>
            <b:Last>Das</b:Last>
            <b:First>B</b:First>
          </b:Person>
          <b:Person>
            <b:Last>Panigrahi</b:Last>
            <b:Middle>K</b:Middle>
            <b:First>J</b:First>
          </b:Person>
        </b:NameList>
      </b:Author>
    </b:Author>
    <b:RefOrder>6</b:RefOrder>
  </b:Source>
  <b:Source>
    <b:Tag>Glo17</b:Tag>
    <b:SourceType>Report</b:SourceType>
    <b:Guid>{9E947551-B81D-4A55-9B2C-1029B779D816}</b:Guid>
    <b:Author>
      <b:Author>
        <b:Corporate>Global Entrepreneurship and Development Institute</b:Corporate>
      </b:Author>
    </b:Author>
    <b:Title>Global Entrepreneurship Index 2017</b:Title>
    <b:Year>2017</b:Year>
    <b:Publisher>GEDI</b:Publisher>
    <b:City>Washington DC</b:City>
    <b:RefOrder>8</b:RefOrder>
  </b:Source>
  <b:Source>
    <b:Tag>Wik184</b:Tag>
    <b:SourceType>InternetSite</b:SourceType>
    <b:Guid>{C64C07D6-E271-42EE-BE2F-AE073BA3F53B}</b:Guid>
    <b:Title>Wikipedia</b:Title>
    <b:Year>2018</b:Year>
    <b:Author>
      <b:Author>
        <b:Corporate>Wikipedia</b:Corporate>
      </b:Author>
    </b:Author>
    <b:InternetSiteTitle>Wikipedia</b:InternetSiteTitle>
    <b:Month>March</b:Month>
    <b:Day>11</b:Day>
    <b:URL>https://en.wikipedia.org/wiki/Appropriate_technology</b:URL>
    <b:RefOrder>12</b:RefOrder>
  </b:Source>
  <b:Source>
    <b:Tag>Pet12</b:Tag>
    <b:SourceType>Report</b:SourceType>
    <b:Guid>{F14B1DC8-5E2F-441D-847E-B74E27733F30}</b:Guid>
    <b:Title>EFFECT OF TECHNOLOGY ADOPTION ON PERFORMANCE OF YOUTH LED MICRO AND SMALL ENTERPRISES (MSES)</b:Title>
    <b:Year>2012</b:Year>
    <b:Author>
      <b:Author>
        <b:NameList>
          <b:Person>
            <b:Last>Kithae</b:Last>
            <b:First>Peter</b:First>
          </b:Person>
        </b:NameList>
      </b:Author>
    </b:Author>
    <b:Publisher>Management University of Africa</b:Publisher>
    <b:City>Nairobi</b:City>
    <b:RefOrder>13</b:RefOrder>
  </b:Source>
  <b:Source>
    <b:Tag>Bar081</b:Tag>
    <b:SourceType>Book</b:SourceType>
    <b:Guid>{FBBAD184-9229-44F1-A99B-A8645CB809E8}</b:Guid>
    <b:Title>Entrepreneurship: A Process Perspective</b:Title>
    <b:Year>2008</b:Year>
    <b:City>Ohio</b:City>
    <b:Publisher>SOUTH_WESTERN Cengage Learning</b:Publisher>
    <b:Author>
      <b:Author>
        <b:NameList>
          <b:Person>
            <b:Last>Baron</b:Last>
            <b:Middle>A</b:Middle>
            <b:First>R.</b:First>
          </b:Person>
          <b:Person>
            <b:Last>Shane</b:Last>
            <b:Middle>A</b:Middle>
            <b:First>S.</b:First>
          </b:Person>
        </b:NameList>
      </b:Author>
    </b:Author>
    <b:RefOrder>7</b:RefOrder>
  </b:Source>
  <b:Source>
    <b:Tag>War12</b:Tag>
    <b:SourceType>Report</b:SourceType>
    <b:Guid>{1CB90CC5-BAFD-4A85-95A2-E7F2A866ED1C}</b:Guid>
    <b:Title>FACTORS AFFECTING ENTREPRENEURS’ PERFORMANCE IN KENYA</b:Title>
    <b:Year>2012</b:Year>
    <b:City>Nairobi</b:City>
    <b:Publisher>University of Nairobi</b:Publisher>
    <b:Author>
      <b:Author>
        <b:NameList>
          <b:Person>
            <b:Last>Waruguru</b:Last>
            <b:First>L</b:First>
          </b:Person>
        </b:NameList>
      </b:Author>
    </b:Author>
    <b:RefOrder>9</b:RefOrder>
  </b:Source>
  <b:Source>
    <b:Tag>Orw18</b:Tag>
    <b:SourceType>ConferenceProceedings</b:SourceType>
    <b:Guid>{6EDEC8C9-95A8-4DEF-B28E-9DFC8BCBCE0B}</b:Guid>
    <b:Title>Technology and Innovation and Performance of Women SSEs in Urban Kenya</b:Title>
    <b:Year>2018</b:Year>
    <b:Publisher>NACOSTI</b:Publisher>
    <b:City>Nairobi</b:City>
    <b:Pages>1-45</b:Pages>
    <b:ConferenceName> National Council for Science and Technology, Innovation week</b:ConferenceName>
    <b:Author>
      <b:Author>
        <b:NameList>
          <b:Person>
            <b:Last>Orwa</b:Last>
            <b:Middle>H</b:Middle>
            <b:First>B</b:First>
          </b:Person>
          <b:Person>
            <b:Last>Tiagha</b:Last>
            <b:First>E</b:First>
          </b:Person>
          <b:Person>
            <b:Last>Waiguchu</b:Last>
            <b:First>M</b:First>
          </b:Person>
        </b:NameList>
      </b:Author>
    </b:Author>
    <b:RefOrder>10</b:RefOrder>
  </b:Source>
  <b:Source>
    <b:Tag>Mun13</b:Tag>
    <b:SourceType>Report</b:SourceType>
    <b:Guid>{878D1BD2-207F-4F21-8DFC-9AB21F4C98D9}</b:Guid>
    <b:Title>Technological advancement and economic growth in Kenya – a case study mobile money transfer</b:Title>
    <b:Year>2013</b:Year>
    <b:City>Nairobi</b:City>
    <b:Publisher>University of Naiobi</b:Publisher>
    <b:Author>
      <b:Author>
        <b:NameList>
          <b:Person>
            <b:Last>Kimani</b:Last>
            <b:First>Mungai</b:First>
          </b:Person>
        </b:NameList>
      </b:Author>
    </b:Author>
    <b:RefOrder>11</b:RefOrder>
  </b:Source>
  <b:Source>
    <b:Tag>Wak14</b:Tag>
    <b:SourceType>JournalArticle</b:SourceType>
    <b:Guid>{BFD9330F-680B-46A6-9DA1-192ABA79304F}</b:Guid>
    <b:Author>
      <b:Author>
        <b:NameList>
          <b:Person>
            <b:Last>Wakhungu</b:Last>
            <b:First>D.</b:First>
          </b:Person>
        </b:NameList>
      </b:Author>
    </b:Author>
    <b:Title>Impact of Public Finance Managemnent Reforms on Financial Performance of Commercial State Owned Enterprises in Kenya</b:Title>
    <b:Year>2014</b:Year>
    <b:City>Nairobi</b:City>
    <b:JournalName>Upublishned Research Project. University of Nairobi</b:JournalName>
    <b:Pages>1-60</b:Pages>
    <b:RefOrder>5</b:RefOrder>
  </b:Source>
  <b:Source>
    <b:Tag>Weh04</b:Tag>
    <b:SourceType>JournalArticle</b:SourceType>
    <b:Guid>{5A3D21C8-A805-41FE-A6FF-31D62CEC4F84}</b:Guid>
    <b:Author>
      <b:Author>
        <b:NameList>
          <b:Person>
            <b:Last>Wehner</b:Last>
            <b:First>J.</b:First>
          </b:Person>
        </b:NameList>
      </b:Author>
    </b:Author>
    <b:Title>Back from the Sidelines? Reefining the Contribution of Legislatures to the Budget Cycle</b:Title>
    <b:JournalName>World Bank Working Papers. World Bank Institute</b:JournalName>
    <b:Year>2004</b:Year>
    <b:Pages>1-20</b:Pages>
    <b:RefOrder>8</b:RefOrder>
  </b:Source>
  <b:Source>
    <b:Tag>Nam13</b:Tag>
    <b:SourceType>JournalArticle</b:SourceType>
    <b:Guid>{395B09BA-E6DA-4625-A53A-C8FCABA0DE00}</b:Guid>
    <b:Author>
      <b:Author>
        <b:NameList>
          <b:Person>
            <b:Last>Namazi</b:Last>
            <b:First>M.</b:First>
          </b:Person>
        </b:NameList>
      </b:Author>
    </b:Author>
    <b:Title>Role of the Agency Theory in Implementing Management's Control</b:Title>
    <b:JournalName>Journal of Accounting and Taxation</b:JournalName>
    <b:Year>2013</b:Year>
    <b:Pages>vol. 5(2), . 38-47</b:Pages>
    <b:RefOrder>7</b:RefOrder>
  </b:Source>
  <b:Source>
    <b:Tag>Gac10</b:Tag>
    <b:SourceType>JournalArticle</b:SourceType>
    <b:Guid>{67E268E7-66D9-42DD-BA24-E2F42F1194B0}</b:Guid>
    <b:Author>
      <b:Author>
        <b:NameList>
          <b:Person>
            <b:Last>Gachithi</b:Last>
            <b:First>E.</b:First>
            <b:Middle>W.</b:Middle>
          </b:Person>
        </b:NameList>
      </b:Author>
    </b:Author>
    <b:Title>The Challenges of Budget Implementation in Public Institutions: A Case Study of University of Nairobi</b:Title>
    <b:Year>2010</b:Year>
    <b:JournalName>Unpublished Research Project. University of Nairobi</b:JournalName>
    <b:Pages>1-68</b:Pages>
    <b:RefOrder>6</b:RefOrder>
  </b:Source>
  <b:Source>
    <b:Tag>Lao02</b:Tag>
    <b:SourceType>JournalArticle</b:SourceType>
    <b:Guid>{B8C94658-E98C-4B85-9F62-C1AF8B9D6B6B}</b:Guid>
    <b:Author>
      <b:Author>
        <b:NameList>
          <b:Person>
            <b:Last>Lao-Araya</b:Last>
            <b:First>K.</b:First>
          </b:Person>
        </b:NameList>
      </b:Author>
    </b:Author>
    <b:Title>Effect of Decentralization Strategy on Macroeconomic Stability in Thailand</b:Title>
    <b:JournalName>ERD Working Paper Series no. 17. Asian Development Bank</b:JournalName>
    <b:Year>2002</b:Year>
    <b:Pages>p. 1-31</b:Pages>
    <b:RefOrder>1</b:RefOrder>
  </b:Source>
  <b:Source>
    <b:Tag>Gut05</b:Tag>
    <b:SourceType>Book</b:SourceType>
    <b:Guid>{6388AA33-1599-4997-908F-8598F6721048}</b:Guid>
    <b:Author>
      <b:Author>
        <b:NameList>
          <b:Person>
            <b:Last>Guthrie</b:Last>
            <b:First>J.</b:First>
          </b:Person>
        </b:NameList>
      </b:Author>
    </b:Author>
    <b:Title>International Public Financial Maagement Reform: Progress, Contradictions, and Challenges</b:Title>
    <b:Year>2005</b:Year>
    <b:City>Greenwich Conn</b:City>
    <b:Publisher>Information Age Publishers</b:Publisher>
    <b:RefOrder>2</b:RefOrder>
  </b:Source>
  <b:Source>
    <b:Tag>Fra13</b:Tag>
    <b:SourceType>JournalArticle</b:SourceType>
    <b:Guid>{045D4329-C036-4561-8D11-09D9BB56F549}</b:Guid>
    <b:Author>
      <b:Author>
        <b:NameList>
          <b:Person>
            <b:Last>Francesco</b:Last>
            <b:First>B.</b:First>
            <b:Middle>B.</b:Middle>
          </b:Person>
        </b:NameList>
      </b:Author>
    </b:Author>
    <b:Title>Thne Reform of the Public Administration in Singapore: A Model to Folow in Italy</b:Title>
    <b:Pages>1-16</b:Pages>
    <b:Year>2013</b:Year>
    <b:JournalName>Italia Ministry of Agricultural, Food and Forestry Policies. Munich Personal RePEc Archive</b:JournalName>
    <b:RefOrder>3</b:RefOrder>
  </b:Source>
  <b:Source>
    <b:Tag>Bru17</b:Tag>
    <b:SourceType>JournalArticle</b:SourceType>
    <b:Guid>{09D557D9-1736-4DF4-8814-A33615D65CC1}</b:Guid>
    <b:Author>
      <b:Author>
        <b:NameList>
          <b:Person>
            <b:Last>Brunson</b:Last>
            <b:First>T.</b:First>
          </b:Person>
        </b:NameList>
      </b:Author>
    </b:Author>
    <b:Title>Public Financial Management Reform</b:Title>
    <b:Year>2017</b:Year>
    <b:JournalName>Ministry of Financ and Development Planning, Republic of Liberia</b:JournalName>
    <b:Pages>1-10</b:Pages>
    <b:RefOrder>4</b:RefOrder>
  </b:Source>
  <b:Source>
    <b:Tag>Gut99</b:Tag>
    <b:SourceType>JournalArticle</b:SourceType>
    <b:Guid>{62A5106D-F9BF-4ADF-A1FA-DBAE5ACE5D86}</b:Guid>
    <b:Author>
      <b:Author>
        <b:Corporate>Guthnrie, J., Olson, O., &amp; Christopher, H.</b:Corporate>
      </b:Author>
    </b:Author>
    <b:Title>Debating Developments in New Public Management: The Limits of Global Theorising and Some New Ways Forward</b:Title>
    <b:JournalName>Financial Acountability and Management </b:JournalName>
    <b:Year>1999</b:Year>
    <b:Pages>15(3) &amp; (4)</b:Pages>
    <b:RefOrder>9</b:RefOrder>
  </b:Source>
  <b:Source>
    <b:Tag>Bor01</b:Tag>
    <b:SourceType>JournalArticle</b:SourceType>
    <b:Guid>{05C578E9-EBFB-49BA-8BE5-BA8C34BF5958}</b:Guid>
    <b:Author>
      <b:Author>
        <b:NameList>
          <b:Person>
            <b:Last>Borland</b:Last>
            <b:First>J.</b:First>
          </b:Person>
        </b:NameList>
      </b:Author>
    </b:Author>
    <b:Title>Microeconomic Reform in Australia - A Introduction</b:Title>
    <b:JournalName>University of Melboure</b:JournalName>
    <b:Year>2001</b:Year>
    <b:Pages>1-11</b:Pages>
    <b:RefOrder>10</b:RefOrder>
  </b:Source>
  <b:Source>
    <b:Tag>Aig12</b:Tag>
    <b:SourceType>JournalArticle</b:SourceType>
    <b:Guid>{598A1626-BE15-4907-83B2-8C7257164702}</b:Guid>
    <b:Author>
      <b:Author>
        <b:Corporate>Aiginger, K., Cramme, O., Ederer, S.,  Liddle, R., &amp; Thillaye, R.</b:Corporate>
      </b:Author>
    </b:Author>
    <b:Title>Reconciling the Short and Long Run Goverace Reforms to Solve the Crisis and Beyond</b:Title>
    <b:JournalName>European Policy Brief</b:JournalName>
    <b:Year>2012</b:Year>
    <b:Pages>1-13</b:Pages>
    <b:RefOrder>11</b:RefOrder>
  </b:Source>
  <b:Source>
    <b:Tag>Gri14</b:Tag>
    <b:SourceType>JournalArticle</b:SourceType>
    <b:Guid>{C96BDBA9-CDB8-4A74-A476-63F8816FDFA2}</b:Guid>
    <b:Author>
      <b:Author>
        <b:Corporate>Griesse, J., &amp; Deroose, S.</b:Corporate>
      </b:Author>
    </b:Author>
    <b:Title>Implementing Economic Reforms - are EU Member States responding to European Semester Recommendations?</b:Title>
    <b:JournalName>ECFIN Economic Brief</b:JournalName>
    <b:Year>2014</b:Year>
    <b:Pages>37(2014), 1-9</b:Pages>
    <b:RefOrder>12</b:RefOrder>
  </b:Source>
  <b:Source>
    <b:Tag>Kii14</b:Tag>
    <b:SourceType>JournalArticle</b:SourceType>
    <b:Guid>{F74D4AAA-B6E9-4268-A45F-2E0F3AAF5387}</b:Guid>
    <b:Author>
      <b:Author>
        <b:Corporate>Kiilu, M. R., &amp; Ngugi, K.</b:Corporate>
      </b:Author>
    </b:Author>
    <b:Title>Effect of Public Financial Management Reforms in the Effective Maagement of Punblic Funds in Kenya: A Case Study of the National Treasury</b:Title>
    <b:JournalName>European Journal of Business Management</b:JournalName>
    <b:Year>2014</b:Year>
    <b:Pages>2(1), 161-169</b:Pages>
    <b:RefOrder>13</b:RefOrder>
  </b:Source>
  <b:Source>
    <b:Tag>Bov09</b:Tag>
    <b:SourceType>Book</b:SourceType>
    <b:Guid>{D95E4D46-71E7-42F0-B463-B05A6D8E8CB9}</b:Guid>
    <b:Author>
      <b:Author>
        <b:Corporate>Bovaird, T., &amp; Loffler, E.</b:Corporate>
      </b:Author>
    </b:Author>
    <b:Title>Public Management and Governance</b:Title>
    <b:Year>2009</b:Year>
    <b:City>London</b:City>
    <b:Publisher>Routledge</b:Publisher>
    <b:RefOrder>14</b:RefOrder>
  </b:Source>
  <b:Source>
    <b:Tag>Nje14</b:Tag>
    <b:SourceType>JournalArticle</b:SourceType>
    <b:Guid>{E32737EF-6FDD-4059-9B7D-5FA0D1B9B91C}</b:Guid>
    <b:Author>
      <b:Author>
        <b:Corporate>Njenga, A. N., Omondi, M. M., &amp; Omete, F. I.</b:Corporate>
      </b:Author>
    </b:Author>
    <b:Title>Financial Management Reforms and Economic Performance of Public Sector in Kenya</b:Title>
    <b:JournalName>International Journal of Business and Management</b:JournalName>
    <b:Year>2014</b:Year>
    <b:Pages>6(31), 148-161</b:Pages>
    <b:RefOrder>15</b:RefOrder>
  </b:Source>
  <b:Source>
    <b:Tag>Ahm14</b:Tag>
    <b:SourceType>JournalArticle</b:SourceType>
    <b:Guid>{C48FD2E0-CD3C-4217-9E6C-F3F2B489E048}</b:Guid>
    <b:Author>
      <b:Author>
        <b:Corporate>Ahmad, A., &amp; Ahmad, B.</b:Corporate>
      </b:Author>
    </b:Author>
    <b:Title>Obstacles of Preparing and Implementing the Budgets in Jordan</b:Title>
    <b:Year>2014</b:Year>
    <b:JournalName>Interdisciplinary Journal of Contemporary Research in Business</b:JournalName>
    <b:Pages>6(2), 104-113</b:Pages>
    <b:RefOrder>16</b:RefOrder>
  </b:Source>
  <b:Source>
    <b:Tag>Kha02</b:Tag>
    <b:SourceType>Book</b:SourceType>
    <b:Guid>{618BEA49-27E4-48D4-8836-28CEBAB1D0FA}</b:Guid>
    <b:Author>
      <b:Author>
        <b:Corporate>Khan, A. &amp; Hildreth, W. B.</b:Corporate>
      </b:Author>
    </b:Author>
    <b:Title>Budget Theory in the Public Sector</b:Title>
    <b:Year>2002</b:Year>
    <b:City>London</b:City>
    <b:Publisher>Quorum Books</b:Publisher>
    <b:RefOrder>17</b:RefOrder>
  </b:Source>
  <b:Source>
    <b:Tag>Mka13</b:Tag>
    <b:SourceType>JournalArticle</b:SourceType>
    <b:Guid>{8C6AA52B-1F3A-4BC0-8CE2-D1264B4090B9}</b:Guid>
    <b:Author>
      <b:Author>
        <b:NameList>
          <b:Person>
            <b:Last>Mkasiwa</b:Last>
            <b:First>T.</b:First>
            <b:Middle>A.</b:Middle>
          </b:Person>
        </b:NameList>
      </b:Author>
    </b:Author>
    <b:Title>Implementation of Budgetary Reforms in Tanzania: Policy Brief No. 6</b:Title>
    <b:JournalName>Tanzania Country Level Knowledge Network</b:JournalName>
    <b:Year>2013</b:Year>
    <b:Pages>1-20</b:Pages>
    <b:RefOrder>18</b:RefOrder>
  </b:Source>
  <b:Source>
    <b:Tag>Nat12</b:Tag>
    <b:SourceType>JournalArticle</b:SourceType>
    <b:Guid>{BBE25044-1B26-45D1-9CEF-441DFD2E5DDA}</b:Guid>
    <b:Author>
      <b:Author>
        <b:Corporate>National Council for Law Reporting</b:Corporate>
      </b:Author>
    </b:Author>
    <b:Title>Urban Areas and Cities Act</b:Title>
    <b:Year>2012</b:Year>
    <b:JournalName>Laws of Kenya</b:JournalName>
    <b:Pages>1-31</b:Pages>
    <b:RefOrder>19</b:RefOrder>
  </b:Source>
  <b:Source>
    <b:Tag>Omi12</b:Tag>
    <b:SourceType>JournalArticle</b:SourceType>
    <b:Guid>{20C13241-0FEE-407C-91AE-A8FBBB73F248}</b:Guid>
    <b:Author>
      <b:Author>
        <b:Corporate>Omisore, I., Yusuf, M., &amp; Nwufo, C. I.</b:Corporate>
      </b:Author>
    </b:Author>
    <b:Title>The Modern nPortfolio Theory as an Investment Decision Tool</b:Title>
    <b:JournalName>Journal of Accounting and Taxation</b:JournalName>
    <b:Year>2012</b:Year>
    <b:Pages>vol. 4(2), p. 19-28</b:Pages>
    <b:RefOrder>20</b:RefOrder>
  </b:Source>
  <b:Source>
    <b:Tag>Fab02</b:Tag>
    <b:SourceType>JournalArticle</b:SourceType>
    <b:Guid>{C7F7DB3B-18B0-4441-8F60-84DF9B4AA71E}</b:Guid>
    <b:Author>
      <b:Author>
        <b:Corporate>Fabozzi, F. J., Gupta, F. &amp; Markowitz, H. M.</b:Corporate>
      </b:Author>
    </b:Author>
    <b:Title>The Legacy of Modern Portfolio Theory</b:Title>
    <b:JournalName>The Journal of Investing</b:JournalName>
    <b:Year>2002</b:Year>
    <b:Pages>pp. 7-22</b:Pages>
    <b:RefOrder>21</b:RefOrder>
  </b:Source>
  <b:Source>
    <b:Tag>Gom06</b:Tag>
    <b:SourceType>JournalArticle</b:SourceType>
    <b:Guid>{BAEF275A-A98C-4E9F-9511-7433C8C844CC}</b:Guid>
    <b:Author>
      <b:Author>
        <b:NameList>
          <b:Person>
            <b:Last>Gomes</b:Last>
            <b:First>R.</b:First>
            <b:Middle>C.</b:Middle>
          </b:Person>
        </b:NameList>
      </b:Author>
    </b:Author>
    <b:Title>Stakeholder Management in the Local Goverment Decision-Making Area: Evidences from a Triangulation Study with the English Local Government</b:Title>
    <b:JournalName>Brazilian Administrative Review</b:JournalName>
    <b:Year>2006</b:Year>
    <b:Pages>vol. 3(1), pp. 46-63</b:Pages>
    <b:RefOrder>22</b:RefOrder>
  </b:Source>
  <b:Source>
    <b:Tag>Ond13</b:Tag>
    <b:SourceType>JournalArticle</b:SourceType>
    <b:Guid>{C207EE55-68A1-42DA-B3C7-FA5855E71D01}</b:Guid>
    <b:Author>
      <b:Author>
        <b:NameList>
          <b:Person>
            <b:Last>Onduso</b:Last>
            <b:First>E.</b:First>
            <b:Middle>A.</b:Middle>
          </b:Person>
        </b:NameList>
      </b:Author>
    </b:Author>
    <b:Title>The Effect of Budgets on Financial Performance of Manufacturing Companies in Nairobi County</b:Title>
    <b:JournalName>Unpublished thesis. University of Nairobi</b:JournalName>
    <b:Year>2013</b:Year>
    <b:Pages>1-93</b:Pages>
    <b:RefOrder>23</b:RefOrder>
  </b:Source>
  <b:Source>
    <b:Tag>Don95</b:Tag>
    <b:SourceType>JournalArticle</b:SourceType>
    <b:Guid>{64007342-FF61-46E0-A1C2-F1B1F05BB261}</b:Guid>
    <b:Author>
      <b:Author>
        <b:Corporate>Donaldson, T. &amp; Preston, L. E.</b:Corporate>
      </b:Author>
    </b:Author>
    <b:Title>"The Stakeholder Theory of the Corporation: Concepts, Evidence, and Implications</b:Title>
    <b:Year>1995</b:Year>
    <b:JournalName>Academy of Management</b:JournalName>
    <b:Pages>65-91</b:Pages>
    <b:RefOrder>24</b:RefOrder>
  </b:Source>
  <b:Source>
    <b:Tag>Hen12</b:Tag>
    <b:SourceType>JournalArticle</b:SourceType>
    <b:Guid>{8F677464-9CCF-4FC8-8B13-1F79309FE270}</b:Guid>
    <b:Author>
      <b:Author>
        <b:NameList>
          <b:Person>
            <b:Last>Hendricks</b:Last>
            <b:First>C.</b:First>
            <b:Middle>J.</b:Middle>
          </b:Person>
        </b:NameList>
      </b:Author>
    </b:Author>
    <b:Title>Integrated Fiancial Management Information Systems: Guidelines for Effective Implemetation by the Public Sector of South Africa</b:Title>
    <b:JournalName>SA Journal of Information Management</b:JournalName>
    <b:Year>2012</b:Year>
    <b:Pages>14(1), pp. 529-538</b:Pages>
    <b:RefOrder>25</b:RefOrder>
  </b:Source>
  <b:Source>
    <b:Tag>Bos16</b:Tag>
    <b:SourceType>JournalArticle</b:SourceType>
    <b:Guid>{7E636D4D-F5C2-491A-A83A-C8AA15A75D9C}</b:Guid>
    <b:Author>
      <b:Author>
        <b:NameList>
          <b:Person>
            <b:Last>Bosire</b:Last>
            <b:First>K.</b:First>
            <b:Middle>K.</b:Middle>
          </b:Person>
        </b:NameList>
      </b:Author>
    </b:Author>
    <b:Title>The Impact of Integrated Financial Management Information System on Financial Probity in The Public Sector in Kenya</b:Title>
    <b:JournalName>Research Project</b:JournalName>
    <b:Year>2016</b:Year>
    <b:Pages>pp. 1-42</b:Pages>
    <b:RefOrder>26</b:RefOrder>
  </b:Source>
  <b:Source>
    <b:Tag>Dia05</b:Tag>
    <b:SourceType>JournalArticle</b:SourceType>
    <b:Guid>{2E42A718-8824-4CCA-BE44-80E4E9BF4979}</b:Guid>
    <b:Author>
      <b:Author>
        <b:Corporate>Diamond, J. &amp; Khemani, P.</b:Corporate>
      </b:Author>
    </b:Author>
    <b:Title>Introducing Financial Maagement Informatio Systems in Developing Countries</b:Title>
    <b:JournalName>IMF Working Paper</b:JournalName>
    <b:Year>2005</b:Year>
    <b:Pages>WP/05/196, pp.1-33</b:Pages>
    <b:RefOrder>27</b:RefOrder>
  </b:Source>
  <b:Source>
    <b:Tag>Nje16</b:Tag>
    <b:SourceType>JournalArticle</b:SourceType>
    <b:Guid>{2D175716-8FEC-43B6-A923-A283843ABB37}</b:Guid>
    <b:Author>
      <b:Author>
        <b:NameList>
          <b:Person>
            <b:Last>Njeru</b:Last>
            <b:First>P.</b:First>
            <b:Middle>N.</b:Middle>
          </b:Person>
        </b:NameList>
      </b:Author>
    </b:Author>
    <b:Title>An Assessment of Integrated Fiancial Management Informatio System Implemetation towards Effective Management Practics in Nairobi and Lamu Counties</b:Title>
    <b:JournalName>Strathmore University Electronic Theses and Dissertations</b:JournalName>
    <b:Year>2016</b:Year>
    <b:Pages>1-64</b:Pages>
    <b:RefOrder>28</b:RefOrder>
  </b:Source>
  <b:Source>
    <b:Tag>Den13</b:Tag>
    <b:SourceType>Book</b:SourceType>
    <b:Guid>{7AED9CBB-CEE1-417F-AF12-9FD69754863A}</b:Guid>
    <b:Author>
      <b:Author>
        <b:Corporate>Dener, C. &amp; Young, S.</b:Corporate>
      </b:Author>
    </b:Author>
    <b:Title>Financial Management Information Systems and Open Budget Data: Do Governments Report on Whnere the Money Goes?</b:Title>
    <b:Year>2013</b:Year>
    <b:City>Washington DC</b:City>
    <b:Publisher>World Bank Publications</b:Publisher>
    <b:RefOrder>29</b:RefOrder>
  </b:Source>
  <b:Source>
    <b:Tag>Ami15</b:Tag>
    <b:SourceType>JournalArticle</b:SourceType>
    <b:Guid>{1503B1E8-58A6-4BDB-863F-5362ECF8A41F}</b:Guid>
    <b:Author>
      <b:Author>
        <b:NameList>
          <b:Person>
            <b:Last>Aminatu</b:Last>
            <b:First>M.</b:First>
          </b:Person>
        </b:NameList>
      </b:Author>
    </b:Author>
    <b:Title>The Impact of Integrated Financial Management System on Economic Development: The Case of Ghana</b:Title>
    <b:Year>2015</b:Year>
    <b:JournalName>Korea Review of International Studies</b:JournalName>
    <b:Pages>pp. 61-80</b:Pages>
    <b:RefOrder>30</b:RefOrder>
  </b:Source>
  <b:Source>
    <b:Tag>Iza14</b:Tag>
    <b:SourceType>JournalArticle</b:SourceType>
    <b:Guid>{7E98D4DD-0535-41E8-976A-273ED2D2253E}</b:Guid>
    <b:Author>
      <b:Author>
        <b:NameList>
          <b:Person>
            <b:Last>Izah</b:Last>
            <b:First>P.</b:First>
            <b:Middle>P.</b:Middle>
          </b:Person>
        </b:NameList>
      </b:Author>
    </b:Author>
    <b:Title>Legislative Oversight and Democracy in Developing Coutries: Paper for ECOWAS-P on security challenges and Political Instability in West Africa held in Dakar-Senegal from 29th-31st October, 2013</b:Title>
    <b:JournalName>Institute for Development Research</b:JournalName>
    <b:Year>2014</b:Year>
    <b:Pages>1-9</b:Pages>
    <b:RefOrder>31</b:RefOrder>
  </b:Source>
  <b:Source>
    <b:Tag>Pel05</b:Tag>
    <b:SourceType>JournalArticle</b:SourceType>
    <b:Guid>{EF2C1BCE-71E7-4E38-8E15-69B3C164932D}</b:Guid>
    <b:Author>
      <b:Author>
        <b:Corporate>Pellizo, R., Stapenhurst, R., &amp; Olson, D.</b:Corporate>
      </b:Author>
    </b:Author>
    <b:Title>The Role of Parliaments in the Budget Process</b:Title>
    <b:JournalName>World Bank Institute</b:JournalName>
    <b:Year>2005</b:Year>
    <b:Pages>pp. 1-43</b:Pages>
    <b:RefOrder>32</b:RefOrder>
  </b:Source>
  <b:Source>
    <b:Tag>San04</b:Tag>
    <b:SourceType>JournalArticle</b:SourceType>
    <b:Guid>{1BA977B3-DD4D-4D8B-98CC-DE5300546B0B}</b:Guid>
    <b:Author>
      <b:Author>
        <b:NameList>
          <b:Person>
            <b:Last>Santiso</b:Last>
            <b:First>C.</b:First>
          </b:Person>
        </b:NameList>
      </b:Author>
    </b:Author>
    <b:Title>Legislatures and Budget Oversight in Latin America: Strengthening Public Finance Accountability in Emerging Economies</b:Title>
    <b:JournalName>OECD Journal on Budgeting</b:JournalName>
    <b:Year>2004</b:Year>
    <b:Pages>vol. 4(2), pp. 47-46</b:Pages>
    <b:RefOrder>33</b:RefOrder>
  </b:Source>
  <b:Source>
    <b:Tag>Qui08</b:Tag>
    <b:SourceType>JournalArticle</b:SourceType>
    <b:Guid>{F408DB03-2E13-42F2-A77B-1A924067C264}</b:Guid>
    <b:Author>
      <b:Author>
        <b:Corporate>Quist, R. E., Certan, C., &amp; Dendura, J.</b:Corporate>
      </b:Author>
    </b:Author>
    <b:Title>Republic of South Africa Public Expenditure and Accountability</b:Title>
    <b:JournalName>European Commission Delegation South Africa</b:JournalName>
    <b:Year>2008</b:Year>
    <b:Pages>pp. 8-16</b:Pages>
    <b:RefOrder>34</b:RefOrder>
  </b:Source>
  <b:Source>
    <b:Tag>Khu16</b:Tag>
    <b:SourceType>JournalArticle</b:SourceType>
    <b:Guid>{4296BD18-4ECF-4588-99A5-53BD335F07F0}</b:Guid>
    <b:Author>
      <b:Author>
        <b:NameList>
          <b:Person>
            <b:Last>Khumalo</b:Last>
            <b:First>B.</b:First>
          </b:Person>
        </b:NameList>
      </b:Author>
    </b:Author>
    <b:Title>Fiscal Oversight by Legislatures and the Role of Parliamentary Budget office</b:Title>
    <b:JournalName>African Parliamentary Budget Office Conference 17-18 august, 2016</b:JournalName>
    <b:Year>2016</b:Year>
    <b:Pages>pp.1-21</b:Pages>
    <b:RefOrder>35</b:RefOrder>
  </b:Source>
  <b:Source>
    <b:Tag>Kiz13</b:Tag>
    <b:SourceType>JournalArticle</b:SourceType>
    <b:Guid>{0A09256B-D5BC-47CF-A276-45DDE2828C7D}</b:Guid>
    <b:Author>
      <b:Author>
        <b:Corporate>Kizito, E. U., &amp; Aminu, U.</b:Corporate>
      </b:Author>
    </b:Author>
    <b:Title>Legislative Oversight and Budget Performance in Nigeria: Issues and Policy Options</b:Title>
    <b:JournalName>IOSR Journal of Economics and Finance </b:JournalName>
    <b:Year>2013</b:Year>
    <b:Pages>vol 1(5), pp. 1-12</b:Pages>
    <b:RefOrder>36</b:RefOrder>
  </b:Source>
  <b:Source>
    <b:Tag>Shi14</b:Tag>
    <b:SourceType>JournalArticle</b:SourceType>
    <b:Guid>{5E64F666-8D34-4F02-9053-DB25B61BCE1A}</b:Guid>
    <b:Author>
      <b:Author>
        <b:NameList>
          <b:Person>
            <b:Last>Shifwoka</b:Last>
            <b:First>K.</b:First>
            <b:Middle>W.</b:Middle>
          </b:Person>
        </b:NameList>
      </b:Author>
    </b:Author>
    <b:Title>The Effect of Oversight Role of Parliament on Budget Implementation</b:Title>
    <b:JournalName>Unpublished Thesis</b:JournalName>
    <b:Year>2014</b:Year>
    <b:Pages>pp. 1-56</b:Pages>
    <b:RefOrder>37</b:RefOrder>
  </b:Source>
  <b:Source>
    <b:Tag>Mar15</b:Tag>
    <b:SourceType>JournalArticle</b:SourceType>
    <b:Guid>{18323656-0062-42D4-B279-93492BB57715}</b:Guid>
    <b:Author>
      <b:Author>
        <b:Corporate>Martinez-Vazquez, J., Lago-Penas, S., &amp; Saachi, A.</b:Corporate>
      </b:Author>
    </b:Author>
    <b:Title>The Impact of Fiscal Decentralization: A Survey</b:Title>
    <b:JournalName>Governance and Economic Research Network</b:JournalName>
    <b:Year>2015</b:Year>
    <b:Pages>pp. 1-32</b:Pages>
    <b:RefOrder>38</b:RefOrder>
  </b:Source>
  <b:Source>
    <b:Tag>Boe10</b:Tag>
    <b:SourceType>JournalArticle</b:SourceType>
    <b:Guid>{97C6F0E8-2CDE-4228-B96F-54A438589450}</b:Guid>
    <b:Author>
      <b:Author>
        <b:Corporate>Boetti, L., Piacenza, M., &amp; Turati, G.</b:Corporate>
      </b:Author>
    </b:Author>
    <b:Title>Decentralization and Local Governments' Performance: How Does Fiscal Autonomy Affect Spending Efficiency</b:Title>
    <b:JournalName>Department of Economics and Public Finance "G. PRATO" Working Paper Series. Alma Universitas Tauriensis</b:JournalName>
    <b:Year>2010</b:Year>
    <b:Pages>1-37</b:Pages>
    <b:RefOrder>39</b:RefOrder>
  </b:Source>
  <b:Source>
    <b:Tag>Ney05</b:Tag>
    <b:SourceType>Book</b:SourceType>
    <b:Guid>{68CA44A5-CEBF-4231-B988-5CC2D0046E3E}</b:Guid>
    <b:Author>
      <b:Author>
        <b:NameList>
          <b:Person>
            <b:Last>Neyapti</b:Last>
            <b:First>B.</b:First>
          </b:Person>
        </b:NameList>
      </b:Author>
    </b:Author>
    <b:Title>Fiscal Decentralization and Deficits: International Evidence</b:Title>
    <b:JournalName>Bilkent University, Ankara</b:JournalName>
    <b:Year>2005</b:Year>
    <b:City>Ankara, Turkey</b:City>
    <b:Publisher>Bilkent University</b:Publisher>
    <b:RefOrder>40</b:RefOrder>
  </b:Source>
  <b:Source>
    <b:Tag>Kis14</b:Tag>
    <b:SourceType>JournalArticle</b:SourceType>
    <b:Guid>{D1AA9529-9254-4AC4-8853-E63BF4895C3A}</b:Guid>
    <b:Author>
      <b:Author>
        <b:Corporate>Kis-Katos, K., &amp; Sjahrir, B. S.</b:Corporate>
      </b:Author>
    </b:Author>
    <b:Title>The Impact of Fiscal and Political Decentralization on local public investments in Indonesia</b:Title>
    <b:Year>2014</b:Year>
    <b:JournalName>University of Freiburg, Department of Interational Economic Policy Discussion Paper Series Nr 25</b:JournalName>
    <b:Pages>pp. 1-34</b:Pages>
    <b:RefOrder>41</b:RefOrder>
  </b:Source>
  <b:Source>
    <b:Tag>Sam13</b:Tag>
    <b:SourceType>JournalArticle</b:SourceType>
    <b:Guid>{9EE25E2E-CD6E-4E9C-BBF7-8FEDE44096ED}</b:Guid>
    <b:Author>
      <b:Author>
        <b:Corporate>Samadi, . H., Keshtkaran, A., Kavosi, Z., &amp; Vahnedi, S.</b:Corporate>
      </b:Author>
    </b:Author>
    <b:Title>The Effect of Fiscal Decentralization on Under-Five Mortality in Iran: A Panel Data Analysis</b:Title>
    <b:JournalName>International Journal of Health Policy and Management</b:JournalName>
    <b:Year>2013</b:Year>
    <b:Pages>1(4), 301-306</b:Pages>
    <b:RefOrder>42</b:RefOrder>
  </b:Source>
  <b:Source>
    <b:Tag>Elh07</b:Tag>
    <b:SourceType>JournalArticle</b:SourceType>
    <b:Guid>{D5F8D330-558F-438E-A9BC-B74633D35DAF}</b:Guid>
    <b:Author>
      <b:Author>
        <b:NameList>
          <b:Person>
            <b:Last>Elhiraika</b:Last>
            <b:First>A.</b:First>
            <b:Middle>B.</b:Middle>
          </b:Person>
        </b:NameList>
      </b:Author>
    </b:Author>
    <b:Title>Fiscal Decentralization and Public Service Delivery in South Africa</b:Title>
    <b:JournalName>African Trade Policy Center Work in Progress No. 58</b:JournalName>
    <b:Year>2007</b:Year>
    <b:Pages>1-25</b:Pages>
    <b:RefOrder>43</b:RefOrder>
  </b:Source>
  <b:Source>
    <b:Tag>Bag08</b:Tag>
    <b:SourceType>JournalArticle</b:SourceType>
    <b:Guid>{5110573C-E4EB-4727-B296-B762DB718F89}</b:Guid>
    <b:Author>
      <b:Author>
        <b:NameList>
          <b:Person>
            <b:Last>Bagaka</b:Last>
            <b:First>O.</b:First>
          </b:Person>
        </b:NameList>
      </b:Author>
    </b:Author>
    <b:Title>Fiscal Decentralization in Kenya: The Constituency Development Fund and the Growth of Government</b:Title>
    <b:JournalName>20th Annual Conference of the Association for Budgeting and Financial Management, October, 23-28, Chicago</b:JournalName>
    <b:Year>2008</b:Year>
    <b:Pages>pp. 1-40</b:Pages>
    <b:RefOrder>44</b:RefOrder>
  </b:Source>
  <b:Source>
    <b:Tag>Irv04</b:Tag>
    <b:SourceType>JournalArticle</b:SourceType>
    <b:Guid>{F76A0929-ABF8-4E75-B7AE-C3F7C3F7CB65}</b:Guid>
    <b:Author>
      <b:Author>
        <b:Corporate>Irvin, R.E., &amp; Stansbury, J.</b:Corporate>
      </b:Author>
    </b:Author>
    <b:Title>Citizen Participation in Decisio Making: Is it Worth the Effort?</b:Title>
    <b:JournalName>Public Administration Review</b:JournalName>
    <b:Year>2004</b:Year>
    <b:Pages>64(1), 55-66</b:Pages>
    <b:RefOrder>45</b:RefOrder>
  </b:Source>
  <b:Source>
    <b:Tag>Bla08</b:Tag>
    <b:SourceType>JournalArticle</b:SourceType>
    <b:Guid>{6CDDFB89-A11B-42CD-92AB-0D7AD02AD5B9}</b:Guid>
    <b:Author>
      <b:Author>
        <b:Corporate>Blahna, D. J., Yonts-Shepard, S.</b:Corporate>
      </b:Author>
    </b:Author>
    <b:Title>Public Involvement In Resource Planning: Toward Bridging the Gap between Policy and Implementation</b:Title>
    <b:JournalName>Society and Natural Resources</b:JournalName>
    <b:Year>2008</b:Year>
    <b:Pages>2(1), 209-227</b:Pages>
    <b:RefOrder>46</b:RefOrder>
  </b:Source>
  <b:Source>
    <b:Tag>Tan07</b:Tag>
    <b:SourceType>JournalArticle</b:SourceType>
    <b:Guid>{6B7CE2A1-53A7-4CC1-986F-482C67258717}</b:Guid>
    <b:Author>
      <b:Author>
        <b:NameList>
          <b:Person>
            <b:Last>Tanaka</b:Last>
            <b:First>S.</b:First>
          </b:Person>
        </b:NameList>
      </b:Author>
    </b:Author>
    <b:Title>Engaging the Public in National Budgeting: A Non-Governmental Perspective</b:Title>
    <b:JournalName>OECD Journal on Publishing</b:JournalName>
    <b:Year>2007</b:Year>
    <b:Pages>7(2), 139-177</b:Pages>
    <b:RefOrder>47</b:RefOrder>
  </b:Source>
  <b:Source>
    <b:Tag>Pip08</b:Tag>
    <b:SourceType>JournalArticle</b:SourceType>
    <b:Guid>{7D70481C-E989-4D32-B7B4-F9279A630594}</b:Guid>
    <b:Author>
      <b:Author>
        <b:Corporate>Piper, L. &amp; Lieres, B. V.</b:Corporate>
      </b:Author>
    </b:Author>
    <b:Title>Inviting Failure: Citizen Participation and Local Governance in South Africa</b:Title>
    <b:JournalName>Citizenship DRC Special Issue</b:JournalName>
    <b:Year>2008</b:Year>
    <b:Pages>1(1), 1-22</b:Pages>
    <b:RefOrder>48</b:RefOrder>
  </b:Source>
  <b:Source>
    <b:Tag>Mul13</b:Tag>
    <b:SourceType>JournalArticle</b:SourceType>
    <b:Guid>{FEEDE1C1-CB04-4B50-9AE0-F75B65AAA284}</b:Guid>
    <b:Author>
      <b:Author>
        <b:NameList>
          <b:Person>
            <b:Last>Mulindwa</b:Last>
            <b:First>S.</b:First>
            <b:Middle>K.</b:Middle>
          </b:Person>
        </b:NameList>
      </b:Author>
    </b:Author>
    <b:Title>Thne Process and Outcomes of Participatory Budgeting in A Decetralized Local Government Framework: A Case in Uganda</b:Title>
    <b:JournalName>Unpublished Thesis, Birmingham Business School. University of Birmingham</b:JournalName>
    <b:Year>2013</b:Year>
    <b:Pages>1-183</b:Pages>
    <b:RefOrder>49</b:RefOrder>
  </b:Source>
  <b:Source>
    <b:Tag>Mug14</b:Tag>
    <b:SourceType>JournalArticle</b:SourceType>
    <b:Guid>{CC4B4431-EA8B-4800-8386-D65750449BA8}</b:Guid>
    <b:Author>
      <b:Author>
        <b:Corporate>Mugambi, K. W., &amp; Theuri, F. S.</b:Corporate>
      </b:Author>
    </b:Author>
    <b:Title>The Challenges Encountered By County Governments in Keya During Budget Preparation. </b:Title>
    <b:JournalName>IOSR Journal of Business and Management</b:JournalName>
    <b:Year>2014</b:Year>
    <b:Pages>16(2), pp. 128-134</b:Pages>
    <b:RefOrder>50</b:RefOrder>
  </b:Source>
  <b:Source>
    <b:Tag>Wac16</b:Tag>
    <b:SourceType>JournalArticle</b:SourceType>
    <b:Guid>{1048F568-10F8-4BD5-8D41-A304B2FA80F3}</b:Guid>
    <b:Author>
      <b:Author>
        <b:NameList>
          <b:Person>
            <b:Last>Wacera</b:Last>
            <b:First>D.</b:First>
            <b:Middle>C.</b:Middle>
          </b:Person>
        </b:NameList>
      </b:Author>
    </b:Author>
    <b:Title>Effect of Citizen Participation on Budget Implementation in Kenyan Counties: A Case Study of Nyadarua County</b:Title>
    <b:JournalName>Unpublished Thesis. University of Nairobi.</b:JournalName>
    <b:Year>2016</b:Year>
    <b:Pages>1-72</b:Pages>
    <b:RefOrder>51</b:RefOrder>
  </b:Source>
  <b:Source>
    <b:Tag>Ony16</b:Tag>
    <b:SourceType>JournalArticle</b:SourceType>
    <b:Guid>{8DF7552A-56FF-4242-8D26-2EB60C8762B9}</b:Guid>
    <b:Author>
      <b:Author>
        <b:Corporate>Onyiah, A. I., Ezeamama, N. N., Ugwu, J. N. &amp; Mgbodile, C. C</b:Corporate>
      </b:Author>
    </b:Author>
    <b:Title>Nigerian Budget Implemetation and Control Reforms: Tool for Macro Economic Growth</b:Title>
    <b:JournalName>British Journal of Economics, Maagement &amp; Trade</b:JournalName>
    <b:Year>2016</b:Year>
    <b:Pages>11(2), 1-13</b:Pages>
    <b:RefOrder>52</b:RefOrder>
  </b:Source>
  <b:Source>
    <b:Tag>And101</b:Tag>
    <b:SourceType>JournalArticle</b:SourceType>
    <b:Guid>{2BED068F-A118-4B78-A2A1-78412F83A279}</b:Guid>
    <b:Author>
      <b:Author>
        <b:NameList>
          <b:Person>
            <b:Last>Andrews</b:Last>
            <b:First>M.</b:First>
          </b:Person>
        </b:NameList>
      </b:Author>
    </b:Author>
    <b:Title>How Far Have Public Financial Management Reforms Come in Africa</b:Title>
    <b:JournalName>Harvard Kennedy School Working Paper Series</b:JournalName>
    <b:Year>2010</b:Year>
    <b:Pages>1-72</b:Pages>
    <b:RefOrder>53</b:RefOrder>
  </b:Source>
  <b:Source>
    <b:Tag>Sch05</b:Tag>
    <b:SourceType>JournalArticle</b:SourceType>
    <b:Guid>{CDF42101-1A10-4278-A11C-ED6AAD19FE6E}</b:Guid>
    <b:Author>
      <b:Author>
        <b:Corporate>Scheers, B., Sterck, M., &amp; Bouckaert, G.</b:Corporate>
      </b:Author>
    </b:Author>
    <b:Title>Lessons from Australian and British Reforms in Results-Oriented Financial Management</b:Title>
    <b:JournalName>OECD Journal of Budgeting</b:JournalName>
    <b:Year>2005</b:Year>
    <b:Pages>5(2), 133-162</b:Pages>
    <b:RefOrder>54</b:RefOrder>
  </b:Source>
  <b:Source>
    <b:Tag>Kom06</b:Tag>
    <b:SourceType>Book</b:SourceType>
    <b:Guid>{D5DBCC17-E8FE-4549-81DB-C5F1DD64ED28}</b:Guid>
    <b:Author>
      <b:Author>
        <b:NameList>
          <b:Person>
            <b:Last>Kombo</b:Last>
            <b:First>K.</b:First>
            <b:Middle>&amp; Tromp</b:Middle>
          </b:Person>
        </b:NameList>
      </b:Author>
    </b:Author>
    <b:Title>Proposal and Thesis Writing</b:Title>
    <b:Year>2006</b:Year>
    <b:City>Makuyu </b:City>
    <b:Publisher> Pauline Publications</b:Publisher>
    <b:RefOrder>55</b:RefOrder>
  </b:Source>
  <b:Source>
    <b:Tag>Por01</b:Tag>
    <b:SourceType>JournalArticle</b:SourceType>
    <b:Guid>{CD457C86-88F9-458A-86BD-BE3F8F848856}</b:Guid>
    <b:Author>
      <b:Author>
        <b:Corporate>Porter, M. E</b:Corporate>
      </b:Author>
    </b:Author>
    <b:Title>Strategy and the Internet. Harvard Business Review, 79(3), 63–78.</b:Title>
    <b:JournalName> Harvard Business Review, 79(3)</b:JournalName>
    <b:Year>2001</b:Year>
    <b:Pages>63–78</b:Pages>
    <b:RefOrder>56</b:RefOrder>
  </b:Source>
  <b:Source>
    <b:Tag>Placeholder1</b:Tag>
    <b:SourceType>JournalArticle</b:SourceType>
    <b:Guid>{A66D53A0-770D-425F-BF60-49EA5EB02D2D}</b:Guid>
    <b:Author>
      <b:Author>
        <b:NameList>
          <b:Person>
            <b:Last>Donaldson</b:Last>
            <b:First>Thomas</b:First>
          </b:Person>
          <b:Person>
            <b:Last>Preston</b:Last>
            <b:First>Lee</b:First>
            <b:Middle>E.</b:Middle>
          </b:Person>
        </b:NameList>
      </b:Author>
    </b:Author>
    <b:Title> "The Stakeholder Theory of the Corporation: Concepts, Evidence, and Implications</b:Title>
    <b:Year>1995</b:Year>
    <b:JournalName>Academy of Managemen</b:JournalName>
    <b:Pages>65-91</b:Pages>
    <b:RefOrder>57</b:RefOrder>
  </b:Source>
  <b:Source>
    <b:Tag>Bar13</b:Tag>
    <b:SourceType>JournalArticle</b:SourceType>
    <b:Guid>{6CEF95D0-1087-4221-89E3-D1C619B57690}</b:Guid>
    <b:Author>
      <b:Author>
        <b:NameList>
          <b:Person>
            <b:Last>Barberis</b:Last>
            <b:First>N.</b:First>
            <b:Middle>C.</b:Middle>
          </b:Person>
        </b:NameList>
      </b:Author>
    </b:Author>
    <b:Title>Thirty Years of Prospect Theory in Economics: A Review AND Assessment</b:Title>
    <b:JournalName>Journal of Economic Perspectives</b:JournalName>
    <b:Year>2013</b:Year>
    <b:Pages>Vol 27, no. 1 pp 173-196</b:Pages>
    <b:RefOrder>58</b:RefOrder>
  </b:Source>
  <b:Source>
    <b:Tag>Par02</b:Tag>
    <b:SourceType>ConferenceProceedings</b:SourceType>
    <b:Guid>{47619498-F8BC-4DF8-AB84-331ED1F68D54}</b:Guid>
    <b:Author>
      <b:Author>
        <b:NameList>
          <b:Person>
            <b:Last>Parham</b:Last>
            <b:First>D.</b:First>
          </b:Person>
        </b:NameList>
      </b:Author>
    </b:Author>
    <b:Title>Microeconomic Reforms and the Revival in Australia's Growth in Productivity and Living standards</b:Title>
    <b:Year>2002</b:Year>
    <b:Pages>1-29</b:Pages>
    <b:ConferenceName>Conference of Economists</b:ConferenceName>
    <b:City>Adelaide</b:City>
    <b:RefOrder>59</b:RefOrder>
  </b:Source>
  <b:Source>
    <b:Tag>Tri08</b:Tag>
    <b:SourceType>JournalArticle</b:SourceType>
    <b:Guid>{73D91D36-DB88-401F-8B95-655A294E5625}</b:Guid>
    <b:Author>
      <b:Author>
        <b:NameList>
          <b:Person>
            <b:Last>Trinder</b:Last>
            <b:First>J.</b:First>
            <b:Middle>C.</b:Middle>
          </b:Person>
        </b:NameList>
      </b:Author>
    </b:Author>
    <b:Title>Competency Standards - A Measure of the Quality of a Workforce</b:Title>
    <b:JournalName>The International Archives of the Photogrammetry, Remote Sensing and Spatial Information Sciences.</b:JournalName>
    <b:Year>2008</b:Year>
    <b:Pages>vol. 37(B6a), pp. 165-168</b:Pages>
    <b:RefOrder>60</b:RefOrder>
  </b:Source>
  <b:Source>
    <b:Tag>Pas09</b:Tag>
    <b:SourceType>JournalArticle</b:SourceType>
    <b:Guid>{237DF39C-ED80-4C91-AE25-EF04BBEA203E}</b:Guid>
    <b:Author>
      <b:Author>
        <b:NameList>
          <b:Person>
            <b:Last>Passos</b:Last>
            <b:First>A.</b:First>
            <b:Middle>F. J.</b:Middle>
          </b:Person>
        </b:NameList>
      </b:Author>
    </b:Author>
    <b:Title>A Comparative Analysis of Teacher Competence and Its Effect on Pupil Performance in Upper Primary Schools in Mozambique and other SACMEQ Countries</b:Title>
    <b:JournalName>University of Pretoria. Unpublished PHD Thesis</b:JournalName>
    <b:Year>2009</b:Year>
    <b:Pages>pp.  38-45</b:Pages>
    <b:RefOrder>61</b:RefOrder>
  </b:Source>
  <b:Source>
    <b:Tag>Odu15</b:Tag>
    <b:SourceType>JournalArticle</b:SourceType>
    <b:Guid>{68185E07-3810-4B65-838A-71406E914033}</b:Guid>
    <b:Author>
      <b:Author>
        <b:Corporate>Odumbe, G. A., Simatwa, E. M. W., &amp; Ayodo, T. M. O.</b:Corporate>
      </b:Author>
    </b:Author>
    <b:Title>Factors Influencing Student Academic Performance in Day-Secondary Schools in Kenya. A case Study of Migori Sub County</b:Title>
    <b:JournalName>Greener Journal of Educational Research</b:JournalName>
    <b:Year>2015</b:Year>
    <b:Pages>Vol. 5(3):078-097, http://doi.org/10.15580/GJER.2015.3.071815099</b:Pages>
    <b:RefOrder>62</b:RefOrder>
  </b:Source>
  <b:Source>
    <b:Tag>Odh13</b:Tag>
    <b:SourceType>JournalArticle</b:SourceType>
    <b:Guid>{B3ECD25F-224A-4FE3-957C-E1BF77B450D0}</b:Guid>
    <b:Author>
      <b:Author>
        <b:Corporate>Odhiambo, M. N., &amp; Toili, W. W.</b:Corporate>
      </b:Author>
    </b:Author>
    <b:Title>The Implications of the Use of Electrical Calculators on Students' Performance in Mathematics in Seondary Schools in Kenya</b:Title>
    <b:JournalName>African Journal of Education and Technology</b:JournalName>
    <b:Year>2013</b:Year>
    <b:Pages>Vol. 3(1), pp. 10-17</b:Pages>
    <b:RefOrder>63</b:RefOrder>
  </b:Source>
  <b:Source>
    <b:Tag>Ken16</b:Tag>
    <b:SourceType>JournalArticle</b:SourceType>
    <b:Guid>{D2C3F42F-5624-4535-89FC-1CC0102070A5}</b:Guid>
    <b:Author>
      <b:Author>
        <b:Corporate>Kenya National Examinations Council</b:Corporate>
      </b:Author>
    </b:Author>
    <b:Title>The 2015 Kenya Certificate of Secondary Education (KCSE) Examination Essential Statistics</b:Title>
    <b:Year>2016</b:Year>
    <b:Pages>pp.1-20</b:Pages>
    <b:RefOrder>64</b:RefOrder>
  </b:Source>
  <b:Source>
    <b:Tag>Mar12</b:Tag>
    <b:SourceType>JournalArticle</b:SourceType>
    <b:Guid>{FC6C3E17-1DDF-4291-86B2-44D06C8E9E2F}</b:Guid>
    <b:Author>
      <b:Author>
        <b:Corporate>Marinkovic, S., Bjekic, D., &amp; Zlatic, L.</b:Corporate>
      </b:Author>
    </b:Author>
    <b:Title>Teachers' Competence as teh Indicator of the Quality and Condition of Education</b:Title>
    <b:JournalName>University of Kragujevac, Serbia</b:JournalName>
    <b:Year>2012</b:Year>
    <b:Pages>1-16</b:Pages>
    <b:RefOrder>65</b:RefOrder>
  </b:Source>
  <b:Source>
    <b:Tag>Kii16</b:Tag>
    <b:SourceType>JournalArticle</b:SourceType>
    <b:Guid>{2C39D555-A71F-415F-8666-8AC42A2080D2}</b:Guid>
    <b:Author>
      <b:Author>
        <b:Corporate>Kiige, M. J., &amp; Atina, J. O. </b:Corporate>
      </b:Author>
    </b:Author>
    <b:Title>The Effectiveness of SMASSE Teacher Training Programme on KCSE Performance in Mathematics and Chemistry Subjects in Kikuyu District , Kenya</b:Title>
    <b:JournalName>Journal of Education and Practice</b:JournalName>
    <b:Year>2016</b:Year>
    <b:Pages>Vol. 7(6), 2016</b:Pages>
    <b:RefOrder>66</b:RefOrder>
  </b:Source>
  <b:Source>
    <b:Tag>Iru13</b:Tag>
    <b:SourceType>JournalArticle</b:SourceType>
    <b:Guid>{C9B372D8-5F6C-4DD6-A8F0-39F9B2E3B4FE}</b:Guid>
    <b:Author>
      <b:Author>
        <b:Corporate>Irungu, M. N., &amp; Mugambi, Mercy.</b:Corporate>
      </b:Author>
    </b:Author>
    <b:Title>Evaluation of Strengthening of Mathematics and Science in Secondary Education (SMASSE) Program. A Case Study of Murang'a South District, Kenya</b:Title>
    <b:JournalName>International Journal of Education, Learning &amp; Developemnt</b:JournalName>
    <b:Year>2013</b:Year>
    <b:Pages>Vol. 1(1), pp. 46-60</b:Pages>
    <b:RefOrder>67</b:RefOrder>
  </b:Source>
  <b:Source>
    <b:Tag>Bed11</b:Tag>
    <b:SourceType>JournalArticle</b:SourceType>
    <b:Guid>{67977FAB-01B6-4E8F-BC71-4F19B0FF0F26}</b:Guid>
    <b:Author>
      <b:Author>
        <b:NameList>
          <b:Person>
            <b:Last>Mengo</b:Last>
            <b:First>Bedah</b:First>
          </b:Person>
        </b:NameList>
      </b:Author>
    </b:Author>
    <b:Title>Kenyan women benefit most from microfinance sector</b:Title>
    <b:JournalName>Business Daily</b:JournalName>
    <b:Year>2011</b:Year>
    <b:RefOrder>68</b:RefOrder>
  </b:Source>
  <b:Source>
    <b:Tag>AMF13</b:Tag>
    <b:SourceType>Report</b:SourceType>
    <b:Guid>{C82386AC-EA36-405C-AB0F-67C1A34C2976}</b:Guid>
    <b:Author>
      <b:Author>
        <b:NameList>
          <b:Person>
            <b:Last>AMFI</b:Last>
          </b:Person>
        </b:NameList>
      </b:Author>
    </b:Author>
    <b:Title>2012 Annual Report on Microfinance in Kenya</b:Title>
    <b:Year>2013</b:Year>
    <b:City>Nairobi</b:City>
    <b:RefOrder>69</b:RefOrder>
  </b:Source>
  <b:Source>
    <b:Tag>Cha07</b:Tag>
    <b:SourceType>Misc</b:SourceType>
    <b:Guid>{21CFB21B-8DC9-4D15-A535-327A3DDA2B45}</b:Guid>
    <b:Author>
      <b:Author>
        <b:NameList>
          <b:Person>
            <b:Last>Kyeyune</b:Last>
            <b:First>Charles</b:First>
          </b:Person>
        </b:NameList>
      </b:Author>
    </b:Author>
    <b:Year>2007</b:Year>
    <b:City>Kampala</b:City>
    <b:PublicationTitle>THE CONTRIBUTION OF MICROFINANCE INSTITUTIONS TO THE ECONOMIC ACTIVITIES OF THE YOUTH AND WOMEN IN LUWERO DISTRICT.</b:PublicationTitle>
    <b:Month>July</b:Month>
    <b:Day>12</b:Day>
    <b:RefOrder>70</b:RefOrder>
  </b:Source>
  <b:Source>
    <b:Tag>Kel04</b:Tag>
    <b:SourceType>ConferenceProceedings</b:SourceType>
    <b:Guid>{218679C3-2639-4A92-BA69-60EF63FF058F}</b:Guid>
    <b:Author>
      <b:Author>
        <b:NameList>
          <b:Person>
            <b:Last>Hattel</b:Last>
            <b:First>Kelly</b:First>
          </b:Person>
        </b:NameList>
      </b:Author>
    </b:Author>
    <b:Title>MICROFINANCE CLIENTS,PRODUCTS/SERVICES AND MARKET NICHES</b:Title>
    <b:Year>2004</b:Year>
    <b:Publisher>Microfinance Network</b:Publisher>
    <b:City>Washington DC</b:City>
    <b:Pages>7-8</b:Pages>
    <b:RefOrder>71</b:RefOrder>
  </b:Source>
  <b:Source>
    <b:Tag>Mil06</b:Tag>
    <b:SourceType>JournalArticle</b:SourceType>
    <b:Guid>{BE58CB12-A758-450A-996B-34BA42EA8BFF}</b:Guid>
    <b:Author>
      <b:Author>
        <b:NameList>
          <b:Person>
            <b:Last>Nugroho</b:Last>
            <b:First>Yanuar</b:First>
          </b:Person>
          <b:Person>
            <b:Last>Miles</b:Last>
            <b:First>Ian</b:First>
          </b:Person>
        </b:NameList>
      </b:Author>
    </b:Author>
    <b:Title>Microfinance and Innovation</b:Title>
    <b:Pages>22</b:Pages>
    <b:Year>2006</b:Year>
    <b:JournalName>Global Review of Innovation Intelligence and Policy Studies</b:JournalName>
    <b:RefOrder>72</b:RefOrder>
  </b:Source>
  <b:Source>
    <b:Tag>The11</b:Tag>
    <b:SourceType>Report</b:SourceType>
    <b:Guid>{B555E34F-2967-4875-B070-40047FBC4B17}</b:Guid>
    <b:Title>The Use of Technology in Microfinance</b:Title>
    <b:Year>2011</b:Year>
    <b:Publisher>European Microfinance Network</b:Publisher>
    <b:Author>
      <b:Author>
        <b:Corporate>IT &amp; Innovation Working Group</b:Corporate>
      </b:Author>
    </b:Author>
    <b:RefOrder>73</b:RefOrder>
  </b:Source>
  <b:Source>
    <b:Tag>Pan06</b:Tag>
    <b:SourceType>Report</b:SourceType>
    <b:Guid>{F7FC4A09-485A-4005-A7F7-ACCA26638B4A}</b:Guid>
    <b:Author>
      <b:Author>
        <b:NameList>
          <b:Person>
            <b:Last>Panda</b:Last>
            <b:First>Debadutta</b:First>
            <b:Middle>Kumar</b:Middle>
          </b:Person>
          <b:Person>
            <b:Last>Mohanty</b:Last>
            <b:First>Jasmine</b:First>
          </b:Person>
        </b:NameList>
      </b:Author>
    </b:Author>
    <b:Title>Product Mix and product Innovation of Microfinance in India</b:Title>
    <b:Year>2006</b:Year>
    <b:Publisher>MPA Associates</b:Publisher>
    <b:City>Naharakanta</b:City>
    <b:RefOrder>74</b:RefOrder>
  </b:Source>
  <b:Source>
    <b:Tag>Int06</b:Tag>
    <b:SourceType>Report</b:SourceType>
    <b:Guid>{63C5E047-E89B-4DD0-B89E-0A9F7571B280}</b:Guid>
    <b:Author>
      <b:Author>
        <b:NameList>
          <b:Person>
            <b:Last>Development</b:Last>
            <b:First>International</b:First>
            <b:Middle>Bank for Reconstruction and</b:Middle>
          </b:Person>
        </b:NameList>
      </b:Author>
    </b:Author>
    <b:Title>Making Finance Work for Africa</b:Title>
    <b:Year>2006</b:Year>
    <b:Publisher>World Bank</b:Publisher>
    <b:City>Washington DC</b:City>
    <b:RefOrder>75</b:RefOrder>
  </b:Source>
  <b:Source>
    <b:Tag>Hat04</b:Tag>
    <b:SourceType>ConferenceProceedings</b:SourceType>
    <b:Guid>{DA84164E-3ABC-4413-A10B-3DFCF99B4ADF}</b:Guid>
    <b:Author>
      <b:Author>
        <b:NameList>
          <b:Person>
            <b:Last>Hattel</b:Last>
            <b:First>Kelly</b:First>
          </b:Person>
        </b:NameList>
      </b:Author>
    </b:Author>
    <b:Title>Summary of the MicroFinance Network Conference on “Microfinance Clients, Products/Services, andMarket Niches”</b:Title>
    <b:Year>2004</b:Year>
    <b:Publisher>Microfinance Network</b:Publisher>
    <b:City>Bali</b:City>
    <b:Pages>7</b:Pages>
    <b:RefOrder>76</b:RefOrder>
  </b:Source>
  <b:Source>
    <b:Tag>Ust13</b:Tag>
    <b:SourceType>Misc</b:SourceType>
    <b:Guid>{C91835C8-59CA-4BD5-B4E1-28EF9A957D53}</b:Guid>
    <b:Author>
      <b:Author>
        <b:NameList>
          <b:Person>
            <b:Last>Ustarz</b:Last>
            <b:First>Yazidu</b:First>
          </b:Person>
          <b:Person>
            <b:Last>Dary</b:Last>
            <b:First>Stanley</b:First>
            <b:Middle>Kojo</b:Middle>
          </b:Person>
          <b:Person>
            <b:Last>Issahaku</b:Last>
            <b:First>Haruna</b:First>
          </b:Person>
        </b:NameList>
      </b:Author>
    </b:Author>
    <b:Title>Financial Characteristics and Innovations in Microfinance Institutions in Ghana</b:Title>
    <b:Year>2013</b:Year>
    <b:City>Tamale</b:City>
    <b:Publisher>Science and Education Publishing Co. Ltd</b:Publisher>
    <b:PublicationTitle>American Journal of Rural Development</b:PublicationTitle>
    <b:Month>May</b:Month>
    <b:Day>27</b:Day>
    <b:CountryRegion>Ghana</b:CountryRegion>
    <b:RefOrder>77</b:RefOrder>
  </b:Source>
  <b:Source>
    <b:Tag>Kum10</b:Tag>
    <b:SourceType>JournalArticle</b:SourceType>
    <b:Guid>{2ED62909-85C6-4E0C-815E-31FAF8DA9FB0}</b:Guid>
    <b:Title>Microfinance an Mobile Banking: The Story so Far</b:Title>
    <b:Year>2010</b:Year>
    <b:JournalName>Focus Note 62</b:JournalName>
    <b:Pages>9</b:Pages>
    <b:Author>
      <b:Author>
        <b:NameList>
          <b:Person>
            <b:Last>Kumar</b:Last>
            <b:First>Kabir</b:First>
          </b:Person>
          <b:Person>
            <b:Last>McKay</b:Last>
            <b:First>Claudia</b:First>
          </b:Person>
          <b:Person>
            <b:Last>Rotman</b:Last>
            <b:First>Sarah</b:First>
          </b:Person>
        </b:NameList>
      </b:Author>
    </b:Author>
    <b:RefOrder>78</b:RefOrder>
  </b:Source>
  <b:Source>
    <b:Tag>Mbo</b:Tag>
    <b:SourceType>Report</b:SourceType>
    <b:Guid>{4908E026-82F0-4F53-B1E9-DABBD16E42CC}</b:Guid>
    <b:Title>Factors Influencing Innovation in MFIs</b:Title>
    <b:Author>
      <b:Author>
        <b:NameList>
          <b:Person>
            <b:Last>Mbogo</b:Last>
            <b:First>Marion</b:First>
          </b:Person>
          <b:Person>
            <b:Last>Ashika </b:Last>
            <b:First>Caroline</b:First>
          </b:Person>
        </b:NameList>
      </b:Author>
    </b:Author>
    <b:RefOrder>79</b:RefOrder>
  </b:Source>
  <b:Source>
    <b:Tag>Mon98</b:Tag>
    <b:SourceType>Report</b:SourceType>
    <b:Guid>{33C56F6D-FE76-439E-8888-A3439F7CF753}</b:Guid>
    <b:Author>
      <b:Author>
        <b:NameList>
          <b:Person>
            <b:Last>Brand</b:Last>
            <b:First>Monica</b:First>
          </b:Person>
        </b:NameList>
      </b:Author>
    </b:Author>
    <b:Title>New Product DevelopmentforMicrofinance: Evaluation and Preparation</b:Title>
    <b:Year>1998</b:Year>
    <b:Publisher>ACCION International</b:Publisher>
    <b:RefOrder>80</b:RefOrder>
  </b:Source>
  <b:Source>
    <b:Tag>Mbo12</b:Tag>
    <b:SourceType>Report</b:SourceType>
    <b:Guid>{EB13EA01-81D1-4A96-93F4-B3298F4784C6}</b:Guid>
    <b:Title>Factors Influencing Innovation in Microfinance Institutions in Kenya: A Case Study of MFIs Registered With the Association of Micro Finance Institutions.</b:Title>
    <b:Year>2012</b:Year>
    <b:Author>
      <b:Author>
        <b:NameList>
          <b:Person>
            <b:Last>Mbogo</b:Last>
            <b:First>Marion</b:First>
          </b:Person>
          <b:Person>
            <b:Last>Ashika</b:Last>
            <b:First>Caroline</b:First>
          </b:Person>
        </b:NameList>
      </b:Author>
    </b:Author>
    <b:RefOrder>81</b:RefOrder>
  </b:Source>
  <b:Source>
    <b:Tag>Der11</b:Tag>
    <b:SourceType>ArticleInAPeriodical</b:SourceType>
    <b:Guid>{00436709-25C9-40FA-9B2A-979FBAE7A589}</b:Guid>
    <b:Title>Branchless and Mobile Banking Sollutions for the Poor: A survey of the Literature.</b:Title>
    <b:Year>2011</b:Year>
    <b:Author>
      <b:Author>
        <b:NameList>
          <b:Person>
            <b:Last>Dermish</b:Last>
          </b:Person>
          <b:Person>
            <b:Last>Ahmed</b:Last>
          </b:Person>
          <b:Person>
            <b:Last>Kneiding</b:Last>
          </b:Person>
          <b:Person>
            <b:Last>Christoph</b:Last>
          </b:Person>
          <b:Person>
            <b:Last>Leishman</b:Last>
          </b:Person>
          <b:Person>
            <b:Last>Paul</b:Last>
          </b:Person>
          <b:Person>
            <b:Last>Mas</b:Last>
          </b:Person>
          <b:Person>
            <b:Last>Ignacio</b:Last>
          </b:Person>
        </b:NameList>
      </b:Author>
    </b:Author>
    <b:PeriodicalTitle>innovations 6.4</b:PeriodicalTitle>
    <b:Pages>81-98</b:Pages>
    <b:RefOrder>82</b:RefOrder>
  </b:Source>
  <b:Source>
    <b:Tag>Ors06</b:Tag>
    <b:SourceType>Book</b:SourceType>
    <b:Guid>{41B8EBAB-D431-451E-A627-5256E83F54CD}</b:Guid>
    <b:Author>
      <b:Author>
        <b:NameList>
          <b:Person>
            <b:Last>Orsato</b:Last>
            <b:First>R.,</b:First>
            <b:Middle>J.</b:Middle>
          </b:Person>
        </b:NameList>
      </b:Author>
    </b:Author>
    <b:Title>Competitive Environmental Strategies: When Does it Pay to be Green</b:Title>
    <b:Year>2006</b:Year>
    <b:City>Carlifornia</b:City>
    <b:Publisher>Carlifornia Management Review</b:Publisher>
    <b:RefOrder>83</b:RefOrder>
  </b:Source>
  <b:Source>
    <b:Tag>Azz94</b:Tag>
    <b:SourceType>JournalArticle</b:SourceType>
    <b:Guid>{2AC7F74A-4812-41FF-82DC-50E16A5936F9}</b:Guid>
    <b:Author>
      <b:Author>
        <b:NameList>
          <b:Person>
            <b:Last>Azzone</b:Last>
            <b:First>G.,</b:First>
            <b:Middle>&amp; Bertele, U.</b:Middle>
          </b:Person>
        </b:NameList>
      </b:Author>
    </b:Author>
    <b:Title>Exploiting Green Strategies for Competitive Advantage</b:Title>
    <b:Year>1994</b:Year>
    <b:JournalName>Long Range Planning</b:JournalName>
    <b:Pages>69-81</b:Pages>
    <b:RefOrder>84</b:RefOrder>
  </b:Source>
  <b:Source>
    <b:Tag>Sar03</b:Tag>
    <b:SourceType>JournalArticle</b:SourceType>
    <b:Guid>{39A53F82-5C76-434B-B7B0-FB003B034CFD}</b:Guid>
    <b:Author>
      <b:Author>
        <b:NameList>
          <b:Person>
            <b:Last>Sarkis</b:Last>
            <b:First>J.</b:First>
          </b:Person>
        </b:NameList>
      </b:Author>
    </b:Author>
    <b:Title>A Strategic Decision Framework for Green Supply Chain Management</b:Title>
    <b:JournalName>Journal of Cleaner Production</b:JournalName>
    <b:Year>2003</b:Year>
    <b:Pages>397-409</b:Pages>
    <b:RefOrder>85</b:RefOrder>
  </b:Source>
  <b:Source>
    <b:Tag>Man151</b:Tag>
    <b:SourceType>JournalArticle</b:SourceType>
    <b:Guid>{0400E8BF-F475-4818-8D1C-02E8347E0E57}</b:Guid>
    <b:Author>
      <b:Author>
        <b:NameList>
          <b:Person>
            <b:Last>Manktelow</b:Last>
            <b:First>J</b:First>
          </b:Person>
        </b:NameList>
      </b:Author>
    </b:Author>
    <b:Title>Green Management: Taking Steps Towards a Greener Brand</b:Title>
    <b:JournalName>Mind Tools Ltd</b:JournalName>
    <b:Year>2015</b:Year>
    <b:Pages>1</b:Pages>
    <b:RefOrder>86</b:RefOrder>
  </b:Source>
  <b:Source>
    <b:Tag>Sch12</b:Tag>
    <b:SourceType>Book</b:SourceType>
    <b:Guid>{E2D53721-4BA8-44CB-8397-263D42A71650}</b:Guid>
    <b:Author>
      <b:Author>
        <b:NameList>
          <b:Person>
            <b:Last>Schiederig</b:Last>
            <b:First>T,</b:First>
            <b:Middle>Tietze, F., &amp; Herstatt, C.</b:Middle>
          </b:Person>
        </b:NameList>
      </b:Author>
    </b:Author>
    <b:Title>Green Innovation in Technology and Innovation Management: An Exploratory Literature Review</b:Title>
    <b:Year>2012</b:Year>
    <b:Pages>1467-9310</b:Pages>
    <b:Publisher>John Willey &amp; Sons</b:Publisher>
    <b:RefOrder>87</b:RefOrder>
  </b:Source>
  <b:Source>
    <b:Tag>Lom15</b:Tag>
    <b:SourceType>JournalArticle</b:SourceType>
    <b:Guid>{2130D020-7A50-4E9C-B37A-DB54D8A37393}</b:Guid>
    <b:Author>
      <b:Author>
        <b:NameList>
          <b:Person>
            <b:Last>Lombardo</b:Last>
            <b:First>J.</b:First>
          </b:Person>
        </b:NameList>
      </b:Author>
    </b:Author>
    <b:Title>Types of Competitive Advantage: Cost, Product, Niche and Sustainable Advantages</b:Title>
    <b:Year>2015</b:Year>
    <b:Pages>1</b:Pages>
    <b:RefOrder>88</b:RefOrder>
  </b:Source>
  <b:Source>
    <b:Tag>Wag15</b:Tag>
    <b:SourceType>DocumentFromInternetSite</b:SourceType>
    <b:Guid>{9A2BDA83-940B-4A78-96D0-F0A4DFFE4BCE}</b:Guid>
    <b:Author>
      <b:Author>
        <b:NameList>
          <b:Person>
            <b:Last>Waggoner</b:Last>
            <b:First>Dena</b:First>
          </b:Person>
        </b:NameList>
      </b:Author>
    </b:Author>
    <b:Title>Competitive Advantage</b:Title>
    <b:Year>2015</b:Year>
    <b:Pages>1</b:Pages>
    <b:YearAccessed>2015</b:YearAccessed>
    <b:MonthAccessed>August</b:MonthAccessed>
    <b:DayAccessed>10</b:DayAccessed>
    <b:URL>http://www.referenceforbusiness.com/management/Bun-Comp/Competitive-Advantage.html</b:URL>
    <b:RefOrder>89</b:RefOrder>
  </b:Source>
  <b:Source>
    <b:Tag>Jur131</b:Tag>
    <b:SourceType>DocumentFromInternetSite</b:SourceType>
    <b:Guid>{935BC3DB-BA3A-4646-9960-6A6AF34A7BF4}</b:Guid>
    <b:Author>
      <b:Author>
        <b:NameList>
          <b:Person>
            <b:Last>Jurevicius</b:Last>
            <b:First>O.</b:First>
          </b:Person>
        </b:NameList>
      </b:Author>
    </b:Author>
    <b:Title>Competitive Advantage</b:Title>
    <b:InternetSiteTitle>Strategic Management Insight</b:InternetSiteTitle>
    <b:Year>2013</b:Year>
    <b:Month>September</b:Month>
    <b:Day>26</b:Day>
    <b:YearAccessed>2015</b:YearAccessed>
    <b:MonthAccessed>August</b:MonthAccessed>
    <b:DayAccessed>10</b:DayAccessed>
    <b:URL>http://www.strategicmanagementinsight.com/topics/competitive-advantage.html</b:URL>
    <b:RefOrder>90</b:RefOrder>
  </b:Source>
  <b:Source>
    <b:Tag>Ehm08</b:Tag>
    <b:SourceType>JournalArticle</b:SourceType>
    <b:Guid>{AE03E642-1390-49D5-BD4D-24BE641942F8}</b:Guid>
    <b:Author>
      <b:Author>
        <b:NameList>
          <b:Person>
            <b:Last>Ehmke</b:Last>
            <b:First>C.</b:First>
          </b:Person>
        </b:NameList>
      </b:Author>
    </b:Author>
    <b:Title>Strategies for Competitive Advantage</b:Title>
    <b:Year>2008</b:Year>
    <b:JournalName>Extension Educator, Department of Agricultural and Applied Economics, University of Wyoming</b:JournalName>
    <b:Pages>1-8</b:Pages>
    <b:RefOrder>91</b:RefOrder>
  </b:Source>
  <b:Source>
    <b:Tag>Kin05</b:Tag>
    <b:SourceType>JournalArticle</b:SourceType>
    <b:Guid>{B0E45430-6EAB-4F77-8434-02546765B048}</b:Guid>
    <b:Author>
      <b:Author>
        <b:NameList>
          <b:Person>
            <b:Last>Kinyuira</b:Last>
            <b:First>D.</b:First>
          </b:Person>
        </b:NameList>
      </b:Author>
    </b:Author>
    <b:Title>Effects of Porter's Generic Competitive Strategies on the Performance of Savings and Credit Cooperatives (Saccos) in Muranga County, Kena</b:Title>
    <b:JournalName>IOSR Journal of Business and Management</b:JournalName>
    <b:Year>2014</b:Year>
    <b:Pages>93-105</b:Pages>
    <b:RefOrder>92</b:RefOrder>
  </b:Source>
  <b:Source>
    <b:Tag>Nya05</b:Tag>
    <b:SourceType>JournalArticle</b:SourceType>
    <b:Guid>{4454B3C2-FD36-4016-988A-034C4C5695ED}</b:Guid>
    <b:Author>
      <b:Author>
        <b:NameList>
          <b:Person>
            <b:Last>Nyaga</b:Last>
            <b:First>M.</b:First>
          </b:Person>
        </b:NameList>
      </b:Author>
    </b:Author>
    <b:Title>Strategic Responses of STIMA SACCO SOCIETY LTD to Changing Environment</b:Title>
    <b:Year>2005</b:Year>
    <b:Pages>14-20</b:Pages>
    <b:RefOrder>93</b:RefOrder>
  </b:Source>
  <b:Source>
    <b:Tag>Mes11</b:Tag>
    <b:SourceType>JournalArticle</b:SourceType>
    <b:Guid>{314DACC7-F337-48AB-A599-BB3C32713270}</b:Guid>
    <b:Author>
      <b:Author>
        <b:NameList>
          <b:Person>
            <b:Last>Meshack</b:Last>
            <b:First>O</b:First>
          </b:Person>
        </b:NameList>
      </b:Author>
    </b:Author>
    <b:Title>Competitive Strategies Adopted by Savings and Credit Co-operatives In Moombasa County in Kenya</b:Title>
    <b:JournalName>University of Nairobi</b:JournalName>
    <b:Year>2011</b:Year>
    <b:Pages>8-16</b:Pages>
    <b:RefOrder>94</b:RefOrder>
  </b:Source>
  <b:Source>
    <b:Tag>Bur06</b:Tag>
    <b:SourceType>JournalArticle</b:SourceType>
    <b:Guid>{5D6252CF-14F8-4EF9-B658-14253BFF47C4}</b:Guid>
    <b:Author>
      <b:Author>
        <b:NameList>
          <b:Person>
            <b:Last>Burke</b:Last>
            <b:First>B.</b:First>
          </b:Person>
        </b:NameList>
      </b:Author>
    </b:Author>
    <b:Title>The Changing Nature of Work and Organizations: Implications for Human Resource Management</b:Title>
    <b:Year>2006</b:Year>
    <b:JournalName>Human Resource Management Review</b:JournalName>
    <b:Pages>86-94</b:Pages>
    <b:RefOrder>95</b:RefOrder>
  </b:Source>
  <b:Source>
    <b:Tag>Man13</b:Tag>
    <b:SourceType>JournalArticle</b:SourceType>
    <b:Guid>{88DCC5A3-1212-4E99-9F2B-26FDAEC392BA}</b:Guid>
    <b:Author>
      <b:Author>
        <b:NameList>
          <b:Person>
            <b:Last>Manani</b:Last>
            <b:First>M.</b:First>
          </b:Person>
        </b:NameList>
      </b:Author>
    </b:Author>
    <b:Title>Strategic Responses by KCB to Environmental Challenges</b:Title>
    <b:JournalName>University of Nairobi: Digital Repository</b:JournalName>
    <b:Year>2013</b:Year>
    <b:Pages>1</b:Pages>
    <b:RefOrder>96</b:RefOrder>
  </b:Source>
  <b:Source>
    <b:Tag>Mwa13</b:Tag>
    <b:SourceType>JournalArticle</b:SourceType>
    <b:Guid>{82374277-C786-4131-95A6-E13C7B917218}</b:Guid>
    <b:Author>
      <b:Author>
        <b:NameList>
          <b:Person>
            <b:Last>Mwangi</b:Last>
            <b:First>D</b:First>
          </b:Person>
        </b:NameList>
      </b:Author>
    </b:Author>
    <b:Title>Strategies Employed in the National Bank of Kenya to gain Competitive Advantage</b:Title>
    <b:JournalName>University of Nairobi: Digital Repository</b:JournalName>
    <b:Year>2013</b:Year>
    <b:Pages>1</b:Pages>
    <b:RefOrder>97</b:RefOrder>
  </b:Source>
  <b:Source>
    <b:Tag>Nga11</b:Tag>
    <b:SourceType>JournalArticle</b:SourceType>
    <b:Guid>{0E4FF950-B549-4824-8748-37FCF0EA151B}</b:Guid>
    <b:Author>
      <b:Author>
        <b:NameList>
          <b:Person>
            <b:Last>Ngaira</b:Last>
            <b:First>L.</b:First>
          </b:Person>
        </b:NameList>
      </b:Author>
    </b:Author>
    <b:Title>The Impact of SACCO Regulatory Authority Guidelines on SACCO Operationsin Kenya- nThe Case of Nairobi Deposit Taking SACCOs</b:Title>
    <b:Year>2011</b:Year>
    <b:Pages>1-6</b:Pages>
    <b:RefOrder>98</b:RefOrder>
  </b:Source>
  <b:Source>
    <b:Tag>Mut09</b:Tag>
    <b:SourceType>JournalArticle</b:SourceType>
    <b:Guid>{D4927BDE-A23D-4225-83F2-4EEFFCE22D6C}</b:Guid>
    <b:Author>
      <b:Author>
        <b:NameList>
          <b:Person>
            <b:Last>Mutua</b:Last>
            <b:First>M.</b:First>
          </b:Person>
        </b:NameList>
      </b:Author>
    </b:Author>
    <b:Title>Strategic Responses of Stima Sacco Society ltd to Changing Environment</b:Title>
    <b:JournalName>University of Nairobi</b:JournalName>
    <b:Year>2009</b:Year>
    <b:Pages>1</b:Pages>
    <b:RefOrder>99</b:RefOrder>
  </b:Source>
  <b:Source>
    <b:Tag>Waw11</b:Tag>
    <b:SourceType>JournalArticle</b:SourceType>
    <b:Guid>{9C418652-6BD0-4EC4-9DF9-CC8D00406A64}</b:Guid>
    <b:Author>
      <b:Author>
        <b:NameList>
          <b:Person>
            <b:Last>Waweru</b:Last>
          </b:Person>
        </b:NameList>
      </b:Author>
    </b:Author>
    <b:Title>Strategic Responses By Mwalimu Sacco Society limited to Challenges of Competition</b:Title>
    <b:Year>2011</b:Year>
    <b:Pages>1-6</b:Pages>
    <b:RefOrder>100</b:RefOrder>
  </b:Source>
  <b:Source>
    <b:Tag>Sos15</b:Tag>
    <b:SourceType>JournalArticle</b:SourceType>
    <b:Guid>{D455675C-D95B-4769-9CA0-5ECDBF35A944}</b:Guid>
    <b:Author>
      <b:Author>
        <b:NameList>
          <b:Person>
            <b:Last>Sossion</b:Last>
            <b:First>C.</b:First>
          </b:Person>
        </b:NameList>
      </b:Author>
    </b:Author>
    <b:Title>Influence of External Environment on Strategies adopted by Deposit Taking SACCOs in Kenya: A Survey of Deposit Taking SACCOs in Nairobi County</b:Title>
    <b:JournalName>The Strategic Journal of Business &amp; Change Management</b:JournalName>
    <b:Year>2015</b:Year>
    <b:Pages>575-590</b:Pages>
    <b:RefOrder>101</b:RefOrder>
  </b:Source>
  <b:Source>
    <b:Tag>Rob09</b:Tag>
    <b:SourceType>JournalArticle</b:SourceType>
    <b:Guid>{B21C6D3A-7744-446C-93D2-25DDC482CBC7}</b:Guid>
    <b:Author>
      <b:Author>
        <b:NameList>
          <b:Person>
            <b:Last>Robinson</b:Last>
            <b:First>L,</b:First>
          </b:Person>
        </b:NameList>
      </b:Author>
    </b:Author>
    <b:Title>A Summary of Diffusion of Innovations: Enabling Change</b:Title>
    <b:Year>2009</b:Year>
    <b:Pages>1</b:Pages>
    <b:RefOrder>102</b:RefOrder>
  </b:Source>
  <b:Source>
    <b:Tag>Tol96</b:Tag>
    <b:SourceType>Book</b:SourceType>
    <b:Guid>{05BA743D-B747-4105-BBAE-106E705C1711}</b:Guid>
    <b:Author>
      <b:Author>
        <b:NameList>
          <b:Person>
            <b:Last>Tolbert</b:Last>
            <b:First>P.</b:First>
            <b:Middle>S. and Zucker, L. G.</b:Middle>
          </b:Person>
        </b:NameList>
      </b:Author>
    </b:Author>
    <b:Title> The Institutionalization of Institutional Theory? In S. R. Clegg &amp; C. Hardy &amp; W. R. Nord (Eds.)Handbook of Organization Studies</b:Title>
    <b:Year>1996</b:Year>
    <b:City>London</b:City>
    <b:Publisher>Sage</b:Publisher>
    <b:RefOrder>103</b:RefOrder>
  </b:Source>
  <b:Source>
    <b:Tag>Kum11</b:Tag>
    <b:SourceType>JournalArticle</b:SourceType>
    <b:Guid>{0D81D25B-E0FA-4F34-8151-29433F5EEAB3}</b:Guid>
    <b:Author>
      <b:Author>
        <b:Corporate>Kumar et. al</b:Corporate>
      </b:Author>
    </b:Author>
    <b:Title>Green Marketing Mix: Rethinkng Competitive Advantage during Climate Change</b:Title>
    <b:Year>2011</b:Year>
    <b:JournalName>The First International Conference on Interdisciplinary Research and Development</b:JournalName>
    <b:Pages>62-67</b:Pages>
    <b:RefOrder>104</b:RefOrder>
  </b:Source>
  <b:Source>
    <b:Tag>Vac09</b:Tag>
    <b:SourceType>JournalArticle</b:SourceType>
    <b:Guid>{B125CD5A-ABC7-4EDA-AA5D-D386CFC9C13C}</b:Guid>
    <b:Author>
      <b:Author>
        <b:NameList>
          <b:Person>
            <b:Last>Vaccaro</b:Last>
            <b:First>Valerie</b:First>
            <b:Middle>L.</b:Middle>
          </b:Person>
        </b:NameList>
      </b:Author>
    </b:Author>
    <b:Title> B2B green marketing and innovation theory for competitive advantage</b:Title>
    <b:JournalName>Journal of Systems and Information Technology, Vol. 11 Iss: 4</b:JournalName>
    <b:Year>2009</b:Year>
    <b:Pages>pp.315 - 330</b:Pages>
    <b:RefOrder>105</b:RefOrder>
  </b:Source>
  <b:Source>
    <b:Tag>Bhand</b:Tag>
    <b:SourceType>BookSection</b:SourceType>
    <b:Guid>{EB3C6064-C931-4BBE-9CAE-D9C70853C99F}</b:Guid>
    <b:Author>
      <b:Author>
        <b:NameList>
          <b:Person>
            <b:Last>Bhargava</b:Last>
            <b:First>S</b:First>
            <b:Middle>&amp; Welford, R.</b:Middle>
          </b:Person>
        </b:NameList>
      </b:Author>
      <b:BookAuthor>
        <b:NameList>
          <b:Person>
            <b:Last>Welford</b:Last>
            <b:First>R</b:First>
          </b:Person>
        </b:NameList>
      </b:BookAuthor>
    </b:Author>
    <b:Title>Corporate Strategy and the Environment: The Theory</b:Title>
    <b:Year>n.d</b:Year>
    <b:BookTitle>Corporate Strategy and the Environment: Systems and Strategies</b:BookTitle>
    <b:Publisher>Erathscan Publications Ltd</b:Publisher>
    <b:Pages>1-26</b:Pages>
    <b:RefOrder>106</b:RefOrder>
  </b:Source>
  <b:Source>
    <b:Tag>Che08</b:Tag>
    <b:SourceType>JournalArticle</b:SourceType>
    <b:Guid>{66D06093-B5CE-4999-84E9-99F5C4DF5C11}</b:Guid>
    <b:Author>
      <b:Author>
        <b:NameList>
          <b:Person>
            <b:Last>Chen</b:Last>
            <b:First>Yu-Shan</b:First>
          </b:Person>
        </b:NameList>
      </b:Author>
    </b:Author>
    <b:Title>The Positive Effect of Green Intellectual Capital on Competitive Advantages of Firms</b:Title>
    <b:JournalName>Journal of Busines Ethics</b:JournalName>
    <b:Year>2008</b:Year>
    <b:Pages>271-286</b:Pages>
    <b:RefOrder>107</b:RefOrder>
  </b:Source>
  <b:Source>
    <b:Tag>Che081</b:Tag>
    <b:SourceType>JournalArticle</b:SourceType>
    <b:Guid>{EEC8729A-0D42-434D-9A82-CFCB611AD033}</b:Guid>
    <b:Author>
      <b:Author>
        <b:NameList>
          <b:Person>
            <b:Last>Chen</b:Last>
            <b:First>Yu-Shan</b:First>
          </b:Person>
        </b:NameList>
      </b:Author>
    </b:Author>
    <b:Title>The Driver of Green Innovation and Green Image-Green Core Competence</b:Title>
    <b:JournalName>Journal of Business Ethics</b:JournalName>
    <b:Year>2008</b:Year>
    <b:Pages>531-543</b:Pages>
    <b:RefOrder>108</b:RefOrder>
  </b:Source>
  <b:Source>
    <b:Tag>Dar10</b:Tag>
    <b:SourceType>JournalArticle</b:SourceType>
    <b:Guid>{9AEF6892-72D4-4A6F-8D0C-395A21EE2D26}</b:Guid>
    <b:Author>
      <b:Author>
        <b:NameList>
          <b:Person>
            <b:Last>Dary</b:Last>
            <b:First>s.</b:First>
            <b:Middle>K. and Haruna, I</b:Middle>
          </b:Person>
        </b:NameList>
      </b:Author>
    </b:Author>
    <b:Title>Exploring Innovations In Microfinance Institutions in Nothern Ghana</b:Title>
    <b:JournalName>Journal of Business and Economic Reasearch</b:JournalName>
    <b:Year>2010</b:Year>
    <b:Pages>Vol. 3, No. 1</b:Pages>
    <b:RefOrder>109</b:RefOrder>
  </b:Source>
  <b:Source>
    <b:Tag>Ber04</b:Tag>
    <b:SourceType>ConferenceProceedings</b:SourceType>
    <b:Guid>{00F6DD82-FE68-41AB-86EA-F2FF29BEBD96}</b:Guid>
    <b:Author>
      <b:Author>
        <b:NameList>
          <b:Person>
            <b:Last>Berger</b:Last>
            <b:First>A.</b:First>
            <b:Middle>&amp; Udell, G.</b:Middle>
          </b:Person>
        </b:NameList>
      </b:Author>
    </b:Author>
    <b:Title>A More  Complete Conceptual Framework for SME Finance</b:Title>
    <b:Year>2004</b:Year>
    <b:Pages>1-38</b:Pages>
    <b:ConferenceName>Small and Medium Enterprises: Overcoming Growth Constraintts</b:ConferenceName>
    <b:Publisher>World Bank</b:Publisher>
    <b:RefOrder>110</b:RefOrder>
  </b:Source>
  <b:Source>
    <b:Tag>Gio14</b:Tag>
    <b:SourceType>DocumentFromInternetSite</b:SourceType>
    <b:Guid>{9036CAB3-A4F7-436D-A2BF-67676D33EBB4}</b:Guid>
    <b:Author>
      <b:Author>
        <b:NameList>
          <b:Person>
            <b:Last>Giombini</b:Last>
            <b:First>G.,</b:First>
            <b:Middle>Favaretto, I. &amp; Belluccci, A.</b:Middle>
          </b:Person>
        </b:NameList>
      </b:Author>
    </b:Author>
    <b:Title>Does Innovation Affect Credit Access? New Empirical Evidence From Italian Small Business Lending</b:Title>
    <b:Year>2014</b:Year>
    <b:InternetSiteTitle>Sciecon</b:InternetSiteTitle>
    <b:Month>October</b:Month>
    <b:YearAccessed>2015</b:YearAccessed>
    <b:MonthAccessed>September</b:MonthAccessed>
    <b:DayAccessed>28</b:DayAccessed>
    <b:URL>http://www.siecon.org/online/wp-content/uploads/2014/10/Bellucci-Favaretto-Giombini-240.pdf</b:URL>
    <b:RefOrder>111</b:RefOrder>
  </b:Source>
  <b:Source>
    <b:Tag>Hus15</b:Tag>
    <b:SourceType>JournalArticle</b:SourceType>
    <b:Guid>{1DF9A855-C5A1-4D99-A9FE-271B70D36FC6}</b:Guid>
    <b:Author>
      <b:Author>
        <b:NameList>
          <b:Person>
            <b:Last>Hussen</b:Last>
            <b:First>D.</b:First>
            <b:Middle>M.</b:Middle>
          </b:Person>
        </b:NameList>
      </b:Author>
    </b:Author>
    <b:Title>Access of Financial Sevice: Supply Side Barriers in the Banking Industry of Ethiopia</b:Title>
    <b:Year>2015</b:Year>
    <b:JournalName>European Journal of Business and Management</b:JournalName>
    <b:Pages>Vol 7, No 4 </b:Pages>
    <b:RefOrder>112</b:RefOrder>
  </b:Source>
  <b:Source>
    <b:Tag>Sch13</b:Tag>
    <b:SourceType>JournalArticle</b:SourceType>
    <b:Guid>{D773A700-17E0-42ED-AC0E-09D181EA2660}</b:Guid>
    <b:Author>
      <b:Author>
        <b:NameList>
          <b:Person>
            <b:Last>Schwarz</b:Last>
            <b:First>G.</b:First>
          </b:Person>
        </b:NameList>
      </b:Author>
    </b:Author>
    <b:Title>Response Rate in European Business Tendency Surveys</b:Title>
    <b:JournalName>Australian Institute of Economic Research</b:JournalName>
    <b:Year>2013</b:Year>
    <b:Pages>1-54</b:Pages>
    <b:RefOrder>113</b:RefOrder>
  </b:Source>
  <b:Source>
    <b:Tag>Kaj15</b:Tag>
    <b:SourceType>JournalArticle</b:SourceType>
    <b:Guid>{62A84EC2-57DA-4D63-9CD4-4B99F2F41C09}</b:Guid>
    <b:Author>
      <b:Author>
        <b:Corporate>Kajuru, Y. K., Ibrahim, M. O. &amp; Olaleye, O. O.</b:Corporate>
      </b:Author>
    </b:Author>
    <b:Title>Effects of Teachers' Qualification and Competency on Performance in Further Mathematics Among Senior Secondary School Students in Kaduna State, Nigeria. </b:Title>
    <b:JournalName>International Journal of Educational Research and Information Science</b:JournalName>
    <b:Year>2015</b:Year>
    <b:Pages>vol. 2 (4), pp. 93-97</b:Pages>
    <b:RefOrder>114</b:RefOrder>
  </b:Source>
  <b:Source>
    <b:Tag>Amu11</b:Tag>
    <b:SourceType>JournalArticle</b:SourceType>
    <b:Guid>{D42A3587-5EE1-4617-8CC3-EE64D33BD6DD}</b:Guid>
    <b:Author>
      <b:Author>
        <b:Corporate>Amunga, J. K., &amp; Musasia, A. M.</b:Corporate>
      </b:Author>
    </b:Author>
    <b:Title>Disparities In Mathematics Achievement Among Secondary Schools</b:Title>
    <b:JournalName>Problems of Education in the 21st Century</b:JournalName>
    <b:Year>2011</b:Year>
    <b:Pages>Vol. 28, pp. 8-11</b:Pages>
    <b:RefOrder>115</b:RefOrder>
  </b:Source>
  <b:Source>
    <b:Tag>Hil10</b:Tag>
    <b:SourceType>JournalArticle</b:SourceType>
    <b:Guid>{5C4D7695-AE97-4010-865E-CC7B7DE2E829}</b:Guid>
    <b:Author>
      <b:Author>
        <b:Corporate>Hill, H. C., Rowan, B., &amp; Ball, D. L</b:Corporate>
      </b:Author>
    </b:Author>
    <b:Title>Effects of Teachers' Mathematical Knowledge for Teaching on Student Achievement</b:Title>
    <b:JournalName>American Educational Research Journal</b:JournalName>
    <b:Year>2010</b:Year>
    <b:Pages>pp. 65-79</b:Pages>
    <b:RefOrder>116</b:RefOrder>
  </b:Source>
  <b:Source>
    <b:Tag>Ban13</b:Tag>
    <b:SourceType>InternetSite</b:SourceType>
    <b:Guid>{A35E57E8-CC0A-4BCD-8DFD-EBF472E79300}</b:Guid>
    <b:Title>Banque de Luxembourg</b:Title>
    <b:Year>2013</b:Year>
    <b:Month>November</b:Month>
    <b:Day>24</b:Day>
    <b:URL>http://www.banquedeluxembourgnews.com/news/entry/microfinance-how-does-it-wor</b:URL>
    <b:RefOrder>117</b:RefOrder>
  </b:Source>
  <b:Source>
    <b:Tag>CGA13</b:Tag>
    <b:SourceType>DocumentFromInternetSite</b:SourceType>
    <b:Guid>{798DF8D4-CCA8-432B-8E0C-C22FADD96594}</b:Guid>
    <b:Title>Consultative Group to Assist the Poor</b:Title>
    <b:InternetSiteTitle>Microfinance  Gateway</b:InternetSiteTitle>
    <b:Year>2013</b:Year>
    <b:Month>November</b:Month>
    <b:Day>23</b:Day>
    <b:URL>http://www.microfinancegateway.org/p/site/m/template.rc/1.26.12263/</b:URL>
    <b:RefOrder>118</b:RefOrder>
  </b:Source>
  <b:Source>
    <b:Tag>CBK08</b:Tag>
    <b:SourceType>Report</b:SourceType>
    <b:Guid>{4A63B2CD-4838-4866-82CD-B05CD86F3830}</b:Guid>
    <b:Title>CBK Annual Report </b:Title>
    <b:Year>2008</b:Year>
    <b:Publisher>Central Bank of Kenya</b:Publisher>
    <b:City>Nairobi</b:City>
    <b:RefOrder>119</b:RefOrder>
  </b:Source>
  <b:Source>
    <b:Tag>Ahs13</b:Tag>
    <b:SourceType>JournalArticle</b:SourceType>
    <b:Guid>{0DFC1EC6-0DDB-41E6-B005-45E6E1F15F8E}</b:Guid>
    <b:Author>
      <b:Author>
        <b:Corporate>Ahsan, F. J &amp; Samarasinghe, G. D</b:Corporate>
      </b:Author>
    </b:Author>
    <b:Title>Does Green Market focus Learning Matters in Achieving Sustainable Competitive Advantage? Empirical Evidence from Sri Lankan Hotel Industry</b:Title>
    <b:Year>2013</b:Year>
    <b:Pages>32-37</b:Pages>
    <b:RefOrder>120</b:RefOrder>
  </b:Source>
  <b:Source>
    <b:Tag>Placeholder6</b:Tag>
    <b:SourceType>JournalArticle</b:SourceType>
    <b:Guid>{EE3CD238-13E0-445C-AB36-AA5C41E16AFC}</b:Guid>
    <b:RefOrder>121</b:RefOrder>
  </b:Source>
  <b:Source>
    <b:Tag>Bab11</b:Tag>
    <b:SourceType>JournalArticle</b:SourceType>
    <b:Guid>{0206FC61-E525-4B6E-9DF4-C32B7C02ECA9}</b:Guid>
    <b:Author>
      <b:Author>
        <b:NameList>
          <b:Person>
            <b:Last>Babajide</b:Last>
            <b:First>A.</b:First>
            <b:Middle>A.</b:Middle>
          </b:Person>
        </b:NameList>
      </b:Author>
    </b:Author>
    <b:Title>Microfinance and micro &amp; small enterprises (MSEs) survival in Nigeria-A survival analysis approach. </b:Title>
    <b:JournalName>Global Journal of Management and Business Research vol.  11(11).</b:JournalName>
    <b:Year>2011</b:Year>
    <b:RefOrder>1</b:RefOrder>
  </b:Source>
  <b:Source>
    <b:Tag>Bai14</b:Tag>
    <b:SourceType>JournalArticle</b:SourceType>
    <b:Guid>{6AC7CD3A-1941-4214-B693-056D2721F2BC}</b:Guid>
    <b:Title>Antecedents of Social entrepreneurial intentiona: The role of an individual general social appraisal</b:Title>
    <b:Year>2014</b:Year>
    <b:Author>
      <b:Author>
        <b:NameList>
          <b:Person>
            <b:Last>Baierl</b:Last>
            <b:First>R.</b:First>
          </b:Person>
          <b:Person>
            <b:Last>Grichnik</b:Last>
            <b:First>D.</b:First>
          </b:Person>
          <b:Person>
            <b:Last>Sporrle</b:Last>
            <b:First>M.</b:First>
          </b:Person>
          <b:Person>
            <b:Last>Welpe</b:Last>
            <b:First>I.</b:First>
            <b:Middle>M.</b:Middle>
          </b:Person>
        </b:NameList>
      </b:Author>
    </b:Author>
    <b:JournalName>Journal of social entrepreneurship vol 5 issue 2</b:JournalName>
    <b:Pages>123-148</b:Pages>
    <b:RefOrder>2</b:RefOrder>
  </b:Source>
  <b:Source>
    <b:Tag>Mut15</b:Tag>
    <b:SourceType>Report</b:SourceType>
    <b:Guid>{F5480D8A-FCE7-4F6F-B082-F06C62082764}</b:Guid>
    <b:Author>
      <b:Author>
        <b:NameList>
          <b:Person>
            <b:Last>Mutegi</b:Last>
            <b:First>H.</b:First>
            <b:Middle>K.</b:Middle>
          </b:Person>
          <b:Person>
            <b:Last>Njeru</b:Last>
            <b:First>P.</b:First>
            <b:Middle>W.</b:Middle>
          </b:Person>
          <b:Person>
            <b:Last>Ongesa</b:Last>
            <b:First>N.</b:First>
            <b:Middle>T.</b:Middle>
          </b:Person>
        </b:NameList>
      </b:Author>
    </b:Author>
    <b:Title>Financial literacy and its impact on loan repayment by small and medium entrepreneurs.</b:Title>
    <b:Year>2015</b:Year>
    <b:City>Nairobi</b:City>
    <b:RefOrder>3</b:RefOrder>
  </b:Source>
  <b:Source>
    <b:Tag>Weh14</b:Tag>
    <b:SourceType>JournalArticle</b:SourceType>
    <b:Guid>{E3E30B94-21EB-4B57-9F53-B93622D32BFC}</b:Guid>
    <b:Title>SMEs and the credit crunch</b:Title>
    <b:Year>2014</b:Year>
    <b:Author>
      <b:Author>
        <b:NameList>
          <b:Person>
            <b:Last>Wehinger</b:Last>
            <b:First>G.</b:First>
          </b:Person>
        </b:NameList>
      </b:Author>
    </b:Author>
    <b:JournalName>OECD Journal: Financial Market Trends, 2013(2)</b:JournalName>
    <b:Pages>115-148</b:Pages>
    <b:RefOrder>4</b:RefOrder>
  </b:Source>
  <b:Source>
    <b:Tag>KEP11</b:Tag>
    <b:SourceType>Report</b:SourceType>
    <b:Guid>{A373E5DC-D22E-47FF-AFA3-D3BEF7CDBD39}</b:Guid>
    <b:Author>
      <b:Author>
        <b:Corporate>KEPSA</b:Corporate>
      </b:Author>
    </b:Author>
    <b:Title> Challenges the state to prioritize the importance of micro enterprises due to their immense contribution to economic growth and enhancement of GDP</b:Title>
    <b:Year>2011</b:Year>
    <b:Publisher>KEPSA</b:Publisher>
    <b:City>Nairobi</b:City>
    <b:RefOrder>5</b:RefOrder>
  </b:Source>
  <b:Source>
    <b:Tag>Che111</b:Tag>
    <b:SourceType>Report</b:SourceType>
    <b:Guid>{11570583-4537-43BC-8130-D3D12F8F1A58}</b:Guid>
    <b:Author>
      <b:Author>
        <b:NameList>
          <b:Person>
            <b:Last>Chepkirui</b:Last>
            <b:First>H.</b:First>
          </b:Person>
        </b:NameList>
      </b:Author>
    </b:Author>
    <b:Title> Influence of Microfinance Institutions on growth of Small and Medium Enterprises owned by women in Kipkellion District. </b:Title>
    <b:Year>2011</b:Year>
    <b:Publisher>Unpublished Masters Dissertation), University of Nairobi</b:Publisher>
    <b:RefOrder>6</b:RefOrder>
  </b:Source>
  <b:Source>
    <b:Tag>Bog07</b:Tag>
    <b:SourceType>Report</b:SourceType>
    <b:Guid>{A218B91A-8C98-4938-8B3B-9181BA287F37}</b:Guid>
    <b:Title>Does Capital Structure affect the financial sustainability of MicroFinance Institutions.</b:Title>
    <b:Year>2007</b:Year>
    <b:Author>
      <b:Author>
        <b:NameList>
          <b:Person>
            <b:Last>Bogan</b:Last>
            <b:First>V.</b:First>
          </b:Person>
          <b:Person>
            <b:Last>Johnson</b:Last>
            <b:First>W.</b:First>
          </b:Person>
          <b:Person>
            <b:Last>Mhlanga</b:Last>
            <b:First>N.</b:First>
          </b:Person>
        </b:NameList>
      </b:Author>
    </b:Author>
    <b:Publisher>OCED</b:Publisher>
    <b:City>Paris </b:City>
    <b:RefOrder>7</b:RefOrder>
  </b:Source>
  <b:Source>
    <b:Tag>Cro10</b:Tag>
    <b:SourceType>JournalArticle</b:SourceType>
    <b:Guid>{84615C4F-8AB4-4DF3-BAB3-88530B2E811D}</b:Guid>
    <b:Author>
      <b:Author>
        <b:NameList>
          <b:Person>
            <b:Last>Crone</b:Last>
            <b:First>M.</b:First>
          </b:Person>
          <b:Person>
            <b:Last>Watts</b:Last>
            <b:First>H.</b:First>
            <b:Middle>D.</b:Middle>
          </b:Person>
        </b:NameList>
      </b:Author>
    </b:Author>
    <b:Title> MNE supply linkages and the local SME sector: evidence from Yorkshire and Humberside.</b:Title>
    <b:JournalName> Local Economy vol. 15(4)</b:JournalName>
    <b:Year>2010</b:Year>
    <b:Pages>325-337</b:Pages>
    <b:RefOrder>8</b:RefOrder>
  </b:Source>
  <b:Source>
    <b:Tag>Eni15</b:Tag>
    <b:SourceType>JournalArticle</b:SourceType>
    <b:Guid>{63D706DB-1D78-4EC7-A5AC-27C3F53E2EE2}</b:Guid>
    <b:Title>SME firm performance-financial innovation and challenges. </b:Title>
    <b:Year>2015</b:Year>
    <b:Author>
      <b:Author>
        <b:NameList>
          <b:Person>
            <b:Last>Eniola</b:Last>
            <b:First>A.</b:First>
            <b:Middle>A.</b:Middle>
          </b:Person>
          <b:Person>
            <b:Last>Entebang</b:Last>
            <b:First>H.</b:First>
          </b:Person>
        </b:NameList>
      </b:Author>
    </b:Author>
    <b:JournalName>Procedia-Social and Behavioral Sciences vol 195</b:JournalName>
    <b:Pages>334-342</b:Pages>
    <b:RefOrder>9</b:RefOrder>
  </b:Source>
  <b:Source>
    <b:Tag>Gar12</b:Tag>
    <b:SourceType>JournalArticle</b:SourceType>
    <b:Guid>{4BD1380F-3F79-4C3D-9AB5-E0DC9CB18272}</b:Guid>
    <b:Author>
      <b:Author>
        <b:NameList>
          <b:Person>
            <b:Last>Garcia-Perez</b:Last>
            <b:First>A.</b:First>
            <b:Middle>M.</b:Middle>
          </b:Person>
        </b:NameList>
      </b:Author>
    </b:Author>
    <b:Title>Strategic positioning and strategic types of small firms </b:Title>
    <b:JournalName>Journal of small business management, vol. 14, no. 10</b:JournalName>
    <b:Year>2012</b:Year>
    <b:RefOrder>10</b:RefOrder>
  </b:Source>
  <b:Source>
    <b:Tag>Kar14</b:Tag>
    <b:SourceType>JournalArticle</b:SourceType>
    <b:Guid>{9BD263B3-F24F-4D20-8888-86E891D87C5B}</b:Guid>
    <b:Author>
      <b:Author>
        <b:NameList>
          <b:Person>
            <b:Last>Karanja</b:Last>
            <b:First>J.</b:First>
            <b:Middle>G.</b:Middle>
          </b:Person>
          <b:Person>
            <b:Last>Mwangi</b:Last>
            <b:First>A.</b:First>
            <b:Middle>K.</b:Middle>
          </b:Person>
          <b:Person>
            <b:Last>Nyakarimi</b:Last>
            <b:First>S.</b:First>
            <b:Middle>N.</b:Middle>
          </b:Person>
        </b:NameList>
      </b:Author>
    </b:Author>
    <b:Title>Analysis of Factor Influencing Access to Credit Services by Women Entrepreneurs in Kenya. </b:Title>
    <b:JournalName>Research Journal of Finance and Accounting, Vol.5, No 11. </b:JournalName>
    <b:Year>2014</b:Year>
    <b:Pages>12-23</b:Pages>
    <b:RefOrder>12</b:RefOrder>
  </b:Source>
  <b:Source>
    <b:Tag>Mbu14</b:Tag>
    <b:SourceType>JournalArticle</b:SourceType>
    <b:Guid>{C884746B-C477-4AAE-83F9-DFCE784C0212}</b:Guid>
    <b:Author>
      <b:Author>
        <b:NameList>
          <b:Person>
            <b:Last>Mbugua</b:Last>
            <b:First>J.</b:First>
          </b:Person>
          <b:Person>
            <b:Last>Wangoi</b:Last>
            <b:First>M.</b:First>
          </b:Person>
          <b:Person>
            <b:Last>Kariuki</b:Last>
            <b:First>N.</b:First>
            <b:Middle>J.</b:Middle>
          </b:Person>
          <b:Person>
            <b:Last>Oganda</b:Last>
            <b:First>J.</b:First>
          </b:Person>
        </b:NameList>
      </b:Author>
    </b:Author>
    <b:Title>Factors affecting the growth of small and medium enterprises in Kenya </b:Title>
    <b:JournalName>international journal of business and Social sciences vol. 4 issue 5</b:JournalName>
    <b:Year>2014</b:Year>
    <b:Pages> Factors affecting growth of SMEs : A case study of tailoring and dress making enterprises in Eldoret. International Journal of business and social sciences vol 4 issue 5, 21-30</b:Pages>
    <b:RefOrder>15</b:RefOrder>
  </b:Source>
  <b:Source>
    <b:Tag>Akw14</b:Tag>
    <b:SourceType>Report</b:SourceType>
    <b:Guid>{DDC21989-6231-4B62-8127-F7942370F337}</b:Guid>
    <b:Author>
      <b:Author>
        <b:NameList>
          <b:Person>
            <b:Last>Akwalu</b:Last>
            <b:First>P.</b:First>
          </b:Person>
        </b:NameList>
      </b:Author>
    </b:Author>
    <b:Title>Factors influencing performance of youth owned small and medium enterprises. A case of Maara sub-county; Tharaka-nithi county; Kenya.</b:Title>
    <b:Year>2014</b:Year>
    <b:Publisher>Unpublished MBA thesis </b:Publisher>
    <b:RefOrder>16</b:RefOrder>
  </b:Source>
  <b:Source>
    <b:Tag>Kir12</b:Tag>
    <b:SourceType>JournalArticle</b:SourceType>
    <b:Guid>{778FB9BF-0355-4B72-89D4-A60F72391DE7}</b:Guid>
    <b:Title> The impact of firm characteristics in access of financing by small and medium-sized enterprises in Tanzania. </b:Title>
    <b:Year>2012</b:Year>
    <b:Author>
      <b:Author>
        <b:NameList>
          <b:Person>
            <b:Last>Kira</b:Last>
            <b:First>A.</b:First>
            <b:Middle>R.</b:Middle>
          </b:Person>
          <b:Person>
            <b:Last>Zhongzhi</b:Last>
            <b:First>Z.</b:First>
          </b:Person>
        </b:NameList>
      </b:Author>
    </b:Author>
    <b:JournalName>International Journal of Business and Management, vol  7(24)</b:JournalName>
    <b:Pages>108-112</b:Pages>
    <b:RefOrder>17</b:RefOrder>
  </b:Source>
  <b:Source>
    <b:Tag>Bea02</b:Tag>
    <b:SourceType>Book</b:SourceType>
    <b:Guid>{B132E94E-7821-42D4-9E31-6BD89E6C68DA}</b:Guid>
    <b:Title>Small business, entrepreneurship and enterprise development</b:Title>
    <b:Year>2002</b:Year>
    <b:Author>
      <b:Author>
        <b:NameList>
          <b:Person>
            <b:Last>Beaver</b:Last>
            <b:First>G.</b:First>
          </b:Person>
        </b:NameList>
      </b:Author>
    </b:Author>
    <b:City>London </b:City>
    <b:Publisher>Pearson Education</b:Publisher>
    <b:RefOrder>18</b:RefOrder>
  </b:Source>
  <b:Source>
    <b:Tag>Dum12</b:Tag>
    <b:SourceType>Report</b:SourceType>
    <b:Guid>{B9D791BB-8B65-4CB7-86E4-0AD1ADEB3361}</b:Guid>
    <b:Author>
      <b:Author>
        <b:NameList>
          <b:Person>
            <b:Last>Dumbu</b:Last>
            <b:First>D.</b:First>
          </b:Person>
          <b:Person>
            <b:Last>Chandamyo</b:Last>
            <b:First>F.</b:First>
          </b:Person>
        </b:NameList>
      </b:Author>
    </b:Author>
    <b:Title>Deficiencies of micro enterprises in Zibwambwe </b:Title>
    <b:Year>2012</b:Year>
    <b:City>Harare </b:City>
    <b:RefOrder>19</b:RefOrder>
  </b:Source>
  <b:Source>
    <b:Tag>Dan15</b:Tag>
    <b:SourceType>JournalArticle</b:SourceType>
    <b:Guid>{1DC8C655-DBE8-4F60-8A56-7FAECDC29BD9}</b:Guid>
    <b:Author>
      <b:Author>
        <b:NameList>
          <b:Person>
            <b:Last>Dang</b:Last>
            <b:First>T.</b:First>
            <b:Middle>B.</b:Middle>
          </b:Person>
        </b:NameList>
      </b:Author>
    </b:Author>
    <b:Title> Credit Guarantee System For SMEs In Asean: Evidence From Thailand, Indonesia And Malaysia. Managerial Challenges of the Contemporary Society. </b:Title>
    <b:JournalName>Proceedings vol. 8(1)</b:JournalName>
    <b:Year>2015</b:Year>
    <b:Pages>76-89</b:Pages>
    <b:RefOrder>11</b:RefOrder>
  </b:Source>
  <b:Source>
    <b:Tag>Ari06</b:Tag>
    <b:SourceType>JournalArticle</b:SourceType>
    <b:Guid>{D954FD8E-580B-4EFC-89A3-27B09316BA2F}</b:Guid>
    <b:Author>
      <b:Author>
        <b:NameList>
          <b:Person>
            <b:Last>Arinaitwe</b:Last>
            <b:First>J.</b:First>
            <b:Middle>K.</b:Middle>
          </b:Person>
        </b:NameList>
      </b:Author>
    </b:Author>
    <b:Title>Factors Constraining the Growth and Survival of Small Scale Businesses. A Developing Countries Analysis. </b:Title>
    <b:JournalName>Journal of American Academy of Business volume 8 issue 2 </b:JournalName>
    <b:Year>2006</b:Year>
    <b:Pages>167 - 178</b:Pages>
    <b:RefOrder>13</b:RefOrder>
  </b:Source>
  <b:Source>
    <b:Tag>Placeholder2</b:Tag>
    <b:SourceType>Report</b:SourceType>
    <b:Guid>{D8D7FEC7-B30B-4633-9570-67F43F906B49}</b:Guid>
    <b:Title>Economic Survey 2016</b:Title>
    <b:Year>2016</b:Year>
    <b:Author>
      <b:Author>
        <b:Corporate>Kenya National Bureau of Statistics </b:Corporate>
      </b:Author>
    </b:Author>
    <b:Publisher>Kenya National Bureau of Statistics </b:Publisher>
    <b:City>Nairobi </b:City>
    <b:RefOrder>14</b:RefOrder>
  </b:Source>
  <b:Source>
    <b:Tag>Coo083</b:Tag>
    <b:SourceType>Book</b:SourceType>
    <b:Guid>{D5CE4550-E2A0-4220-9D05-43C3967A15C5}</b:Guid>
    <b:Title>Business research methods</b:Title>
    <b:Year>2011</b:Year>
    <b:Author>
      <b:Author>
        <b:NameList>
          <b:Person>
            <b:Last>Cooper</b:Last>
            <b:First>D.</b:First>
          </b:Person>
          <b:Person>
            <b:Last>Schindler</b:Last>
            <b:First>P.</b:First>
            <b:Middle>S.</b:Middle>
          </b:Person>
        </b:NameList>
      </b:Author>
    </b:Author>
    <b:City>New Delhi</b:City>
    <b:Publisher>McGraw Hill</b:Publisher>
    <b:RefOrder>20</b:RefOrder>
  </b:Source>
  <b:Source>
    <b:Tag>Zik10</b:Tag>
    <b:SourceType>Book</b:SourceType>
    <b:Guid>{642C2641-5E13-4F9A-91CA-8B17C2F8CDEF}</b:Guid>
    <b:Author>
      <b:Author>
        <b:NameList>
          <b:Person>
            <b:Last>Zikmund</b:Last>
            <b:First>W.</b:First>
          </b:Person>
        </b:NameList>
      </b:Author>
    </b:Author>
    <b:Title>Business Research Methods </b:Title>
    <b:Year>2010</b:Year>
    <b:City>New York</b:City>
    <b:Publisher> McGraw-Hill Publishers</b:Publisher>
    <b:RefOrder>21</b:RefOrder>
  </b:Source>
  <b:Source>
    <b:Tag>Oro08</b:Tag>
    <b:SourceType>Book</b:SourceType>
    <b:Guid>{FB1E0B32-7922-465A-A23C-820CDC92A4DC}</b:Guid>
    <b:Title>Elements of Education and Social Science Research Methods</b:Title>
    <b:Year>2008</b:Year>
    <b:Author>
      <b:Author>
        <b:NameList>
          <b:Person>
            <b:Last>Orodho</b:Last>
            <b:First>H.</b:First>
            <b:Middle>O.</b:Middle>
          </b:Person>
        </b:NameList>
      </b:Author>
    </b:Author>
    <b:City>Nairobi</b:City>
    <b:Publisher>Masola Publishers.</b:Publisher>
    <b:RefOrder>22</b:RefOrder>
  </b:Source>
  <b:Source>
    <b:Tag>Sau07</b:Tag>
    <b:SourceType>Book</b:SourceType>
    <b:Guid>{6D886602-EAD1-4543-8081-1A678207CDC7}</b:Guid>
    <b:Author>
      <b:Author>
        <b:NameList>
          <b:Person>
            <b:Last>Saunders</b:Last>
            <b:First>M.</b:First>
          </b:Person>
          <b:Person>
            <b:Last>Lewis</b:Last>
            <b:First>P</b:First>
          </b:Person>
          <b:Person>
            <b:Last>Thornhill</b:Last>
            <b:First>A.</b:First>
          </b:Person>
        </b:NameList>
      </b:Author>
    </b:Author>
    <b:Title>Research Methods for business students </b:Title>
    <b:Year>2007</b:Year>
    <b:City>London </b:City>
    <b:Publisher>Financial Times </b:Publisher>
    <b:RefOrder>23</b:RefOrder>
  </b:Source>
  <b:Source>
    <b:Tag>Sek091</b:Tag>
    <b:SourceType>Book</b:SourceType>
    <b:Guid>{EF1201CB-9BA7-4612-AA61-47951314F7D7}</b:Guid>
    <b:Author>
      <b:Author>
        <b:NameList>
          <b:Person>
            <b:Last>Sekaran</b:Last>
            <b:First>U.</b:First>
          </b:Person>
        </b:NameList>
      </b:Author>
    </b:Author>
    <b:Title> Research Methods for Business: A Skill Building Approach,</b:Title>
    <b:Year>2009</b:Year>
    <b:City>London</b:City>
    <b:Publisher>John Wiley &amp; Sons</b:Publisher>
    <b:RefOrder>24</b:RefOrder>
  </b:Source>
  <b:Source>
    <b:Tag>Ale11</b:Tag>
    <b:SourceType>Report</b:SourceType>
    <b:Guid>{383D62D7-BEAC-42C7-BC22-9C1D70EBF7A8}</b:Guid>
    <b:Title>Geothermal Resource Assessment for Mt. Longonot, Central Rift Valley, Kenya. Proceedings of Kenya Geothermal Conference.</b:Title>
    <b:Year>2011</b:Year>
    <b:Author>
      <b:Author>
        <b:NameList>
          <b:Person>
            <b:Last>Alexander</b:Last>
            <b:First>D.</b:First>
          </b:Person>
          <b:Person>
            <b:Last>Ussher</b:Last>
            <b:First>T.</b:First>
          </b:Person>
        </b:NameList>
      </b:Author>
    </b:Author>
    <b:Publisher>Government of Kenya</b:Publisher>
    <b:City>Nairobi</b:City>
    <b:RefOrder>17</b:RefOrder>
  </b:Source>
  <b:Source>
    <b:Tag>Agu12</b:Tag>
    <b:SourceType>JournalArticle</b:SourceType>
    <b:Guid>{1DD7ADFF-BFB5-46BB-9F42-A2D12F688A86}</b:Guid>
    <b:Author>
      <b:Author>
        <b:NameList>
          <b:Person>
            <b:Last>Aguinis</b:Last>
            <b:First>H.</b:First>
          </b:Person>
          <b:Person>
            <b:Last>Kraiger</b:Last>
            <b:First>K.</b:First>
          </b:Person>
        </b:NameList>
      </b:Author>
    </b:Author>
    <b:Title>Benefits of training and performance of individual, teams, organization and society </b:Title>
    <b:JournalName>Annual review psychology vol. 9 issue 60</b:JournalName>
    <b:Year>2012</b:Year>
    <b:Pages>451 - 474</b:Pages>
    <b:RefOrder>18</b:RefOrder>
  </b:Source>
  <b:Source>
    <b:Tag>Bor12</b:Tag>
    <b:SourceType>Book</b:SourceType>
    <b:Guid>{FC507DE2-2D55-4F10-B6CE-60B7ED6BFEB7}</b:Guid>
    <b:Title>Cultures in Organization ; three perspectives</b:Title>
    <b:Year>2015</b:Year>
    <b:Author>
      <b:Author>
        <b:NameList>
          <b:Person>
            <b:Last>Borman</b:Last>
            <b:First>W.</b:First>
          </b:Person>
          <b:Person>
            <b:Last>Schmit</b:Last>
            <b:First>T.</b:First>
          </b:Person>
        </b:NameList>
      </b:Author>
    </b:Author>
    <b:City>New York</b:City>
    <b:Publisher>Oxford University Press</b:Publisher>
    <b:RefOrder>19</b:RefOrder>
  </b:Source>
  <b:Source>
    <b:Tag>Ami13</b:Tag>
    <b:SourceType>JournalArticle</b:SourceType>
    <b:Guid>{A74B6EBD-199C-480B-83F5-71CBFE7C6DD0}</b:Guid>
    <b:Author>
      <b:Author>
        <b:NameList>
          <b:Person>
            <b:Last>Amin</b:Last>
            <b:First>A.</b:First>
          </b:Person>
        </b:NameList>
      </b:Author>
    </b:Author>
    <b:Title>The Impact of Employees Training on the job performance in education sector</b:Title>
    <b:JournalName>Journal of scientific research volume 17 issue 9</b:JournalName>
    <b:Year>2013 </b:Year>
    <b:Pages>1273- 1278</b:Pages>
    <b:RefOrder>20</b:RefOrder>
  </b:Source>
  <b:Source>
    <b:Tag>Kin132</b:Tag>
    <b:SourceType>Book</b:SourceType>
    <b:Guid>{0B4ACCFE-85E7-49F9-A6C6-2F0B63D81A6C}</b:Guid>
    <b:Title> Management: A Practical Introduction </b:Title>
    <b:Year>2013</b:Year>
    <b:Author>
      <b:Author>
        <b:NameList>
          <b:Person>
            <b:Last>Kinicki</b:Last>
            <b:First>A.</b:First>
          </b:Person>
        </b:NameList>
      </b:Author>
    </b:Author>
    <b:City>London </b:City>
    <b:Publisher>Mcgraw hill</b:Publisher>
    <b:RefOrder>21</b:RefOrder>
  </b:Source>
  <b:Source>
    <b:Tag>Van11</b:Tag>
    <b:SourceType>JournalArticle</b:SourceType>
    <b:Guid>{3C16A645-C03F-4D89-83CA-26758033EE5C}</b:Guid>
    <b:Author>
      <b:Author>
        <b:NameList>
          <b:Person>
            <b:Last>Van Dierendonck</b:Last>
            <b:First>D.</b:First>
          </b:Person>
          <b:Person>
            <b:Last>Nuijten</b:Last>
            <b:First>I.</b:First>
          </b:Person>
        </b:NameList>
      </b:Author>
    </b:Author>
    <b:Title>The Servant Leadership Survey: Development and validation of a Multidimensional Measure</b:Title>
    <b:JournalName>Journal of Business Psychology volume 26</b:JournalName>
    <b:Year>2011</b:Year>
    <b:Pages>249–267</b:Pages>
    <b:RefOrder>22</b:RefOrder>
  </b:Source>
  <b:Source>
    <b:Tag>Arm13</b:Tag>
    <b:SourceType>Book</b:SourceType>
    <b:Guid>{1676E975-50F0-4DAC-8934-C0762DC2F3C0}</b:Guid>
    <b:Author>
      <b:Author>
        <b:NameList>
          <b:Person>
            <b:Last>Armstrong</b:Last>
            <b:First>M.</b:First>
          </b:Person>
        </b:NameList>
      </b:Author>
    </b:Author>
    <b:Title>Armstrongs Handbook of HRM Practice </b:Title>
    <b:Year>2013</b:Year>
    <b:City>London</b:City>
    <b:Publisher>Kogan Page</b:Publisher>
    <b:RefOrder>23</b:RefOrder>
  </b:Source>
  <b:Source>
    <b:Tag>Hum18</b:Tag>
    <b:SourceType>JournalArticle</b:SourceType>
    <b:Guid>{129C3098-1EC1-45C6-9C75-7AA0D74E47C8}</b:Guid>
    <b:Author>
      <b:Author>
        <b:NameList>
          <b:Person>
            <b:Last>Humbert</b:Last>
            <b:First>L.</b:First>
            <b:Middle>A.</b:Middle>
          </b:Person>
          <b:Person>
            <b:Last>Roomi</b:Last>
            <b:First>M.</b:First>
            <b:Middle>A.</b:Middle>
          </b:Person>
        </b:NameList>
      </b:Author>
    </b:Author>
    <b:Title>Prone to “care”?: Relating motivations to economic and social performance among women social entrepreneurs in Europe</b:Title>
    <b:JournalName>Social Enterprise Journal, Vol. 14 Issue 3</b:JournalName>
    <b:Year>2018</b:Year>
    <b:Pages>312-327</b:Pages>
    <b:RefOrder>24</b:RefOrder>
  </b:Source>
  <b:Source>
    <b:Tag>Asa15</b:Tag>
    <b:SourceType>JournalArticle</b:SourceType>
    <b:Guid>{40395FDA-BC8C-4EBF-B6E7-B97E9B62333A}</b:Guid>
    <b:Author>
      <b:Author>
        <b:NameList>
          <b:Person>
            <b:Last>Asah</b:Last>
            <b:First>F.</b:First>
          </b:Person>
          <b:Person>
            <b:Last>Fatoki</b:Last>
            <b:First>O.</b:First>
            <b:Middle>O.</b:Middle>
          </b:Person>
          <b:Person>
            <b:Last>Rungani</b:Last>
            <b:First>E.</b:First>
          </b:Person>
        </b:NameList>
      </b:Author>
    </b:Author>
    <b:Title>The impact of motivations, personal values and management skills on the performance of SMEs in South Africa</b:Title>
    <b:JournalName> African Journal of Economic and Management Studies, Vol. 6 Issue 3</b:JournalName>
    <b:Year>2015</b:Year>
    <b:Pages>308-322</b:Pages>
    <b:RefOrder>25</b:RefOrder>
  </b:Source>
  <b:Source>
    <b:Tag>Och15</b:Tag>
    <b:SourceType>JournalArticle</b:SourceType>
    <b:Guid>{ED65CE27-34DE-4356-B4A0-3A4304F35447}</b:Guid>
    <b:Author>
      <b:Author>
        <b:NameList>
          <b:Person>
            <b:Last>Ocham</b:Last>
            <b:First>L.</b:First>
          </b:Person>
          <b:Person>
            <b:Last>Okoth</b:Last>
            <b:First>U.</b:First>
            <b:Middle>A.</b:Middle>
          </b:Person>
        </b:NameList>
      </b:Author>
    </b:Author>
    <b:Title>Head-teachers ' motivational practices in public secondary schools in Kenya</b:Title>
    <b:JournalName>The TQM Journal, Vol. 27 Issue 6</b:JournalName>
    <b:Year>2015</b:Year>
    <b:Pages>814-822</b:Pages>
    <b:RefOrder>26</b:RefOrder>
  </b:Source>
  <b:Source>
    <b:Tag>GoK14</b:Tag>
    <b:SourceType>Report</b:SourceType>
    <b:Guid>{A8FB6E40-0571-4E4E-8F0F-7A30CB657524}</b:Guid>
    <b:Title>State Corporation strategy report 2014</b:Title>
    <b:Year>2014</b:Year>
    <b:Author>
      <b:Author>
        <b:Corporate>GoK</b:Corporate>
      </b:Author>
    </b:Author>
    <b:Publisher>Government Printers </b:Publisher>
    <b:City>Nairobi</b:City>
    <b:RefOrder>27</b:RefOrder>
  </b:Source>
  <b:Source>
    <b:Tag>Gom11</b:Tag>
    <b:SourceType>JournalArticle</b:SourceType>
    <b:Guid>{8FDAE5B6-9466-415E-8F9A-A0CF8BDBF9F0}</b:Guid>
    <b:Title>The venture capital revolution </b:Title>
    <b:Year>2011</b:Year>
    <b:Author>
      <b:Author>
        <b:NameList>
          <b:Person>
            <b:Last>Gompers</b:Last>
            <b:First>P.</b:First>
            <b:Middle>A.</b:Middle>
          </b:Person>
          <b:Person>
            <b:Last>Lerner</b:Last>
            <b:First>J.</b:First>
          </b:Person>
        </b:NameList>
      </b:Author>
    </b:Author>
    <b:JournalName>Journal of Economics perspectives vol. 15</b:JournalName>
    <b:Pages>245 -268</b:Pages>
    <b:RefOrder>28</b:RefOrder>
  </b:Source>
  <b:Source>
    <b:Tag>Man12</b:Tag>
    <b:SourceType>JournalArticle</b:SourceType>
    <b:Guid>{9B16480B-74FD-4AA0-A6F8-37EE8EFE06FF}</b:Guid>
    <b:Title>The competitiveness of Small and Medium Enterprises a conceptualization with focus on entrepreneurial  competencies</b:Title>
    <b:Year>2012</b:Year>
    <b:Author>
      <b:Author>
        <b:NameList>
          <b:Person>
            <b:Last>Man</b:Last>
            <b:First>T.</b:First>
            <b:Middle>W.</b:Middle>
          </b:Person>
          <b:Person>
            <b:Last>Chan</b:Last>
            <b:First>K.</b:First>
            <b:Middle>F.</b:Middle>
          </b:Person>
          <b:Person>
            <b:Last>Theresa</b:Last>
            <b:First>L.</b:First>
          </b:Person>
        </b:NameList>
      </b:Author>
    </b:Author>
    <b:JournalName>Journal of Business Venturing volume 17 </b:JournalName>
    <b:Pages>123 - 142</b:Pages>
    <b:RefOrder>29</b:RefOrder>
  </b:Source>
  <b:Source>
    <b:Tag>McC09</b:Tag>
    <b:SourceType>JournalArticle</b:SourceType>
    <b:Guid>{9476CF1D-181D-47D9-B9F8-3CF1952D3877}</b:Guid>
    <b:Author>
      <b:Author>
        <b:NameList>
          <b:Person>
            <b:Last>McClelland</b:Last>
            <b:First>D.</b:First>
            <b:Middle>C.</b:Middle>
          </b:Person>
        </b:NameList>
      </b:Author>
    </b:Author>
    <b:Title>The Characteristics of Successful entrepreneurs</b:Title>
    <b:JournalName>Journal of creative behaviour vol. 21 issue 3</b:JournalName>
    <b:Year>2009</b:Year>
    <b:Pages>18-23</b:Pages>
    <b:RefOrder>30</b:RefOrder>
  </b:Source>
  <b:Source>
    <b:Tag>Huc11</b:Tag>
    <b:SourceType>JournalArticle</b:SourceType>
    <b:Guid>{3D4D3141-B110-492C-8B7C-57F83EF0B0DB}</b:Guid>
    <b:Author>
      <b:Author>
        <b:NameList>
          <b:Person>
            <b:Last>Huck</b:Last>
            <b:First>J.</b:First>
            <b:Middle>F.</b:Middle>
          </b:Person>
          <b:Person>
            <b:Last>McEwen</b:Last>
            <b:First>T.</b:First>
          </b:Person>
        </b:NameList>
      </b:Author>
    </b:Author>
    <b:Title>Competencies needed for SMEs success: peceptions of Jamaican entrepreneurs</b:Title>
    <b:JournalName>Journal of small business management vol. 21 issue 3</b:JournalName>
    <b:Year>2011</b:Year>
    <b:Pages>90- 95</b:Pages>
    <b:RefOrder>31</b:RefOrder>
  </b:Source>
  <b:Source>
    <b:Tag>Agu14</b:Tag>
    <b:SourceType>JournalArticle</b:SourceType>
    <b:Guid>{C5711238-C2CE-41C0-A7A3-F819C6105100}</b:Guid>
    <b:Author>
      <b:Author>
        <b:NameList>
          <b:Person>
            <b:Last>Agusto</b:Last>
            <b:First>M.</b:First>
          </b:Person>
          <b:Person>
            <b:Last>Lisboa</b:Last>
            <b:First>J.</b:First>
          </b:Person>
          <b:Person>
            <b:Last>Yasmin</b:Last>
            <b:First>M.</b:First>
          </b:Person>
        </b:NameList>
      </b:Author>
    </b:Author>
    <b:Title>Organization performance and innovation  in the context of TQM</b:Title>
    <b:JournalName>Journal of TQM and Business excellence volume 25 </b:JournalName>
    <b:Year>2014</b:Year>
    <b:Pages>1141-1155</b:Pages>
    <b:RefOrder>32</b:RefOrder>
  </b:Source>
  <b:Source>
    <b:Tag>Bor092</b:Tag>
    <b:SourceType>Book</b:SourceType>
    <b:Guid>{A29DB5CE-77EF-469C-89EC-E12CDF7E7636}</b:Guid>
    <b:Author>
      <b:Author>
        <b:NameList>
          <b:Person>
            <b:Last>Borg</b:Last>
            <b:First>R.</b:First>
          </b:Person>
          <b:Person>
            <b:Last>Gall</b:Last>
            <b:First>W.</b:First>
          </b:Person>
        </b:NameList>
      </b:Author>
    </b:Author>
    <b:Title>Educational Research: An Introduction</b:Title>
    <b:Year>2009</b:Year>
    <b:City>New York</b:City>
    <b:Publisher>Flipkart Books</b:Publisher>
    <b:RefOrder>33</b:RefOrder>
  </b:Source>
  <b:Source>
    <b:Tag>Fah09</b:Tag>
    <b:SourceType>JournalArticle</b:SourceType>
    <b:Guid>{8C301A47-75E0-4733-BDDE-EC6DAEB01B69}</b:Guid>
    <b:Author>
      <b:Author>
        <b:NameList>
          <b:Person>
            <b:Last>Fahy</b:Last>
            <b:First>J.</b:First>
          </b:Person>
        </b:NameList>
      </b:Author>
    </b:Author>
    <b:Title>The resource based view of the firm : some stumbling blocks on the road sustainable competitive advantage </b:Title>
    <b:JournalName>Journal of industrial trading vol. 24 </b:JournalName>
    <b:Year>2009</b:Year>
    <b:Pages>94-104</b:Pages>
    <b:RefOrder>34</b:RefOrder>
  </b:Source>
  <b:Source>
    <b:Tag>Fer071</b:Tag>
    <b:SourceType>Report</b:SourceType>
    <b:Guid>{41BF596B-FC26-429D-98EA-FD1FC3665C94}</b:Guid>
    <b:Title>Goal setting theory :  motivation and performance</b:Title>
    <b:Year>2007</b:Year>
    <b:Author>
      <b:Author>
        <b:NameList>
          <b:Person>
            <b:Last>Ferris</b:Last>
            <b:First>D.</b:First>
          </b:Person>
        </b:NameList>
      </b:Author>
    </b:Author>
    <b:Publisher>Wiley </b:Publisher>
    <b:City>New York</b:City>
    <b:RefOrder>35</b:RefOrder>
  </b:Source>
  <b:Source>
    <b:Tag>Mug03</b:Tag>
    <b:SourceType>Book</b:SourceType>
    <b:Guid>{018FEE1F-DE11-4087-9A83-ADDD9E7A05B6}</b:Guid>
    <b:Author>
      <b:Author>
        <b:NameList>
          <b:Person>
            <b:Last>Mugenda</b:Last>
            <b:First>A.</b:First>
          </b:Person>
          <b:Person>
            <b:Last>Mugenda</b:Last>
            <b:First>O.</b:First>
          </b:Person>
        </b:NameList>
      </b:Author>
    </b:Author>
    <b:Title>Research Methods: Quantitative and Qualitative Approaches </b:Title>
    <b:Year>2003</b:Year>
    <b:City>Nairobi</b:City>
    <b:Publisher>African Centre for Technology Studies</b:Publisher>
    <b:RefOrder>36</b:RefOrder>
  </b:Source>
  <b:Source>
    <b:Tag>Arv16</b:Tag>
    <b:SourceType>JournalArticle</b:SourceType>
    <b:Guid>{E2CC8A1A-F91A-4BF9-9D57-7F3F3E810993}</b:Guid>
    <b:Author>
      <b:Author>
        <b:NameList>
          <b:Person>
            <b:Last>Arvin</b:Last>
            <b:First>S,</b:First>
          </b:Person>
          <b:Person>
            <b:Last>Cho</b:Last>
            <b:First>S.</b:First>
            <b:Middle>M.</b:Middle>
          </b:Person>
          <b:Person>
            <b:Last>Sang</b:Last>
            <b:First>K.</b:First>
          </b:Person>
          <b:Person>
            <b:Last>Mousa</b:Last>
            <b:First>F.</b:First>
          </b:Person>
        </b:NameList>
      </b:Author>
    </b:Author>
    <b:Title>Mixed blessings: How top management team heterogeneity and governance structure influence the use of corporate venture capital by post-IPO firms</b:Title>
    <b:JournalName>Journal of Business Research vol. 69 issue 3</b:JournalName>
    <b:Year>2016</b:Year>
    <b:Pages>1208 - 1218</b:Pages>
    <b:RefOrder>37</b:RefOrder>
  </b:Source>
  <b:Source>
    <b:Tag>Van15</b:Tag>
    <b:SourceType>JournalArticle</b:SourceType>
    <b:Guid>{F1F5B915-5D02-4C03-83D5-5EA3E5FE3A0E}</b:Guid>
    <b:Author>
      <b:Author>
        <b:NameList>
          <b:Person>
            <b:Last>Van Der Meer- Kooistra</b:Last>
            <b:First>J.</b:First>
          </b:Person>
          <b:Person>
            <b:Last>Kamminga</b:Last>
            <b:First>P.</b:First>
            <b:Middle>E.</b:Middle>
          </b:Person>
        </b:NameList>
      </b:Author>
    </b:Author>
    <b:Title>Joint venture dynamics: The effects of decisions made within a parent company and the role of joint venture management control.</b:Title>
    <b:JournalName>Management Accounting Research vol. 26</b:JournalName>
    <b:Year>2015</b:Year>
    <b:Pages>23 - 39</b:Pages>
    <b:RefOrder>38</b:RefOrder>
  </b:Source>
  <b:Source>
    <b:Tag>Cho13</b:Tag>
    <b:SourceType>JournalArticle</b:SourceType>
    <b:Guid>{FAFB1497-26B7-4549-B6B8-ADF67498FD27}</b:Guid>
    <b:Author>
      <b:Author>
        <b:NameList>
          <b:Person>
            <b:Last>Chowdhury</b:Last>
            <b:First>R.</b:First>
            <b:Middle>H.</b:Middle>
          </b:Person>
          <b:Person>
            <b:Last>Maung</b:Last>
            <b:First>M.</b:First>
          </b:Person>
        </b:NameList>
      </b:Author>
    </b:Author>
    <b:Title>Corporate entrepreneurship and debt financing: evidence from the GCC countries</b:Title>
    <b:JournalName>International Journal of Managerial Finance, Vol. 9 Issue: 4</b:JournalName>
    <b:Year>2013</b:Year>
    <b:Pages>294 - 313</b:Pages>
    <b:RefOrder>39</b:RefOrder>
  </b:Source>
  <b:Source>
    <b:Tag>Lai10</b:Tag>
    <b:SourceType>JournalArticle</b:SourceType>
    <b:Guid>{BCF5DE26-49EF-4C6C-B0B3-179BC26366C2}</b:Guid>
    <b:Author>
      <b:Author>
        <b:NameList>
          <b:Person>
            <b:Last>Lai</b:Last>
            <b:First>H.</b:First>
          </b:Person>
          <b:Person>
            <b:Last>Chiu</b:Last>
            <b:First>Y.</b:First>
          </b:Person>
          <b:Person>
            <b:Last>Liaw</b:Last>
            <b:First>Y.</b:First>
          </b:Person>
        </b:NameList>
      </b:Author>
    </b:Author>
    <b:Year>2010</b:Year>
    <b:Pages>183-196</b:Pages>
    <b:Title>Can external corporate venturing broaden firm's technological scope? The role of complementary assets</b:Title>
    <b:JournalName>Journal of Engineering &amp; Technology Management. Sep 2010, Vol. 27 Issue 3/4</b:JournalName>
    <b:RefOrder>40</b:RefOrder>
  </b:Source>
  <b:Source>
    <b:Tag>Agg15</b:Tag>
    <b:SourceType>JournalArticle</b:SourceType>
    <b:Guid>{BE49FEED-37E3-4096-A0D9-DD369FA17D9D}</b:Guid>
    <b:Author>
      <b:Author>
        <b:NameList>
          <b:Person>
            <b:Last>Aggarwal</b:Last>
            <b:First>R.</b:First>
          </b:Person>
          <b:Person>
            <b:Last>Kryscynski</b:Last>
            <b:First>D.</b:First>
          </b:Person>
          <b:Person>
            <b:Last>Singh</b:Last>
            <b:First>H.</b:First>
          </b:Person>
        </b:NameList>
      </b:Author>
    </b:Author>
    <b:Title>Evaluating Venture Technical Competence in Venture Capitalist Investment Decisions.</b:Title>
    <b:JournalName>Management Science  Vol. 61 Issue 11</b:JournalName>
    <b:Year>2015</b:Year>
    <b:Pages>2685 - 2706</b:Pages>
    <b:RefOrder>41</b:RefOrder>
  </b:Source>
  <b:Source>
    <b:Tag>Xia09</b:Tag>
    <b:SourceType>Report</b:SourceType>
    <b:Guid>{27B487CA-28CB-402B-B185-4FE450D4236E}</b:Guid>
    <b:Title> Entrepreneurial Competencies as an Entrepreneurial Distinctive: An Examination of the Competency Approach in Defining</b:Title>
    <b:Year>2009</b:Year>
    <b:Author>
      <b:Author>
        <b:NameList>
          <b:Person>
            <b:Last>Xiang</b:Last>
            <b:First>L.</b:First>
          </b:Person>
        </b:NameList>
      </b:Author>
    </b:Author>
    <b:Publisher>Singapore Management University</b:Publisher>
    <b:City>Singapore </b:City>
    <b:RefOrder>42</b:RefOrder>
  </b:Source>
  <b:Source>
    <b:Tag>Mit10</b:Tag>
    <b:SourceType>JournalArticle</b:SourceType>
    <b:Guid>{DEA1D690-7F24-4967-8CA1-DD1DA195371C}</b:Guid>
    <b:Title>Entrepreneurial competencies: a literature review and development agenda</b:Title>
    <b:Year>2010</b:Year>
    <b:Publisher>2010</b:Publisher>
    <b:City>92- 111</b:City>
    <b:Author>
      <b:Author>
        <b:NameList>
          <b:Person>
            <b:Last>Mitchelmore</b:Last>
            <b:First>S.</b:First>
          </b:Person>
          <b:Person>
            <b:Last>Rowley</b:Last>
            <b:First>J.</b:First>
          </b:Person>
        </b:NameList>
      </b:Author>
    </b:Author>
    <b:JournalName>International Journal of Entrepreneurial Behavior &amp; Research, Vol. 16 Issue: 2</b:JournalName>
    <b:Pages>92-111</b:Pages>
    <b:RefOrder>43</b:RefOrder>
  </b:Source>
  <b:Source>
    <b:Tag>Son18</b:Tag>
    <b:SourceType>JournalArticle</b:SourceType>
    <b:Guid>{69548025-142E-4DCF-8E56-CA63FD9CACDF}</b:Guid>
    <b:Author>
      <b:Author>
        <b:NameList>
          <b:Person>
            <b:Last>Song</b:Last>
            <b:First>H.</b:First>
            <b:Middle>N.</b:Middle>
          </b:Person>
          <b:Person>
            <b:Last>Daisy</b:Last>
            <b:First>M.</b:First>
          </b:Person>
          <b:Person>
            <b:Last>Kee</b:Last>
            <b:First>H.</b:First>
          </b:Person>
        </b:NameList>
      </b:Author>
    </b:Author>
    <b:Title>The core competence of successful owner-managed SMEs</b:Title>
    <b:JournalName>Management Decision Vol. 56 Issue: 1,</b:JournalName>
    <b:Year>2018</b:Year>
    <b:Pages>252-272</b:Pages>
    <b:RefOrder>44</b:RefOrder>
  </b:Source>
  <b:Source>
    <b:Tag>Gug15</b:Tag>
    <b:SourceType>JournalArticle</b:SourceType>
    <b:Guid>{5C0E0FB0-2B88-40E3-B522-BCFC7CA6A290}</b:Guid>
    <b:Author>
      <b:Author>
        <b:NameList>
          <b:Person>
            <b:Last>Gugler</b:Last>
            <b:First>P.</b:First>
          </b:Person>
          <b:Person>
            <b:Last>Vanoli</b:Last>
            <b:First>L.</b:First>
          </b:Person>
        </b:NameList>
      </b:Author>
    </b:Author>
    <b:Title>Technology Sourcing Investment abroad as an enhancer of Chinese MNEs Innovation capabilities </b:Title>
    <b:JournalName>International Journal of Emerging Markets vol. 10 (2)</b:JournalName>
    <b:Year>2015</b:Year>
    <b:Pages>243- 271</b:Pages>
    <b:RefOrder>45</b:RefOrder>
  </b:Source>
  <b:Source>
    <b:Tag>JiH18</b:Tag>
    <b:SourceType>JournalArticle</b:SourceType>
    <b:Guid>{CB54F60D-4BA4-4A03-B688-7D0C19BAE4F3}</b:Guid>
    <b:Author>
      <b:Author>
        <b:NameList>
          <b:Person>
            <b:Last>Ji-Hoon</b:Last>
            <b:First>P.</b:First>
          </b:Person>
          <b:Person>
            <b:Last>Zong-Tae</b:Last>
            <b:First>B.</b:First>
            <b:Middle>Bae,</b:Middle>
          </b:Person>
        </b:NameList>
      </b:Author>
    </b:Author>
    <b:Title>When are Sharks beneficial: Corporate Venture Capital Investment and Statup innovation performance </b:Title>
    <b:JournalName>Technology Analysis and Strategic Management Vol. 30 (3) March </b:JournalName>
    <b:Year>2018</b:Year>
    <b:Pages>324 -336 </b:Pages>
    <b:RefOrder>46</b:RefOrder>
  </b:Source>
  <b:Source>
    <b:Tag>Lac17</b:Tag>
    <b:SourceType>JournalArticle</b:SourceType>
    <b:Guid>{93451F11-BAC3-4F73-9EBD-A01B588D2255}</b:Guid>
    <b:Author>
      <b:Author>
        <b:NameList>
          <b:Person>
            <b:Last>Lacka</b:Last>
            <b:First>I.</b:First>
          </b:Person>
        </b:NameList>
      </b:Author>
    </b:Author>
    <b:Title>Barriers to the development of polish SMEs in the light of the research results on innovatiness of the economy and companies</b:Title>
    <b:JournalName>Economic Science for Rural Development Journal issue 44</b:JournalName>
    <b:Year>2017</b:Year>
    <b:Pages>99 - 109</b:Pages>
    <b:RefOrder>47</b:RefOrder>
  </b:Source>
  <b:Source>
    <b:Tag>Lim16</b:Tag>
    <b:SourceType>JournalArticle</b:SourceType>
    <b:Guid>{EDB2C700-5B25-40ED-98EF-DD249AA1960E}</b:Guid>
    <b:Author>
      <b:Author>
        <b:NameList>
          <b:Person>
            <b:Last>Limnios</b:Last>
            <b:First>E.A.M.</b:First>
          </b:Person>
          <b:Person>
            <b:Last>Watson</b:Last>
            <b:First>J.</b:First>
          </b:Person>
          <b:Person>
            <b:Last>Mazzarol</b:Last>
            <b:First>T.</b:First>
          </b:Person>
          <b:Person>
            <b:Last>Souter</b:Last>
            <b:First>G.</b:First>
            <b:Middle>N.</b:Middle>
          </b:Person>
        </b:NameList>
      </b:Author>
    </b:Author>
    <b:Title>Financial instruments and equity structures for rasing capital in co-operatives </b:Title>
    <b:JournalName>Journal of Accounting and Organizational Change vol 12 (1)</b:JournalName>
    <b:Year>2016</b:Year>
    <b:Pages>50 - 74</b:Pages>
    <b:RefOrder>48</b:RefOrder>
  </b:Source>
  <b:Source>
    <b:Tag>Mar17</b:Tag>
    <b:SourceType>JournalArticle</b:SourceType>
    <b:Guid>{0306AD8C-5464-4352-B6C3-FEFAFAD66624}</b:Guid>
    <b:Author>
      <b:Author>
        <b:NameList>
          <b:Person>
            <b:Last>Mara</b:Last>
            <b:First>B.</b:First>
          </b:Person>
          <b:Person>
            <b:Last>Tommaso</b:Last>
            <b:First>M.</b:First>
          </b:Person>
          <b:Person>
            <b:Last>Garrett</b:Last>
            <b:First>R.</b:First>
            <b:Middle>P.</b:Middle>
          </b:Person>
          <b:Person>
            <b:Last>Shaun</b:Last>
            <b:First>D.</b:First>
            <b:Middle>P.</b:Middle>
          </b:Person>
        </b:NameList>
      </b:Author>
    </b:Author>
    <b:Title>How do family firms launch new business? a development on internal corporate venturing in family business</b:Title>
    <b:JournalName>Journal of Small Business vol. 55 (4) </b:JournalName>
    <b:Year>2017</b:Year>
    <b:Pages>594 - 613</b:Pages>
    <b:RefOrder>49</b:RefOrder>
  </b:Source>
  <b:Source>
    <b:Tag>Ali18</b:Tag>
    <b:SourceType>JournalArticle</b:SourceType>
    <b:Guid>{5B4AA70F-E15D-44E1-A8CF-CF017E5E42D5}</b:Guid>
    <b:Author>
      <b:Author>
        <b:NameList>
          <b:Person>
            <b:Last>Ali</b:Last>
            <b:First>A.</b:First>
          </b:Person>
          <b:Person>
            <b:Last>Ashaf</b:Last>
            <b:First>S.</b:First>
          </b:Person>
          <b:Person>
            <b:Last>Qiang</b:Last>
            <b:First>F.</b:First>
          </b:Person>
        </b:NameList>
      </b:Author>
    </b:Author>
    <b:Title>Regional dynamics of owneship structure and the impact on firm performance and firm Valuation </b:Title>
    <b:JournalName>Review of International Business Strategy vol. 28 issue 1</b:JournalName>
    <b:Year>2018</b:Year>
    <b:Pages>129-147</b:Pages>
    <b:RefOrder>50</b:RefOrder>
  </b:Source>
  <b:Source>
    <b:Tag>Kir13</b:Tag>
    <b:SourceType>Book</b:SourceType>
    <b:Guid>{71F6B860-4907-4865-A9B4-78E7685DF1C9}</b:Guid>
    <b:Title>SMEs growth and innovation in Kenya </b:Title>
    <b:Year>2013</b:Year>
    <b:Author>
      <b:Author>
        <b:NameList>
          <b:Person>
            <b:Last>Kiraka</b:Last>
            <b:First>M.</b:First>
            <b:Middle>K.</b:Middle>
          </b:Person>
        </b:NameList>
      </b:Author>
    </b:Author>
    <b:City>Nairobi</b:City>
    <b:Publisher>Longhorn Publishers </b:Publisher>
    <b:RefOrder>51</b:RefOrder>
  </b:Source>
  <b:Source>
    <b:Tag>Lin08</b:Tag>
    <b:SourceType>JournalArticle</b:SourceType>
    <b:Guid>{75412754-415C-44F8-BF37-B087CA421218}</b:Guid>
    <b:Title>The innovation effets of market orientation and learning orientation on business performance </b:Title>
    <b:Year>2008</b:Year>
    <b:Author>
      <b:Author>
        <b:NameList>
          <b:Person>
            <b:Last>Lin</b:Last>
            <b:First>C.H.</b:First>
          </b:Person>
          <b:Person>
            <b:Last>Peng</b:Last>
            <b:First>C.</b:First>
            <b:Middle>H.</b:Middle>
          </b:Person>
          <b:Person>
            <b:Last>Kao</b:Last>
            <b:First>D.</b:First>
            <b:Middle>T.</b:Middle>
          </b:Person>
        </b:NameList>
      </b:Author>
    </b:Author>
    <b:JournalName>International Journal of Manpower vol. 28 (8)</b:JournalName>
    <b:Pages>752 - 772</b:Pages>
    <b:RefOrder>52</b:RefOrder>
  </b:Source>
  <b:Source>
    <b:Tag>Gud111</b:Tag>
    <b:SourceType>JournalArticle</b:SourceType>
    <b:Guid>{A6C740A7-ED96-454E-981B-6401445DB6BE}</b:Guid>
    <b:Author>
      <b:Author>
        <b:NameList>
          <b:Person>
            <b:Last>Guday</b:Last>
            <b:First>G.</b:First>
          </b:Person>
          <b:Person>
            <b:Last>Ulusory</b:Last>
            <b:First>G.</b:First>
          </b:Person>
          <b:Person>
            <b:Last>Kilic</b:Last>
            <b:First>K.</b:First>
          </b:Person>
          <b:Person>
            <b:Last>Alpkan</b:Last>
            <b:First>L.</b:First>
          </b:Person>
        </b:NameList>
      </b:Author>
    </b:Author>
    <b:Title>Effects of innovation types on organizational performance</b:Title>
    <b:JournalName>Journal of Management vol. 133</b:JournalName>
    <b:Year>2011</b:Year>
    <b:Pages>2-43</b:Pages>
    <b:RefOrder>53</b:RefOrder>
  </b:Source>
  <b:Source>
    <b:Tag>Lio12</b:Tag>
    <b:SourceType>JournalArticle</b:SourceType>
    <b:Guid>{BD54A5AD-10C3-4B5C-9B55-FE73030DA3AE}</b:Guid>
    <b:Title>Environmental Corporate social responsibility and financial performance : disentangling direct and indirect effects </b:Title>
    <b:Year>2012</b:Year>
    <b:Author>
      <b:Author>
        <b:NameList>
          <b:Person>
            <b:Last>Lioui</b:Last>
            <b:First>A.</b:First>
          </b:Person>
          <b:Person>
            <b:Last>Sharma</b:Last>
            <b:First>Z.</b:First>
          </b:Person>
        </b:NameList>
      </b:Author>
    </b:Author>
    <b:JournalName>Journal of Ecological Economics vol. 78(4)</b:JournalName>
    <b:Pages>90-100</b:Pages>
    <b:RefOrder>54</b:RefOrder>
  </b:Source>
  <b:Source>
    <b:Tag>Mah13</b:Tag>
    <b:SourceType>JournalArticle</b:SourceType>
    <b:Guid>{79FDB8F3-DFE8-4CF1-B38E-33C3FECFB28D}</b:Guid>
    <b:Author>
      <b:Author>
        <b:NameList>
          <b:Person>
            <b:Last>Mahesh</b:Last>
            <b:First>R.</b:First>
          </b:Person>
          <b:Person>
            <b:Last>Daddikar</b:Last>
            <b:First>P.</b:First>
            <b:Middle>V.</b:Middle>
          </b:Person>
        </b:NameList>
      </b:Author>
    </b:Author>
    <b:Title>Influence of capital gearing on firm value empirical evidence from India transport and logistics sector </b:Title>
    <b:JournalName>Indian Journal of Commerce and Management Studies Vol. 4 (3)</b:JournalName>
    <b:Year>2013</b:Year>
    <b:Pages>61-66</b:Pages>
    <b:RefOrder>55</b:RefOrder>
  </b:Source>
  <b:Source>
    <b:Tag>Hov15</b:Tag>
    <b:SourceType>JournalArticle</b:SourceType>
    <b:Guid>{EFC6AD0F-E5BA-4881-B89A-3751CCD6AEB1}</b:Guid>
    <b:Title>The Debt Equity Choice </b:Title>
    <b:Year>2015</b:Year>
    <b:Author>
      <b:Author>
        <b:NameList>
          <b:Person>
            <b:Last>Hovakimian</b:Last>
            <b:First>A.</b:First>
          </b:Person>
          <b:Person>
            <b:Last>Ople</b:Last>
            <b:First>T.</b:First>
          </b:Person>
          <b:Person>
            <b:Last>Titman</b:Last>
            <b:First>S.</b:First>
          </b:Person>
        </b:NameList>
      </b:Author>
    </b:Author>
    <b:JournalName>Journal of Financial and Quantitative Analysis volume 36 (1)</b:JournalName>
    <b:Pages>1-24</b:Pages>
    <b:RefOrder>56</b:RefOrder>
  </b:Source>
  <b:Source>
    <b:Tag>DeW09</b:Tag>
    <b:SourceType>JournalArticle</b:SourceType>
    <b:Guid>{676AE029-C759-4228-8F59-DB574DE8C95C}</b:Guid>
    <b:Author>
      <b:Author>
        <b:NameList>
          <b:Person>
            <b:Last>De Wett</b:Last>
            <b:First>J.H.H.</b:First>
          </b:Person>
        </b:NameList>
      </b:Author>
    </b:Author>
    <b:Title>Dtermining the optimal capital structure : a practical contemporary approach </b:Title>
    <b:JournalName>Journal of Accounting research vol. 14 (2)</b:JournalName>
    <b:Year>2009</b:Year>
    <b:Pages>1-16</b:Pages>
    <b:RefOrder>57</b:RefOrder>
  </b:Source>
  <b:Source>
    <b:Tag>Kom091</b:Tag>
    <b:SourceType>Book</b:SourceType>
    <b:Guid>{587753AE-EF08-4ABF-BE78-A18B21B8B58B}</b:Guid>
    <b:Author>
      <b:Author>
        <b:NameList>
          <b:Person>
            <b:Last>Kombo</b:Last>
            <b:First>D.</b:First>
            <b:Middle>K.</b:Middle>
          </b:Person>
          <b:Person>
            <b:Last>Tromp</b:Last>
            <b:First>D.</b:First>
            <b:Middle>L.</b:Middle>
          </b:Person>
        </b:NameList>
      </b:Author>
    </b:Author>
    <b:Title>Proposal and Thesis Writing: An introduction </b:Title>
    <b:Year>2009</b:Year>
    <b:City> Nairobi</b:City>
    <b:Publisher>Pauline Publications Africa</b:Publisher>
    <b:RefOrder>58</b:RefOrder>
  </b:Source>
  <b:Source>
    <b:Tag>Las09</b:Tag>
    <b:SourceType>JournalArticle</b:SourceType>
    <b:Guid>{49072DEF-9784-4FF2-8F4D-0177B50184FF}</b:Guid>
    <b:Title>The realtionship of empowerment and selected personality characteristics to nursing jobs satisfaction</b:Title>
    <b:Year>2009</b:Year>
    <b:Author>
      <b:Author>
        <b:NameList>
          <b:Person>
            <b:Last>Laschinger</b:Last>
            <b:First>S.</b:First>
            <b:Middle>H. K.</b:Middle>
          </b:Person>
          <b:Person>
            <b:Last>Finegan</b:Last>
            <b:First>J.</b:First>
          </b:Person>
          <b:Person>
            <b:Last>Shamian</b:Last>
            <b:First>J.</b:First>
          </b:Person>
          <b:Person>
            <b:Last>Wilk</b:Last>
            <b:First>P</b:First>
          </b:Person>
        </b:NameList>
      </b:Author>
    </b:Author>
    <b:JournalName>Journal of Health Quarterly volume 6 issue 4</b:JournalName>
    <b:Pages>2 - 12</b:Pages>
    <b:RefOrder>59</b:RefOrder>
  </b:Source>
  <b:Source>
    <b:Tag>Les13</b:Tag>
    <b:SourceType>JournalArticle</b:SourceType>
    <b:Guid>{C988FAF9-A293-4072-8D64-186C2A59DEE7}</b:Guid>
    <b:Author>
      <b:Author>
        <b:NameList>
          <b:Person>
            <b:Last>Leslie</b:Last>
            <b:First>B.</b:First>
          </b:Person>
        </b:NameList>
      </b:Author>
    </b:Author>
    <b:Title>Impact of transformational leadership on follower development and performance</b:Title>
    <b:JournalName>Academy of Management Journal volumr 45</b:JournalName>
    <b:Year>2013</b:Year>
    <b:Pages>735-744</b:Pages>
    <b:RefOrder>60</b:RefOrder>
  </b:Source>
  <b:Source>
    <b:Tag>Lid08</b:Tag>
    <b:SourceType>JournalArticle</b:SourceType>
    <b:Guid>{B17C0F90-0DBF-4C35-A52C-5A718419F546}</b:Guid>
    <b:Title>Servant leadership: Development of a multidimensional measure and multi-level assessment</b:Title>
    <b:JournalName>The Leadership Quarterly volume  19(2)</b:JournalName>
    <b:Year>2008</b:Year>
    <b:Pages>161–177</b:Pages>
    <b:Author>
      <b:Author>
        <b:NameList>
          <b:Person>
            <b:Last>Liden</b:Last>
            <b:First>R.</b:First>
            <b:Middle>C.</b:Middle>
          </b:Person>
          <b:Person>
            <b:Last>Wayne</b:Last>
            <b:First>S.</b:First>
            <b:Middle>J.</b:Middle>
          </b:Person>
          <b:Person>
            <b:Last>Zhao</b:Last>
            <b:First>H.</b:First>
          </b:Person>
          <b:Person>
            <b:Last>Henderson</b:Last>
            <b:First>D.</b:First>
          </b:Person>
        </b:NameList>
      </b:Author>
    </b:Author>
    <b:RefOrder>61</b:RefOrder>
  </b:Source>
  <b:Source>
    <b:Tag>Oro092</b:Tag>
    <b:SourceType>Book</b:SourceType>
    <b:Guid>{0FC2C429-E73C-4090-B506-92B45FB416F5}</b:Guid>
    <b:Author>
      <b:Author>
        <b:NameList>
          <b:Person>
            <b:Last>Orodho</b:Last>
            <b:First>J.</b:First>
          </b:Person>
        </b:NameList>
      </b:Author>
    </b:Author>
    <b:Title>Techniques of writing research proposal and reports in Edacation and Social Science</b:Title>
    <b:Year>2009</b:Year>
    <b:City>Nairobi</b:City>
    <b:Publisher>Molases</b:Publisher>
    <b:RefOrder>62</b:RefOrder>
  </b:Source>
  <b:Source>
    <b:Tag>Les12</b:Tag>
    <b:SourceType>JournalArticle</b:SourceType>
    <b:Guid>{3D7BE812-15EC-4730-857B-4C77B8236B1C}</b:Guid>
    <b:Author>
      <b:Author>
        <b:NameList>
          <b:Person>
            <b:Last>Lessing</b:Last>
            <b:First>B.</b:First>
          </b:Person>
          <b:Person>
            <b:Last>Schepes</b:Last>
            <b:First>J.</b:First>
          </b:Person>
          <b:Person>
            <b:Last>Valoyi</b:Last>
            <b:First>E.</b:First>
          </b:Person>
        </b:NameList>
      </b:Author>
    </b:Author>
    <b:Title>Participating in decision making </b:Title>
    <b:JournalName>Journal of industrial psychology volume 26 issue 3</b:JournalName>
    <b:Year>2012</b:Year>
    <b:Pages>32- 38</b:Pages>
    <b:RefOrder>63</b:RefOrder>
  </b:Source>
  <b:Source>
    <b:Tag>Zho10</b:Tag>
    <b:SourceType>JournalArticle</b:SourceType>
    <b:Guid>{CA12E1CE-24DA-49B4-B70F-590D3DCBA877}</b:Guid>
    <b:Author>
      <b:Author>
        <b:NameList>
          <b:Person>
            <b:Last>Zhou</b:Last>
            <b:First>K.</b:First>
            <b:Middle>Z.</b:Middle>
          </b:Person>
          <b:Person>
            <b:Last>Wu</b:Last>
            <b:First>F.</b:First>
          </b:Person>
        </b:NameList>
      </b:Author>
    </b:Author>
    <b:Title>Technological capabilities, strategic flexibility and product inovation</b:Title>
    <b:JournalName>Journal of strategic management volume 31 issue 5</b:JournalName>
    <b:Year>2010</b:Year>
    <b:Pages>547-461</b:Pages>
    <b:RefOrder>64</b:RefOrder>
  </b:Source>
  <b:Source>
    <b:Tag>Lee10</b:Tag>
    <b:SourceType>Report</b:SourceType>
    <b:Guid>{74226560-DE31-4894-BBF1-A979DF73AEDF}</b:Guid>
    <b:Title>Product, process and organization innovations: drivers, complementarity and productivity effects </b:Title>
    <b:Year>2010</b:Year>
    <b:Pages>Polder, M., Leeuwen, G. V., Mohnen, P. &amp; Raymond, W. (2010). Product, process and organizational innovation: drivers, complementarity and productivity effects: UNUMERIT, Maastricht Economic and Social Research and Training Centre on Innovation and Technol</b:Pages>
    <b:Author>
      <b:Author>
        <b:NameList>
          <b:Person>
            <b:Last>Leeuwen</b:Last>
            <b:First>G.</b:First>
            <b:Middle>V.</b:Middle>
          </b:Person>
          <b:Person>
            <b:Last>Polder</b:Last>
            <b:First>M.</b:First>
          </b:Person>
          <b:Person>
            <b:Last>Raymond</b:Last>
            <b:First>W.</b:First>
          </b:Person>
        </b:NameList>
      </b:Author>
    </b:Author>
    <b:Publisher>UNUMERIT</b:Publisher>
    <b:RefOrder>65</b:RefOrder>
  </b:Source>
  <b:Source>
    <b:Tag>Ana11</b:Tag>
    <b:SourceType>JournalArticle</b:SourceType>
    <b:Guid>{9A074F51-D80F-43CB-A838-54CCEA7DA764}</b:Guid>
    <b:Author>
      <b:Author>
        <b:NameList>
          <b:Person>
            <b:Last>Ana</b:Last>
            <b:First>L.</b:First>
          </b:Person>
          <b:Person>
            <b:Last>Dionysis</b:Last>
            <b:First>S.</b:First>
          </b:Person>
          <b:Person>
            <b:Last>Carmen</b:Last>
          </b:Person>
        </b:NameList>
      </b:Author>
    </b:Author>
    <b:Title>Innovation capabilities; Their drivers and the effects current and future performance </b:Title>
    <b:JournalName>Journal of Business Research vol. 64 </b:JournalName>
    <b:Year>2011</b:Year>
    <b:Pages>34 - 48</b:Pages>
    <b:RefOrder>66</b:RefOrder>
  </b:Source>
  <b:Source>
    <b:Tag>Loc103</b:Tag>
    <b:SourceType>JournalArticle</b:SourceType>
    <b:Guid>{6A87BCD2-24E4-4E01-9903-E74335E5E6D3}</b:Guid>
    <b:Title>New Directions in Goal Setting Theory </b:Title>
    <b:Year>2010</b:Year>
    <b:Author>
      <b:Author>
        <b:NameList>
          <b:Person>
            <b:Last>Locke</b:Last>
            <b:First>E.</b:First>
            <b:Middle>A.</b:Middle>
          </b:Person>
          <b:Person>
            <b:Last>Latham</b:Last>
            <b:First>G.</b:First>
            <b:Middle>P.</b:Middle>
          </b:Person>
        </b:NameList>
      </b:Author>
    </b:Author>
    <b:JournalName>Current Directions in Psychological Science volume 15 (5)</b:JournalName>
    <b:Pages>265- 268</b:Pages>
    <b:RefOrder>68</b:RefOrder>
  </b:Source>
  <b:Source>
    <b:Tag>Fer072</b:Tag>
    <b:SourceType>JournalArticle</b:SourceType>
    <b:Guid>{D1C1C486-5142-4B22-9768-3A7D51BF7501}</b:Guid>
    <b:Author>
      <b:Author>
        <b:NameList>
          <b:Person>
            <b:Last>Ferris</b:Last>
            <b:First>W.</b:First>
          </b:Person>
        </b:NameList>
      </b:Author>
    </b:Author>
    <b:Title>Enriching Goal setting Theory with time: An Intergreated approach </b:Title>
    <b:JournalName>Academy of Management Review volume 29 issue 3</b:JournalName>
    <b:Year>2007</b:Year>
    <b:Pages>404-422</b:Pages>
    <b:RefOrder>69</b:RefOrder>
  </b:Source>
  <b:Source>
    <b:Tag>Dar18</b:Tag>
    <b:SourceType>JournalArticle</b:SourceType>
    <b:Guid>{4780C6A4-8B08-4385-8EB6-EE94A133C996}</b:Guid>
    <b:Author>
      <b:Author>
        <b:NameList>
          <b:Person>
            <b:Last>Darawong</b:Last>
            <b:First>C.</b:First>
          </b:Person>
        </b:NameList>
      </b:Author>
    </b:Author>
    <b:Title>Dynamic capabilities of new product development teams in performing radical radical innovation projects </b:Title>
    <b:JournalName>International Journal of Innovation Science vol. 10 (3)</b:JournalName>
    <b:Year>2018</b:Year>
    <b:Pages>333 - 349</b:Pages>
    <b:RefOrder>70</b:RefOrder>
  </b:Source>
  <b:Source>
    <b:Tag>Lui17</b:Tag>
    <b:SourceType>JournalArticle</b:SourceType>
    <b:Guid>{B3CF8D5C-AD51-49F2-B02A-B84FC6FB2BCD}</b:Guid>
    <b:Author>
      <b:Author>
        <b:NameList>
          <b:Person>
            <b:Last>Lui</b:Last>
            <b:First>G.</b:First>
          </b:Person>
          <b:Person>
            <b:Last>Wai</b:Last>
            <b:First>J.</b:First>
          </b:Person>
          <b:Person>
            <b:Last>Ngugi</b:Last>
            <b:First>I.</b:First>
          </b:Person>
          <b:Person>
            <b:Last>Takeda</b:Last>
            <b:First>S.</b:First>
          </b:Person>
        </b:NameList>
      </b:Author>
    </b:Author>
    <b:Title>Proactive enterpreneurial behaviour, market orientation and innovation outcome a case study of  SMEs manufacturing firms in United Kingdom</b:Title>
    <b:JournalName>European Journal of Marketing vol. 51 (11/12)</b:JournalName>
    <b:Year>2017</b:Year>
    <b:Pages>1980-2001</b:Pages>
    <b:RefOrder>71</b:RefOrder>
  </b:Source>
  <b:Source>
    <b:Tag>Zhu18</b:Tag>
    <b:SourceType>JournalArticle</b:SourceType>
    <b:Guid>{7DF66A7D-8C76-45BB-8201-4CC40C538C48}</b:Guid>
    <b:Author>
      <b:Author>
        <b:NameList>
          <b:Person>
            <b:Last>Zhu</b:Last>
            <b:First>J.</b:First>
          </b:Person>
          <b:Person>
            <b:Last>Wang</b:Last>
            <b:First>Y.</b:First>
          </b:Person>
          <b:Person>
            <b:Last>Wang</b:Last>
            <b:First>C.</b:First>
          </b:Person>
        </b:NameList>
      </b:Author>
    </b:Author>
    <b:Title>A comparative study of the effects of dirreferent factors on firm technology innovation performance in different high-tech organizations</b:Title>
    <b:JournalName>Chinese Management Studies vol. 9 (2)</b:JournalName>
    <b:Year>2018</b:Year>
    <b:Pages>235-251</b:Pages>
    <b:RefOrder>72</b:RefOrder>
  </b:Source>
  <b:Source>
    <b:Tag>Odh08</b:Tag>
    <b:SourceType>Report</b:SourceType>
    <b:Guid>{83762457-DD02-4780-8BC3-6003EC7C04E6}</b:Guid>
    <b:Author>
      <b:Author>
        <b:NameList>
          <b:Person>
            <b:Last>Odhiambo</b:Last>
            <b:First>G.</b:First>
          </b:Person>
        </b:NameList>
      </b:Author>
    </b:Author>
    <b:Title>Odhiambo (2008) that Technological innovation strategies adopted by Standard Chartered Commercial Bank</b:Title>
    <b:Year>2008</b:Year>
    <b:Publisher>Unpublished MBA thesis UoN</b:Publisher>
    <b:RefOrder>73</b:RefOrder>
  </b:Source>
  <b:Source>
    <b:Tag>Joh13</b:Tag>
    <b:SourceType>JournalArticle</b:SourceType>
    <b:Guid>{75455BF1-8C7E-4D3B-96E9-A443F97E9860}</b:Guid>
    <b:Author>
      <b:Author>
        <b:NameList>
          <b:Person>
            <b:Last>Johannessen</b:Last>
            <b:First>J.</b:First>
          </b:Person>
          <b:Person>
            <b:Last>Olsen</b:Last>
            <b:First>B.</b:First>
          </b:Person>
          <b:Person>
            <b:Last>Lumpkin</b:Last>
            <b:First>G.</b:First>
          </b:Person>
        </b:NameList>
      </b:Author>
    </b:Author>
    <b:Title>Innovationess as newness: what is new, how new and to whom</b:Title>
    <b:JournalName>Journal of innovation management volume 4 issue 1</b:JournalName>
    <b:Year>2014</b:Year>
    <b:Pages>20 - 31</b:Pages>
    <b:RefOrder>74</b:RefOrder>
  </b:Source>
  <b:Source>
    <b:Tag>Kan19</b:Tag>
    <b:SourceType>JournalArticle</b:SourceType>
    <b:Guid>{A01438F6-F86C-4985-BF91-A61E3030856A}</b:Guid>
    <b:Author>
      <b:Author>
        <b:NameList>
          <b:Person>
            <b:Last>Kang</b:Last>
            <b:First>S.</b:First>
          </b:Person>
        </b:NameList>
      </b:Author>
    </b:Author>
    <b:Title>The impact of corporate venture capital involvement in syndicates</b:Title>
    <b:JournalName>Management Decision, Vol. 57 Issue 1</b:JournalName>
    <b:Year>2019</b:Year>
    <b:Pages>131-151</b:Pages>
    <b:RefOrder>75</b:RefOrder>
  </b:Source>
  <b:Source>
    <b:Tag>Nin19</b:Tag>
    <b:SourceType>JournalArticle</b:SourceType>
    <b:Guid>{6B9C338B-67DB-4ADC-BD7C-FC1F87D72F79}</b:Guid>
    <b:Author>
      <b:Author>
        <b:NameList>
          <b:Person>
            <b:Last>Ning</b:Last>
            <b:First>Y.</b:First>
          </b:Person>
          <b:Person>
            <b:Last>Xu</b:Last>
            <b:First>G.</b:First>
          </b:Person>
          <b:Person>
            <b:Last>Long</b:Last>
            <b:First>Z.</b:First>
          </b:Person>
        </b:NameList>
      </b:Author>
    </b:Author>
    <b:Title>What drives the venture capital investments in China? </b:Title>
    <b:JournalName>Chinese Management Studies vol. 59</b:JournalName>
    <b:Year>2019</b:Year>
    <b:Pages>193-210</b:Pages>
    <b:RefOrder>76</b:RefOrder>
  </b:Source>
  <b:Source>
    <b:Tag>Kol18</b:Tag>
    <b:SourceType>JournalArticle</b:SourceType>
    <b:Guid>{16D67A41-792C-4B6D-B9BE-9DA210F3DD6D}</b:Guid>
    <b:Author>
      <b:Author>
        <b:NameList>
          <b:Person>
            <b:Last>Kolade</b:Last>
            <b:First>O.</b:First>
          </b:Person>
        </b:NameList>
      </b:Author>
    </b:Author>
    <b:Title>Venturing under fire: Entrepreneurship education, venture creation, and poverty reduction in conflict-ridden Maiduguri, Nigeria</b:Title>
    <b:JournalName>Education and  Training, Vol. 60 Issue 7/8</b:JournalName>
    <b:Year>2018</b:Year>
    <b:Pages>749-766</b:Pages>
    <b:RefOrder>77</b:RefOrder>
  </b:Source>
  <b:Source>
    <b:Tag>Placeholder10</b:Tag>
    <b:SourceType>Book</b:SourceType>
    <b:Guid>{03169E74-8DBF-4993-846E-CD0A9F902E18}</b:Guid>
    <b:Title>Business research methods</b:Title>
    <b:Year>2016</b:Year>
    <b:Author>
      <b:Author>
        <b:NameList>
          <b:Person>
            <b:Last>Cooper</b:Last>
            <b:First>D.</b:First>
          </b:Person>
          <b:Person>
            <b:Last>Schindler</b:Last>
            <b:First>P.</b:First>
            <b:Middle>S.</b:Middle>
          </b:Person>
        </b:NameList>
      </b:Author>
    </b:Author>
    <b:City>New Delhi</b:City>
    <b:Publisher>McGraw Hill</b:Publisher>
    <b:RefOrder>78</b:RefOrder>
  </b:Source>
  <b:Source>
    <b:Tag>Placeholder11</b:Tag>
    <b:SourceType>Book</b:SourceType>
    <b:Guid>{F35AAA03-50BC-4EBD-B3A8-B63EC903A3B5}</b:Guid>
    <b:Author>
      <b:Author>
        <b:NameList>
          <b:Person>
            <b:Last>Zikmund</b:Last>
            <b:First>W.</b:First>
          </b:Person>
        </b:NameList>
      </b:Author>
    </b:Author>
    <b:Title>Business Research Methods</b:Title>
    <b:Year>2011</b:Year>
    <b:City>New York</b:City>
    <b:Publisher>McGraw-Hill Publishers</b:Publisher>
    <b:RefOrder>79</b:RefOrder>
  </b:Source>
  <b:Source>
    <b:Tag>Kot042</b:Tag>
    <b:SourceType>Book</b:SourceType>
    <b:Guid>{4BFEAF57-9EC9-4AA2-8E3A-E2A008E55130}</b:Guid>
    <b:Author>
      <b:Author>
        <b:NameList>
          <b:Person>
            <b:Last>Kothari</b:Last>
            <b:First>C.</b:First>
            <b:Middle>R.</b:Middle>
          </b:Person>
        </b:NameList>
      </b:Author>
    </b:Author>
    <b:Title>Research Methodology: Methods and Techniques</b:Title>
    <b:Year>2009</b:Year>
    <b:City>New Delhi</b:City>
    <b:Publisher>Willy Eastern</b:Publisher>
    <b:RefOrder>80</b:RefOrder>
  </b:Source>
  <b:Source>
    <b:Tag>Bic09</b:Tag>
    <b:SourceType>Book</b:SourceType>
    <b:Guid>{9018525F-787A-4253-865C-83DE30AA5326}</b:Guid>
    <b:Title>Applied  research  design:  A  practical approach.</b:Title>
    <b:Year>2009 </b:Year>
    <b:Publisher>Sage Publishers </b:Publisher>
    <b:City>Thousand Oaks</b:City>
    <b:Author>
      <b:Author>
        <b:NameList>
          <b:Person>
            <b:Last>Bickman</b:Last>
            <b:First>L.</b:First>
          </b:Person>
          <b:Person>
            <b:Last>Rog</b:Last>
            <b:First>D.</b:First>
          </b:Person>
        </b:NameList>
      </b:Author>
    </b:Author>
    <b:RefOrder>81</b:RefOrder>
  </b:Source>
  <b:Source>
    <b:Tag>Placeholder14</b:Tag>
    <b:SourceType>Book</b:SourceType>
    <b:Guid>{B90FD5B4-3C45-46C9-A92D-72C545D94B1C}</b:Guid>
    <b:Author>
      <b:Author>
        <b:NameList>
          <b:Person>
            <b:Last>Saunders</b:Last>
            <b:First>M.</b:First>
          </b:Person>
          <b:Person>
            <b:Last>Lewis</b:Last>
            <b:First>P</b:First>
          </b:Person>
          <b:Person>
            <b:Last>Thornhill</b:Last>
            <b:First>A.</b:First>
          </b:Person>
        </b:NameList>
      </b:Author>
    </b:Author>
    <b:Title>Research Methods for business students</b:Title>
    <b:Year>2016</b:Year>
    <b:City>London</b:City>
    <b:Publisher>Financial Times</b:Publisher>
    <b:RefOrder>82</b:RefOrder>
  </b:Source>
  <b:Source>
    <b:Tag>Lee101</b:Tag>
    <b:SourceType>Report</b:SourceType>
    <b:Guid>{B386088E-C3F8-420C-A306-82555EAB578E}</b:Guid>
    <b:Author>
      <b:Author>
        <b:NameList>
          <b:Person>
            <b:Last>Lee</b:Last>
            <b:First>C.</b:First>
          </b:Person>
        </b:NameList>
      </b:Author>
    </b:Author>
    <b:Title>Humanitarian assistance as containment: New codes for a new order (No. 72), Working Paper Series. </b:Title>
    <b:Year>2010</b:Year>
    <b:Publisher>Refugee Studies Centre</b:Publisher>
    <b:RefOrder>83</b:RefOrder>
  </b:Source>
  <b:Source>
    <b:Tag>Lew14</b:Tag>
    <b:SourceType>Book</b:SourceType>
    <b:Guid>{91278F97-925A-4463-BDE0-54C0C4A1AC62}</b:Guid>
    <b:Author>
      <b:Author>
        <b:NameList>
          <b:Person>
            <b:Last>Lewis</b:Last>
            <b:First>D.</b:First>
          </b:Person>
        </b:NameList>
      </b:Author>
    </b:Author>
    <b:Title>Non-Governmental Organizations, Management and Development, 3rd Edition.</b:Title>
    <b:Year>2014</b:Year>
    <b:City>New York </b:City>
    <b:Publisher>Routledge Publishers </b:Publisher>
    <b:RefOrder>84</b:RefOrder>
  </b:Source>
  <b:Source>
    <b:Tag>Wam14</b:Tag>
    <b:SourceType>JournalArticle</b:SourceType>
    <b:Guid>{E79B678C-2C11-48E1-8300-9AD7DB6A179C}</b:Guid>
    <b:Author>
      <b:Author>
        <b:NameList>
          <b:Person>
            <b:Last>Wammy</b:Last>
            <b:First>T.</b:First>
            <b:Middle>S.</b:Middle>
          </b:Person>
          <b:Person>
            <b:Last>Swamy</b:Last>
            <b:First>R.</b:First>
            <b:Middle>D.</b:Middle>
          </b:Person>
        </b:NameList>
      </b:Author>
    </b:Author>
    <b:Title>Leadership styles</b:Title>
    <b:JournalName>Advances In Management Vol. 7(2) February</b:JournalName>
    <b:Year>2014</b:Year>
    <b:Pages>58 -68</b:Pages>
    <b:RefOrder>85</b:RefOrder>
  </b:Source>
  <b:Source>
    <b:Tag>Placeholder3</b:Tag>
    <b:SourceType>JournalArticle</b:SourceType>
    <b:Guid>{01F53F45-69A4-45FF-888A-0683E1AD795E}</b:Guid>
    <b:Author>
      <b:Author>
        <b:NameList>
          <b:Person>
            <b:Last>Kumar</b:Last>
            <b:First>H.</b:First>
          </b:Person>
        </b:NameList>
      </b:Author>
    </b:Author>
    <b:Title>The Importance of Strategic Management Process in the Knowledge-Based Economy</b:Title>
    <b:JournalName>Review of International Comparative Management. Vol 10 issue 1</b:JournalName>
    <b:Year>2014</b:Year>
    <b:Pages>125 -133</b:Pages>
    <b:RefOrder>86</b:RefOrder>
  </b:Source>
  <b:Source>
    <b:Tag>Che16</b:Tag>
    <b:SourceType>JournalArticle</b:SourceType>
    <b:Guid>{15C7D400-89B7-4D52-AE2D-8806E74E2E07}</b:Guid>
    <b:Author>
      <b:Author>
        <b:NameList>
          <b:Person>
            <b:Last>Chen</b:Last>
            <b:First>L.</b:First>
          </b:Person>
          <b:Person>
            <b:Last>Zheng</b:Last>
            <b:First>J.</b:First>
          </b:Person>
          <b:Person>
            <b:Last>Yang</b:Last>
            <b:First>P.</b:First>
          </b:Person>
          <b:Person>
            <b:Last>Bai</b:Last>
            <b:First>R.</b:First>
          </b:Person>
        </b:NameList>
      </b:Author>
    </b:Author>
    <b:Title>The relationship between personal traits, leadership styles and operation</b:Title>
    <b:JournalName>International Journal of business management volume 6</b:JournalName>
    <b:Year>2016</b:Year>
    <b:Pages>Personal Traits, Leadership Styles and Innovative Operation,</b:Pages>
    <b:RefOrder>87</b:RefOrder>
  </b:Source>
  <b:Source>
    <b:Tag>Yah16</b:Tag>
    <b:SourceType>JournalArticle</b:SourceType>
    <b:Guid>{11C58437-B935-4815-B93F-014F20CE28F0}</b:Guid>
    <b:Author>
      <b:Author>
        <b:NameList>
          <b:Person>
            <b:Last>Yahaya</b:Last>
            <b:First>R.</b:First>
          </b:Person>
          <b:Person>
            <b:Last>Ebrahim</b:Last>
            <b:First>R.</b:First>
          </b:Person>
        </b:NameList>
      </b:Author>
    </b:Author>
    <b:Title>Leadership styles and organizational commitment: literature review</b:Title>
    <b:JournalName>Journal of Management Development vol. 35 issue 2</b:JournalName>
    <b:Year>2016</b:Year>
    <b:Pages>190 - 216 </b:Pages>
    <b:RefOrder>88</b:RefOrder>
  </b:Source>
  <b:Source>
    <b:Tag>Placeholder4</b:Tag>
    <b:SourceType>Book</b:SourceType>
    <b:Guid>{4BD23519-60C3-4007-9CB4-4728B4FDDB55}</b:Guid>
    <b:Title>Elements of Education and Social Science Research Methods</b:Title>
    <b:Year>2009</b:Year>
    <b:Author>
      <b:Author>
        <b:NameList>
          <b:Person>
            <b:Last>Orodho</b:Last>
            <b:First>H.</b:First>
            <b:Middle>O.</b:Middle>
          </b:Person>
        </b:NameList>
      </b:Author>
    </b:Author>
    <b:City>Nairobi</b:City>
    <b:Publisher>Masola Publishers</b:Publisher>
    <b:RefOrder>89</b:RefOrder>
  </b:Source>
  <b:Source>
    <b:Tag>Kom09</b:Tag>
    <b:SourceType>Book</b:SourceType>
    <b:Guid>{923D9036-2AD7-467E-AAEF-77AA2E64D2EA}</b:Guid>
    <b:Author>
      <b:Author>
        <b:NameList>
          <b:Person>
            <b:Last>Kombo</b:Last>
            <b:First>D.K.</b:First>
          </b:Person>
          <b:Person>
            <b:Last>Tromp</b:Last>
            <b:First>D.L.</b:First>
          </b:Person>
        </b:NameList>
      </b:Author>
    </b:Author>
    <b:Title>Proposal and Thesis Writing: An introduction </b:Title>
    <b:Year>2009</b:Year>
    <b:City>Nairobi</b:City>
    <b:Publisher>Pauline Publishers </b:Publisher>
    <b:RefOrder>90</b:RefOrder>
  </b:Source>
  <b:Source>
    <b:Tag>Kot04</b:Tag>
    <b:SourceType>Book</b:SourceType>
    <b:Guid>{A3070FA9-6EB3-480C-9C35-52F07B01FDB8}</b:Guid>
    <b:Author>
      <b:Author>
        <b:NameList>
          <b:Person>
            <b:Last>Kothari</b:Last>
            <b:First>C.</b:First>
            <b:Middle>R.</b:Middle>
          </b:Person>
        </b:NameList>
      </b:Author>
    </b:Author>
    <b:Title>Research Methodology</b:Title>
    <b:Year>2009</b:Year>
    <b:City>New Delhi</b:City>
    <b:Publisher>New Age International</b:Publisher>
    <b:RefOrder>93</b:RefOrder>
  </b:Source>
  <b:Source>
    <b:Tag>Ste10</b:Tag>
    <b:SourceType>Book</b:SourceType>
    <b:Guid>{AFF35784-1AD9-4224-842A-79E43D33E2AC}</b:Guid>
    <b:Author>
      <b:Author>
        <b:NameList>
          <b:Person>
            <b:Last>Stewart</b:Last>
            <b:First>D.</b:First>
          </b:Person>
        </b:NameList>
      </b:Author>
    </b:Author>
    <b:Title>Growing the corporate culture</b:Title>
    <b:Year>2013</b:Year>
    <b:City>Thousand Oaks</b:City>
    <b:Publisher>RCRD</b:Publisher>
    <b:RefOrder>94</b:RefOrder>
  </b:Source>
  <b:Source>
    <b:Tag>Rob11</b:Tag>
    <b:SourceType>Book</b:SourceType>
    <b:Guid>{6F9E8CD3-6318-41B7-BB50-508A79943C14}</b:Guid>
    <b:Author>
      <b:Author>
        <b:NameList>
          <b:Person>
            <b:Last>Robbins</b:Last>
            <b:First>S.</b:First>
          </b:Person>
          <b:Person>
            <b:Last>Stephen</b:Last>
            <b:First>P</b:First>
          </b:Person>
        </b:NameList>
      </b:Author>
    </b:Author>
    <b:Title>Organization theory: structures, design and applications </b:Title>
    <b:Year>2011</b:Year>
    <b:City>New Jersey </b:City>
    <b:Publisher>Prentice Hall</b:Publisher>
    <b:RefOrder>95</b:RefOrder>
  </b:Source>
  <b:Source>
    <b:Tag>Rob12</b:Tag>
    <b:SourceType>Book</b:SourceType>
    <b:Guid>{3DAD2F52-99DD-456C-90A6-755F27FBF403}</b:Guid>
    <b:Author>
      <b:Author>
        <b:NameList>
          <b:Person>
            <b:Last>Robbins</b:Last>
            <b:First>S.</b:First>
            <b:Middle>P.</b:Middle>
          </b:Person>
          <b:Person>
            <b:Last>Judge</b:Last>
            <b:First>T.</b:First>
            <b:Middle>A.</b:Middle>
          </b:Person>
        </b:NameList>
      </b:Author>
    </b:Author>
    <b:Title>Organizational Behavior15th Edition</b:Title>
    <b:Year>2012</b:Year>
    <b:City>New Jersey </b:City>
    <b:Publisher>Prentice Hall</b:Publisher>
    <b:RefOrder>96</b:RefOrder>
  </b:Source>
  <b:Source>
    <b:Tag>Per10</b:Tag>
    <b:SourceType>Book</b:SourceType>
    <b:Guid>{AE8F0E89-2EAB-4FCA-AEBE-5DCADB02FB15}</b:Guid>
    <b:Title>Basic Marketing: A Marketing Strategy planning approach </b:Title>
    <b:Year>2010</b:Year>
    <b:Author>
      <b:Author>
        <b:NameList>
          <b:Person>
            <b:Last>Perreault</b:Last>
            <b:First>W.</b:First>
          </b:Person>
          <b:Person>
            <b:Last>McCarthy</b:Last>
            <b:First>J.</b:First>
            <b:Middle>E.</b:Middle>
          </b:Person>
          <b:Person>
            <b:Last>Canon</b:Last>
            <b:First>J.</b:First>
            <b:Middle>P.</b:Middle>
          </b:Person>
        </b:NameList>
      </b:Author>
    </b:Author>
    <b:City>London </b:City>
    <b:Publisher>McGraw Hill</b:Publisher>
    <b:RefOrder>97</b:RefOrder>
  </b:Source>
  <b:Source>
    <b:Tag>Sch16</b:Tag>
    <b:SourceType>Book</b:SourceType>
    <b:Guid>{685D3AB0-4583-4BA7-8125-73F6128173EA}</b:Guid>
    <b:Title>Organizational Culture and Leadership</b:Title>
    <b:Year>2016</b:Year>
    <b:Author>
      <b:Author>
        <b:NameList>
          <b:Person>
            <b:Last>Schein</b:Last>
            <b:First>E.H.</b:First>
          </b:Person>
          <b:Person>
            <b:Last>Schein</b:Last>
            <b:First>P.</b:First>
          </b:Person>
        </b:NameList>
      </b:Author>
    </b:Author>
    <b:City>New Jersey </b:City>
    <b:Publisher>John Wiley &amp; Sons</b:Publisher>
    <b:RefOrder>98</b:RefOrder>
  </b:Source>
  <b:Source>
    <b:Tag>Sch11</b:Tag>
    <b:SourceType>Book</b:SourceType>
    <b:Guid>{158F688A-0ED8-4D59-A5D9-53D1BB8AF7B9}</b:Guid>
    <b:Author>
      <b:Author>
        <b:NameList>
          <b:Person>
            <b:Last>Schein</b:Last>
            <b:First>E.</b:First>
            <b:Middle>H.</b:Middle>
          </b:Person>
        </b:NameList>
      </b:Author>
    </b:Author>
    <b:Title>Leadership and Organizational Culture</b:Title>
    <b:Year>2011</b:Year>
    <b:City>New York</b:City>
    <b:Publisher>Wley and Sons</b:Publisher>
    <b:RefOrder>99</b:RefOrder>
  </b:Source>
  <b:Source>
    <b:Tag>Mcl10</b:Tag>
    <b:SourceType>JournalArticle</b:SourceType>
    <b:Guid>{BD2FA615-DF13-4589-A405-2D642270FFE9}</b:Guid>
    <b:Author>
      <b:Author>
        <b:NameList>
          <b:Person>
            <b:Last>Mclean</b:Last>
            <b:First>G.</b:First>
            <b:Middle>N.</b:Middle>
          </b:Person>
          <b:Person>
            <b:Last>Zheng</b:Last>
            <b:First>Y.</b:First>
          </b:Person>
        </b:NameList>
      </b:Author>
    </b:Author>
    <b:Title>Linking organizational culture, structure, structure, strategy and organizational effectivenes </b:Title>
    <b:JournalName>Journal of business research volume 63</b:JournalName>
    <b:Year>2010</b:Year>
    <b:Pages>673- 771</b:Pages>
    <b:RefOrder>100</b:RefOrder>
  </b:Source>
  <b:Source>
    <b:Tag>Min02</b:Tag>
    <b:SourceType>Book</b:SourceType>
    <b:Guid>{162CD7C5-BA4C-462E-BDF6-01363BD05196}</b:Guid>
    <b:Author>
      <b:Author>
        <b:NameList>
          <b:Person>
            <b:Last>Mintzberg</b:Last>
            <b:First>H.</b:First>
          </b:Person>
          <b:Person>
            <b:Last>Lample</b:Last>
            <b:First>J.</b:First>
            <b:Middle>B.</b:Middle>
          </b:Person>
          <b:Person>
            <b:Last>Quinn</b:Last>
            <b:First>J.B.</b:First>
          </b:Person>
          <b:Person>
            <b:Last>Ghoshal</b:Last>
            <b:First>S.</b:First>
          </b:Person>
        </b:NameList>
      </b:Author>
    </b:Author>
    <b:Title>The Strategy process: Concepts, context and cases </b:Title>
    <b:Year>2002</b:Year>
    <b:City>London</b:City>
    <b:Publisher>Prentice Hall</b:Publisher>
    <b:RefOrder>101</b:RefOrder>
  </b:Source>
  <b:Source>
    <b:Tag>Ans07</b:Tag>
    <b:SourceType>Book</b:SourceType>
    <b:Guid>{2FEEA1E8-2391-41F3-A743-B726DC895640}</b:Guid>
    <b:Title>Strategic Management</b:Title>
    <b:Year>2013</b:Year>
    <b:Publisher>Palgrave Macmillian</b:Publisher>
    <b:City>New york</b:City>
    <b:Author>
      <b:Author>
        <b:NameList>
          <b:Person>
            <b:Last>Ansoff</b:Last>
            <b:First>H.</b:First>
            <b:Middle>I.</b:Middle>
          </b:Person>
          <b:Person>
            <b:Last>Nakamura</b:Last>
            <b:First>G.</b:First>
            <b:Middle>I.</b:Middle>
          </b:Person>
        </b:NameList>
      </b:Author>
    </b:Author>
    <b:RefOrder>102</b:RefOrder>
  </b:Source>
  <b:Source>
    <b:Tag>Bur113</b:Tag>
    <b:SourceType>JournalArticle</b:SourceType>
    <b:Guid>{9FE1B483-F22A-455A-8BBC-CB9E3D126C42}</b:Guid>
    <b:Author>
      <b:Author>
        <b:NameList>
          <b:Person>
            <b:Last>Burnes</b:Last>
            <b:First>B.</b:First>
          </b:Person>
          <b:Person>
            <b:Last>Jackson</b:Last>
            <b:First>P.</b:First>
          </b:Person>
        </b:NameList>
      </b:Author>
    </b:Author>
    <b:Title>Success and Failure in Organizational Change Management: An exploration of the role of values </b:Title>
    <b:JournalName>Journal of change management vol. 11 (2)</b:JournalName>
    <b:Year>2011</b:Year>
    <b:Pages>133-162</b:Pages>
    <b:RefOrder>103</b:RefOrder>
  </b:Source>
  <b:Source>
    <b:Tag>Jac13</b:Tag>
    <b:SourceType>JournalArticle</b:SourceType>
    <b:Guid>{6E5057DD-2195-4722-90CF-6AEC41A9E438}</b:Guid>
    <b:Author>
      <b:Author>
        <b:NameList>
          <b:Person>
            <b:Last>Jacobs</b:Last>
            <b:First>G.</b:First>
          </b:Person>
          <b:Person>
            <b:Last>Van Witteloostuijn</b:Last>
            <b:First>A.</b:First>
          </b:Person>
          <b:Person>
            <b:Last>Christe-Zeyse</b:Last>
            <b:First>J.</b:First>
          </b:Person>
        </b:NameList>
      </b:Author>
    </b:Author>
    <b:Title>A theoretical framework of organizational change</b:Title>
    <b:JournalName> Journal of Organizational Change Management  Vol. 26 No. 5</b:JournalName>
    <b:Year>2013</b:Year>
    <b:Pages>772-792</b:Pages>
    <b:RefOrder>104</b:RefOrder>
  </b:Source>
  <b:Source>
    <b:Tag>Hig05</b:Tag>
    <b:SourceType>JournalArticle</b:SourceType>
    <b:Guid>{0C269374-99AF-4FDF-AAF3-585AD967E791}</b:Guid>
    <b:Title>All Changes Great and Small: Exploring Approaches to Change and its Leadership</b:Title>
    <b:Year>2010</b:Year>
    <b:Author>
      <b:Author>
        <b:NameList>
          <b:Person>
            <b:Last>Higgs</b:Last>
            <b:First>M.</b:First>
          </b:Person>
          <b:Person>
            <b:Last>Rowland</b:Last>
            <b:First>D.</b:First>
          </b:Person>
        </b:NameList>
      </b:Author>
    </b:Author>
    <b:JournalName>Journal of Change Management, Vol. 5, No. 2</b:JournalName>
    <b:Pages>121-151</b:Pages>
    <b:RefOrder>105</b:RefOrder>
  </b:Source>
  <b:Source>
    <b:Tag>Nel09</b:Tag>
    <b:SourceType>Book</b:SourceType>
    <b:Guid>{45EB24B9-D083-42D8-A774-1929598C3852}</b:Guid>
    <b:Title>Revolution: How to create a high performance organization</b:Title>
    <b:Year>2015</b:Year>
    <b:Pages>Nel, C. &amp; Beudeker, N., (2009), Revolution: How to create a high performance organization. Cape Town: The Village of Leaders Products.</b:Pages>
    <b:Author>
      <b:Author>
        <b:NameList>
          <b:Person>
            <b:Last>Nel</b:Last>
            <b:First>C.</b:First>
          </b:Person>
          <b:Person>
            <b:Last>Beudeker</b:Last>
            <b:First>N.</b:First>
          </b:Person>
        </b:NameList>
      </b:Author>
    </b:Author>
    <b:City>Cape Town</b:City>
    <b:Publisher>VLP Publishers</b:Publisher>
    <b:RefOrder>106</b:RefOrder>
  </b:Source>
  <b:Source>
    <b:Tag>Ham09</b:Tag>
    <b:SourceType>JournalArticle</b:SourceType>
    <b:Guid>{4CB8AD7B-704A-4CE7-935B-BC4FE957E1E3}</b:Guid>
    <b:Author>
      <b:Author>
        <b:NameList>
          <b:Person>
            <b:Last>Hameri</b:Last>
            <b:First>A.</b:First>
          </b:Person>
          <b:Person>
            <b:Last>Hintsa</b:Last>
            <b:First>A.</b:First>
          </b:Person>
        </b:NameList>
      </b:Author>
    </b:Author>
    <b:Title>Assessing the driver of change  for cross border supply chain</b:Title>
    <b:JournalName>International Journal of Physical Distribution and Logistics Management volume 39 issue 9</b:JournalName>
    <b:Year>2014</b:Year>
    <b:Pages>741- 769</b:Pages>
    <b:RefOrder>107</b:RefOrder>
  </b:Source>
  <b:Source>
    <b:Tag>Hol15</b:Tag>
    <b:SourceType>JournalArticle</b:SourceType>
    <b:Guid>{EDFC0282-C5CB-4E26-8306-79D6B715CE35}</b:Guid>
    <b:Author>
      <b:Author>
        <b:NameList>
          <b:Person>
            <b:Last>Holten</b:Last>
            <b:First>A.</b:First>
          </b:Person>
          <b:Person>
            <b:Last>Brenner</b:Last>
            <b:First>S.</b:First>
            <b:Middle>O.</b:Middle>
          </b:Person>
        </b:NameList>
      </b:Author>
    </b:Author>
    <b:Title>Leadership style and the process of organizational change</b:Title>
    <b:JournalName>Leadership &amp; Organization Development Journal Vol. 36 Issue 1</b:JournalName>
    <b:Year>2015</b:Year>
    <b:Pages>2-16</b:Pages>
    <b:RefOrder>108</b:RefOrder>
  </b:Source>
  <b:Source>
    <b:Tag>Jos17</b:Tag>
    <b:SourceType>JournalArticle</b:SourceType>
    <b:Guid>{F21D8883-20BD-4292-959F-6C5FEAE1D58F}</b:Guid>
    <b:Author>
      <b:Author>
        <b:NameList>
          <b:Person>
            <b:Last>Joshi</b:Last>
            <b:First>M.</b:First>
          </b:Person>
          <b:Person>
            <b:Last>Jha</b:Last>
            <b:First>S.</b:First>
          </b:Person>
        </b:NameList>
      </b:Author>
    </b:Author>
    <b:Title>Choice of an authoritative style when implementing a survival urgency-based strategic change: A middle manager’s perspective</b:Title>
    <b:JournalName>Journal of Strategy and Management Vol. 10 Issue 2</b:JournalName>
    <b:Year>2017</b:Year>
    <b:Pages>168-186</b:Pages>
    <b:RefOrder>109</b:RefOrder>
  </b:Source>
  <b:Source>
    <b:Tag>Ati14</b:Tag>
    <b:SourceType>JournalArticle</b:SourceType>
    <b:Guid>{C245CC54-81EE-4E52-8D1C-C7B2C383082E}</b:Guid>
    <b:Author>
      <b:Author>
        <b:NameList>
          <b:Person>
            <b:Last>Atikiya</b:Last>
            <b:First>R.</b:First>
          </b:Person>
          <b:Person>
            <b:Last>Nzulwa</b:Last>
            <b:First>J.</b:First>
          </b:Person>
        </b:NameList>
      </b:Author>
    </b:Author>
    <b:Title>Factors Contributing to Successful Organizational Transformation at Kenya Wildlife Service</b:Title>
    <b:JournalName>Asian Journal of Humanities and Social Sciences Volume 2 Issue 2, May</b:JournalName>
    <b:Year>2014</b:Year>
    <b:Pages>10-18</b:Pages>
    <b:RefOrder>110</b:RefOrder>
  </b:Source>
  <b:Source>
    <b:Tag>Nzu10</b:Tag>
    <b:SourceType>Report</b:SourceType>
    <b:Guid>{107FDB48-1FD6-44F3-96E4-97EACA5922A7}</b:Guid>
    <b:Title>The effects of structural transformation on employee performance within Kenya</b:Title>
    <b:Year>2010</b:Year>
    <b:Author>
      <b:Author>
        <b:NameList>
          <b:Person>
            <b:Last>Nzuki</b:Last>
            <b:First>P.</b:First>
            <b:Middle>K.</b:Middle>
          </b:Person>
        </b:NameList>
      </b:Author>
    </b:Author>
    <b:Publisher>Unpublished MBA Thesis Kenyatta University</b:Publisher>
    <b:City>Nairobi</b:City>
    <b:RefOrder>111</b:RefOrder>
  </b:Source>
  <b:Source>
    <b:Tag>Dou17</b:Tag>
    <b:SourceType>JournalArticle</b:SourceType>
    <b:Guid>{652DBF9C-F489-4914-84B1-81D6CBF4DA12}</b:Guid>
    <b:Author>
      <b:Author>
        <b:NameList>
          <b:Person>
            <b:Last>Dougall</b:Last>
            <b:First>C.</b:First>
            <b:Middle>B.</b:Middle>
          </b:Person>
          <b:Person>
            <b:Last>Parkes</b:Last>
            <b:First>L.</b:First>
            <b:Middle>P.</b:Middle>
          </b:Person>
          <b:Person>
            <b:Last>Langford</b:Last>
            <b:First>P.</b:First>
            <b:Middle>H.</b:Middle>
          </b:Person>
        </b:NameList>
      </b:Author>
    </b:Author>
    <b:Title>Measuring leader behaviour evidence for a big five model of leadership</b:Title>
    <b:JournalName>Journal of Leadership and organizational development vol. 38 issue 1</b:JournalName>
    <b:Year>2017</b:Year>
    <b:Pages>126 - 144</b:Pages>
    <b:RefOrder>112</b:RefOrder>
  </b:Source>
  <b:Source>
    <b:Tag>Nor13</b:Tag>
    <b:SourceType>Book</b:SourceType>
    <b:Guid>{A4A06C06-8F87-44E7-9693-6ABC7EC714E3}</b:Guid>
    <b:Author>
      <b:Author>
        <b:NameList>
          <b:Person>
            <b:Last>Northouse</b:Last>
            <b:First>P.</b:First>
            <b:Middle>G.</b:Middle>
          </b:Person>
        </b:NameList>
      </b:Author>
    </b:Author>
    <b:Title>Leadership Theory and practice</b:Title>
    <b:Year>2015</b:Year>
    <b:City>Thousand Oaks</b:City>
    <b:Publisher>Sage</b:Publisher>
    <b:RefOrder>113</b:RefOrder>
  </b:Source>
  <b:Source>
    <b:Tag>Poo10</b:Tag>
    <b:SourceType>JournalArticle</b:SourceType>
    <b:Guid>{D786015F-2720-47E4-AB14-E0CD1ED08518}</b:Guid>
    <b:Title>Change in Asia: A review of Management Theory and Research related to Human Resource </b:Title>
    <b:Year>2010</b:Year>
    <b:Author>
      <b:Author>
        <b:NameList>
          <b:Person>
            <b:Last>Poon</b:Last>
            <b:First>H.</b:First>
            <b:Middle>F.</b:Middle>
          </b:Person>
          <b:Person>
            <b:Last>Rowley</b:Last>
            <b:First>C.</b:First>
          </b:Person>
        </b:NameList>
      </b:Author>
    </b:Author>
    <b:JournalName>Asia Pacific Business review vol. 16 (4)</b:JournalName>
    <b:Pages>591-607 </b:Pages>
    <b:RefOrder>114</b:RefOrder>
  </b:Source>
  <b:Source>
    <b:Tag>Cum16</b:Tag>
    <b:SourceType>JournalArticle</b:SourceType>
    <b:Guid>{DAF044BB-71BC-429F-B272-88438529DA31}</b:Guid>
    <b:Author>
      <b:Author>
        <b:NameList>
          <b:Person>
            <b:Last>Cummings</b:Last>
            <b:First>S.</b:First>
          </b:Person>
          <b:Person>
            <b:Last>Brigdman</b:Last>
            <b:First>T.</b:First>
          </b:Person>
          <b:Person>
            <b:Last>Brown</b:Last>
            <b:First>G.T.</b:First>
          </b:Person>
        </b:NameList>
      </b:Author>
    </b:Author>
    <b:Title>Unfreezing change as three  steps: Rethinking Kurt Lewin's legecy for change management </b:Title>
    <b:JournalName>Journal of Human Relations vol. 69(1)</b:JournalName>
    <b:Year>2016</b:Year>
    <b:Pages>33-60</b:Pages>
    <b:RefOrder>115</b:RefOrder>
  </b:Source>
  <b:Source>
    <b:Tag>Bin16</b:Tag>
    <b:SourceType>JournalArticle</b:SourceType>
    <b:Guid>{DE2137A6-0321-4679-9B7E-0BC8916ACB92}</b:Guid>
    <b:Author>
      <b:Author>
        <b:NameList>
          <b:Person>
            <b:Last>Binci</b:Last>
            <b:First>D.</b:First>
          </b:Person>
          <b:Person>
            <b:Last>Cerruti</b:Last>
            <b:First>C.</b:First>
          </b:Person>
          <b:Person>
            <b:Last>Braganza</b:Last>
            <b:First>A.</b:First>
          </b:Person>
        </b:NameList>
      </b:Author>
    </b:Author>
    <b:Title>Do vertical and shared leadership need each other in change management?</b:Title>
    <b:JournalName>Leadership &amp; Organization Development Journal Vol. 37 Issue 5</b:JournalName>
    <b:Year>2016</b:Year>
    <b:Pages>558-578</b:Pages>
    <b:RefOrder>116</b:RefOrder>
  </b:Source>
  <b:Source>
    <b:Tag>Eri18</b:Tag>
    <b:SourceType>JournalArticle</b:SourceType>
    <b:Guid>{A0B85AD8-26D2-4159-A650-FC997196FB47}</b:Guid>
    <b:Author>
      <b:Author>
        <b:NameList>
          <b:Person>
            <b:Last>Eriksson</b:Last>
            <b:First>Y.</b:First>
          </b:Person>
          <b:Person>
            <b:Last>Fundin</b:Last>
            <b:First>A.</b:First>
          </b:Person>
        </b:NameList>
      </b:Author>
    </b:Author>
    <b:Title>Visual management for a dynamic strategic change</b:Title>
    <b:JournalName>Journal of Organizational Change Management Vol. 31 Issue 3</b:JournalName>
    <b:Year>2018</b:Year>
    <b:Pages>712-727</b:Pages>
    <b:RefOrder>117</b:RefOrder>
  </b:Source>
  <b:Source>
    <b:Tag>Van182</b:Tag>
    <b:SourceType>JournalArticle</b:SourceType>
    <b:Guid>{35D120F5-1958-4783-8131-995801A1AA50}</b:Guid>
    <b:Author>
      <b:Author>
        <b:NameList>
          <b:Person>
            <b:Last>Vantrappen</b:Last>
            <b:First>H.</b:First>
          </b:Person>
          <b:Person>
            <b:Last>Wirtz</b:Last>
            <b:First>F.</b:First>
          </b:Person>
        </b:NameList>
      </b:Author>
    </b:Author>
    <b:Title>A smarter process for managing and explaining organization design change</b:Title>
    <b:JournalName>Strategy &amp; Leadership  Vol. 46 Issue 5</b:JournalName>
    <b:Year>2018</b:Year>
    <b:Pages>36-43</b:Pages>
    <b:RefOrder>118</b:RefOrder>
  </b:Source>
  <b:Source>
    <b:Tag>Dye18</b:Tag>
    <b:SourceType>JournalArticle</b:SourceType>
    <b:Guid>{F70A17A1-545B-4F21-822E-4B818019D36D}</b:Guid>
    <b:Author>
      <b:Author>
        <b:NameList>
          <b:Person>
            <b:Last>Dyer</b:Last>
            <b:First>C.</b:First>
          </b:Person>
        </b:NameList>
      </b:Author>
    </b:Author>
    <b:Title>Creating “sticky” culture: how to drive lasting behavioral change</b:Title>
    <b:JournalName>Strategic HR Review Vol. 17 Issue 6</b:JournalName>
    <b:Year>2018</b:Year>
    <b:Pages>270-274</b:Pages>
    <b:RefOrder>119</b:RefOrder>
  </b:Source>
  <b:Source>
    <b:Tag>Eti18</b:Tag>
    <b:SourceType>JournalArticle</b:SourceType>
    <b:Guid>{84FBC94A-30C1-4B97-9CA7-195055A7AB12}</b:Guid>
    <b:Author>
      <b:Author>
        <b:NameList>
          <b:Person>
            <b:Last>Eti-Tofinga</b:Last>
            <b:First>B.</b:First>
          </b:Person>
          <b:Person>
            <b:Last>Singh</b:Last>
            <b:First>G.</b:First>
          </b:Person>
          <b:Person>
            <b:Last>Douglas</b:Last>
            <b:First>H.</b:First>
          </b:Person>
        </b:NameList>
      </b:Author>
    </b:Author>
    <b:Title>Facilitating cultural change in social enterprises</b:Title>
    <b:JournalName>Journal of Organizational Change Management Vol. 31 Issue 3</b:JournalName>
    <b:Year>2018</b:Year>
    <b:Pages>619-636</b:Pages>
    <b:RefOrder>120</b:RefOrder>
  </b:Source>
  <b:Source>
    <b:Tag>Kau13</b:Tag>
    <b:SourceType>JournalArticle</b:SourceType>
    <b:Guid>{08BDB348-4073-4B70-839A-A32FC5EA766A}</b:Guid>
    <b:Author>
      <b:Author>
        <b:NameList>
          <b:Person>
            <b:Last>Kaur</b:Last>
            <b:First>A.</b:First>
          </b:Person>
        </b:NameList>
      </b:Author>
    </b:Author>
    <b:Title>Maslows Need Hierachy Theory </b:Title>
    <b:JournalName>Global journal of business and management volume 3 number 10</b:JournalName>
    <b:Year>2013</b:Year>
    <b:Pages>1061 -1064</b:Pages>
    <b:RefOrder>121</b:RefOrder>
  </b:Source>
  <b:Source>
    <b:Tag>Fol05</b:Tag>
    <b:SourceType>JournalArticle</b:SourceType>
    <b:Guid>{F102168D-9A08-4FCC-84CB-501080AA5F7A}</b:Guid>
    <b:Title>Towards Performance Management: A Review of Performance Measurement</b:Title>
    <b:Year>2015</b:Year>
    <b:Author>
      <b:Author>
        <b:NameList>
          <b:Person>
            <b:Last>Folan</b:Last>
            <b:First>P.</b:First>
          </b:Person>
          <b:Person>
            <b:Last>Browne</b:Last>
            <b:First>J.</b:First>
          </b:Person>
        </b:NameList>
      </b:Author>
    </b:Author>
    <b:JournalName>Computers in Industry volume  56</b:JournalName>
    <b:Pages>663 - 680</b:Pages>
    <b:RefOrder>122</b:RefOrder>
  </b:Source>
  <b:Source>
    <b:Tag>Pol18</b:Tag>
    <b:SourceType>JournalArticle</b:SourceType>
    <b:Guid>{FF19E36B-C6F5-4329-B161-4BA48BE9726D}</b:Guid>
    <b:Author>
      <b:Author>
        <b:NameList>
          <b:Person>
            <b:Last>Polo</b:Last>
            <b:First>F.</b:First>
          </b:Person>
          <b:Person>
            <b:Last>Cervai</b:Last>
            <b:First>S.</b:First>
          </b:Person>
          <b:Person>
            <b:Last>Kantola</b:Last>
            <b:First>J.</b:First>
          </b:Person>
        </b:NameList>
      </b:Author>
    </b:Author>
    <b:Title>Training culture: A new conceptualization to capture values and meaning of training in organizations </b:Title>
    <b:JournalName>Journal of workplace learning volume 30 issue 3</b:JournalName>
    <b:Year>2018</b:Year>
    <b:Pages>162 - 173</b:Pages>
    <b:RefOrder>123</b:RefOrder>
  </b:Source>
  <b:Source>
    <b:Tag>Asa14</b:Tag>
    <b:SourceType>Report</b:SourceType>
    <b:Guid>{B1A2770F-2734-4E15-B2D3-AB20B4E1DB1C}</b:Guid>
    <b:Author>
      <b:Author>
        <b:NameList>
          <b:Person>
            <b:Last>Asava</b:Last>
            <b:First>M.</b:First>
            <b:Middle>M.</b:Middle>
          </b:Person>
        </b:NameList>
      </b:Author>
    </b:Author>
    <b:Title>The influence of training on employee productivity: A case  study Unga Group  Limited</b:Title>
    <b:Year>2014</b:Year>
    <b:Publisher>MBA Thesis UoN</b:Publisher>
    <b:RefOrder>124</b:RefOrder>
  </b:Source>
  <b:Source>
    <b:Tag>Kag12</b:Tag>
    <b:SourceType>Report</b:SourceType>
    <b:Guid>{1BD09B56-4384-49D4-8643-58FF590FDDF6}</b:Guid>
    <b:Author>
      <b:Author>
        <b:NameList>
          <b:Person>
            <b:Last>Kagendo</b:Last>
            <b:First>L.</b:First>
          </b:Person>
        </b:NameList>
      </b:Author>
    </b:Author>
    <b:Title> The relationship between training experiences and attitude about perceived job ability</b:Title>
    <b:Year>2012</b:Year>
    <b:Publisher>MBA Thesis UoN Unpublished </b:Publisher>
    <b:RefOrder>125</b:RefOrder>
  </b:Source>
  <b:Source>
    <b:Tag>Lee18</b:Tag>
    <b:SourceType>JournalArticle</b:SourceType>
    <b:Guid>{DE3EEEBB-37F9-48B4-BA27-5FF03E1DB977}</b:Guid>
    <b:Title>A multilevel analysis of individual and organizational factors that influence the relationship between career development and job-performance improvement</b:Title>
    <b:Year>2018</b:Year>
    <b:Author>
      <b:Author>
        <b:NameList>
          <b:Person>
            <b:Last>Lee</b:Last>
            <b:First>Y.</b:First>
          </b:Person>
          <b:Person>
            <b:Last>Young</b:Last>
            <b:First>J.</b:First>
            <b:Middle>L.</b:Middle>
          </b:Person>
        </b:NameList>
      </b:Author>
    </b:Author>
    <b:JournalName>European Journal of Training and Development, Vol. 42 Issue5/6 </b:JournalName>
    <b:Pages>286-304</b:Pages>
    <b:RefOrder>126</b:RefOrder>
  </b:Source>
  <b:Source>
    <b:Tag>Dut18</b:Tag>
    <b:SourceType>JournalArticle</b:SourceType>
    <b:Guid>{A8E0361A-AD15-40D5-B07C-16461BEE0425}</b:Guid>
    <b:Author>
      <b:Author>
        <b:NameList>
          <b:Person>
            <b:Last>Dutton</b:Last>
            <b:First>K.</b:First>
          </b:Person>
        </b:NameList>
      </b:Author>
    </b:Author>
    <b:Title>Professional development: investigating the relationships between employee motives, learning opportunities, and activities</b:Title>
    <b:JournalName>Development and Learning in Organizations: An International Journal, Vol. 32 Issue 5</b:JournalName>
    <b:Year>2018</b:Year>
    <b:Pages>32-35</b:Pages>
    <b:RefOrder>127</b:RefOrder>
  </b:Source>
  <b:Source>
    <b:Tag>Mwa17</b:Tag>
    <b:SourceType>Report</b:SourceType>
    <b:Guid>{706CE84E-AFB8-477B-B595-62C6A8055B1F}</b:Guid>
    <b:Author>
      <b:Author>
        <b:NameList>
          <b:Person>
            <b:Last>Mwashila</b:Last>
            <b:First>H.</b:First>
            <b:Middle>M.</b:Middle>
          </b:Person>
        </b:NameList>
      </b:Author>
    </b:Author>
    <b:Title> The influence of career development on academic staff performance in Kenyan public Univeristies in Coast region </b:Title>
    <b:Year>2017</b:Year>
    <b:Publisher>MBA thesis Technical University of Mombasa </b:Publisher>
    <b:RefOrder>128</b:RefOrder>
  </b:Source>
  <b:Source>
    <b:Tag>Dub10</b:Tag>
    <b:SourceType>Report</b:SourceType>
    <b:Guid>{B03A4254-52F4-4256-A33A-1AB6CC5F0621}</b:Guid>
    <b:Author>
      <b:Author>
        <b:NameList>
          <b:Person>
            <b:Last>Duberg</b:Last>
            <b:First>C</b:First>
          </b:Person>
          <b:Person>
            <b:Last>Mollen</b:Last>
            <b:First>M.</b:First>
          </b:Person>
        </b:NameList>
      </b:Author>
    </b:Author>
    <b:Title>Reward Systems within the Health and Geriatric Care Sector</b:Title>
    <b:Year>2010</b:Year>
    <b:Publisher>School of Business, Economics and Law at the University of Gothenburg</b:Publisher>
    <b:RefOrder>129</b:RefOrder>
  </b:Source>
  <b:Source>
    <b:Tag>Placeholder5</b:Tag>
    <b:SourceType>Book</b:SourceType>
    <b:Guid>{AB568D47-1ECE-404E-AE6B-2B7212B62D2F}</b:Guid>
    <b:Title>Organizational Behavior15th Edition</b:Title>
    <b:Year>2012</b:Year>
    <b:Publisher> Prentice Hall</b:Publisher>
    <b:City>New Jersey</b:City>
    <b:Author>
      <b:Author>
        <b:NameList>
          <b:Person>
            <b:Last>Robbins</b:Last>
            <b:First>S.</b:First>
            <b:Middle>P.</b:Middle>
          </b:Person>
          <b:Person>
            <b:Last>Judge</b:Last>
            <b:First>T.</b:First>
            <b:Middle>A.</b:Middle>
          </b:Person>
        </b:NameList>
      </b:Author>
    </b:Author>
    <b:RefOrder>130</b:RefOrder>
  </b:Source>
  <b:Source>
    <b:Tag>Boe11</b:Tag>
    <b:SourceType>Report</b:SourceType>
    <b:Guid>{6C8BF4FC-0480-4284-99D8-2F9DF0E90014}</b:Guid>
    <b:Title>Relationship between Employee Participation in Decision Making and Motivation: Survey of Commercial Banks in Kenya</b:Title>
    <b:Year>2011</b:Year>
    <b:City>Nairobi</b:City>
    <b:Publisher>Unpublished MBA Project (University of Nairobi)</b:Publisher>
    <b:Author>
      <b:Author>
        <b:NameList>
          <b:Person>
            <b:Last>Boen</b:Last>
            <b:First>F.</b:First>
          </b:Person>
        </b:NameList>
      </b:Author>
    </b:Author>
    <b:RefOrder>131</b:RefOrder>
  </b:Source>
  <b:Source>
    <b:Tag>Gre07</b:Tag>
    <b:SourceType>JournalArticle</b:SourceType>
    <b:Guid>{5E3D3FCD-2EFD-4522-B2C4-57881E578E4D}</b:Guid>
    <b:Title>Does performance pay increase job satisfaction? </b:Title>
    <b:Year>2007</b:Year>
    <b:Author>
      <b:Author>
        <b:NameList>
          <b:Person>
            <b:Last>Green</b:Last>
            <b:First>C.</b:First>
          </b:Person>
          <b:Person>
            <b:Last>Heywood</b:Last>
            <b:First>J.</b:First>
          </b:Person>
        </b:NameList>
      </b:Author>
    </b:Author>
    <b:JournalName>Economica</b:JournalName>
    <b:RefOrder>132</b:RefOrder>
  </b:Source>
  <b:Source>
    <b:Tag>Ama12</b:Tag>
    <b:SourceType>JournalArticle</b:SourceType>
    <b:Guid>{BEED9C7A-9F8A-4238-A7F2-22CE0D00AB59}</b:Guid>
    <b:Author>
      <b:Author>
        <b:NameList>
          <b:Person>
            <b:Last>Amar</b:Last>
            <b:First>A.</b:First>
          </b:Person>
        </b:NameList>
      </b:Author>
    </b:Author>
    <b:Title>Motivating knowledge workers to innovate: A model integrating motivation dynamics and antecedents. Emerald Group Publishing Limited. </b:Title>
    <b:JournalName>European Journal of Innovation Management Issue no 7</b:JournalName>
    <b:Year>2012</b:Year>
    <b:Pages>89-101</b:Pages>
    <b:RefOrder>133</b:RefOrder>
  </b:Source>
  <b:Source>
    <b:Tag>Den10</b:Tag>
    <b:SourceType>Book</b:SourceType>
    <b:Guid>{F04B2FF2-E90A-43E6-9BE7-A1AF41FC20C2}</b:Guid>
    <b:Author>
      <b:Author>
        <b:NameList>
          <b:Person>
            <b:Last>Denny</b:Last>
            <b:First>R.</b:First>
          </b:Person>
        </b:NameList>
      </b:Author>
    </b:Author>
    <b:Title>Motivate to Win; how to motivate yourself and others.2nd edition</b:Title>
    <b:Year>2010</b:Year>
    <b:City>London</b:City>
    <b:Publisher>Kogan Page limited</b:Publisher>
    <b:RefOrder>134</b:RefOrder>
  </b:Source>
  <b:Source>
    <b:Tag>Kre11</b:Tag>
    <b:SourceType>JournalArticle</b:SourceType>
    <b:Guid>{E642705D-B9C8-460D-AE04-A4BC9ABF53CD}</b:Guid>
    <b:Author>
      <b:Author>
        <b:NameList>
          <b:Person>
            <b:Last>Kreitner</b:Last>
            <b:First>R.</b:First>
          </b:Person>
          <b:Person>
            <b:Last>Kinicki</b:Last>
            <b:First>A.</b:First>
          </b:Person>
        </b:NameList>
      </b:Author>
    </b:Author>
    <b:Title>The Role and Importance of Motivation in TQM Success </b:Title>
    <b:JournalName>International Journal of Management and Decision Making, 4 (23)</b:JournalName>
    <b:Year>2011</b:Year>
    <b:Pages>272 -286</b:Pages>
    <b:RefOrder>135</b:RefOrder>
  </b:Source>
  <b:Source>
    <b:Tag>Luc07</b:Tag>
    <b:SourceType>Report</b:SourceType>
    <b:Guid>{27F7DFA5-97CE-4B99-8020-045DC8E8F9E6}</b:Guid>
    <b:Title>The happy worker: hypotheses about the role of positive affect in worker productivity", in Barrick, M.R., Ryan, A.M. (Eds), Personality and Work</b:Title>
    <b:Year>2007</b:Year>
    <b:Author>
      <b:Author>
        <b:NameList>
          <b:Person>
            <b:Last>Lucas</b:Last>
            <b:First>R.</b:First>
          </b:Person>
          <b:Person>
            <b:Last>Diener</b:Last>
            <b:First>E.</b:First>
          </b:Person>
        </b:NameList>
      </b:Author>
    </b:Author>
    <b:Publisher>Wiley Sons Inc.</b:Publisher>
    <b:City>San Francisco</b:City>
    <b:RefOrder>136</b:RefOrder>
  </b:Source>
  <b:Source>
    <b:Tag>Loc11</b:Tag>
    <b:SourceType>JournalArticle</b:SourceType>
    <b:Guid>{052272E9-7A45-4115-9F07-1DE09E919A51}</b:Guid>
    <b:Title>The Motivation Sequence, the Motivation Hub and the Motivation Core</b:Title>
    <b:Year>2011</b:Year>
    <b:Author>
      <b:Author>
        <b:NameList>
          <b:Person>
            <b:Last>Locke</b:Last>
            <b:First>E.</b:First>
          </b:Person>
        </b:NameList>
      </b:Author>
    </b:Author>
    <b:JournalName>Organisational Behaviour and Human Decision Processes vol. 50 </b:JournalName>
    <b:Pages>288-299</b:Pages>
    <b:RefOrder>137</b:RefOrder>
  </b:Source>
  <b:Source>
    <b:Tag>Coo03</b:Tag>
    <b:SourceType>Book</b:SourceType>
    <b:Guid>{CFBE33F9-F54F-4DE7-8D29-DAAA9FC4C414}</b:Guid>
    <b:Title>Business research methods. (8th ed.).</b:Title>
    <b:Year>2008</b:Year>
    <b:Author>
      <b:Author>
        <b:NameList>
          <b:Person>
            <b:Last>Cooper</b:Last>
            <b:First>D.</b:First>
          </b:Person>
          <b:Person>
            <b:Last>Schindler</b:Last>
            <b:First>P.</b:First>
            <b:Middle>S.</b:Middle>
          </b:Person>
        </b:NameList>
      </b:Author>
    </b:Author>
    <b:City>New Delhi</b:City>
    <b:Publisher>Tata McGraw-Hill Publishing Company.</b:Publisher>
    <b:RefOrder>138</b:RefOrder>
  </b:Source>
  <b:Source>
    <b:Tag>Placeholder7</b:Tag>
    <b:SourceType>Book</b:SourceType>
    <b:Guid>{58A32312-9839-462F-9B29-A861FC89C619}</b:Guid>
    <b:Author>
      <b:Author>
        <b:NameList>
          <b:Person>
            <b:Last>Kothari</b:Last>
            <b:First>C.</b:First>
            <b:Middle>R.</b:Middle>
          </b:Person>
        </b:NameList>
      </b:Author>
    </b:Author>
    <b:Title>Research Methodology-Methods &amp; Techniques</b:Title>
    <b:Year>2004</b:Year>
    <b:City>New Delhi</b:City>
    <b:Publisher>New Age International Publishers</b:Publisher>
    <b:RefOrder>139</b:RefOrder>
  </b:Source>
  <b:Source>
    <b:Tag>Placeholder8</b:Tag>
    <b:SourceType>Book</b:SourceType>
    <b:Guid>{B88241CA-80D9-40E9-917F-BFF3BEC407E5}</b:Guid>
    <b:Author>
      <b:Author>
        <b:NameList>
          <b:Person>
            <b:Last>Mugenda</b:Last>
            <b:First>O.</b:First>
          </b:Person>
          <b:Person>
            <b:Last>Mugenda</b:Last>
            <b:First>A.</b:First>
          </b:Person>
        </b:NameList>
      </b:Author>
    </b:Author>
    <b:Title>Research methods: quantitative &amp; qualitative approaches. </b:Title>
    <b:Year>2003</b:Year>
    <b:City>Nairobi</b:City>
    <b:Publisher>Acts Press</b:Publisher>
    <b:RefOrder>140</b:RefOrder>
  </b:Source>
  <b:Source>
    <b:Tag>Nac07</b:Tag>
    <b:SourceType>Book</b:SourceType>
    <b:Guid>{B862B4FC-2E6C-42F2-B879-45039AC4F364}</b:Guid>
    <b:Author>
      <b:Author>
        <b:NameList>
          <b:Person>
            <b:Last>Nachmias</b:Last>
            <b:First>V.</b:First>
          </b:Person>
          <b:Person>
            <b:Last>Nachmias</b:Last>
            <b:First>D.</b:First>
          </b:Person>
        </b:NameList>
      </b:Author>
    </b:Author>
    <b:Title>Research Methods in the Social Sciences. .</b:Title>
    <b:Year>2007</b:Year>
    <b:City>New York</b:City>
    <b:Publisher>St. Martin's Press</b:Publisher>
    <b:RefOrder>141</b:RefOrder>
  </b:Source>
  <b:Source>
    <b:Tag>Oro05</b:Tag>
    <b:SourceType>Book</b:SourceType>
    <b:Guid>{61AE4432-04A3-4910-B8C4-0B8BD4ADF417}</b:Guid>
    <b:Author>
      <b:Author>
        <b:NameList>
          <b:Person>
            <b:Last>Orodho</b:Last>
            <b:First>H.</b:First>
            <b:Middle>O.</b:Middle>
          </b:Person>
        </b:NameList>
      </b:Author>
    </b:Author>
    <b:Title>Elements of Education and Social Science Research Methods</b:Title>
    <b:Year>2005</b:Year>
    <b:City>Nairobi</b:City>
    <b:Publisher>Masola Publishers</b:Publisher>
    <b:RefOrder>142</b:RefOrder>
  </b:Source>
  <b:Source>
    <b:Tag>Sau091</b:Tag>
    <b:SourceType>Book</b:SourceType>
    <b:Guid>{BFE87908-1A14-4237-90CF-AD65C6C0C16E}</b:Guid>
    <b:Author>
      <b:Author>
        <b:NameList>
          <b:Person>
            <b:Last>Saunders</b:Last>
            <b:First>M.</b:First>
          </b:Person>
          <b:Person>
            <b:Last>Lewis</b:Last>
            <b:First>P.</b:First>
          </b:Person>
          <b:Person>
            <b:Last>Thornhill</b:Last>
            <b:First>A.</b:First>
          </b:Person>
        </b:NameList>
      </b:Author>
    </b:Author>
    <b:Title> Research methods for business students 5th edition</b:Title>
    <b:Year>2009</b:Year>
    <b:City>Harlow</b:City>
    <b:Publisher>Pearson Education Limited</b:Publisher>
    <b:RefOrder>143</b:RefOrder>
  </b:Source>
  <b:Source>
    <b:Tag>Placeholder9</b:Tag>
    <b:SourceType>Book</b:SourceType>
    <b:Guid>{CF936B86-06DB-48DD-BD7F-833DA0472600}</b:Guid>
    <b:Title>Research Methods for Business: A Skill Building Approach, 4th Ed.</b:Title>
    <b:Year>2009</b:Year>
    <b:Author>
      <b:Author>
        <b:NameList>
          <b:Person>
            <b:Last>Sekaran</b:Last>
            <b:First>U.</b:First>
          </b:Person>
        </b:NameList>
      </b:Author>
    </b:Author>
    <b:City>London</b:City>
    <b:Publisher>John Wiley &amp; Sons</b:Publisher>
    <b:RefOrder>144</b:RefOrder>
  </b:Source>
  <b:Source>
    <b:Tag>Arm10</b:Tag>
    <b:SourceType>Book</b:SourceType>
    <b:Guid>{9C8E5E8A-C9C7-4E11-9AF9-612FD6D2CA80}</b:Guid>
    <b:Title>Human Resource Management Handbook</b:Title>
    <b:Year>2010</b:Year>
    <b:Publisher>Kogan Page</b:Publisher>
    <b:City>London</b:City>
    <b:Author>
      <b:Author>
        <b:NameList>
          <b:Person>
            <b:Last>Armstrong</b:Last>
            <b:First>Michael</b:First>
          </b:Person>
        </b:NameList>
      </b:Author>
    </b:Author>
    <b:RefOrder>145</b:RefOrder>
  </b:Source>
  <b:Source>
    <b:Tag>Bow10</b:Tag>
    <b:SourceType>Book</b:SourceType>
    <b:Guid>{CCB8B4F9-9337-484C-AF4C-08EEDE297D5C}</b:Guid>
    <b:Author>
      <b:Author>
        <b:NameList>
          <b:Person>
            <b:Last>Bowen</b:Last>
            <b:First>R.</b:First>
            <b:Middle>B.</b:Middle>
          </b:Person>
        </b:NameList>
      </b:Author>
    </b:Author>
    <b:Title>Recognizing  and  awarding  employees</b:Title>
    <b:Year>2010</b:Year>
    <b:City>London</b:City>
    <b:Publisher>McGraw Hill. </b:Publisher>
    <b:RefOrder>146</b:RefOrder>
  </b:Source>
  <b:Source>
    <b:Tag>Col02</b:Tag>
    <b:SourceType>Book</b:SourceType>
    <b:Guid>{DDE8B259-7529-4951-A5E5-3C33BF5A6B3D}</b:Guid>
    <b:Author>
      <b:Author>
        <b:NameList>
          <b:Person>
            <b:Last>Cole</b:Last>
            <b:First>G.A.</b:First>
          </b:Person>
        </b:NameList>
      </b:Author>
    </b:Author>
    <b:Title>Personnel and Human Resource Management</b:Title>
    <b:Year>2002</b:Year>
    <b:City>London</b:City>
    <b:Publisher>Book power</b:Publisher>
    <b:RefOrder>147</b:RefOrder>
  </b:Source>
  <b:Source>
    <b:Tag>Den12</b:Tag>
    <b:SourceType>Book</b:SourceType>
    <b:Guid>{CD826EE6-1001-42BC-B9AF-D3EA4BB59CF0}</b:Guid>
    <b:Author>
      <b:Author>
        <b:NameList>
          <b:Person>
            <b:Last>Denton</b:Last>
            <b:First>D.K.</b:First>
          </b:Person>
        </b:NameList>
      </b:Author>
    </b:Author>
    <b:Title>Recruitment, retention and employee relations</b:Title>
    <b:Year>2012</b:Year>
    <b:City>West Westport</b:City>
    <b:Publisher>CT: Quorum</b:Publisher>
    <b:RefOrder>148</b:RefOrder>
  </b:Source>
  <b:Source>
    <b:Tag>Gom08</b:Tag>
    <b:SourceType>Book</b:SourceType>
    <b:Guid>{AF8BA9C2-5935-4FD6-8217-3CB0CCD6B2FA}</b:Guid>
    <b:Author>
      <b:Author>
        <b:NameList>
          <b:Person>
            <b:Last>Gomez-Mejia</b:Last>
            <b:First>L.R.</b:First>
          </b:Person>
          <b:Person>
            <b:Last>Balkin</b:Last>
            <b:First>D.B</b:First>
          </b:Person>
        </b:NameList>
      </b:Author>
    </b:Author>
    <b:Title>Compensation,  organizational  strategy  and  firm performance</b:Title>
    <b:Year>2008</b:Year>
    <b:City>Cincinnati,OH</b:City>
    <b:Publisher>Southwestern</b:Publisher>
    <b:RefOrder>149</b:RefOrder>
  </b:Source>
  <b:Source>
    <b:Tag>Nzu97</b:Tag>
    <b:SourceType>Book</b:SourceType>
    <b:Guid>{EE83D24A-19C8-4587-BA6A-EBFD9DC4C736}</b:Guid>
    <b:Author>
      <b:Author>
        <b:NameList>
          <b:Person>
            <b:Last>Nzuve</b:Last>
            <b:First>S.</b:First>
            <b:Middle>N.M.</b:Middle>
          </b:Person>
        </b:NameList>
      </b:Author>
    </b:Author>
    <b:Title>Management of Human Resource</b:Title>
    <b:Year>1997</b:Year>
    <b:City>Nairobi</b:City>
    <b:Publisher>KLB</b:Publisher>
    <b:RefOrder>150</b:RefOrder>
  </b:Source>
  <b:Source>
    <b:Tag>Peg09</b:Tag>
    <b:SourceType>JournalArticle</b:SourceType>
    <b:Guid>{7532D5A4-2340-4E65-A2BF-D4901B99EF93}</b:Guid>
    <b:Title>Creating   engagement   though   employee   benefits</b:Title>
    <b:Year>2009</b:Year>
    <b:Author>
      <b:Author>
        <b:NameList>
          <b:Person>
            <b:Last>Pegg</b:Last>
            <b:First>T.</b:First>
          </b:Person>
        </b:NameList>
      </b:Author>
    </b:Author>
    <b:JournalName>Strategic HR Review,Vol.8 No.2</b:JournalName>
    <b:Pages>5-12</b:Pages>
    <b:RefOrder>151</b:RefOrder>
  </b:Source>
  <b:Source>
    <b:Tag>Pri07</b:Tag>
    <b:SourceType>Book</b:SourceType>
    <b:Guid>{6867BD23-9B3B-4C73-83B7-C6875EFAEA98}</b:Guid>
    <b:Title>Human Resource Management in a business context</b:Title>
    <b:Year>2007</b:Year>
    <b:Author>
      <b:Author>
        <b:NameList>
          <b:Person>
            <b:Last>Price</b:Last>
            <b:First>A.</b:First>
          </b:Person>
        </b:NameList>
      </b:Author>
    </b:Author>
    <b:City>London</b:City>
    <b:Publisher>McGraw Hill</b:Publisher>
    <b:RefOrder>152</b:RefOrder>
  </b:Source>
  <b:Source>
    <b:Tag>Arm08</b:Tag>
    <b:SourceType>Book</b:SourceType>
    <b:Guid>{33FB478E-7823-49CE-8292-A5D57E7BC794}</b:Guid>
    <b:Title>Human Resource Management Practice  10th edition</b:Title>
    <b:Year>2008</b:Year>
    <b:Author>
      <b:Author>
        <b:NameList>
          <b:Person>
            <b:Last>Armstrong</b:Last>
            <b:First>M.</b:First>
          </b:Person>
        </b:NameList>
      </b:Author>
    </b:Author>
    <b:City>London</b:City>
    <b:Publisher>Kogan page ltd.</b:Publisher>
    <b:RefOrder>153</b:RefOrder>
  </b:Source>
  <b:Source>
    <b:Tag>Placeholder13</b:Tag>
    <b:SourceType>Book</b:SourceType>
    <b:Guid>{46E7C00E-0DD2-4DE2-B685-4A2A0BA627EF}</b:Guid>
    <b:Title>Organization Development</b:Title>
    <b:Year>2008</b:Year>
    <b:Author>
      <b:Author>
        <b:NameList>
          <b:Person>
            <b:Last>Blakemore</b:Last>
            <b:First>N.</b:First>
          </b:Person>
        </b:NameList>
      </b:Author>
    </b:Author>
    <b:City>Connecticut</b:City>
    <b:Publisher>Arrow Publisher</b:Publisher>
    <b:RefOrder>154</b:RefOrder>
  </b:Source>
  <b:Source>
    <b:Tag>Bur11</b:Tag>
    <b:SourceType>Book</b:SourceType>
    <b:Guid>{5A64C90B-4CFC-46B3-B123-14484B1F224D}</b:Guid>
    <b:Author>
      <b:Author>
        <b:NameList>
          <b:Person>
            <b:Last>Burnet</b:Last>
            <b:First>R.</b:First>
          </b:Person>
        </b:NameList>
      </b:Author>
    </b:Author>
    <b:Title>Organizational Behavior</b:Title>
    <b:Year>2011</b:Year>
    <b:City>New Jersey</b:City>
    <b:Publisher>Prentice Hall</b:Publisher>
    <b:RefOrder>155</b:RefOrder>
  </b:Source>
  <b:Source>
    <b:Tag>Car10</b:Tag>
    <b:SourceType>Book</b:SourceType>
    <b:Guid>{FA957D88-B90E-454F-967E-2C69578B0C3A}</b:Guid>
    <b:Author>
      <b:Author>
        <b:NameList>
          <b:Person>
            <b:Last>Carter</b:Last>
            <b:First>J.</b:First>
            <b:Middle>R.</b:Middle>
          </b:Person>
        </b:NameList>
      </b:Author>
    </b:Author>
    <b:Title>Human Resource Management</b:Title>
    <b:Year>2010</b:Year>
    <b:City>Stockholm</b:City>
    <b:Publisher>Parkland Publishers</b:Publisher>
    <b:RefOrder>156</b:RefOrder>
  </b:Source>
  <b:Source>
    <b:Tag>Ken08</b:Tag>
    <b:SourceType>Report</b:SourceType>
    <b:Guid>{9DEC1562-B5DD-42B9-90F2-64060F835E54}</b:Guid>
    <b:Title>Identifying Common Causes of Low Productivity</b:Title>
    <b:Year>2008</b:Year>
    <b:City>LosAngelos;  California</b:City>
    <b:Publisher>International Labour Organization</b:Publisher>
    <b:Author>
      <b:Author>
        <b:NameList>
          <b:Person>
            <b:Last>Kent</b:Last>
            <b:First>L.</b:First>
          </b:Person>
        </b:NameList>
      </b:Author>
    </b:Author>
    <b:RefOrder>157</b:RefOrder>
  </b:Source>
  <b:Source>
    <b:Tag>Beh08</b:Tag>
    <b:SourceType>JournalArticle</b:SourceType>
    <b:Guid>{B6021522-6859-4373-90C9-89871B3256CA}</b:Guid>
    <b:Title>Employee Selection: Will Intelligence and Conscientiousness Do the Job?</b:Title>
    <b:Year>2008</b:Year>
    <b:Author>
      <b:Author>
        <b:NameList>
          <b:Person>
            <b:Last>Behling</b:Last>
            <b:First>O.</b:First>
          </b:Person>
        </b:NameList>
      </b:Author>
    </b:Author>
    <b:JournalName>Academy of Management Executive 12</b:JournalName>
    <b:Pages>77-86</b:Pages>
    <b:RefOrder>158</b:RefOrder>
  </b:Source>
  <b:Source>
    <b:Tag>Ben07</b:Tag>
    <b:SourceType>JournalArticle</b:SourceType>
    <b:Guid>{681625A8-478B-4069-87E4-40B07D0288E9}</b:Guid>
    <b:Author>
      <b:Author>
        <b:NameList>
          <b:Person>
            <b:Last>Bent</b:Last>
            <b:First>R.</b:First>
          </b:Person>
          <b:Person>
            <b:Last>Freathy</b:Last>
            <b:First>P.</b:First>
          </b:Person>
        </b:NameList>
      </b:Author>
    </b:Author>
    <b:Title>Motivating the Employee in the Independent Retail Sector</b:Title>
    <b:JournalName>Journal of Retailing and Consumer Services, 43: </b:JournalName>
    <b:Year>2007</b:Year>
    <b:Pages>201-208</b:Pages>
    <b:RefOrder>159</b:RefOrder>
  </b:Source>
  <b:Source>
    <b:Tag>Fer11</b:Tag>
    <b:SourceType>JournalArticle</b:SourceType>
    <b:Guid>{55E0924C-4A6D-4B65-A4DE-1430198A66F0}</b:Guid>
    <b:Author>
      <b:Author>
        <b:NameList>
          <b:Person>
            <b:Last>Ferman</b:Last>
            <b:First>B.</b:First>
          </b:Person>
        </b:NameList>
      </b:Author>
    </b:Author>
    <b:Title>Airlines Satisfaction Performance as a Function of Employee Satisfaction</b:Title>
    <b:JournalName>Journal of quality management, Volume 12, Number 1</b:JournalName>
    <b:Year>2011</b:Year>
    <b:Pages>29-45</b:Pages>
    <b:RefOrder>160</b:RefOrder>
  </b:Source>
  <b:Source>
    <b:Tag>Asw02</b:Tag>
    <b:SourceType>Book</b:SourceType>
    <b:Guid>{12C9C92B-BE2E-45D2-87C3-D06A36AD74C3}</b:Guid>
    <b:Author>
      <b:Author>
        <b:NameList>
          <b:Person>
            <b:Last>Aswthappa</b:Last>
            <b:First>P.</b:First>
          </b:Person>
        </b:NameList>
      </b:Author>
    </b:Author>
    <b:Title>Personnel Management</b:Title>
    <b:Year>2002</b:Year>
    <b:City>New York</b:City>
    <b:Publisher> McGraw-Hall</b:Publisher>
    <b:RefOrder>161</b:RefOrder>
  </b:Source>
  <b:Source>
    <b:Tag>Bob04</b:Tag>
    <b:SourceType>JournalArticle</b:SourceType>
    <b:Guid>{1583235B-0B58-4446-A212-036CDFD2B3B0}</b:Guid>
    <b:Title>An overview of trends in employee benefits programmes</b:Title>
    <b:Year>2004</b:Year>
    <b:Author>
      <b:Author>
        <b:NameList>
          <b:Person>
            <b:Last>Bob</b:Last>
            <b:First>M.</b:First>
          </b:Person>
          <b:Person>
            <b:Last>Brian</b:Last>
            <b:First>H.</b:First>
            <b:Middle>K.</b:Middle>
          </b:Person>
        </b:NameList>
      </b:Author>
    </b:Author>
    <b:JournalName>Management Research News, Vol. 27 Iss: 4 </b:JournalName>
    <b:Pages>2 - 8</b:Pages>
    <b:RefOrder>162</b:RefOrder>
  </b:Source>
  <b:Source>
    <b:Tag>Des08</b:Tag>
    <b:SourceType>Book</b:SourceType>
    <b:Guid>{F0A7CB9C-0F48-415C-A8D3-23EA08397B7D}</b:Guid>
    <b:Author>
      <b:Author>
        <b:NameList>
          <b:Person>
            <b:Last>Dessler</b:Last>
            <b:First>G</b:First>
          </b:Person>
        </b:NameList>
      </b:Author>
    </b:Author>
    <b:Title>Human Resource Management; 8th Edition</b:Title>
    <b:Year>2008</b:Year>
    <b:City>New Jersey</b:City>
    <b:Publisher>Prentice Hall Inc</b:Publisher>
    <b:RefOrder>163</b:RefOrder>
  </b:Source>
  <b:Source>
    <b:Tag>Mul05</b:Tag>
    <b:SourceType>Book</b:SourceType>
    <b:Guid>{0DD6B251-2329-469D-A012-432E0B243BFE}</b:Guid>
    <b:Author>
      <b:Author>
        <b:NameList>
          <b:Person>
            <b:Last>Mullins</b:Last>
            <b:First>P.</b:First>
          </b:Person>
        </b:NameList>
      </b:Author>
    </b:Author>
    <b:Title>Management and Organization Behaviour</b:Title>
    <b:Year>2011</b:Year>
    <b:City>London</b:City>
    <b:Publisher>Pearson Education Ltd</b:Publisher>
    <b:RefOrder>164</b:RefOrder>
  </b:Source>
  <b:Source>
    <b:Tag>Bel10</b:Tag>
    <b:SourceType>JournalArticle</b:SourceType>
    <b:Guid>{C5CC3477-3782-4D1C-9165-522938906135}</b:Guid>
    <b:Author>
      <b:Author>
        <b:NameList>
          <b:Person>
            <b:Last>Bellou</b:Last>
            <b:First>V.</b:First>
          </b:Person>
        </b:NameList>
      </b:Author>
    </b:Author>
    <b:Title> Organizational culture as a predictor of job satisfaction: the role of gender and age</b:Title>
    <b:JournalName>Career Development International, Vol. 15 No. 1</b:JournalName>
    <b:Year>2010</b:Year>
    <b:Pages>4-19</b:Pages>
    <b:RefOrder>165</b:RefOrder>
  </b:Source>
  <b:Source>
    <b:Tag>Ber08</b:Tag>
    <b:SourceType>JournalArticle</b:SourceType>
    <b:Guid>{8A4D0182-2555-400A-8C41-6B6233EAD9AD}</b:Guid>
    <b:Author>
      <b:Author>
        <b:NameList>
          <b:Person>
            <b:Last>Berson</b:Last>
            <b:First>Y.</b:First>
          </b:Person>
          <b:Person>
            <b:Last>Oreg</b:Last>
            <b:First>S.</b:First>
          </b:Person>
          <b:Person>
            <b:Last>Dvir</b:Last>
            <b:First>T.</b:First>
          </b:Person>
        </b:NameList>
      </b:Author>
    </b:Author>
    <b:Title>CEO values, organizational culture and firm outcomes</b:Title>
    <b:JournalName>Journal of Organizational Behavior 29</b:JournalName>
    <b:Year>2008</b:Year>
    <b:Pages>615-633</b:Pages>
    <b:RefOrder>166</b:RefOrder>
  </b:Source>
  <b:Source>
    <b:Tag>Placeholder15</b:Tag>
    <b:SourceType>JournalArticle</b:SourceType>
    <b:Guid>{892254C7-678A-4D94-BBDD-8D5E588A4784}</b:Guid>
    <b:Title>The socio-demographic, correlates of rural poverty in Bangladesh</b:Title>
    <b:Year>2014</b:Year>
    <b:Author>
      <b:Author>
        <b:NameList>
          <b:Person>
            <b:Last>Ahmed</b:Last>
            <b:First>M.</b:First>
          </b:Person>
        </b:NameList>
      </b:Author>
    </b:Author>
    <b:JournalName>Environment and Urbanization,Volume 1</b:JournalName>
    <b:Pages>1-9</b:Pages>
    <b:RefOrder>167</b:RefOrder>
  </b:Source>
  <b:Source>
    <b:Tag>Vec08</b:Tag>
    <b:SourceType>Report</b:SourceType>
    <b:Guid>{7B884101-0B84-44A8-9734-332E0968A35D}</b:Guid>
    <b:Author>
      <b:Author>
        <b:NameList>
          <b:Person>
            <b:Last>Vecchi</b:Last>
            <b:First>G.</b:First>
          </b:Person>
        </b:NameList>
      </b:Author>
    </b:Author>
    <b:Title>Poverty Profiles. Presented at Serbia National Poverty Analysis Workshop held on March 31 - April 4. 2008.</b:Title>
    <b:Year>2008</b:Year>
    <b:City>Serbia </b:City>
    <b:RefOrder>168</b:RefOrder>
  </b:Source>
  <b:Source>
    <b:Tag>Mal13</b:Tag>
    <b:SourceType>JournalArticle</b:SourceType>
    <b:Guid>{42831220-E6A2-4DE9-B6A2-4D5CC5A987E8}</b:Guid>
    <b:Title>Determinants of rural poverty in Pakistan:A micro study</b:Title>
    <b:Year>2013</b:Year>
    <b:Author>
      <b:Author>
        <b:NameList>
          <b:Person>
            <b:Last>Malik</b:Last>
            <b:First>S.</b:First>
          </b:Person>
        </b:NameList>
      </b:Author>
    </b:Author>
    <b:JournalName>The Pakistan Development Review, 35(2)</b:JournalName>
    <b:Pages>171-187</b:Pages>
    <b:RefOrder>169</b:RefOrder>
  </b:Source>
  <b:Source>
    <b:Tag>Gam12</b:Tag>
    <b:SourceType>Report</b:SourceType>
    <b:Guid>{08B60705-6841-44D1-A2B3-158A0A9C1FAC}</b:Guid>
    <b:Author>
      <b:Author>
        <b:NameList>
          <b:Person>
            <b:Last>Gamba</b:Last>
            <b:First>P.</b:First>
          </b:Person>
          <b:Person>
            <b:Last>Mghenyi</b:Last>
            <b:First>E.</b:First>
          </b:Person>
        </b:NameList>
      </b:Author>
    </b:Author>
    <b:Title>Rural Poverty Dynamics, Agricultural Productivity and Access to Resources. Working Paper No 21</b:Title>
    <b:Year>2012</b:Year>
    <b:City>Lagos</b:City>
    <b:RefOrder>170</b:RefOrder>
  </b:Source>
  <b:Source>
    <b:Tag>Kir06</b:Tag>
    <b:SourceType>Report</b:SourceType>
    <b:Guid>{E67C6DB5-E3FD-4A72-99FC-A94C4D3C57E8}</b:Guid>
    <b:Author>
      <b:Author>
        <b:NameList>
          <b:Person>
            <b:Last>Kiringai</b:Last>
            <b:First>J.</b:First>
          </b:Person>
        </b:NameList>
      </b:Author>
    </b:Author>
    <b:Title>Public spending in Kenya: An Inequality Perspective: Readings on Inequality</b:Title>
    <b:Year>2006</b:Year>
    <b:City>Nairobi</b:City>
    <b:RefOrder>171</b:RefOrder>
  </b:Source>
  <b:Source>
    <b:Tag>Mat10</b:Tag>
    <b:SourceType>Report</b:SourceType>
    <b:Guid>{3C1A50D6-DF3A-4EE3-935C-E63ED20A697D}</b:Guid>
    <b:Author>
      <b:Author>
        <b:NameList>
          <b:Person>
            <b:Last>Mathenge</b:Last>
            <b:First>M.</b:First>
          </b:Person>
          <b:Person>
            <b:Last>Tschirley</b:Last>
            <b:First>D</b:First>
          </b:Person>
        </b:NameList>
      </b:Author>
    </b:Author>
    <b:Title>Income Growth and Mobility of Rural Households in Kenya: Role of Education and Historical Patterns in Poverty Reduction</b:Title>
    <b:Year>2010</b:Year>
    <b:Publisher>CSAE conference</b:Publisher>
    <b:City>Cambridge</b:City>
    <b:RefOrder>172</b:RefOrder>
  </b:Source>
  <b:Source>
    <b:Tag>Muy07</b:Tag>
    <b:SourceType>Report</b:SourceType>
    <b:Guid>{53E82E2C-10C3-4FA1-B339-EC6B158F4028}</b:Guid>
    <b:Author>
      <b:Author>
        <b:NameList>
          <b:Person>
            <b:Last>Muyanga</b:Last>
            <b:First>M.</b:First>
            <b:Middle>Ayieko, M.</b:Middle>
          </b:Person>
          <b:Person>
            <b:Last>Bundi</b:Last>
            <b:First>M.</b:First>
          </b:Person>
        </b:NameList>
      </b:Author>
    </b:Author>
    <b:Title>Transient and Chronic Rural Household Poverty Evidence from Kenya</b:Title>
    <b:Year>2007</b:Year>
    <b:Publisher>PMMA Working Paper</b:Publisher>
    <b:City>Nairobi</b:City>
    <b:RefOrder>173</b:RefOrder>
  </b:Source>
  <b:Source>
    <b:Tag>Ahm04</b:Tag>
    <b:SourceType>JournalArticle</b:SourceType>
    <b:Guid>{FFC5C30B-9B55-49B1-BD6E-D02D120BF6E7}</b:Guid>
    <b:Title>The socio-demographic, correlates of rural poverty in Bangladesh</b:Title>
    <b:Year>2004</b:Year>
    <b:Author>
      <b:Author>
        <b:NameList>
          <b:Person>
            <b:Last>Ahmed</b:Last>
            <b:First>M.</b:First>
          </b:Person>
        </b:NameList>
      </b:Author>
    </b:Author>
    <b:JournalName>Journal of Economics  Volume 1 (2).</b:JournalName>
    <b:Pages>20-33</b:Pages>
    <b:RefOrder>174</b:RefOrder>
  </b:Source>
  <b:Source>
    <b:Tag>Lwa14</b:Tag>
    <b:SourceType>Report</b:SourceType>
    <b:Guid>{D67673B7-65F8-4F76-A6D2-22776400E67B}</b:Guid>
    <b:Author>
      <b:Author>
        <b:NameList>
          <b:Person>
            <b:Last>Lwasa</b:Last>
            <b:First>S</b:First>
          </b:Person>
        </b:NameList>
      </b:Author>
    </b:Author>
    <b:Title>Urban Expansion Processes  Perspectives on contrasts with cities of development countries</b:Title>
    <b:Year>2014</b:Year>
    <b:City>Nairobi</b:City>
    <b:RefOrder>175</b:RefOrder>
  </b:Source>
  <b:Source>
    <b:Tag>And12</b:Tag>
    <b:SourceType>JournalArticle</b:SourceType>
    <b:Guid>{DA093AFF-7BED-4479-BB6A-BF0395CA395A}</b:Guid>
    <b:Title>The Economics of Roscas and Intrahousehold Resource Allocation</b:Title>
    <b:Year>2012</b:Year>
    <b:Author>
      <b:Author>
        <b:NameList>
          <b:Person>
            <b:Last>Anderson</b:Last>
            <b:First>S.</b:First>
          </b:Person>
          <b:Person>
            <b:Last>Baland</b:Last>
            <b:First>J.</b:First>
            <b:Middle>M.</b:Middle>
          </b:Person>
        </b:NameList>
      </b:Author>
    </b:Author>
    <b:JournalName>The Quarterly Journal of Economics, 117(3)</b:JournalName>
    <b:Pages>963-995</b:Pages>
    <b:RefOrder>176</b:RefOrder>
  </b:Source>
  <b:Source>
    <b:Tag>Buc15</b:Tag>
    <b:SourceType>Report</b:SourceType>
    <b:Guid>{3E2AD16A-DC7B-4BDE-874D-47697DB94C0B}</b:Guid>
    <b:Title>Livelihood Assets of Rural Kenyans, Final paper presented at the Senior Seminar in International Development Studies</b:Title>
    <b:Year>2015</b:Year>
    <b:Author>
      <b:Author>
        <b:NameList>
          <b:Person>
            <b:Last>Buckland</b:Last>
            <b:First>J.</b:First>
          </b:Person>
        </b:NameList>
      </b:Author>
    </b:Author>
    <b:Publisher>University of Winnipeg International Development Studies</b:Publisher>
    <b:RefOrder>177</b:RefOrder>
  </b:Source>
  <b:Source>
    <b:Tag>Byc14</b:Tag>
    <b:SourceType>JournalArticle</b:SourceType>
    <b:Guid>{59A51F22-CD78-407B-8BF9-DE04369093AA}</b:Guid>
    <b:Title>De-agrarianization and Rural Employment in Sub-Saharan Africa: A Sectoral Perspective</b:Title>
    <b:Year>2014</b:Year>
    <b:Author>
      <b:Author>
        <b:NameList>
          <b:Person>
            <b:Last>Byceson</b:Last>
            <b:First>D.</b:First>
            <b:Middle>F.</b:Middle>
          </b:Person>
        </b:NameList>
      </b:Author>
    </b:Author>
    <b:JournalName>World Development, 24(1)</b:JournalName>
    <b:Pages>97-111</b:Pages>
    <b:RefOrder>178</b:RefOrder>
  </b:Source>
  <b:Source>
    <b:Tag>Car08</b:Tag>
    <b:SourceType>Book</b:SourceType>
    <b:Guid>{C68DAA87-63AF-45CD-AFFF-D52CDD9D3AFB}</b:Guid>
    <b:Title>Sustainable Rural Livelihoods: What Contribution can we Make</b:Title>
    <b:Year>2008</b:Year>
    <b:Author>
      <b:Author>
        <b:NameList>
          <b:Person>
            <b:Last>Carney</b:Last>
            <b:First>D.</b:First>
          </b:Person>
        </b:NameList>
      </b:Author>
    </b:Author>
    <b:City>London</b:City>
    <b:Publisher>DFID</b:Publisher>
    <b:RefOrder>179</b:RefOrder>
  </b:Source>
  <b:Source>
    <b:Tag>Ell15</b:Tag>
    <b:SourceType>Report</b:SourceType>
    <b:Guid>{1A154C42-0329-4AED-B045-9200B26E1E1B}</b:Guid>
    <b:Title>Small Farms, Livelihood Diversification, and Rural-urban Transitions: Strategic Issues, In Sub-Saharan Africa</b:Title>
    <b:Year>2015</b:Year>
    <b:City>Wye, UK</b:City>
    <b:Publisher>Imperial College</b:Publisher>
    <b:Author>
      <b:Author>
        <b:NameList>
          <b:Person>
            <b:Last>Ellis</b:Last>
            <b:First>F.</b:First>
          </b:Person>
        </b:NameList>
      </b:Author>
    </b:Author>
    <b:RefOrder>180</b:RefOrder>
  </b:Source>
  <b:Source>
    <b:Tag>Kim12</b:Tag>
    <b:SourceType>Report</b:SourceType>
    <b:Guid>{C8DAD248-2288-46B8-8F2B-68FDBAB8EC00}</b:Guid>
    <b:Author>
      <b:Author>
        <b:NameList>
          <b:Person>
            <b:Last>Kimalu</b:Last>
            <b:First>P.</b:First>
          </b:Person>
          <b:Person>
            <b:Last>Nafula</b:Last>
            <b:First>N.</b:First>
          </b:Person>
          <b:Person>
            <b:Last>Manda</b:Last>
            <b:First>D.</b:First>
            <b:Middle>K.</b:Middle>
          </b:Person>
          <b:Person>
            <b:Last>Mwabu</b:Last>
            <b:First>G.</b:First>
          </b:Person>
          <b:Person>
            <b:Last>Kimenya</b:Last>
            <b:First>S.</b:First>
            <b:Middle>M.</b:Middle>
          </b:Person>
        </b:NameList>
      </b:Author>
    </b:Author>
    <b:Title>A Situational Analysis of Poverty in Kenya</b:Title>
    <b:Year>2012</b:Year>
    <b:Publisher>The Kenya Institute for Public Policy Research and Analysis</b:Publisher>
    <b:City>Nairobi</b:City>
    <b:RefOrder>181</b:RefOrder>
  </b:Source>
  <b:Source>
    <b:Tag>Atk09</b:Tag>
    <b:SourceType>Report</b:SourceType>
    <b:Guid>{21E63A0B-49E6-4D5C-834B-9C9140B4F0AE}</b:Guid>
    <b:Author>
      <b:Author>
        <b:NameList>
          <b:Person>
            <b:Last>Atkinson</b:Last>
            <b:First>A.</b:First>
            <b:Middle>B.</b:Middle>
          </b:Person>
        </b:NameList>
      </b:Author>
    </b:Author>
    <b:Title>Poverty ; In Social economics </b:Title>
    <b:Year>2009</b:Year>
    <b:Publisher>The New Palgrave</b:Publisher>
    <b:City> NewYork</b:City>
    <b:RefOrder>182</b:RefOrder>
  </b:Source>
  <b:Source>
    <b:Tag>Bro10</b:Tag>
    <b:SourceType>JournalArticle</b:SourceType>
    <b:Guid>{EB50EC9C-F9E0-4433-93E2-7A108D650222}</b:Guid>
    <b:Title>An urbanization world</b:Title>
    <b:Year>2010</b:Year>
    <b:Author>
      <b:Author>
        <b:NameList>
          <b:Person>
            <b:Last>Brockerhoff</b:Last>
            <b:First>M.</b:First>
          </b:Person>
        </b:NameList>
      </b:Author>
    </b:Author>
    <b:JournalName>Population Bulletin, September, Vol.55 (3)</b:JournalName>
    <b:Pages>63-71</b:Pages>
    <b:RefOrder>183</b:RefOrder>
  </b:Source>
  <b:Source>
    <b:Tag>San14</b:Tag>
    <b:SourceType>Report</b:SourceType>
    <b:Guid>{F3D07DB8-59F8-4877-90FB-D2BE7CDB9B0B}</b:Guid>
    <b:Author>
      <b:Author>
        <b:NameList>
          <b:Person>
            <b:Last>Sanders</b:Last>
            <b:First>P.</b:First>
          </b:Person>
        </b:NameList>
      </b:Author>
    </b:Author>
    <b:Title>Towards a Credible Poverty Frame work: From Income Poverty to Deprivation.</b:Title>
    <b:Year>2014</b:Year>
    <b:Publisher>World Bank</b:Publisher>
    <b:City>Nairobi</b:City>
    <b:RefOrder>184</b:RefOrder>
  </b:Source>
  <b:Source>
    <b:Tag>Lwa04</b:Tag>
    <b:SourceType>Report</b:SourceType>
    <b:Guid>{306D1404-CE15-40F9-ABED-2C62A3D83426}</b:Guid>
    <b:Author>
      <b:Author>
        <b:NameList>
          <b:Person>
            <b:Last>Lwasa</b:Last>
            <b:First>S.</b:First>
          </b:Person>
        </b:NameList>
      </b:Author>
    </b:Author>
    <b:Title>Urban Expansion Processes ; Perspectives on contrasts with cities of development countries</b:Title>
    <b:Year>2004</b:Year>
    <b:Publisher>World Bank</b:Publisher>
    <b:City>Kampala</b:City>
    <b:RefOrder>185</b:RefOrder>
  </b:Source>
  <b:Source>
    <b:Tag>Has07</b:Tag>
    <b:SourceType>JournalArticle</b:SourceType>
    <b:Guid>{35D0DC4C-6326-459D-87EE-0B19EC53A90E}</b:Guid>
    <b:Title>Social development in the Tibet autonomous region:a contemporary and historical analysis</b:Title>
    <b:Year>2007</b:Year>
    <b:Author>
      <b:Author>
        <b:NameList>
          <b:Person>
            <b:Last>Hasmath</b:Last>
            <b:First>R.</b:First>
          </b:Person>
          <b:Person>
            <b:Last>Hsu</b:Last>
            <b:First>J.</b:First>
          </b:Person>
        </b:NameList>
      </b:Author>
    </b:Author>
    <b:JournalName>International Journal of Development Issues Vol. 6 No. 2</b:JournalName>
    <b:Pages>125-141</b:Pages>
    <b:RefOrder>186</b:RefOrder>
  </b:Source>
  <b:Source>
    <b:Tag>Ake11</b:Tag>
    <b:SourceType>JournalArticle</b:SourceType>
    <b:Guid>{6B68ED40-AB3B-467A-A221-A8E1A954855F}</b:Guid>
    <b:Author>
      <b:Author>
        <b:NameList>
          <b:Person>
            <b:Last>Akerele</b:Last>
            <b:First>D.</b:First>
          </b:Person>
        </b:NameList>
      </b:Author>
    </b:Author>
    <b:Title>Analysis of poverty profiles and socioeconomic determinants of welfare among urban household in Ekiti State, Nigeria</b:Title>
    <b:JournalName>Current Research Journal of Social Sciences, Vol. 3 No. 1</b:JournalName>
    <b:Year>2011</b:Year>
    <b:Pages> 1-7</b:Pages>
    <b:RefOrder>187</b:RefOrder>
  </b:Source>
  <b:Source>
    <b:Tag>Smi08</b:Tag>
    <b:SourceType>JournalArticle</b:SourceType>
    <b:Guid>{1062AE72-E28A-4171-B54E-378D257AD047}</b:Guid>
    <b:Title> Tackling child poverty dynamics: filling in gaps in the strategy’</b:Title>
    <b:Year>2008</b:Year>
    <b:Author>
      <b:Author>
        <b:NameList>
          <b:Person>
            <b:Last>Smith</b:Last>
            <b:First>N.</b:First>
          </b:Person>
        </b:NameList>
      </b:Author>
    </b:Author>
    <b:JournalName>Social Policy and Society, Vol. 7 No. 4</b:JournalName>
    <b:Pages>507-519</b:Pages>
    <b:RefOrder>188</b:RefOrder>
  </b:Source>
  <b:Source>
    <b:Tag>Dic08</b:Tag>
    <b:SourceType>Book</b:SourceType>
    <b:Guid>{6244F29B-E5B7-4982-AE31-958CCDDE0EE2}</b:Guid>
    <b:Title>Parental Qualifications and Child Poverty in 2020</b:Title>
    <b:Year>2008</b:Year>
    <b:Author>
      <b:Author>
        <b:NameList>
          <b:Person>
            <b:Last>Dickerson</b:Last>
            <b:First>A.</b:First>
          </b:Person>
          <b:Person>
            <b:Last>Lindley</b:Last>
            <b:First>J.</b:First>
          </b:Person>
        </b:NameList>
      </b:Author>
    </b:Author>
    <b:City>Joseph Rowntree Foundation</b:City>
    <b:Publisher>York</b:Publisher>
    <b:RefOrder>189</b:RefOrder>
  </b:Source>
  <b:Source>
    <b:Tag>Hay05</b:Tag>
    <b:SourceType>Book</b:SourceType>
    <b:Guid>{1A03954B-BE30-4D2C-9ABF-DC8CE9DA5019}</b:Guid>
    <b:Author>
      <b:Author>
        <b:NameList>
          <b:Person>
            <b:Last>Hayami</b:Last>
            <b:First>Y.</b:First>
          </b:Person>
          <b:Person>
            <b:Last>Godo</b:Last>
            <b:First>Y.</b:First>
          </b:Person>
        </b:NameList>
      </b:Author>
    </b:Author>
    <b:Title>Development Economics: From the Poverty to the Wealth of Nations, 3rd ed.,</b:Title>
    <b:Year>2005</b:Year>
    <b:City>New York, NY.</b:City>
    <b:Publisher>Oxford University Press</b:Publisher>
    <b:RefOrder>190</b:RefOrder>
  </b:Source>
  <b:Source>
    <b:Tag>Ged12</b:Tag>
    <b:SourceType>Report</b:SourceType>
    <b:Guid>{EF4234C4-2451-4789-9875-D2558EF143D8}</b:Guid>
    <b:Author>
      <b:Author>
        <b:NameList>
          <b:Person>
            <b:Last>Geda</b:Last>
            <b:First>A.</b:First>
          </b:Person>
          <b:Person>
            <b:Last>Jong</b:Last>
            <b:First>N.</b:First>
            <b:Middle>D.</b:Middle>
          </b:Person>
          <b:Person>
            <b:Last>Mwabu</b:Last>
            <b:First>G.</b:First>
          </b:Person>
          <b:Person>
            <b:Last>Kimenyi</b:Last>
            <b:First>S.M.</b:First>
          </b:Person>
        </b:NameList>
      </b:Author>
    </b:Author>
    <b:Title>Determinants of Poverty in Kenya: Household Level Analysis</b:Title>
    <b:Year>2012</b:Year>
    <b:Publisher>The Kenya Institute for Public Policy Research and Analysis</b:Publisher>
    <b:City>Nairobi</b:City>
    <b:RefOrder>191</b:RefOrder>
  </b:Source>
  <b:Source>
    <b:Tag>Pri06</b:Tag>
    <b:SourceType>JournalArticle</b:SourceType>
    <b:Guid>{E77BC9C9-4DCE-4DF6-BE87-D1F4C9127CB5}</b:Guid>
    <b:Title>The Reversal of Favorable Child Living Arrangement Trends of the Late 1990s</b:Title>
    <b:Year>2006</b:Year>
    <b:Author>
      <b:Author>
        <b:NameList>
          <b:Person>
            <b:Last>Primus</b:Last>
            <b:First>W.</b:First>
            <b:Middle>E.</b:Middle>
          </b:Person>
        </b:NameList>
      </b:Author>
    </b:Author>
    <b:JournalName>Review of Policy Research, 23</b:JournalName>
    <b:Pages>713-723</b:Pages>
    <b:RefOrder>192</b:RefOrder>
  </b:Source>
  <b:Source>
    <b:Tag>Mor07</b:Tag>
    <b:SourceType>JournalArticle</b:SourceType>
    <b:Guid>{D9B99707-C7CA-4F2B-9E37-88C82275D751}</b:Guid>
    <b:Author>
      <b:Author>
        <b:NameList>
          <b:Person>
            <b:Last>Morazes</b:Last>
            <b:First>J.</b:First>
          </b:Person>
          <b:Person>
            <b:Last>Pintak</b:Last>
            <b:First>I.</b:First>
          </b:Person>
        </b:NameList>
      </b:Author>
    </b:Author>
    <b:Title>Theories of Global Poverty Comparing Developed World and Developing World Frameworks</b:Title>
    <b:JournalName>Journal of Human Behavior in the Social Environment, Volume 16, Issue 1-2</b:JournalName>
    <b:Year>2007</b:Year>
    <b:RefOrder>193</b:RefOrder>
  </b:Source>
  <b:Source>
    <b:Tag>Per04</b:Tag>
    <b:SourceType>JournalArticle</b:SourceType>
    <b:Guid>{48080ADB-CAC4-4497-9E65-3E5AE423DD68}</b:Guid>
    <b:Author>
      <b:Author>
        <b:NameList>
          <b:Person>
            <b:Last>Persky</b:Last>
            <b:First>J.</b:First>
          </b:Person>
        </b:NameList>
      </b:Author>
    </b:Author>
    <b:Title>When did equality become a noneconomic objective?</b:Title>
    <b:JournalName>American Journal of Economics and Sociology, 63(4).</b:JournalName>
    <b:Year>2004</b:Year>
    <b:Pages>921-938</b:Pages>
    <b:RefOrder>194</b:RefOrder>
  </b:Source>
  <b:Source>
    <b:Tag>Rav09</b:Tag>
    <b:SourceType>JournalArticle</b:SourceType>
    <b:Guid>{DFE2FA3D-CB61-4B8C-B1AD-501EFC3EAFDD}</b:Guid>
    <b:Author>
      <b:Author>
        <b:NameList>
          <b:Person>
            <b:Last>Ravallion</b:Last>
            <b:First>M.</b:First>
          </b:Person>
          <b:Person>
            <b:Last>Shaohua</b:Last>
            <b:First>C.</b:First>
          </b:Person>
          <b:Person>
            <b:Last>Sangraula</b:Last>
            <b:First>P.</b:First>
          </b:Person>
        </b:NameList>
      </b:Author>
    </b:Author>
    <b:Title>Dollar a day</b:Title>
    <b:JournalName>The World Bank Economic Review, 23(2)</b:JournalName>
    <b:Year>2009</b:Year>
    <b:Pages>163-184</b:Pages>
    <b:RefOrder>195</b:RefOrder>
  </b:Source>
  <b:Source>
    <b:Tag>Ros13</b:Tag>
    <b:SourceType>JournalArticle</b:SourceType>
    <b:Guid>{5344FF38-144F-47FB-913D-AB93E6871122}</b:Guid>
    <b:Author>
      <b:Author>
        <b:NameList>
          <b:Person>
            <b:Last>Rosenzweig</b:Last>
            <b:First>M.</b:First>
            <b:Middle>R.</b:Middle>
          </b:Person>
        </b:NameList>
      </b:Author>
    </b:Author>
    <b:Title>Thinking Small: a Review of Poor Economics</b:Title>
    <b:JournalName>Journal of Economic Literature, 50:1</b:JournalName>
    <b:Year>2013</b:Year>
    <b:Pages>115–127.</b:Pages>
    <b:RefOrder>196</b:RefOrder>
  </b:Source>
  <b:Source>
    <b:Tag>Ant96</b:Tag>
    <b:SourceType>JournalArticle</b:SourceType>
    <b:Guid>{47B6C0CF-D14F-4804-98BB-48795092F406}</b:Guid>
    <b:Author>
      <b:Author>
        <b:NameList>
          <b:Person>
            <b:Last>Antonioni</b:Last>
            <b:First>D.</b:First>
          </b:Person>
        </b:NameList>
      </b:Author>
    </b:Author>
    <b:Title>Designing an effective performance appraisal feedback Process</b:Title>
    <b:JournalName>Organizational Dynamics, 25(2)</b:JournalName>
    <b:Year>1996</b:Year>
    <b:Pages>24-38</b:Pages>
    <b:RefOrder>197</b:RefOrder>
  </b:Source>
  <b:Source>
    <b:Tag>Arm00</b:Tag>
    <b:SourceType>Book</b:SourceType>
    <b:Guid>{A3964F84-E7F0-4426-A478-DEB4F40F0E06}</b:Guid>
    <b:Title>Strategic Human Resource Management. A guide to Action</b:Title>
    <b:Year>2000</b:Year>
    <b:Author>
      <b:Author>
        <b:NameList>
          <b:Person>
            <b:Last>Armstrong</b:Last>
            <b:First>M.</b:First>
          </b:Person>
        </b:NameList>
      </b:Author>
    </b:Author>
    <b:City>London</b:City>
    <b:Publisher>Pentonville </b:Publisher>
    <b:RefOrder>198</b:RefOrder>
  </b:Source>
  <b:Source>
    <b:Tag>Arm022</b:Tag>
    <b:SourceType>Book</b:SourceType>
    <b:Guid>{28D536C8-8F6C-4B28-8109-2FD189DE7BA6}</b:Guid>
    <b:Author>
      <b:Author>
        <b:NameList>
          <b:Person>
            <b:Last>Armstrong</b:Last>
            <b:First>M.</b:First>
          </b:Person>
          <b:Person>
            <b:Last>Baron</b:Last>
            <b:First>A.</b:First>
          </b:Person>
        </b:NameList>
      </b:Author>
    </b:Author>
    <b:Title>Strategic HRM: The key to improved business Performance</b:Title>
    <b:Year>2002</b:Year>
    <b:City> London</b:City>
    <b:Publisher>CIPD</b:Publisher>
    <b:RefOrder>199</b:RefOrder>
  </b:Source>
  <b:Source>
    <b:Tag>Des03</b:Tag>
    <b:SourceType>Book</b:SourceType>
    <b:Guid>{2C2379B6-C6B5-40C9-8D11-75463CD5F778}</b:Guid>
    <b:Author>
      <b:Author>
        <b:NameList>
          <b:Person>
            <b:Last>Dessler</b:Last>
            <b:First>G.</b:First>
          </b:Person>
        </b:NameList>
      </b:Author>
    </b:Author>
    <b:Title>Human Resource Management, 8th Edition</b:Title>
    <b:Year>2003</b:Year>
    <b:City>London</b:City>
    <b:Publisher>Pearson Prentice Hall, </b:Publisher>
    <b:RefOrder>200</b:RefOrder>
  </b:Source>
  <b:Source>
    <b:Tag>Dyc09</b:Tag>
    <b:SourceType>Book</b:SourceType>
    <b:Guid>{A66319B1-2469-4B8E-9D02-E00F352454C3}</b:Guid>
    <b:Author>
      <b:Author>
        <b:NameList>
          <b:Person>
            <b:Last>Dyck</b:Last>
            <b:First>B.</b:First>
          </b:Person>
          <b:Person>
            <b:Last>Neubert</b:Last>
            <b:First>W.</b:First>
          </b:Person>
        </b:NameList>
      </b:Author>
    </b:Author>
    <b:Title>Principles of Management</b:Title>
    <b:Year>2009</b:Year>
    <b:City>Boulvard USA</b:City>
    <b:Publisher>Cengage Learning</b:Publisher>
    <b:RefOrder>201</b:RefOrder>
  </b:Source>
  <b:Source>
    <b:Tag>Fle011</b:Tag>
    <b:SourceType>JournalArticle</b:SourceType>
    <b:Guid>{FC775117-5698-4045-8501-53462945058E}</b:Guid>
    <b:Title> Performance appraisal and management: The developing research agenda.  </b:Title>
    <b:Year>2001</b:Year>
    <b:Author>
      <b:Author>
        <b:NameList>
          <b:Person>
            <b:Last>Fletcher</b:Last>
            <b:First>C.</b:First>
          </b:Person>
        </b:NameList>
      </b:Author>
    </b:Author>
    <b:JournalName>Journal of Occupational and Organizational Psychology, 74(4)</b:JournalName>
    <b:Pages>473-488</b:Pages>
    <b:RefOrder>202</b:RefOrder>
  </b:Source>
  <b:Source>
    <b:Tag>Inv04</b:Tag>
    <b:SourceType>Book</b:SourceType>
    <b:Guid>{C28F9E97-F315-4D5E-ACC9-706B1DAD01BA}</b:Guid>
    <b:Title>Human Resource Management, 3rd Edition </b:Title>
    <b:Year>2004</b:Year>
    <b:Publisher>McGraw Hill</b:Publisher>
    <b:City>New Delhi</b:City>
    <b:Author>
      <b:Author>
        <b:NameList>
          <b:Person>
            <b:Last>Invancevich</b:Last>
            <b:First>J.</b:First>
          </b:Person>
        </b:NameList>
      </b:Author>
    </b:Author>
    <b:RefOrder>203</b:RefOrder>
  </b:Source>
  <b:Source>
    <b:Tag>Iva03</b:Tag>
    <b:SourceType>Book</b:SourceType>
    <b:Guid>{77700173-7B67-4BDD-B8E9-B73BB8B65176}</b:Guid>
    <b:Author>
      <b:Author>
        <b:NameList>
          <b:Person>
            <b:Last>Ivancevich</b:Last>
            <b:First>J.</b:First>
          </b:Person>
        </b:NameList>
      </b:Author>
    </b:Author>
    <b:Title>Human Resource Management 2nd Edition</b:Title>
    <b:Year>2003</b:Year>
    <b:City>New Delhi</b:City>
    <b:Publisher>McGraw Hill</b:Publisher>
    <b:RefOrder>204</b:RefOrder>
  </b:Source>
  <b:Source>
    <b:Tag>Mon051</b:Tag>
    <b:SourceType>Book</b:SourceType>
    <b:Guid>{DC9D5B87-CBA8-4718-A25B-DAA09CF69B48}</b:Guid>
    <b:Author>
      <b:Author>
        <b:NameList>
          <b:Person>
            <b:Last>Mondy</b:Last>
            <b:First>R.</b:First>
          </b:Person>
          <b:Person>
            <b:Last>Warner</b:Last>
            <b:First>N.</b:First>
          </b:Person>
          <b:Person>
            <b:Last>Robert</b:Last>
            <b:First>M.</b:First>
          </b:Person>
          <b:Person>
            <b:Last>Mondy</b:Last>
            <b:First>J.</b:First>
          </b:Person>
          <b:Person>
            <b:Last>Bardy</b:Last>
            <b:First>D.</b:First>
          </b:Person>
        </b:NameList>
      </b:Author>
    </b:Author>
    <b:Title>Human Resource Management 9th Edition</b:Title>
    <b:Year>2005</b:Year>
    <b:City>Upper Saddle River, New Jersey</b:City>
    <b:Publisher>Person Education Limited, </b:Publisher>
    <b:RefOrder>205</b:RefOrder>
  </b:Source>
  <b:Source>
    <b:Tag>Mub12</b:Tag>
    <b:SourceType>JournalArticle</b:SourceType>
    <b:Guid>{67C98649-EF50-41B9-8D58-40A4AD0F4460}</b:Guid>
    <b:Title>Organizational Justice in Performance Appraisal System: Impact on Employees Satisfaction and Work Performance</b:Title>
    <b:Year>2012</b:Year>
    <b:Author>
      <b:Author>
        <b:NameList>
          <b:Person>
            <b:Last>Mubashar</b:Last>
            <b:First>M.</b:First>
          </b:Person>
          <b:Person>
            <b:Last>Bushra</b:Last>
            <b:First>J.</b:First>
          </b:Person>
          <b:Person>
            <b:Last>Muhammad</b:Last>
            <b:First>J.</b:First>
          </b:Person>
        </b:NameList>
      </b:Author>
    </b:Author>
    <b:JournalName>International Journal of Management &amp; Organizational Studies:  Volume 2, Issue 2</b:JournalName>
    <b:RefOrder>206</b:RefOrder>
  </b:Source>
  <b:Source>
    <b:Tag>Muh13</b:Tag>
    <b:SourceType>JournalArticle</b:SourceType>
    <b:Guid>{D051C706-0838-4721-9F6B-BD191B093395}</b:Guid>
    <b:Author>
      <b:Author>
        <b:NameList>
          <b:Person>
            <b:Last>Muhammad</b:Last>
            <b:First>F.</b:First>
          </b:Person>
          <b:Person>
            <b:Last>Ullah</b:Last>
            <b:First>K.</b:First>
          </b:Person>
        </b:NameList>
      </b:Author>
    </b:Author>
    <b:Title> Role of Performance Appraisal System on Employees Motivation.</b:Title>
    <b:JournalName>Journal of Business and Management .Volume 8, Issue 4 </b:JournalName>
    <b:Year>2013</b:Year>
    <b:RefOrder>207</b:RefOrder>
  </b:Source>
  <b:Source>
    <b:Tag>Noe05</b:Tag>
    <b:SourceType>Book</b:SourceType>
    <b:Guid>{C3BC0DBD-EBC5-4CBE-8107-DF398591DA36}</b:Guid>
    <b:Author>
      <b:Author>
        <b:NameList>
          <b:Person>
            <b:Last>Noe</b:Last>
            <b:First>M.</b:First>
          </b:Person>
        </b:NameList>
      </b:Author>
    </b:Author>
    <b:Title>Human Resource Management, 9th Edition</b:Title>
    <b:Year>2005</b:Year>
    <b:City> New Jersey </b:City>
    <b:Publisher>Pearsons Education Inc.</b:Publisher>
    <b:RefOrder>208</b:RefOrder>
  </b:Source>
  <b:Source>
    <b:Tag>Obi11</b:Tag>
    <b:SourceType>JournalArticle</b:SourceType>
    <b:Guid>{AD1612CA-7EB9-4F97-9A6D-B58D6AA96E7A}</b:Guid>
    <b:Title> Employee Performance Appraisal and Its Implication for Individual and Organizational Growth. </b:Title>
    <b:Year>2011</b:Year>
    <b:Author>
      <b:Author>
        <b:NameList>
          <b:Person>
            <b:Last>Obisi</b:Last>
            <b:First>C.</b:First>
          </b:Person>
        </b:NameList>
      </b:Author>
    </b:Author>
    <b:JournalName>Australian Journal of Business and Management Research Vol.1 No.9 </b:JournalName>
    <b:Pages>92-97</b:Pages>
    <b:RefOrder>209</b:RefOrder>
  </b:Source>
  <b:Source>
    <b:Tag>Oku01</b:Tag>
    <b:SourceType>Book</b:SourceType>
    <b:Guid>{82913E2C-A0C0-47C4-986B-6200751F2459}</b:Guid>
    <b:Title> Human Resource Management an Education Perspective.  </b:Title>
    <b:Year>2001</b:Year>
    <b:Author>
      <b:Author>
        <b:NameList>
          <b:Person>
            <b:Last>Okumbe</b:Last>
            <b:First>J.</b:First>
          </b:Person>
        </b:NameList>
      </b:Author>
    </b:Author>
    <b:City>Nairobi </b:City>
    <b:Publisher>Education Development and Research Bureau</b:Publisher>
    <b:RefOrder>210</b:RefOrder>
  </b:Source>
  <b:Source>
    <b:Tag>Opi061</b:Tag>
    <b:SourceType>Book</b:SourceType>
    <b:Guid>{B5244EF9-95A6-4A99-9C42-2A7D6CF8E5D3}</b:Guid>
    <b:Author>
      <b:Author>
        <b:NameList>
          <b:Person>
            <b:Last>Opiyo</b:Last>
            <b:First>H.</b:First>
          </b:Person>
        </b:NameList>
      </b:Author>
    </b:Author>
    <b:Title>Civil service reform policy in Kenya: A review of the retrenchment strategy:  discussion papers series. </b:Title>
    <b:Year>2006</b:Year>
    <b:City>Nairobi, Kenya. </b:City>
    <b:Publisher>Institute of Policy Analysis and Research</b:Publisher>
    <b:RefOrder>211</b:RefOrder>
  </b:Source>
  <b:Source>
    <b:Tag>Rao10</b:Tag>
    <b:SourceType>JournalArticle</b:SourceType>
    <b:Guid>{502D8F4B-F126-495D-81E3-A415D7CE56CF}</b:Guid>
    <b:Title>Performance Management and Performance Appraisal</b:Title>
    <b:Year>2010</b:Year>
    <b:Author>
      <b:Author>
        <b:NameList>
          <b:Person>
            <b:Last>Rao</b:Last>
            <b:First>M.</b:First>
          </b:Person>
        </b:NameList>
      </b:Author>
    </b:Author>
    <b:JournalName>Journal of Management Vol 15</b:JournalName>
    <b:RefOrder>212</b:RefOrder>
  </b:Source>
  <b:Source>
    <b:Tag>Car979</b:Tag>
    <b:SourceType>Book</b:SourceType>
    <b:Guid>{763C5F34-AC99-4D19-86F3-7357A785B3CD}</b:Guid>
    <b:Title>Reliability and Validity Assessment. Quantitative Applications in the Social Sciences series </b:Title>
    <b:Year>1997</b:Year>
    <b:Author>
      <b:Author>
        <b:NameList>
          <b:Person>
            <b:Last>Carmines</b:Last>
            <b:First>E.</b:First>
            <b:Middle>G.</b:Middle>
          </b:Person>
          <b:Person>
            <b:Last>Zeller</b:Last>
            <b:First>R.</b:First>
            <b:Middle>A.</b:Middle>
          </b:Person>
        </b:NameList>
      </b:Author>
    </b:Author>
    <b:City>Newbury Park</b:City>
    <b:Publisher>Sage Publications</b:Publisher>
    <b:RefOrder>213</b:RefOrder>
  </b:Source>
  <b:Source>
    <b:Tag>Coo089</b:Tag>
    <b:SourceType>Book</b:SourceType>
    <b:Guid>{1D3F745C-79D4-414C-985D-4F036CEB2922}</b:Guid>
    <b:Author>
      <b:Author>
        <b:NameList>
          <b:Person>
            <b:Last>Cooper</b:Last>
            <b:First>D.</b:First>
          </b:Person>
          <b:Person>
            <b:Last>Schindler</b:Last>
            <b:First>P.</b:First>
            <b:Middle>S.</b:Middle>
          </b:Person>
        </b:NameList>
      </b:Author>
    </b:Author>
    <b:Title>Business research methods. (8th ed.)</b:Title>
    <b:Year>2008</b:Year>
    <b:City>New Delhi</b:City>
    <b:Publisher>Tata McGraw-Hill Publishing Company</b:Publisher>
    <b:RefOrder>214</b:RefOrder>
  </b:Source>
  <b:Source>
    <b:Tag>Kot0416</b:Tag>
    <b:SourceType>Book</b:SourceType>
    <b:Guid>{30F6BD60-8C9D-45B7-BCFA-7170B3CF395C}</b:Guid>
    <b:Author>
      <b:Author>
        <b:NameList>
          <b:Person>
            <b:Last>Kothari</b:Last>
            <b:First>C.</b:First>
            <b:Middle>R.</b:Middle>
          </b:Person>
        </b:NameList>
      </b:Author>
    </b:Author>
    <b:Title>Research Methodology-Methods &amp; Techniques. </b:Title>
    <b:Year>2004</b:Year>
    <b:City>New Delhi</b:City>
    <b:Publisher>New Age International Publishers</b:Publisher>
    <b:RefOrder>215</b:RefOrder>
  </b:Source>
  <b:Source>
    <b:Tag>Mug0318</b:Tag>
    <b:SourceType>Book</b:SourceType>
    <b:Guid>{1C65534E-BEAC-4EFD-AE4E-28F67BCCC414}</b:Guid>
    <b:Author>
      <b:Author>
        <b:NameList>
          <b:Person>
            <b:Last>Mugenda</b:Last>
            <b:First>O.</b:First>
            <b:Middle>M.</b:Middle>
          </b:Person>
          <b:Person>
            <b:Last>Mugenda</b:Last>
            <b:First>A.</b:First>
            <b:Middle>G.</b:Middle>
          </b:Person>
        </b:NameList>
      </b:Author>
    </b:Author>
    <b:Title> Research Methods: Quantitative and Qualitative Approaches</b:Title>
    <b:Year>2003</b:Year>
    <b:City>Nairobi, Kenya </b:City>
    <b:Publisher>Acts Press</b:Publisher>
    <b:RefOrder>216</b:RefOrder>
  </b:Source>
  <b:Source>
    <b:Tag>Oro058</b:Tag>
    <b:SourceType>Book</b:SourceType>
    <b:Guid>{A7B760A0-162F-405E-A85C-3E385A657904}</b:Guid>
    <b:Author>
      <b:Author>
        <b:NameList>
          <b:Person>
            <b:Last>Orodho</b:Last>
            <b:First>H.</b:First>
            <b:Middle>O.</b:Middle>
          </b:Person>
        </b:NameList>
      </b:Author>
    </b:Author>
    <b:Title>Elements of Education and Social Science Research Methods.</b:Title>
    <b:Year>2005</b:Year>
    <b:City>Nairobi</b:City>
    <b:Publisher>Masola Publishers</b:Publisher>
    <b:RefOrder>217</b:RefOrder>
  </b:Source>
  <b:Source>
    <b:Tag>Sau094</b:Tag>
    <b:SourceType>Book</b:SourceType>
    <b:Guid>{9F5C365E-A020-43BE-A920-66AC0B7387CC}</b:Guid>
    <b:Author>
      <b:Author>
        <b:NameList>
          <b:Person>
            <b:Last>Saunders</b:Last>
            <b:First>M.</b:First>
          </b:Person>
          <b:Person>
            <b:Last>Lewis</b:Last>
            <b:First>P.</b:First>
          </b:Person>
          <b:Person>
            <b:Last>Thornhill</b:Last>
            <b:First>A.</b:First>
          </b:Person>
        </b:NameList>
      </b:Author>
    </b:Author>
    <b:Title>Research methods for business students 5th edition</b:Title>
    <b:Year>2009</b:Year>
    <b:City>Harlow</b:City>
    <b:Publisher>Pearson Education Limited</b:Publisher>
    <b:RefOrder>218</b:RefOrder>
  </b:Source>
  <b:Source>
    <b:Tag>Bor082</b:Tag>
    <b:SourceType>Book</b:SourceType>
    <b:Guid>{AE89EEB1-1DF7-49C7-9DA0-26E0B36AE7B2}</b:Guid>
    <b:Author>
      <b:Author>
        <b:NameList>
          <b:Person>
            <b:Last>Borg</b:Last>
            <b:First>R.</b:First>
          </b:Person>
          <b:Person>
            <b:Last>Gall</b:Last>
            <b:First>W.</b:First>
          </b:Person>
        </b:NameList>
      </b:Author>
    </b:Author>
    <b:Title>Educational Research : An Introduction</b:Title>
    <b:Year>2008</b:Year>
    <b:City>New York </b:City>
    <b:Publisher>Flipkart Books</b:Publisher>
    <b:RefOrder>219</b:RefOrder>
  </b:Source>
  <b:Source>
    <b:Tag>Arm001</b:Tag>
    <b:SourceType>Book</b:SourceType>
    <b:Guid>{83CBA91D-426C-4B50-9782-5BD02402552F}</b:Guid>
    <b:Author>
      <b:Author>
        <b:NameList>
          <b:Person>
            <b:Last>Armstrong</b:Last>
            <b:First>M.</b:First>
          </b:Person>
        </b:NameList>
      </b:Author>
    </b:Author>
    <b:Title>Performance Management: Key Strategies and Practical Guidelines.</b:Title>
    <b:Year>2000</b:Year>
    <b:City>London</b:City>
    <b:Publisher>Kogan Page</b:Publisher>
    <b:RefOrder>220</b:RefOrder>
  </b:Source>
  <b:Source>
    <b:Tag>Des00</b:Tag>
    <b:SourceType>Book</b:SourceType>
    <b:Guid>{F467CA95-85CD-41CA-8D8D-F765F5D0CA8A}</b:Guid>
    <b:Author>
      <b:Author>
        <b:NameList>
          <b:Person>
            <b:Last>Dessler</b:Last>
            <b:First>G.</b:First>
          </b:Person>
        </b:NameList>
      </b:Author>
    </b:Author>
    <b:Title>Human Resource Management. 8th edition. </b:Title>
    <b:Year>2000</b:Year>
    <b:City>New Jersey</b:City>
    <b:Publisher>Prentice Hall International, Inc.</b:Publisher>
    <b:RefOrder>221</b:RefOrder>
  </b:Source>
  <b:Source>
    <b:Tag>Hof91</b:Tag>
    <b:SourceType>Book</b:SourceType>
    <b:Guid>{EC4D17E0-164B-45EA-80B0-2E651C2ED36A}</b:Guid>
    <b:Author>
      <b:Author>
        <b:NameList>
          <b:Person>
            <b:Last>Hofstede</b:Last>
            <b:First>G.</b:First>
          </b:Person>
        </b:NameList>
      </b:Author>
    </b:Author>
    <b:Title>Cultures and Organizations – Software of the mind</b:Title>
    <b:Year>1991</b:Year>
    <b:City>London</b:City>
    <b:Publisher>McGraw-Hill Book Company</b:Publisher>
    <b:RefOrder>222</b:RefOrder>
  </b:Source>
  <b:Source>
    <b:Tag>Wig91</b:Tag>
    <b:SourceType>Book</b:SourceType>
    <b:Guid>{008AD028-158C-4B2A-91CA-D479F30137FC}</b:Guid>
    <b:Author>
      <b:Author>
        <b:NameList>
          <b:Person>
            <b:Last>Wigdor</b:Last>
            <b:First>A.</b:First>
            <b:Middle>K.</b:Middle>
          </b:Person>
          <b:Person>
            <b:Last>Milkovich</b:Last>
            <b:First>G.T.</b:First>
          </b:Person>
        </b:NameList>
      </b:Author>
    </b:Author>
    <b:Title>Pay for performance</b:Title>
    <b:Year>1991</b:Year>
    <b:City>Washington, DC</b:City>
    <b:Publisher>National Academy Press</b:Publisher>
    <b:RefOrder>223</b:RefOrder>
  </b:Source>
  <b:Source>
    <b:Tag>Hal00</b:Tag>
    <b:SourceType>JournalArticle</b:SourceType>
    <b:Guid>{DB034CC4-4B7F-49E0-ACEB-4B2ABCA568C6}</b:Guid>
    <b:Title>The Appraisal Organiser</b:Title>
    <b:Year>2000</b:Year>
    <b:Author>
      <b:Author>
        <b:NameList>
          <b:Person>
            <b:Last>Hale</b:Last>
            <b:First>Richard</b:First>
          </b:Person>
        </b:NameList>
      </b:Author>
    </b:Author>
    <b:JournalName>Industrial and Commercial Training, Vol. 32 Iss: 4</b:JournalName>
    <b:RefOrder>224</b:RefOrder>
  </b:Source>
  <b:Source>
    <b:Tag>Ube07</b:Tag>
    <b:SourceType>JournalArticle</b:SourceType>
    <b:Guid>{62060AA4-CBDD-4C2D-BE39-8503ABD82716}</b:Guid>
    <b:Author>
      <b:Author>
        <b:NameList>
          <b:Person>
            <b:Last>Ubeda</b:Last>
            <b:First>Cristina</b:First>
            <b:Middle>Lourenço</b:Middle>
          </b:Person>
          <b:Person>
            <b:Last>Cesar</b:Last>
            <b:First>Fernando</b:First>
          </b:Person>
          <b:Person>
            <b:Last>Santos</b:Last>
            <b:First>Almada</b:First>
          </b:Person>
        </b:NameList>
      </b:Author>
    </b:Author>
    <b:Title>Staff development and performance appraisal in a Brazilian research centre</b:Title>
    <b:JournalName>European Journal of Innovation Management, Vol. 10 Iss: 1</b:JournalName>
    <b:Year>2007</b:Year>
    <b:Pages>109 - 125</b:Pages>
    <b:RefOrder>225</b:RefOrder>
  </b:Source>
  <b:Source>
    <b:Tag>Del04</b:Tag>
    <b:SourceType>JournalArticle</b:SourceType>
    <b:Guid>{D30003BF-037D-4635-B692-D17E4AE4F88B}</b:Guid>
    <b:Author>
      <b:Author>
        <b:NameList>
          <b:Person>
            <b:Last>Delarue</b:Last>
            <b:First>A.</b:First>
          </b:Person>
          <b:Person>
            <b:Last>De Prins</b:Last>
            <b:First>P.</b:First>
          </b:Person>
        </b:NameList>
      </b:Author>
    </b:Author>
    <b:Title>Productivity outcomes of teamwork as an effect of team structure</b:Title>
    <b:JournalName>Economic and Industrial Democracy , Vol. 25, No. 2</b:JournalName>
    <b:Year>2004</b:Year>
    <b:Pages>301-318</b:Pages>
    <b:RefOrder>226</b:RefOrder>
  </b:Source>
  <b:Source>
    <b:Tag>Aic05</b:Tag>
    <b:SourceType>JournalArticle</b:SourceType>
    <b:Guid>{CE33485C-09F8-4FEF-BEC9-0409E5A1E8CB}</b:Guid>
    <b:Author>
      <b:Author>
        <b:NameList>
          <b:Person>
            <b:Last>Aichouni</b:Last>
            <b:First>M.</b:First>
          </b:Person>
        </b:NameList>
      </b:Author>
    </b:Author>
    <b:Title> Statistical Quality Control Techniques: Quality</b:Title>
    <b:JournalName>The Quarterly Bulletin </b:JournalName>
    <b:Year>2005</b:Year>
    <b:Pages>10-11</b:Pages>
    <b:RefOrder>227</b:RefOrder>
  </b:Source>
  <b:Source>
    <b:Tag>Ayd09</b:Tag>
    <b:SourceType>Book</b:SourceType>
    <b:Guid>{9A0905F1-A6E0-4DF2-A747-CF4CA17C2C6B}</b:Guid>
    <b:Title> The effect of spiritual leadership on organizational learning capacity.</b:Title>
    <b:Year>2009</b:Year>
    <b:Author>
      <b:Author>
        <b:NameList>
          <b:Person>
            <b:Last>Aydin</b:Last>
            <b:First>B.</b:First>
          </b:Person>
          <b:Person>
            <b:Last>Ceylan</b:Last>
            <b:First>A.</b:First>
          </b:Person>
        </b:NameList>
      </b:Author>
    </b:Author>
    <b:City>London</b:City>
    <b:Publisher>McGraw-Hill</b:Publisher>
    <b:RefOrder>228</b:RefOrder>
  </b:Source>
  <b:Source>
    <b:Tag>Con09</b:Tag>
    <b:SourceType>JournalArticle</b:SourceType>
    <b:Guid>{4349775B-1E15-467B-9612-CFC14CE65370}</b:Guid>
    <b:Title>How to increase teamwork in organizations</b:Title>
    <b:Year>2009</b:Year>
    <b:Author>
      <b:Author>
        <b:NameList>
          <b:Person>
            <b:Last>Conti</b:Last>
            <b:First>B.</b:First>
          </b:Person>
          <b:Person>
            <b:Last>Kleiner</b:Last>
            <b:First>B.</b:First>
          </b:Person>
        </b:NameList>
      </b:Author>
    </b:Author>
    <b:JournalName>Journal of Quality, 5(1)</b:JournalName>
    <b:Pages>26-29</b:Pages>
    <b:RefOrder>229</b:RefOrder>
  </b:Source>
  <b:Source>
    <b:Tag>Jon07</b:Tag>
    <b:SourceType>JournalArticle</b:SourceType>
    <b:Guid>{95C82AE5-CD19-49B7-9C5F-39B753F7FF4B}</b:Guid>
    <b:Author>
      <b:Author>
        <b:NameList>
          <b:Person>
            <b:Last>Jones</b:Last>
            <b:First>A.</b:First>
          </b:Person>
          <b:Person>
            <b:Last>Richard</b:Last>
            <b:First>B.</b:First>
          </b:Person>
          <b:Person>
            <b:Last>Paul</b:Last>
            <b:First>D.</b:First>
          </b:Person>
          <b:Person>
            <b:Last>Sloane</b:Last>
            <b:First>K.</b:First>
          </b:Person>
          <b:Person>
            <b:Last>Peter</b:Last>
            <b:First>F.</b:First>
          </b:Person>
        </b:NameList>
      </b:Author>
    </b:Author>
    <b:Title>Effectiveness of teambuilding in organization</b:Title>
    <b:JournalName>Journal of Management, 5(3),</b:JournalName>
    <b:Year>2007</b:Year>
    <b:Pages>35-37</b:Pages>
    <b:RefOrder>230</b:RefOrder>
  </b:Source>
  <b:Source>
    <b:Tag>Mul10</b:Tag>
    <b:SourceType>Report</b:SourceType>
    <b:Guid>{A70B8DC9-E3F8-438C-92EC-E7923249CFAF}</b:Guid>
    <b:Title>The Impact of Teamwork on Employee Performance in Strategic Management and the Performance Improvement</b:Title>
    <b:Year>2010</b:Year>
    <b:Author>
      <b:Author>
        <b:NameList>
          <b:Person>
            <b:Last>Mulika</b:Last>
            <b:First>M.</b:First>
          </b:Person>
        </b:NameList>
      </b:Author>
    </b:Author>
    <b:Publisher>Department of Abu Dhabi Police</b:Publisher>
    <b:City> UAE</b:City>
    <b:RefOrder>231</b:RefOrder>
  </b:Source>
  <b:Source>
    <b:Tag>And081</b:Tag>
    <b:SourceType>JournalArticle</b:SourceType>
    <b:Guid>{F32A2814-8D6E-44B7-96F0-EC5D94071E08}</b:Guid>
    <b:Author>
      <b:Author>
        <b:NameList>
          <b:Person>
            <b:Last>Anderson</b:Last>
            <b:First>N.</b:First>
          </b:Person>
          <b:Person>
            <b:Last>West</b:Last>
            <b:First>M.</b:First>
          </b:Person>
        </b:NameList>
      </b:Author>
    </b:Author>
    <b:Title>The personality of teamworking.</b:Title>
    <b:Year>2008</b:Year>
    <b:JournalName>Journal of Personal Managent, 4(3)</b:JournalName>
    <b:Pages>81-91</b:Pages>
    <b:RefOrder>232</b:RefOrder>
  </b:Source>
  <b:Source>
    <b:Tag>Waw04</b:Tag>
    <b:SourceType>Book</b:SourceType>
    <b:Guid>{7F108681-92D8-4583-9359-2417086F0744}</b:Guid>
    <b:Title>Managing Human Resources in Kenya</b:Title>
    <b:Year>2004</b:Year>
    <b:Publisher>Kenya Literature Bureau</b:Publisher>
    <b:City>Nairobi</b:City>
    <b:Author>
      <b:Author>
        <b:NameList>
          <b:Person>
            <b:Last>Waweru</b:Last>
            <b:First>E.</b:First>
            <b:Middle>M.</b:Middle>
          </b:Person>
        </b:NameList>
      </b:Author>
    </b:Author>
    <b:RefOrder>233</b:RefOrder>
  </b:Source>
  <b:Source>
    <b:Tag>Tot10</b:Tag>
    <b:SourceType>Report</b:SourceType>
    <b:Guid>{63A34640-CD9D-4308-9C6E-0333AA94E4B2}</b:Guid>
    <b:Title>Partners at work?. A report to Europe’s policymakers and social partners; Report of the European commission,</b:Title>
    <b:Year>2010</b:Year>
    <b:Publisher>European commission</b:Publisher>
    <b:Author>
      <b:Author>
        <b:NameList>
          <b:Person>
            <b:Last>Totterdill</b:Last>
            <b:First>P.</b:First>
          </b:Person>
          <b:Person>
            <b:Last>Dhotti</b:Last>
            <b:First>S.</b:First>
          </b:Person>
          <b:Person>
            <b:Last>Milsome</b:Last>
            <b:First>S.</b:First>
          </b:Person>
        </b:NameList>
      </b:Author>
    </b:Author>
    <b:RefOrder>234</b:RefOrder>
  </b:Source>
  <b:Source>
    <b:Tag>Placeholder16</b:Tag>
    <b:SourceType>Report</b:SourceType>
    <b:Guid>{99DE6505-9F65-492C-BF4A-7E3B04267424}</b:Guid>
    <b:Author>
      <b:Author>
        <b:NameList>
          <b:Person>
            <b:Last>Mulike</b:Last>
            <b:First>S.</b:First>
          </b:Person>
        </b:NameList>
      </b:Author>
    </b:Author>
    <b:Title>The Impact of teamwork on employee performance in strategic management and the performance improvement </b:Title>
    <b:Year>2013</b:Year>
    <b:Publisher>Department of Abu Dhabi Police,UAE.</b:Publisher>
    <b:City>Abu Dhabi</b:City>
    <b:RefOrder>235</b:RefOrder>
  </b:Source>
  <b:Source>
    <b:Tag>Coh09</b:Tag>
    <b:SourceType>JournalArticle</b:SourceType>
    <b:Guid>{7166BDB1-729F-4733-9300-898222D7302A}</b:Guid>
    <b:Title> What makes teams work: group effectiveness research from the shop floor to the executive suite</b:Title>
    <b:Year>2009</b:Year>
    <b:Author>
      <b:Author>
        <b:NameList>
          <b:Person>
            <b:Last>Cohen</b:Last>
            <b:First>S.G.</b:First>
          </b:Person>
          <b:Person>
            <b:Last>Bailey</b:Last>
            <b:First>D.E.</b:First>
          </b:Person>
        </b:NameList>
      </b:Author>
    </b:Author>
    <b:JournalName>Journal of Management, 23(3)</b:JournalName>
    <b:Pages>239-290.</b:Pages>
    <b:RefOrder>236</b:RefOrder>
  </b:Source>
  <b:Source>
    <b:Tag>Ism07</b:Tag>
    <b:SourceType>JournalArticle</b:SourceType>
    <b:Guid>{44B58AC8-4F63-4B43-8840-54AEDA67EFF3}</b:Guid>
    <b:Author>
      <b:Author>
        <b:NameList>
          <b:Person>
            <b:Last>Ismail</b:Last>
            <b:First>N.A.</b:First>
          </b:Person>
          <b:Person>
            <b:Last>Raja Mohd Ali</b:Last>
            <b:First>R.H.</b:First>
          </b:Person>
          <b:Person>
            <b:Last>Mat Saat</b:Last>
            <b:First>R.</b:First>
          </b:Person>
          <b:Person>
            <b:Last>Hsbollah</b:Last>
            <b:First>H.</b:First>
          </b:Person>
        </b:NameList>
      </b:Author>
    </b:Author>
    <b:Title>Strategic information planning among public institutions of higher learning in Malaysia</b:Title>
    <b:JournalName>Campus‐Wide Information Systems, Vol. 24 No. 5</b:JournalName>
    <b:Year>2007</b:Year>
    <b:Pages>331‐341</b:Pages>
    <b:RefOrder>237</b:RefOrder>
  </b:Source>
  <b:Source>
    <b:Tag>Afs12</b:Tag>
    <b:SourceType>JournalArticle</b:SourceType>
    <b:Guid>{C1AF36B2-3672-4E47-B5D3-C0F7B54C2E90}</b:Guid>
    <b:Author>
      <b:Author>
        <b:NameList>
          <b:Person>
            <b:Last>Afshan</b:Last>
            <b:First>S.</b:First>
          </b:Person>
          <b:Person>
            <b:Last>Sobia</b:Last>
            <b:First>I.</b:First>
          </b:Person>
          <b:Person>
            <b:Last>Kamran</b:Last>
            <b:First>A.</b:First>
          </b:Person>
          <b:Person>
            <b:Last>Nasir</b:Last>
            <b:First>M.</b:First>
          </b:Person>
        </b:NameList>
      </b:Author>
    </b:Author>
    <b:Title>Impact of training on employee performance: a study of telecommunication sector in Pakistan. </b:Title>
    <b:JournalName>Interdisciplinary Journal of Contemporary Research in Business 4</b:JournalName>
    <b:Year>2012</b:Year>
    <b:Pages> 6-21</b:Pages>
    <b:RefOrder>238</b:RefOrder>
  </b:Source>
  <b:Source>
    <b:Tag>Placeholder17</b:Tag>
    <b:SourceType>Book</b:SourceType>
    <b:Guid>{D22EA070-B674-4EAB-A7BA-7A3EF0D93551}</b:Guid>
    <b:Title>A Handbook of Performance Management, 4th edition</b:Title>
    <b:Year>2010</b:Year>
    <b:Author>
      <b:Author>
        <b:NameList>
          <b:Person>
            <b:Last>Armstrong</b:Last>
            <b:First>M</b:First>
          </b:Person>
        </b:NameList>
      </b:Author>
    </b:Author>
    <b:City>New Delhi</b:City>
    <b:Publisher>Kogan Page Limited</b:Publisher>
    <b:RefOrder>239</b:RefOrder>
  </b:Source>
  <b:Source>
    <b:Tag>Agu09</b:Tag>
    <b:SourceType>Book</b:SourceType>
    <b:Guid>{6CD63EFC-D21A-47C3-B739-2079F30F2812}</b:Guid>
    <b:Title>Performance Management</b:Title>
    <b:Year>2009</b:Year>
    <b:Author>
      <b:Author>
        <b:NameList>
          <b:Person>
            <b:Last>Aguinis</b:Last>
            <b:First>H.</b:First>
          </b:Person>
        </b:NameList>
      </b:Author>
    </b:Author>
    <b:City>Upper Saddle River, NJ</b:City>
    <b:Publisher> Prentice Hall</b:Publisher>
    <b:RefOrder>240</b:RefOrder>
  </b:Source>
  <b:Source>
    <b:Tag>Col04</b:Tag>
    <b:SourceType>Book</b:SourceType>
    <b:Guid>{4D3739BD-6953-437B-8FB7-042848A668D1}</b:Guid>
    <b:Author>
      <b:Author>
        <b:NameList>
          <b:Person>
            <b:Last>Cole</b:Last>
            <b:First>G.</b:First>
          </b:Person>
        </b:NameList>
      </b:Author>
    </b:Author>
    <b:Title>Management Theory and Practice 5th Edition</b:Title>
    <b:Year>2004</b:Year>
    <b:City>New York</b:City>
    <b:Publisher>DP Publications</b:Publisher>
    <b:RefOrder>241</b:RefOrder>
  </b:Source>
  <b:Source>
    <b:Tag>Ste00</b:Tag>
    <b:SourceType>Book</b:SourceType>
    <b:Guid>{9B6BEAF6-1CFD-44D4-BF18-2976684C5085}</b:Guid>
    <b:Author>
      <b:Author>
        <b:NameList>
          <b:Person>
            <b:Last>Steve</b:Last>
            <b:First>K.</b:First>
          </b:Person>
        </b:NameList>
      </b:Author>
    </b:Author>
    <b:Title>Organization Behavior, 3rd Ed.</b:Title>
    <b:Year>2000</b:Year>
    <b:City>San Francisco </b:City>
    <b:Publisher>Prentice Hall Publishers</b:Publisher>
    <b:RefOrder>242</b:RefOrder>
  </b:Source>
  <b:Source>
    <b:Tag>Nyl02</b:Tag>
    <b:SourceType>Book</b:SourceType>
    <b:Guid>{C00E3692-049D-486C-93D5-0F56A6151C83}</b:Guid>
    <b:Author>
      <b:Author>
        <b:NameList>
          <b:Person>
            <b:Last>Nylor</b:Last>
            <b:First>J.</b:First>
          </b:Person>
        </b:NameList>
      </b:Author>
    </b:Author>
    <b:Title>Human Resource Management 9th Ed.</b:Title>
    <b:Year>2002</b:Year>
    <b:City>London</b:City>
    <b:Publisher> McGraw Hill Publishing Company</b:Publisher>
    <b:RefOrder>243</b:RefOrder>
  </b:Source>
  <b:Source>
    <b:Tag>Mul07</b:Tag>
    <b:SourceType>Book</b:SourceType>
    <b:Guid>{F02D3EBC-E4BA-4FA8-B4A7-34EE75E87721}</b:Guid>
    <b:Author>
      <b:Author>
        <b:NameList>
          <b:Person>
            <b:Last>Mullins</b:Last>
            <b:First>J.</b:First>
          </b:Person>
        </b:NameList>
      </b:Author>
    </b:Author>
    <b:Title>Management and Organizational Behavior</b:Title>
    <b:Year>2007</b:Year>
    <b:City> London</b:City>
    <b:Publisher> Prentice Hall</b:Publisher>
    <b:RefOrder>244</b:RefOrder>
  </b:Source>
  <b:Source>
    <b:Tag>Cha03</b:Tag>
    <b:SourceType>Book</b:SourceType>
    <b:Guid>{9E10B1F1-EE85-4FF4-BFCF-A3DA18672016}</b:Guid>
    <b:Author>
      <b:Author>
        <b:NameList>
          <b:Person>
            <b:Last>Charles</b:Last>
            <b:First>R.</b:First>
            <b:Middle>G.</b:Middle>
          </b:Person>
        </b:NameList>
      </b:Author>
    </b:Author>
    <b:Title>Strategic human resource management:</b:Title>
    <b:Year>2003</b:Year>
    <b:City>New York</b:City>
    <b:Publisher> Pearson Custom Publishing</b:Publisher>
    <b:RefOrder>245</b:RefOrder>
  </b:Source>
  <b:Source>
    <b:Tag>Col03</b:Tag>
    <b:SourceType>JournalArticle</b:SourceType>
    <b:Guid>{1393706A-4D71-42A3-A826-1EEDCFFE87FA}</b:Guid>
    <b:Author>
      <b:Author>
        <b:NameList>
          <b:Person>
            <b:Last>Collins</b:Last>
            <b:First>Doris</b:First>
            <b:Middle>B.</b:Middle>
          </b:Person>
        </b:NameList>
      </b:Author>
    </b:Author>
    <b:Title>Performance-level Evaluation Methods used in Management Development studies from 1986 to 2000</b:Title>
    <b:JournalName>HRD review1:91 </b:JournalName>
    <b:Year>2003</b:Year>
    <b:Pages>91-110</b:Pages>
    <b:RefOrder>246</b:RefOrder>
  </b:Source>
  <b:Source>
    <b:Tag>Has09</b:Tag>
    <b:SourceType>JournalArticle</b:SourceType>
    <b:Guid>{C6A5C59B-86D3-463D-B16F-38DD2EC2CB5B}</b:Guid>
    <b:Author>
      <b:Author>
        <b:NameList>
          <b:Person>
            <b:Last>Haslinda</b:Last>
            <b:First>A</b:First>
          </b:Person>
          <b:Person>
            <b:Last>Mahyuddin</b:Last>
            <b:First>M.</b:First>
          </b:Person>
        </b:NameList>
      </b:Author>
    </b:Author>
    <b:Title>The Effectiveness of Training in the Public Service</b:Title>
    <b:JournalName>American Journal of Scientific Research (4)8</b:JournalName>
    <b:Year>2009</b:Year>
    <b:Pages>39-51</b:Pages>
    <b:RefOrder>247</b:RefOrder>
  </b:Source>
  <b:Source>
    <b:Tag>Agu091</b:Tag>
    <b:SourceType>JournalArticle</b:SourceType>
    <b:Guid>{9490885A-CC48-4B86-B5B8-02C7D17BB0C4}</b:Guid>
    <b:Author>
      <b:Author>
        <b:NameList>
          <b:Person>
            <b:Last>Aguinis</b:Last>
            <b:First>Herman</b:First>
          </b:Person>
          <b:Person>
            <b:Last>Kraiger</b:Last>
            <b:First>Kurt</b:First>
          </b:Person>
        </b:NameList>
      </b:Author>
    </b:Author>
    <b:Title>Benefits of Training and Development for Individuals and Teams, Organizations, and Society</b:Title>
    <b:JournalName>Annual Rev. Psychol (9)60</b:JournalName>
    <b:Year>2009</b:Year>
    <b:Pages>451-474</b:Pages>
    <b:RefOrder>248</b:RefOrder>
  </b:Source>
  <b:Source>
    <b:Tag>Ali09</b:Tag>
    <b:SourceType>JournalArticle</b:SourceType>
    <b:Guid>{16012099-7A43-45AE-98A3-EBD5094491FA}</b:Guid>
    <b:Author>
      <b:Author>
        <b:NameList>
          <b:Person>
            <b:Last>Alipour</b:Last>
            <b:First>Mehrdad</b:First>
          </b:Person>
          <b:Person>
            <b:Last>Salehi</b:Last>
            <b:First>Mahdi</b:First>
          </b:Person>
          <b:Person>
            <b:Last>Shahnavaz</b:Last>
            <b:First>Ali</b:First>
          </b:Person>
        </b:NameList>
      </b:Author>
    </b:Author>
    <b:Title>A Study of on the Job Training Effectiveness: Empirical Evidence of Iran</b:Title>
    <b:JournalName>International journal of business and management Vol.4, No.11</b:JournalName>
    <b:Year>2009</b:Year>
    <b:Pages>63-68</b:Pages>
    <b:RefOrder>249</b:RefOrder>
  </b:Source>
  <b:Source>
    <b:Tag>Arm101</b:Tag>
    <b:SourceType>Book</b:SourceType>
    <b:Guid>{E5BEC581-0D7F-4959-BFDA-A6CB1669097B}</b:Guid>
    <b:Title>Armstrong’s Essential Human Resource Management Practice: A Guide to People Management</b:Title>
    <b:Year>2010</b:Year>
    <b:Author>
      <b:Author>
        <b:NameList>
          <b:Person>
            <b:Last>Armstrong</b:Last>
            <b:First>M.</b:First>
          </b:Person>
        </b:NameList>
      </b:Author>
    </b:Author>
    <b:City>London</b:City>
    <b:Publisher>Kogan Page Limited</b:Publisher>
    <b:RefOrder>250</b:RefOrder>
  </b:Source>
  <b:Source>
    <b:Tag>Gla97</b:Tag>
    <b:SourceType>JournalArticle</b:SourceType>
    <b:Guid>{289CFD45-3ECB-47A5-A385-39ADDF2FDECA}</b:Guid>
    <b:Author>
      <b:Author>
        <b:NameList>
          <b:Person>
            <b:Last>Glance</b:Last>
            <b:First>Natalie</b:First>
            <b:Middle>S.</b:Middle>
          </b:Person>
          <b:Person>
            <b:Last>Hogg</b:Last>
            <b:First>Tad</b:First>
          </b:Person>
          <b:Person>
            <b:Last>Huberman</b:Last>
            <b:First>Bernardo</b:First>
            <b:Middle>A.</b:Middle>
          </b:Person>
        </b:NameList>
      </b:Author>
    </b:Author>
    <b:Title>Training and Turnover in the Evolution of Organizations</b:Title>
    <b:JournalName>Organization Science Vol. 8, No. 1</b:JournalName>
    <b:Year>1997</b:Year>
    <b:Pages>84-96</b:Pages>
    <b:RefOrder>251</b:RefOrder>
  </b:Source>
  <b:Source>
    <b:Tag>Mat08</b:Tag>
    <b:SourceType>Book</b:SourceType>
    <b:Guid>{FD078D31-C97B-4904-A4C7-516BCF1C3864}</b:Guid>
    <b:Author>
      <b:Author>
        <b:NameList>
          <b:Person>
            <b:Last>Mathis</b:Last>
            <b:First>Robert</b:First>
            <b:Middle>L.</b:Middle>
          </b:Person>
          <b:Person>
            <b:Last>Jackson</b:Last>
            <b:First>H.</b:First>
            <b:Middle>J.</b:Middle>
          </b:Person>
        </b:NameList>
      </b:Author>
    </b:Author>
    <b:Title>Human Resource Management.12th ed.</b:Title>
    <b:JournalName>2008</b:JournalName>
    <b:Year>2008</b:Year>
    <b:City>New York</b:City>
    <b:Publisher>south west publisher</b:Publisher>
    <b:RefOrder>252</b:RefOrder>
  </b:Source>
  <b:Source>
    <b:Tag>Bri06</b:Tag>
    <b:SourceType>JournalArticle</b:SourceType>
    <b:Guid>{BF2A8575-A226-4B18-A140-E0CC2FFD5153}</b:Guid>
    <b:Title>Increasing impact of training investments: an evaluation strategy for building organizational learning capability</b:Title>
    <b:Year>2006</b:Year>
    <b:Author>
      <b:Author>
        <b:NameList>
          <b:Person>
            <b:Last>Brinkerhoff</b:Last>
            <b:First>Robert</b:First>
            <b:Middle>O.</b:Middle>
          </b:Person>
        </b:NameList>
      </b:Author>
    </b:Author>
    <b:JournalName>Human Resource Management Journal Vol. 38 No. 6</b:JournalName>
    <b:Pages>302-307</b:Pages>
    <b:RefOrder>253</b:RefOrder>
  </b:Source>
  <b:Source>
    <b:Tag>Kau99</b:Tag>
    <b:SourceType>JournalArticle</b:SourceType>
    <b:Guid>{65F70965-DB08-4AB4-9ABA-6A27B2D003DA}</b:Guid>
    <b:Author>
      <b:Author>
        <b:NameList>
          <b:Person>
            <b:Last>Kaufman</b:Last>
            <b:First>Roger</b:First>
          </b:Person>
        </b:NameList>
      </b:Author>
    </b:Author>
    <b:Title>Linking Training to Organizational Impact</b:Title>
    <b:JournalName>Journal of Instructional Development, Vol. 8, No. 2 </b:JournalName>
    <b:Year>1999</b:Year>
    <b:Pages>23-29</b:Pages>
    <b:RefOrder>254</b:RefOrder>
  </b:Source>
  <b:Source>
    <b:Tag>Car972</b:Tag>
    <b:SourceType>Book</b:SourceType>
    <b:Guid>{923C888F-B568-452C-BAD3-005B378916AF}</b:Guid>
    <b:Title>Reliability and Validity Assessment. Quantitative Applications in the Social Sciences series </b:Title>
    <b:Year>1997</b:Year>
    <b:Author>
      <b:Author>
        <b:NameList>
          <b:Person>
            <b:Last>Carmines</b:Last>
            <b:First>E.</b:First>
            <b:Middle>G.</b:Middle>
          </b:Person>
          <b:Person>
            <b:Last>Zeller</b:Last>
            <b:First>R.</b:First>
            <b:Middle>A.</b:Middle>
          </b:Person>
        </b:NameList>
      </b:Author>
    </b:Author>
    <b:City>Newbury Park</b:City>
    <b:Publisher>Sage Publications</b:Publisher>
    <b:RefOrder>255</b:RefOrder>
  </b:Source>
  <b:Source>
    <b:Tag>Oum12</b:Tag>
    <b:SourceType>Report</b:SourceType>
    <b:Guid>{20E1405D-6D2F-4F85-A043-FF0B69E15C8F}</b:Guid>
    <b:Author>
      <b:Author>
        <b:NameList>
          <b:Person>
            <b:Last>Ouma</b:Last>
            <b:First>Hesbon</b:First>
            <b:Middle>O. 2012,</b:Middle>
          </b:Person>
        </b:NameList>
      </b:Author>
    </b:Author>
    <b:Title>Financial challenges facing savings and credit co-operative societies in Kenya, 2011 School of Business, Nairobi University</b:Title>
    <b:Year>2012</b:Year>
    <b:Publisher>Un published</b:Publisher>
    <b:City>Nairobi </b:City>
    <b:RefOrder>256</b:RefOrder>
  </b:Source>
  <b:Source>
    <b:Tag>Mik05</b:Tag>
    <b:SourceType>JournalArticle</b:SourceType>
    <b:Guid>{ACEDDC19-5852-47FB-99C8-78AAF14262C9}</b:Guid>
    <b:Title>Managers' perceptions of the strategic role of management development</b:Title>
    <b:Year>2005</b:Year>
    <b:Author>
      <b:Author>
        <b:NameList>
          <b:Person>
            <b:Last>Mikko</b:Last>
            <b:First>L.</b:First>
          </b:Person>
        </b:NameList>
      </b:Author>
    </b:Author>
    <b:JournalName>Journal of Management Development, Vol. 24 (7) </b:JournalName>
    <b:Pages>645 – 655  </b:Pages>
    <b:RefOrder>257</b:RefOrder>
  </b:Source>
  <b:Source>
    <b:Tag>Coo94</b:Tag>
    <b:SourceType>JournalArticle</b:SourceType>
    <b:Guid>{3AB2ABE0-4755-4727-B207-19057D641F76}</b:Guid>
    <b:Author>
      <b:Author>
        <b:NameList>
          <b:Person>
            <b:Last>Cook</b:Last>
            <b:First>M.</b:First>
          </b:Person>
        </b:NameList>
      </b:Author>
    </b:Author>
    <b:Title>The role of management behavior in agricultural cooperatives</b:Title>
    <b:JournalName>Journal of Agricultural Cooperation, 9</b:JournalName>
    <b:Year>1994</b:Year>
    <b:Pages>42-58</b:Pages>
    <b:RefOrder>261</b:RefOrder>
  </b:Source>
  <b:Source>
    <b:Tag>Ogu04</b:Tag>
    <b:SourceType>Report</b:SourceType>
    <b:Guid>{D8952963-5260-4215-AE9D-467D38E7DEF9}</b:Guid>
    <b:Title>The impact of business environmental factors on marketing of general insurance products in Kenya.</b:Title>
    <b:Year>2004</b:Year>
    <b:Author>
      <b:Author>
        <b:NameList>
          <b:Person>
            <b:Last>Ogutu</b:Last>
            <b:First>N.W.</b:First>
          </b:Person>
        </b:NameList>
      </b:Author>
    </b:Author>
    <b:Publisher>Unpublished </b:Publisher>
    <b:City>Nairobi</b:City>
    <b:RefOrder>262</b:RefOrder>
  </b:Source>
  <b:Source>
    <b:Tag>All96</b:Tag>
    <b:SourceType>Book</b:SourceType>
    <b:Guid>{4C286670-4377-4D0E-A8FF-623F24F97CDC}</b:Guid>
    <b:Author>
      <b:Author>
        <b:NameList>
          <b:Person>
            <b:Last>Allison</b:Last>
            <b:First>B.</b:First>
          </b:Person>
        </b:NameList>
      </b:Author>
    </b:Author>
    <b:Title>Research Skills for Students, 7th Edition</b:Title>
    <b:Year>1996</b:Year>
    <b:City> London</b:City>
    <b:Publisher>Kogan Page</b:Publisher>
    <b:RefOrder>263</b:RefOrder>
  </b:Source>
  <b:Source>
    <b:Tag>Placeholder18</b:Tag>
    <b:SourceType>Book</b:SourceType>
    <b:Guid>{96DC451B-FFD9-4470-B0C1-55119DFAD044}</b:Guid>
    <b:Author>
      <b:Author>
        <b:NameList>
          <b:Person>
            <b:Last>Mugenda</b:Last>
            <b:First>O.</b:First>
          </b:Person>
          <b:Person>
            <b:Last>Mugenda</b:Last>
            <b:First>A.</b:First>
          </b:Person>
        </b:NameList>
      </b:Author>
    </b:Author>
    <b:Title>Research Methods; Quantitative and Qualitative analysis</b:Title>
    <b:Year>2003</b:Year>
    <b:City>Nairobi</b:City>
    <b:Publisher>ACTS Press</b:Publisher>
    <b:RefOrder>264</b:RefOrder>
  </b:Source>
  <b:Source>
    <b:Tag>Wil10</b:Tag>
    <b:SourceType>Book</b:SourceType>
    <b:Guid>{78672248-2350-4CDF-96DB-35ADA7EFCCF4}</b:Guid>
    <b:Author>
      <b:Author>
        <b:NameList>
          <b:Person>
            <b:Last>Wilcox</b:Last>
            <b:First>A.</b:First>
          </b:Person>
          <b:Person>
            <b:Last>Dennis</b:Last>
            <b:First>L.</b:First>
          </b:Person>
        </b:NameList>
      </b:Author>
    </b:Author>
    <b:Title>Public relations: Strategies and tactics. 7th edition </b:Title>
    <b:Year>2010</b:Year>
    <b:City>Chicango</b:City>
    <b:Publisher>Addison-Wesley </b:Publisher>
    <b:RefOrder>265</b:RefOrder>
  </b:Source>
  <b:Source>
    <b:Tag>Zik03</b:Tag>
    <b:SourceType>Book</b:SourceType>
    <b:Guid>{A93F5957-523D-4B62-9563-597EA549E390}</b:Guid>
    <b:Author>
      <b:Author>
        <b:NameList>
          <b:Person>
            <b:Last>Zikmund</b:Last>
            <b:First>A.</b:First>
          </b:Person>
        </b:NameList>
      </b:Author>
    </b:Author>
    <b:Title> Research Methods, 7th Edition</b:Title>
    <b:Year>2003</b:Year>
    <b:City>New York</b:City>
    <b:Publisher>Prentice Hall </b:Publisher>
    <b:RefOrder>266</b:RefOrder>
  </b:Source>
  <b:Source>
    <b:Tag>Kom061</b:Tag>
    <b:SourceType>Book</b:SourceType>
    <b:Guid>{236B7398-6756-402F-9D58-1071F7D108D6}</b:Guid>
    <b:Title>Proposal and Thesis Writing: An Introduction</b:Title>
    <b:Year>2006</b:Year>
    <b:Author>
      <b:Author>
        <b:NameList>
          <b:Person>
            <b:Last>Kombo</b:Last>
            <b:First>D.K.</b:First>
          </b:Person>
          <b:Person>
            <b:Last>Tromp</b:Last>
            <b:First>D.L.A.</b:First>
          </b:Person>
        </b:NameList>
      </b:Author>
    </b:Author>
    <b:City>Nairobi</b:City>
    <b:Publisher>Pauline Publication Africa.</b:Publisher>
    <b:RefOrder>267</b:RefOrder>
  </b:Source>
  <b:Source>
    <b:Tag>Bor96</b:Tag>
    <b:SourceType>Book</b:SourceType>
    <b:Guid>{AF42E16A-9FFA-4DFF-A002-2E6DEABBBEAC}</b:Guid>
    <b:Author>
      <b:Author>
        <b:NameList>
          <b:Person>
            <b:Last>Borg</b:Last>
            <b:First>W.R</b:First>
          </b:Person>
          <b:Person>
            <b:Last>J.P</b:Last>
            <b:First>Gall</b:First>
          </b:Person>
          <b:Person>
            <b:Last>M.D</b:Last>
            <b:First>Gall</b:First>
          </b:Person>
        </b:NameList>
      </b:Author>
    </b:Author>
    <b:Title>Research in Education: An introduction </b:Title>
    <b:Year>2009</b:Year>
    <b:City>London</b:City>
    <b:Publisher>Longman.</b:Publisher>
    <b:RefOrder>268</b:RefOrder>
  </b:Source>
  <b:Source>
    <b:Tag>Placeholder19</b:Tag>
    <b:SourceType>Book</b:SourceType>
    <b:Guid>{B518F003-04E3-401C-B023-0FC386B7E906}</b:Guid>
    <b:Title>Business Research Methods. (8th Edition)</b:Title>
    <b:Year>2008</b:Year>
    <b:Publisher>Tata McGraw Hall</b:Publisher>
    <b:City>New Delhi</b:City>
    <b:Author>
      <b:Author>
        <b:NameList>
          <b:Person>
            <b:Last>Cooper</b:Last>
            <b:First>D.</b:First>
          </b:Person>
          <b:Person>
            <b:Last>Schindle</b:Last>
            <b:First>P.</b:First>
          </b:Person>
        </b:NameList>
      </b:Author>
    </b:Author>
    <b:RefOrder>269</b:RefOrder>
  </b:Source>
  <b:Source>
    <b:Tag>Placeholder20</b:Tag>
    <b:SourceType>Book</b:SourceType>
    <b:Guid>{35352AEF-6C45-4396-B881-F2B8D2429F20}</b:Guid>
    <b:Author>
      <b:Author>
        <b:NameList>
          <b:Person>
            <b:Last>Borg</b:Last>
            <b:First>W.R</b:First>
          </b:Person>
          <b:Person>
            <b:Last>J.P</b:Last>
            <b:First>Gall</b:First>
          </b:Person>
          <b:Person>
            <b:Last>M.D</b:Last>
            <b:First>Gall</b:First>
          </b:Person>
        </b:NameList>
      </b:Author>
    </b:Author>
    <b:Title> Research in Education, An introduction (5th Edition)</b:Title>
    <b:Year>1996</b:Year>
    <b:City>London</b:City>
    <b:Publisher>Longman.</b:Publisher>
    <b:RefOrder>270</b:RefOrder>
  </b:Source>
  <b:Source>
    <b:Tag>Coh04</b:Tag>
    <b:SourceType>Book</b:SourceType>
    <b:Guid>{5FA83656-AF8F-4A9E-B8AE-EB2FC5E0ACFC}</b:Guid>
    <b:Author>
      <b:Author>
        <b:NameList>
          <b:Person>
            <b:Last>Cohen</b:Last>
            <b:First>M.</b:First>
          </b:Person>
          <b:Person>
            <b:Last>Morrison</b:Last>
            <b:First>K.</b:First>
          </b:Person>
        </b:NameList>
      </b:Author>
    </b:Author>
    <b:Title>Research Methods in Education, 6th Edition</b:Title>
    <b:Year>2004</b:Year>
    <b:City>London </b:City>
    <b:Publisher>Rout ledge</b:Publisher>
    <b:RefOrder>271</b:RefOrder>
  </b:Source>
  <b:Source>
    <b:Tag>Placeholder21</b:Tag>
    <b:SourceType>Book</b:SourceType>
    <b:Guid>{2A74468A-8E73-40FA-8D74-8CEFBA98906F}</b:Guid>
    <b:Title>Proposal and thesis writing: an introduction</b:Title>
    <b:Year>2006</b:Year>
    <b:Author>
      <b:Author>
        <b:NameList>
          <b:Person>
            <b:Last>Kombo</b:Last>
            <b:First>D.</b:First>
            <b:Middle>K.</b:Middle>
          </b:Person>
          <b:Person>
            <b:Last>Tromp</b:Last>
            <b:First>D.</b:First>
            <b:Middle>L. A.</b:Middle>
          </b:Person>
        </b:NameList>
      </b:Author>
    </b:Author>
    <b:City>Nairobi</b:City>
    <b:Publisher>Paulines Publications Africa </b:Publisher>
    <b:RefOrder>272</b:RefOrder>
  </b:Source>
  <b:Source>
    <b:Tag>Placeholder22</b:Tag>
    <b:SourceType>Book</b:SourceType>
    <b:Guid>{BD17BD3B-52D7-4BB1-8781-CA7E427328C4}</b:Guid>
    <b:Author>
      <b:Author>
        <b:NameList>
          <b:Person>
            <b:Last>Cooper</b:Last>
            <b:First>D.</b:First>
          </b:Person>
          <b:Person>
            <b:Last>Schindler</b:Last>
            <b:First>P.</b:First>
            <b:Middle>S.</b:Middle>
          </b:Person>
        </b:NameList>
      </b:Author>
    </b:Author>
    <b:Title>Business research methods 8th ed.</b:Title>
    <b:Year>2008</b:Year>
    <b:City>New Delhi</b:City>
    <b:Publisher>Tata McGraw-Hill Publishing Company</b:Publisher>
    <b:RefOrder>273</b:RefOrder>
  </b:Source>
  <b:Source>
    <b:Tag>Mug038</b:Tag>
    <b:SourceType>Book</b:SourceType>
    <b:Guid>{FB490C4C-4E02-4587-8A51-0B3905577B2C}</b:Guid>
    <b:Author>
      <b:Author>
        <b:NameList>
          <b:Person>
            <b:Last>Mugenda</b:Last>
            <b:First>O.</b:First>
            <b:Middle>M.</b:Middle>
          </b:Person>
          <b:Person>
            <b:Last>Mugenda</b:Last>
            <b:First>A.</b:First>
            <b:Middle>G.</b:Middle>
          </b:Person>
        </b:NameList>
      </b:Author>
    </b:Author>
    <b:Title> Research Methods: Quantitative and Qualitative Approaches</b:Title>
    <b:Year>2003</b:Year>
    <b:City>Nairobi, Kenya </b:City>
    <b:Publisher>Acts Press</b:Publisher>
    <b:RefOrder>274</b:RefOrder>
  </b:Source>
  <b:Source>
    <b:Tag>Placeholder23</b:Tag>
    <b:SourceType>Book</b:SourceType>
    <b:Guid>{DC80825E-BCC3-49D2-8232-97ED8A5AE3CE}</b:Guid>
    <b:Author>
      <b:Author>
        <b:NameList>
          <b:Person>
            <b:Last>Orodho</b:Last>
            <b:First>H.</b:First>
            <b:Middle>O.</b:Middle>
          </b:Person>
        </b:NameList>
      </b:Author>
    </b:Author>
    <b:Title>Elements of Education and Social Science Research Methods</b:Title>
    <b:Year>2005</b:Year>
    <b:City>Nairobi</b:City>
    <b:Publisher>Masola Publishers</b:Publisher>
    <b:RefOrder>275</b:RefOrder>
  </b:Source>
  <b:Source>
    <b:Tag>Placeholder24</b:Tag>
    <b:SourceType>Book</b:SourceType>
    <b:Guid>{AC285B24-A73E-4C7E-88B7-5F5BA86BCA40}</b:Guid>
    <b:Author>
      <b:Author>
        <b:NameList>
          <b:Person>
            <b:Last>Nachmias</b:Last>
            <b:First>V.</b:First>
          </b:Person>
          <b:Person>
            <b:Last>Nachmias</b:Last>
            <b:First>D.</b:First>
          </b:Person>
        </b:NameList>
      </b:Author>
    </b:Author>
    <b:Title>Research Methods in the Social Sciences</b:Title>
    <b:Year>2007</b:Year>
    <b:City>New York</b:City>
    <b:Publisher>St. Martin's Press</b:Publisher>
    <b:RefOrder>276</b:RefOrder>
  </b:Source>
  <b:Source>
    <b:Tag>Placeholder25</b:Tag>
    <b:SourceType>Book</b:SourceType>
    <b:Guid>{E920F025-CCEE-4C35-850D-2EB3783CE751}</b:Guid>
    <b:Author>
      <b:Author>
        <b:NameList>
          <b:Person>
            <b:Last>Saunders</b:Last>
            <b:First>M.</b:First>
          </b:Person>
          <b:Person>
            <b:Last>Lewis</b:Last>
            <b:First>P.</b:First>
          </b:Person>
          <b:Person>
            <b:Last>Thornhill</b:Last>
            <b:First>A.</b:First>
          </b:Person>
        </b:NameList>
      </b:Author>
    </b:Author>
    <b:Title>Research methods for business students 5th ed.</b:Title>
    <b:Year>2009</b:Year>
    <b:City>Harlow</b:City>
    <b:Publisher>Pearson Education Limited</b:Publisher>
    <b:RefOrder>277</b:RefOrder>
  </b:Source>
  <b:Source>
    <b:Tag>Kot043</b:Tag>
    <b:SourceType>Book</b:SourceType>
    <b:Guid>{9968FFBB-724F-4955-A5E2-127B50A73A5E}</b:Guid>
    <b:Author>
      <b:Author>
        <b:NameList>
          <b:Person>
            <b:Last>Kothari</b:Last>
            <b:First>C.</b:First>
            <b:Middle>R.</b:Middle>
          </b:Person>
        </b:NameList>
      </b:Author>
    </b:Author>
    <b:Title>Research Methodology-Methods &amp; Techniques</b:Title>
    <b:Year>2004</b:Year>
    <b:City>New Delhi</b:City>
    <b:Publisher>New Age International Publishers</b:Publisher>
    <b:RefOrder>278</b:RefOrder>
  </b:Source>
  <b:Source>
    <b:Tag>Car971</b:Tag>
    <b:SourceType>Book</b:SourceType>
    <b:Guid>{645D04E3-BD0C-44C6-BE43-73F9ADB8184F}</b:Guid>
    <b:Title> Reliability and Validity Assessment. Quantitative Applications in the Social Sciences series </b:Title>
    <b:Year>1997</b:Year>
    <b:Author>
      <b:Author>
        <b:NameList>
          <b:Person>
            <b:Last>Carmines</b:Last>
            <b:First>E.</b:First>
            <b:Middle>G.,</b:Middle>
          </b:Person>
          <b:Person>
            <b:Last>Zeller</b:Last>
            <b:First>R.</b:First>
            <b:Middle>A.</b:Middle>
          </b:Person>
        </b:NameList>
      </b:Author>
    </b:Author>
    <b:City>Newbury Park</b:City>
    <b:Publisher>Sage Publications</b:Publisher>
    <b:RefOrder>279</b:RefOrder>
  </b:Source>
  <b:Source>
    <b:Tag>Bra10</b:Tag>
    <b:SourceType>Book</b:SourceType>
    <b:Guid>{7BBFE11B-FBEC-45C8-AB9D-B5A0AF5730D3}</b:Guid>
    <b:Title>Cost reduction analysis,</b:Title>
    <b:Year>2010</b:Year>
    <b:Author>
      <b:Author>
        <b:NameList>
          <b:Person>
            <b:Last>Bragg</b:Last>
            <b:First>S.</b:First>
            <b:Middle>M.</b:Middle>
          </b:Person>
        </b:NameList>
      </b:Author>
    </b:Author>
    <b:City>Hoboken, New Jersey</b:City>
    <b:Publisher>John Wiley &amp; Sons Inc.</b:Publisher>
    <b:RefOrder>280</b:RefOrder>
  </b:Source>
  <b:Source>
    <b:Tag>Cha06</b:Tag>
    <b:SourceType>JournalArticle</b:SourceType>
    <b:Guid>{2B99B4B1-3436-44EF-80E8-3BBFB7A419F8}</b:Guid>
    <b:Title>Measuring the efficiency of decision making units</b:Title>
    <b:Year>2006</b:Year>
    <b:Author>
      <b:Author>
        <b:NameList>
          <b:Person>
            <b:Last>Charnes</b:Last>
            <b:First>A.</b:First>
          </b:Person>
          <b:Person>
            <b:Last>Cooper</b:Last>
            <b:First>W.</b:First>
            <b:Middle>W.</b:Middle>
          </b:Person>
          <b:Person>
            <b:Last>Rhodes</b:Last>
            <b:First>E.</b:First>
          </b:Person>
        </b:NameList>
      </b:Author>
    </b:Author>
    <b:JournalName> European journal of operations research Vol. 2</b:JournalName>
    <b:Pages>429-444</b:Pages>
    <b:RefOrder>281</b:RefOrder>
  </b:Source>
  <b:Source>
    <b:Tag>Hel10</b:Tag>
    <b:SourceType>JournalArticle</b:SourceType>
    <b:Guid>{BBB5775D-C98F-4A40-BF98-B6CD8D6BC960}</b:Guid>
    <b:Author>
      <b:Author>
        <b:NameList>
          <b:Person>
            <b:Last>Helle</b:Last>
            <b:First>H.</b:First>
          </b:Person>
          <b:Person>
            <b:Last>Helle</b:Last>
            <b:First>M.</b:First>
          </b:Person>
          <b:Person>
            <b:Last>Pettersson</b:Last>
            <b:First>F.</b:First>
          </b:Person>
          <b:Person>
            <b:Last>Saxén</b:Last>
            <b:First>H.</b:First>
          </b:Person>
        </b:NameList>
      </b:Author>
    </b:Author>
    <b:Title>Multi objective optimization of  iron making in the blast furnace with top gas recycling.</b:Title>
    <b:JournalName> ISIJ International Vol. 50, No. 10</b:JournalName>
    <b:Year>2010</b:Year>
    <b:Pages>1380-1387</b:Pages>
    <b:RefOrder>282</b:RefOrder>
  </b:Source>
  <b:Source>
    <b:Tag>Bac04</b:Tag>
    <b:SourceType>JournalArticle</b:SourceType>
    <b:Guid>{7210782B-4228-4C81-9DBC-22011E4B897E}</b:Guid>
    <b:Title> Management Of Risks In Information Technology Projects</b:Title>
    <b:Year>2004</b:Year>
    <b:Author>
      <b:Author>
        <b:NameList>
          <b:Person>
            <b:Last>Baccarini</b:Last>
            <b:First>D.</b:First>
          </b:Person>
          <b:Person>
            <b:Last>Salm</b:Last>
            <b:First>G.</b:First>
          </b:Person>
          <b:Person>
            <b:Last>Love</b:Last>
            <b:First>P.</b:First>
            <b:Middle>E.</b:Middle>
          </b:Person>
        </b:NameList>
      </b:Author>
    </b:Author>
    <b:JournalName>Industrial Management &amp; Data Systems Vol. 104 </b:JournalName>
    <b:Pages>286-295</b:Pages>
    <b:RefOrder>283</b:RefOrder>
  </b:Source>
  <b:Source>
    <b:Tag>Del08</b:Tag>
    <b:SourceType>JournalArticle</b:SourceType>
    <b:Guid>{ED3D00AB-C3C8-4432-BA3D-CDD4806CE794}</b:Guid>
    <b:Author>
      <b:Author>
        <b:NameList>
          <b:Person>
            <b:Last>Delone</b:Last>
            <b:First>W.</b:First>
          </b:Person>
          <b:Person>
            <b:Last>Mclean</b:Last>
            <b:First>E.</b:First>
            <b:Middle>R.</b:Middle>
          </b:Person>
        </b:NameList>
      </b:Author>
    </b:Author>
    <b:Title> Information Systems Success: The quest for the dependent variable. </b:Title>
    <b:JournalName>Information systems research Vol.  3(1)</b:JournalName>
    <b:Year>2008</b:Year>
    <b:Pages>87-95</b:Pages>
    <b:RefOrder>284</b:RefOrder>
  </b:Source>
  <b:Source>
    <b:Tag>Eis09</b:Tag>
    <b:SourceType>JournalArticle</b:SourceType>
    <b:Guid>{0475FF5B-DCA8-4CB5-B371-9F14002E2B69}</b:Guid>
    <b:Author>
      <b:Author>
        <b:NameList>
          <b:Person>
            <b:Last>Eisenhardt</b:Last>
            <b:First>K.</b:First>
          </b:Person>
        </b:NameList>
      </b:Author>
    </b:Author>
    <b:Title>Agency Theory: An Assessment and Review.</b:Title>
    <b:JournalName>Academy of Management Review Vol 14(1)</b:JournalName>
    <b:Year>2009</b:Year>
    <b:Pages>57-74</b:Pages>
    <b:RefOrder>285</b:RefOrder>
  </b:Source>
  <b:Source>
    <b:Tag>Sai03</b:Tag>
    <b:SourceType>JournalArticle</b:SourceType>
    <b:Guid>{5D70AB11-1685-42D8-B8D0-C367BEF3F8A3}</b:Guid>
    <b:Author>
      <b:Author>
        <b:NameList>
          <b:Person>
            <b:Last>Saidel</b:Last>
            <b:First>J.</b:First>
          </b:Person>
          <b:Person>
            <b:Last>Cour</b:Last>
            <b:First>S.</b:First>
          </b:Person>
        </b:NameList>
      </b:Author>
    </b:Author>
    <b:Title>Information Technology and the Voluntary Sector Workplace</b:Title>
    <b:JournalName>Nonprofit and Voluntary Sector Quarterly. 32(1)</b:JournalName>
    <b:Year>2003</b:Year>
    <b:Pages>5-24</b:Pages>
    <b:RefOrder>286</b:RefOrder>
  </b:Source>
  <b:Source>
    <b:Tag>Woi00</b:Tag>
    <b:SourceType>JournalArticle</b:SourceType>
    <b:Guid>{EA6A7850-756C-4698-B252-21C9A3F3DDC5}</b:Guid>
    <b:Author>
      <b:Author>
        <b:NameList>
          <b:Person>
            <b:Last>Woiceshyn</b:Last>
            <b:First>J.</b:First>
          </b:Person>
        </b:NameList>
      </b:Author>
    </b:Author>
    <b:Title>Technology adoption: Organizational learning in oil firms. </b:Title>
    <b:JournalName>Organization Studies, 21(6)</b:JournalName>
    <b:Year>2000</b:Year>
    <b:Pages>1095-1118</b:Pages>
    <b:RefOrder>287</b:RefOrder>
  </b:Source>
  <b:Source>
    <b:Tag>Gia12</b:Tag>
    <b:SourceType>JournalArticle</b:SourceType>
    <b:Guid>{A1D8FDF4-DDE8-4FE9-998B-C1792519F295}</b:Guid>
    <b:Title>Energy efficiency measurement in industrial processes. </b:Title>
    <b:Year>2012</b:Year>
    <b:Author>
      <b:Author>
        <b:NameList>
          <b:Person>
            <b:Last>Giacone</b:Last>
            <b:First>E.</b:First>
          </b:Person>
          <b:Person>
            <b:Last>Mancò</b:Last>
            <b:First>S.</b:First>
          </b:Person>
        </b:NameList>
      </b:Author>
    </b:Author>
    <b:JournalName>Energy 38(1)</b:JournalName>
    <b:Pages>331–345</b:Pages>
    <b:RefOrder>288</b:RefOrder>
  </b:Source>
  <b:Source>
    <b:Tag>Gon11</b:Tag>
    <b:SourceType>JournalArticle</b:SourceType>
    <b:Guid>{DEC7B20A-3240-4A3D-9279-EC9F713B4D16}</b:Guid>
    <b:Author>
      <b:Author>
        <b:NameList>
          <b:Person>
            <b:Last>González</b:Last>
            <b:First>I.</b:First>
            <b:Middle>H.</b:Middle>
          </b:Person>
          <b:Person>
            <b:Last>Kamiński</b:Last>
            <b:First>J.</b:First>
          </b:Person>
        </b:NameList>
      </b:Author>
    </b:Author>
    <b:Title>The iron and steel industry: a global market perspective. Gospodarka Surowcami Mineralnymi.</b:Title>
    <b:JournalName>The Journal of Polish Mineral Resources Management) 27(3)</b:JournalName>
    <b:Year>2011</b:Year>
    <b:Pages>5–28</b:Pages>
    <b:RefOrder>289</b:RefOrder>
  </b:Source>
  <b:Source>
    <b:Tag>Moy12</b:Tag>
    <b:SourceType>JournalArticle</b:SourceType>
    <b:Guid>{6CBA8B9D-31E8-4FA9-ABA3-2B93EAD3446B}</b:Guid>
    <b:Author>
      <b:Author>
        <b:NameList>
          <b:Person>
            <b:Last>Moynihan</b:Last>
            <b:First>M.</b:First>
            <b:Middle>C.</b:Middle>
          </b:Person>
          <b:Person>
            <b:Last>Allwood</b:Last>
            <b:First>J.</b:First>
            <b:Middle>M.</b:Middle>
          </b:Person>
        </b:NameList>
      </b:Author>
    </b:Author>
    <b:Title> The flow of steel into the construction sector.</b:Title>
    <b:JournalName>Resources, Conservation and Recycling 68</b:JournalName>
    <b:Year>2012</b:Year>
    <b:Pages>88–95</b:Pages>
    <b:RefOrder>290</b:RefOrder>
  </b:Source>
  <b:Source>
    <b:Tag>Oke12</b:Tag>
    <b:SourceType>JournalArticle</b:SourceType>
    <b:Guid>{C8F6ED59-A587-4C89-BEDC-D73DAAD1E172}</b:Guid>
    <b:Author>
      <b:Author>
        <b:NameList>
          <b:Person>
            <b:Last>Okereke</b:Last>
            <b:First>C.</b:First>
          </b:Person>
          <b:Person>
            <b:Last>McDaniels</b:Last>
            <b:First>D.</b:First>
          </b:Person>
        </b:NameList>
      </b:Author>
    </b:Author>
    <b:Title>To what extent are EU steel companies susceptible to competitive loss due to climate policy?</b:Title>
    <b:JournalName>Energy Policy 46</b:JournalName>
    <b:Year>2012</b:Year>
    <b:Pages>203–215</b:Pages>
    <b:RefOrder>291</b:RefOrder>
  </b:Source>
  <b:Source>
    <b:Tag>Pat96</b:Tag>
    <b:SourceType>JournalArticle</b:SourceType>
    <b:Guid>{34048F3F-D5E5-4549-9F50-03EA866BBA36}</b:Guid>
    <b:Author>
      <b:Author>
        <b:NameList>
          <b:Person>
            <b:Last>Patterson</b:Last>
            <b:First>M.G.</b:First>
          </b:Person>
        </b:NameList>
      </b:Author>
    </b:Author>
    <b:Title>What is energy efficiency?. </b:Title>
    <b:JournalName>Energy Policy 24(5)</b:JournalName>
    <b:Year>1996</b:Year>
    <b:Pages>377–390</b:Pages>
    <b:RefOrder>292</b:RefOrder>
  </b:Source>
  <b:Source>
    <b:Tag>Agu02</b:Tag>
    <b:SourceType>JournalArticle</b:SourceType>
    <b:Guid>{ED7514DF-E609-448E-BECA-614CE229BF40}</b:Guid>
    <b:Author>
      <b:Author>
        <b:NameList>
          <b:Person>
            <b:Last>Aguila</b:Last>
            <b:First>A.</b:First>
            <b:Middle>R., Bruque, S.</b:Middle>
          </b:Person>
          <b:Person>
            <b:Last>Padilla</b:Last>
            <b:First>A.</b:First>
          </b:Person>
        </b:NameList>
      </b:Author>
    </b:Author>
    <b:Title>Global information technology management and organizational analysis: Research issues</b:Title>
    <b:JournalName>Journal of Global Information Technology Management, 5(4)</b:JournalName>
    <b:Year>2002</b:Year>
    <b:Pages>18-37</b:Pages>
    <b:RefOrder>293</b:RefOrder>
  </b:Source>
  <b:Source>
    <b:Tag>Placeholder26</b:Tag>
    <b:SourceType>Book</b:SourceType>
    <b:Guid>{FD371313-56AE-42F2-94F5-3F5E8B9B0DFB}</b:Guid>
    <b:Title>Performance Management</b:Title>
    <b:Year>2009</b:Year>
    <b:Author>
      <b:Author>
        <b:NameList>
          <b:Person>
            <b:Last>Aguinis</b:Last>
            <b:First>H.</b:First>
          </b:Person>
        </b:NameList>
      </b:Author>
    </b:Author>
    <b:City> Upper Saddle River, NJ</b:City>
    <b:Publisher> Prentice Hall</b:Publisher>
    <b:RefOrder>294</b:RefOrder>
  </b:Source>
  <b:Source>
    <b:Tag>Vat08</b:Tag>
    <b:SourceType>JournalArticle</b:SourceType>
    <b:Guid>{E531911D-B7C9-4A54-8E99-4A153BC33606}</b:Guid>
    <b:Author>
      <b:Author>
        <b:NameList>
          <b:Person>
            <b:Last>Vathanophas</b:Last>
            <b:First>V.</b:First>
          </b:Person>
          <b:Person>
            <b:Last>Stuart</b:Last>
            <b:First>L.</b:First>
          </b:Person>
        </b:NameList>
      </b:Author>
    </b:Author>
    <b:Title>Enterprise resource planning: technology acceptance in Thai University.</b:Title>
    <b:JournalName>Enter. Inf. Syst. 3(2)</b:JournalName>
    <b:Year>2008</b:Year>
    <b:Pages> 133–158 </b:Pages>
    <b:RefOrder>295</b:RefOrder>
  </b:Source>
  <b:Source>
    <b:Tag>Tho12</b:Tag>
    <b:SourceType>Book</b:SourceType>
    <b:Guid>{18CAB0F6-ED0E-4ABF-B5B9-4D6ABB1D1A11}</b:Guid>
    <b:Title>The Best of Adair on Leadership and Management</b:Title>
    <b:Year>2012</b:Year>
    <b:Publisher>Thorogood Publishing Ltd</b:Publisher>
    <b:City>London </b:City>
    <b:Author>
      <b:Author>
        <b:NameList>
          <b:Person>
            <b:Last>Thomas</b:Last>
            <b:First>Neil</b:First>
          </b:Person>
        </b:NameList>
      </b:Author>
    </b:Author>
    <b:RefOrder>296</b:RefOrder>
  </b:Source>
  <b:Source>
    <b:Tag>Man04</b:Tag>
    <b:SourceType>Book</b:SourceType>
    <b:Guid>{C6D356D6-AA22-47D7-802B-35E9F6B0400F}</b:Guid>
    <b:Author>
      <b:Author>
        <b:NameList>
          <b:Person>
            <b:Last>Mannasseh</b:Last>
            <b:First>P.N</b:First>
          </b:Person>
        </b:NameList>
      </b:Author>
    </b:Author>
    <b:Title>A Text Book of Business Finance. 3rd Edition.</b:Title>
    <b:Year>2004</b:Year>
    <b:City>Nairobi</b:City>
    <b:Publisher>McMore Accounting Books.</b:Publisher>
    <b:RefOrder>297</b:RefOrder>
  </b:Source>
  <b:Source>
    <b:Tag>Sal07</b:Tag>
    <b:SourceType>Book</b:SourceType>
    <b:Guid>{4908098A-8F78-4723-8D75-192BBD00B32E}</b:Guid>
    <b:Author>
      <b:Author>
        <b:NameList>
          <b:Person>
            <b:Last>Saleemi</b:Last>
            <b:First>N.A.</b:First>
          </b:Person>
        </b:NameList>
      </b:Author>
    </b:Author>
    <b:Title>Economics Simplified</b:Title>
    <b:Year>2007</b:Year>
    <b:City>Nairobi</b:City>
    <b:Publisher>Saleemi Publications Ltd</b:Publisher>
    <b:RefOrder>298</b:RefOrder>
  </b:Source>
  <b:Source>
    <b:Tag>Kii02</b:Tag>
    <b:SourceType>JournalArticle</b:SourceType>
    <b:Guid>{EB8D5E24-C1EE-499D-AF6A-B7047E7E0212}</b:Guid>
    <b:Title> Household Financial Savings Mobilization: Empirical Existence from Uganda. </b:Title>
    <b:Year>2002</b:Year>
    <b:Author>
      <b:Author>
        <b:NameList>
          <b:Person>
            <b:Last>Kiiza</b:Last>
            <b:First>B.</b:First>
            <b:Middle>P.</b:Middle>
          </b:Person>
        </b:NameList>
      </b:Author>
    </b:Author>
    <b:JournalName>Journal of African Economics, 1(1)</b:JournalName>
    <b:Pages>390-409</b:Pages>
    <b:RefOrder>299</b:RefOrder>
  </b:Source>
  <b:Source>
    <b:Tag>Spi06</b:Tag>
    <b:SourceType>JournalArticle</b:SourceType>
    <b:Guid>{9863C766-98F2-47BF-95F8-A0B527A0016F}</b:Guid>
    <b:Author>
      <b:Author>
        <b:NameList>
          <b:Person>
            <b:Last>Spio</b:Last>
            <b:First>K.</b:First>
            <b:Middle>G. J.</b:Middle>
          </b:Person>
        </b:NameList>
      </b:Author>
    </b:Author>
    <b:Title>Rural Houshold Savings and Life Cycle Hypothesis: The Case Study of South Africa. </b:Title>
    <b:JournalName>The Africa Journal of Economics, 6(4)</b:JournalName>
    <b:Year>2006</b:Year>
    <b:Pages>294-304.</b:Pages>
    <b:RefOrder>300</b:RefOrder>
  </b:Source>
  <b:Source>
    <b:Tag>Gue11</b:Tag>
    <b:SourceType>Book</b:SourceType>
    <b:Guid>{9BD53AF1-2F5A-4EAA-9934-766DBC204EEF}</b:Guid>
    <b:Title>Demand for Fiancial Services in Rural Moroco </b:Title>
    <b:Year>2011</b:Year>
    <b:Publisher>CIRAD-FAD Rue Rolande Press</b:Publisher>
    <b:City>Paris</b:City>
    <b:Author>
      <b:Author>
        <b:NameList>
          <b:Person>
            <b:Last>Guerin</b:Last>
            <b:First>I.</b:First>
            <b:Middle>M.</b:Middle>
          </b:Person>
        </b:NameList>
      </b:Author>
    </b:Author>
    <b:RefOrder>301</b:RefOrder>
  </b:Source>
  <b:Source>
    <b:Tag>Cal08</b:Tag>
    <b:SourceType>Report</b:SourceType>
    <b:Guid>{99C0141B-C210-440A-ACF1-CD6D2BDA6421}</b:Guid>
    <b:Title>Talent Management in the Era of the Aging Workforce: The Critical Role of Knowledge Transfer.</b:Title>
    <b:Year>2008</b:Year>
    <b:Author>
      <b:Author>
        <b:NameList>
          <b:Person>
            <b:Last>Calo</b:Last>
            <b:First>T.</b:First>
          </b:Person>
        </b:NameList>
      </b:Author>
    </b:Author>
    <b:Publisher>Public Personnel Management</b:Publisher>
    <b:RefOrder>302</b:RefOrder>
  </b:Source>
  <b:Source>
    <b:Tag>Cap03</b:Tag>
    <b:SourceType>JournalArticle</b:SourceType>
    <b:Guid>{B45D251B-451F-4705-B7F2-DFD2786C7CE5}</b:Guid>
    <b:Title>Will There be a Labor Shortage?</b:Title>
    <b:Year>2003</b:Year>
    <b:Author>
      <b:Author>
        <b:NameList>
          <b:Person>
            <b:Last>Cappelli</b:Last>
            <b:First>P.</b:First>
          </b:Person>
        </b:NameList>
      </b:Author>
    </b:Author>
    <b:JournalName>Organizational Dynamics</b:JournalName>
    <b:Pages>221-233</b:Pages>
    <b:RefOrder>303</b:RefOrder>
  </b:Source>
  <b:Source>
    <b:Tag>Cha081</b:Tag>
    <b:SourceType>Book</b:SourceType>
    <b:Guid>{36C28739-4C42-4F00-A00A-1AC3B7869BD2}</b:Guid>
    <b:Title>Leaders at All Levels.</b:Title>
    <b:Year>2008</b:Year>
    <b:Author>
      <b:Author>
        <b:NameList>
          <b:Person>
            <b:Last>Charan</b:Last>
            <b:First>R.</b:First>
          </b:Person>
        </b:NameList>
      </b:Author>
    </b:Author>
    <b:City>San Francisco</b:City>
    <b:Publisher>Jossey-Bass</b:Publisher>
    <b:RefOrder>304</b:RefOrder>
  </b:Source>
  <b:Source>
    <b:Tag>Dee06</b:Tag>
    <b:SourceType>Book</b:SourceType>
    <b:Guid>{361D83E0-82FA-413F-AC3F-F44355D5CE9A}</b:Guid>
    <b:Author>
      <b:Author>
        <b:NameList>
          <b:Person>
            <b:Last>Deegan II</b:Last>
            <b:First>A.</b:First>
            <b:Middle>X.</b:Middle>
          </b:Person>
        </b:NameList>
      </b:Author>
    </b:Author>
    <b:Title>Succession Planning :Key to Corporate Excellence</b:Title>
    <b:Year>2006</b:Year>
    <b:City>London</b:City>
    <b:Publisher>John Wiley &amp; Sons</b:Publisher>
    <b:RefOrder>305</b:RefOrder>
  </b:Source>
  <b:Source>
    <b:Tag>Placeholder27</b:Tag>
    <b:SourceType>Book</b:SourceType>
    <b:Guid>{C8798246-C522-4D51-B04C-897CE1398108}</b:Guid>
    <b:Author>
      <b:Author>
        <b:NameList>
          <b:Person>
            <b:Last>Dubrin</b:Last>
            <b:First>A.</b:First>
            <b:Middle>J.</b:Middle>
          </b:Person>
        </b:NameList>
      </b:Author>
    </b:Author>
    <b:Title>Leadership : Research Findings, Practice and Skills</b:Title>
    <b:Year>2010</b:Year>
    <b:City>Mason</b:City>
    <b:Publisher>South-Western</b:Publisher>
    <b:RefOrder>306</b:RefOrder>
  </b:Source>
  <b:Source>
    <b:Tag>Placeholder28</b:Tag>
    <b:SourceType>Book</b:SourceType>
    <b:Guid>{23CCE63B-52F3-4B5F-A2D5-FBB12DAD96F7}</b:Guid>
    <b:Author>
      <b:Author>
        <b:NameList>
          <b:Person>
            <b:Last>Mathis</b:Last>
            <b:First>R.</b:First>
            <b:Middle>L.</b:Middle>
          </b:Person>
        </b:NameList>
      </b:Author>
    </b:Author>
    <b:Title>Human Resource Management</b:Title>
    <b:Year>2008</b:Year>
    <b:City>Mason, OH</b:City>
    <b:Publisher>Thomson South-Western</b:Publisher>
    <b:RefOrder>307</b:RefOrder>
  </b:Source>
  <b:Source>
    <b:Tag>Avo99</b:Tag>
    <b:SourceType>Book</b:SourceType>
    <b:Guid>{9F5C873A-D5DD-40CD-B802-15DE12AC9523}</b:Guid>
    <b:Author>
      <b:Author>
        <b:NameList>
          <b:Person>
            <b:Last>Avolio</b:Last>
            <b:First>B.J.</b:First>
          </b:Person>
        </b:NameList>
      </b:Author>
    </b:Author>
    <b:Title>Full Leadership Development: Building the Vital Forces in Organizations. </b:Title>
    <b:Year>1999</b:Year>
    <b:City>Thousand Oaks</b:City>
    <b:Publisher>CA Sage</b:Publisher>
    <b:RefOrder>308</b:RefOrder>
  </b:Source>
  <b:Source>
    <b:Tag>Boe03</b:Tag>
    <b:SourceType>JournalArticle</b:SourceType>
    <b:Guid>{A7254C5F-CA22-4DA3-8049-1851C7CB8C5E}</b:Guid>
    <b:Title>Transformational Leadership: An Examination of Cross national Differences and Similarities .</b:Title>
    <b:Year>2003</b:Year>
    <b:Author>
      <b:Author>
        <b:NameList>
          <b:Person>
            <b:Last>Boehne</b:Last>
            <b:First>K.</b:First>
          </b:Person>
          <b:Person>
            <b:Last>Bontis</b:Last>
            <b:First>N.</b:First>
          </b:Person>
          <b:Person>
            <b:Last>Distefano</b:Last>
            <b:First>J.</b:First>
          </b:Person>
          <b:Person>
            <b:Last>Distefano</b:Last>
            <b:First>A.</b:First>
          </b:Person>
        </b:NameList>
      </b:Author>
    </b:Author>
    <b:JournalName>Leadership and Organization Development Journal, 24 (1/2),</b:JournalName>
    <b:Pages>5-17</b:Pages>
    <b:RefOrder>309</b:RefOrder>
  </b:Source>
  <b:Source>
    <b:Tag>Fry03</b:Tag>
    <b:SourceType>JournalArticle</b:SourceType>
    <b:Guid>{65880AC1-04B3-4478-A7B8-100E4A86E95A}</b:Guid>
    <b:Author>
      <b:Author>
        <b:NameList>
          <b:Person>
            <b:Last>Fry</b:Last>
            <b:First>L.W.</b:First>
          </b:Person>
        </b:NameList>
      </b:Author>
    </b:Author>
    <b:Title>Towards a Theory of Spiritual Leadership</b:Title>
    <b:JournalName>The leadership Quarterly, 14, </b:JournalName>
    <b:Year>2003</b:Year>
    <b:Pages>693-727</b:Pages>
    <b:RefOrder>310</b:RefOrder>
  </b:Source>
  <b:Source>
    <b:Tag>Gla02</b:Tag>
    <b:SourceType>Report</b:SourceType>
    <b:Guid>{53BB2242-990E-4E98-8CCF-0B08BFEAD514}</b:Guid>
    <b:Title>Finding Your Leadership Style. A Guide for Educators</b:Title>
    <b:Year>2002</b:Year>
    <b:Author>
      <b:Author>
        <b:NameList>
          <b:Person>
            <b:Last>Glantz</b:Last>
            <b:First>J.</b:First>
          </b:Person>
        </b:NameList>
      </b:Author>
    </b:Author>
    <b:Publisher>Association for supervision and Curriculum Development</b:Publisher>
    <b:RefOrder>311</b:RefOrder>
  </b:Source>
  <b:Source>
    <b:Tag>Guz96</b:Tag>
    <b:SourceType>JournalArticle</b:SourceType>
    <b:Guid>{A4F18FC2-81F0-41A8-934D-922F5F9804A4}</b:Guid>
    <b:Title>Teams in Organizations</b:Title>
    <b:Year>1996</b:Year>
    <b:Author>
      <b:Author>
        <b:NameList>
          <b:Person>
            <b:Last>Guzzo</b:Last>
            <b:First>R.</b:First>
            <b:Middle>A</b:Middle>
          </b:Person>
          <b:Person>
            <b:Last>Dickson</b:Last>
            <b:First>M.</b:First>
            <b:Middle>W.</b:Middle>
          </b:Person>
        </b:NameList>
      </b:Author>
    </b:Author>
    <b:JournalName>Annual review of Psychology, 47(1)</b:JournalName>
    <b:Pages>307-338</b:Pages>
    <b:RefOrder>312</b:RefOrder>
  </b:Source>
  <b:Source>
    <b:Tag>Jud04</b:Tag>
    <b:SourceType>JournalArticle</b:SourceType>
    <b:Guid>{D8B4F6B9-4A7E-40EB-B569-F24006838FAC}</b:Guid>
    <b:Author>
      <b:Author>
        <b:NameList>
          <b:Person>
            <b:Last>Judge</b:Last>
            <b:First>T.</b:First>
            <b:Middle>A.</b:Middle>
          </b:Person>
          <b:Person>
            <b:Last>Piccolo</b:Last>
            <b:First>R.</b:First>
            <b:Middle>F.</b:Middle>
          </b:Person>
        </b:NameList>
      </b:Author>
    </b:Author>
    <b:Title>Transformational and Transactional Leadership: A Meta – analytic Test of their Relative Validity.</b:Title>
    <b:JournalName>Journal of applied Psychology,89(5)</b:JournalName>
    <b:Year>2004</b:Year>
    <b:Pages>755-768 </b:Pages>
    <b:RefOrder>313</b:RefOrder>
  </b:Source>
  <b:Source>
    <b:Tag>Kel06</b:Tag>
    <b:SourceType>JournalArticle</b:SourceType>
    <b:Guid>{FCF43D75-E005-4884-964B-F39AAD256975}</b:Guid>
    <b:Author>
      <b:Author>
        <b:NameList>
          <b:Person>
            <b:Last>Keller</b:Last>
            <b:First>R.</b:First>
            <b:Middle>T.</b:Middle>
          </b:Person>
        </b:NameList>
      </b:Author>
    </b:Author>
    <b:Title> Transformational Leadership, Initiating structure &amp; Substitites for leadership: A Longitudnal Study of Research &amp; Development Project Team Performance. </b:Title>
    <b:JournalName>Journal of applied Psychology91(1)</b:JournalName>
    <b:Year>2006</b:Year>
    <b:Pages>202-210</b:Pages>
    <b:RefOrder>314</b:RefOrder>
  </b:Source>
  <b:Source>
    <b:Tag>Jud02</b:Tag>
    <b:SourceType>JournalArticle</b:SourceType>
    <b:Guid>{261193EF-C9E4-40AD-A37C-BB5BC7818C8C}</b:Guid>
    <b:Author>
      <b:Author>
        <b:NameList>
          <b:Person>
            <b:Last>Judge</b:Last>
            <b:First>T.</b:First>
            <b:Middle>A.</b:Middle>
          </b:Person>
          <b:Person>
            <b:Last>Bono</b:Last>
            <b:First>J.</b:First>
            <b:Middle>E.</b:Middle>
          </b:Person>
          <b:Person>
            <b:Last>IIies</b:Last>
            <b:First>R</b:First>
          </b:Person>
          <b:Person>
            <b:Last>Gerhardt</b:Last>
            <b:First>M.W.</b:First>
          </b:Person>
        </b:NameList>
      </b:Author>
    </b:Author>
    <b:Title> Personality &amp; Leadership: A Qualitative and Quantitative Review </b:Title>
    <b:JournalName>Journal of Applied Psychology, 87 (4)</b:JournalName>
    <b:Year>2002</b:Year>
    <b:Pages>765-780</b:Pages>
    <b:RefOrder>315</b:RefOrder>
  </b:Source>
  <b:Source>
    <b:Tag>McG00</b:Tag>
    <b:SourceType>Book</b:SourceType>
    <b:Guid>{555C170E-4A33-4D96-B761-3437E48E0E86}</b:Guid>
    <b:Title> Enterpreneurial Mindset: Strategies for Continuously Creating Opportunity in an age of Uncertainty </b:Title>
    <b:Year>2000</b:Year>
    <b:Author>
      <b:Author>
        <b:NameList>
          <b:Person>
            <b:Last>Mc Grath</b:Last>
            <b:First>G</b:First>
            <b:Middle>.R</b:Middle>
          </b:Person>
          <b:Person>
            <b:Last>Mc Milan</b:Last>
            <b:First>I.</b:First>
            <b:Middle>C.</b:Middle>
          </b:Person>
        </b:NameList>
      </b:Author>
    </b:Author>
    <b:Publisher>Havard Business School Press Books.</b:Publisher>
    <b:RefOrder>316</b:RefOrder>
  </b:Source>
  <b:Source>
    <b:Tag>Wan04</b:Tag>
    <b:SourceType>Report</b:SourceType>
    <b:Guid>{CE8E6DAE-4C4A-4642-AC75-5467A075AD54}</b:Guid>
    <b:Title>The relationship between succession issues and business performance</b:Title>
    <b:Year>2004</b:Year>
    <b:City>Evidence From Uk Family SMEs</b:City>
    <b:Author>
      <b:Author>
        <b:NameList>
          <b:Person>
            <b:Last>Wang</b:Last>
            <b:First>Y.</b:First>
          </b:Person>
          <b:Person>
            <b:Last>Watkins</b:Last>
            <b:First>D.</b:First>
          </b:Person>
          <b:Person>
            <b:Last>Harris</b:Last>
            <b:First>N.</b:First>
          </b:Person>
          <b:Person>
            <b:Last>Spicer</b:Last>
            <b:First>K.</b:First>
          </b:Person>
        </b:NameList>
      </b:Author>
    </b:Author>
    <b:RefOrder>317</b:RefOrder>
  </b:Source>
  <b:Source>
    <b:Tag>Wal08</b:Tag>
    <b:SourceType>JournalArticle</b:SourceType>
    <b:Guid>{D5DFEA54-31DA-4297-A83E-3AD6F251AEF2}</b:Guid>
    <b:Title>Tackle the future</b:Title>
    <b:Year>2008</b:Year>
    <b:Author>
      <b:Author>
        <b:NameList>
          <b:Person>
            <b:Last>Wallace</b:Last>
            <b:First>A.</b:First>
          </b:Person>
        </b:NameList>
      </b:Author>
    </b:Author>
    <b:JournalName>Succeed Magazine</b:JournalName>
    <b:Pages>16-20</b:Pages>
    <b:RefOrder>318</b:RefOrder>
  </b:Source>
  <b:Source>
    <b:Tag>Ver08</b:Tag>
    <b:SourceType>JournalArticle</b:SourceType>
    <b:Guid>{E216BED3-530B-4AF9-96C0-5EBE4A3BE1FC}</b:Guid>
    <b:Author>
      <b:Author>
        <b:NameList>
          <b:Person>
            <b:Last>Verry</b:Last>
            <b:First>D.</b:First>
          </b:Person>
        </b:NameList>
      </b:Author>
    </b:Author>
    <b:Title>Succession choice</b:Title>
    <b:JournalName>Succeed Magazine</b:JournalName>
    <b:Year>2008</b:Year>
    <b:Pages>18</b:Pages>
    <b:RefOrder>319</b:RefOrder>
  </b:Source>
  <b:Source>
    <b:Tag>Smy00</b:Tag>
    <b:SourceType>JournalArticle</b:SourceType>
    <b:Guid>{D20DE2C2-8FC8-4EC6-BC42-E8DC7A9D0BEA}</b:Guid>
    <b:Author>
      <b:Author>
        <b:NameList>
          <b:Person>
            <b:Last>Smyrnios</b:Last>
            <b:First>K.X.</b:First>
          </b:Person>
          <b:Person>
            <b:Last>Romano</b:Last>
            <b:First>C.A.</b:First>
          </b:Person>
          <b:Person>
            <b:Last>Dana</b:Last>
            <b:First>L.E.</b:First>
          </b:Person>
        </b:NameList>
      </b:Author>
    </b:Author>
    <b:Title>10 steps to succession planning</b:Title>
    <b:JournalName>Australian CPA, Vol. 70 No. 11</b:JournalName>
    <b:Year>2000</b:Year>
    <b:Pages>44-46.</b:Pages>
    <b:RefOrder>320</b:RefOrder>
  </b:Source>
  <b:Source>
    <b:Tag>Sha03</b:Tag>
    <b:SourceType>JournalArticle</b:SourceType>
    <b:Guid>{D5BEFA04-1B3F-4452-8115-3A793C87D3FE}</b:Guid>
    <b:Author>
      <b:Author>
        <b:NameList>
          <b:Person>
            <b:Last>Sharma</b:Last>
            <b:First>P.</b:First>
          </b:Person>
          <b:Person>
            <b:Last>Chrisman</b:Last>
            <b:First>J.J.</b:First>
          </b:Person>
          <b:Person>
            <b:Last>Chua</b:Last>
            <b:First>J.</b:First>
          </b:Person>
        </b:NameList>
      </b:Author>
    </b:Author>
    <b:Title>Succession planning as planned behavior:some empirical results</b:Title>
    <b:JournalName> Family Business Review, Vol. 16 No. 1</b:JournalName>
    <b:Year>2003</b:Year>
    <b:Pages> 1-15</b:Pages>
    <b:RefOrder>321</b:RefOrder>
  </b:Source>
  <b:Source>
    <b:Tag>Sam05</b:Tag>
    <b:SourceType>JournalArticle</b:SourceType>
    <b:Guid>{3E449A5F-C737-4188-B1E1-954205AEA9E4}</b:Guid>
    <b:Author>
      <b:Author>
        <b:NameList>
          <b:Person>
            <b:Last>Sambrook</b:Last>
            <b:First>S.</b:First>
          </b:Person>
        </b:NameList>
      </b:Author>
    </b:Author>
    <b:Title>Exploring succession planning in small, growing firms</b:Title>
    <b:JournalName>Journal of Small Business And Enterprise Development, Vol. 12 No. 4,</b:JournalName>
    <b:Year>2005</b:Year>
    <b:Pages>579-594.</b:Pages>
    <b:RefOrder>322</b:RefOrder>
  </b:Source>
  <b:Source>
    <b:Tag>Ree05</b:Tag>
    <b:SourceType>JournalArticle</b:SourceType>
    <b:Guid>{EDE7F4D7-7062-4563-B5C0-D8A895144006}</b:Guid>
    <b:Author>
      <b:Author>
        <b:NameList>
          <b:Person>
            <b:Last>Reeb</b:Last>
            <b:First>W.L.</b:First>
          </b:Person>
        </b:NameList>
      </b:Author>
    </b:Author>
    <b:Title>Nothing succeeds like succession</b:Title>
    <b:JournalName> Journal of Accountancy, Vol. 200 No. 1</b:JournalName>
    <b:Year>2005</b:Year>
    <b:Pages>63-65</b:Pages>
    <b:RefOrder>323</b:RefOrder>
  </b:Source>
  <b:Source>
    <b:Tag>Ram05</b:Tag>
    <b:SourceType>JournalArticle</b:SourceType>
    <b:Guid>{C1027B93-1B73-43E0-AD15-B89581C6D02A}</b:Guid>
    <b:Author>
      <b:Author>
        <b:NameList>
          <b:Person>
            <b:Last>Ramsden</b:Last>
            <b:First>M.</b:First>
          </b:Person>
          <b:Person>
            <b:Last>Bennett</b:Last>
            <b:First>R.J.</b:First>
          </b:Person>
        </b:NameList>
      </b:Author>
    </b:Author>
    <b:Title>The benefits of external support to SMEs, "hard" versus "soft" outcomes and satisfaction levels", </b:Title>
    <b:JournalName>Journal Of Small Business And Enterprise Development, Vol. 12 No. 2</b:JournalName>
    <b:Year>2005</b:Year>
    <b:Pages> 227-243</b:Pages>
    <b:RefOrder>324</b:RefOrder>
  </b:Source>
  <b:Source>
    <b:Tag>Mot06</b:Tag>
    <b:SourceType>JournalArticle</b:SourceType>
    <b:Guid>{79527E4A-9F11-4E79-804A-1D29688A65C3}</b:Guid>
    <b:Author>
      <b:Author>
        <b:NameList>
          <b:Person>
            <b:Last>Motwani</b:Last>
            <b:First>J.</b:First>
          </b:Person>
          <b:Person>
            <b:Last>Levenburg</b:Last>
            <b:First>N.M.</b:First>
          </b:Person>
          <b:Person>
            <b:Last>Schwarz</b:Last>
            <b:First>T.V.</b:First>
          </b:Person>
          <b:Person>
            <b:Last>Blankson</b:Last>
            <b:First>C.</b:First>
          </b:Person>
        </b:NameList>
      </b:Author>
    </b:Author>
    <b:Title>Succession planning in SMEs</b:Title>
    <b:JournalName>International Small Business Journal, Vol. 24 No. 5, </b:JournalName>
    <b:Year>2006</b:Year>
    <b:Pages>471-495</b:Pages>
    <b:RefOrder>325</b:RefOrder>
  </b:Source>
  <b:Source>
    <b:Tag>Mci05</b:Tag>
    <b:SourceType>JournalArticle</b:SourceType>
    <b:Guid>{CF056438-1212-42CD-B8AD-93C599FB3299}</b:Guid>
    <b:Author>
      <b:Author>
        <b:NameList>
          <b:Person>
            <b:Last>Mcintyre- Smith</b:Last>
            <b:First>S.</b:First>
          </b:Person>
        </b:NameList>
      </b:Author>
    </b:Author>
    <b:Title> 'Practising succession planning</b:Title>
    <b:JournalName>CA Magazine, 31-2</b:JournalName>
    <b:Year>2005</b:Year>
    <b:Pages> 5</b:Pages>
    <b:RefOrder>326</b:RefOrder>
  </b:Source>
  <b:Source>
    <b:Tag>Mar01</b:Tag>
    <b:SourceType>JournalArticle</b:SourceType>
    <b:Guid>{BCB5D043-DF8F-4A96-B98E-5D42DEC09EFE}</b:Guid>
    <b:Author>
      <b:Author>
        <b:NameList>
          <b:Person>
            <b:Last>Martin</b:Last>
            <b:First>L.</b:First>
          </b:Person>
        </b:NameList>
      </b:Author>
    </b:Author>
    <b:Title>More jobs for the boys? Succession Planning in SMEs</b:Title>
    <b:JournalName>Women In Management Review, Vol. 16 No. 5</b:JournalName>
    <b:Year>2001</b:Year>
    <b:Pages>222-310</b:Pages>
    <b:RefOrder>327</b:RefOrder>
  </b:Source>
  <b:Source>
    <b:Tag>Mal04</b:Tag>
    <b:SourceType>JournalArticle</b:SourceType>
    <b:Guid>{3691D8AA-CDEF-4E61-940D-FB8E1480FFC9}</b:Guid>
    <b:Author>
      <b:Author>
        <b:NameList>
          <b:Person>
            <b:Last>Malinen</b:Last>
            <b:First>P.</b:First>
          </b:Person>
        </b:NameList>
      </b:Author>
    </b:Author>
    <b:Title>Problems in transfer of business experienced by Finnish Entrepreneurs</b:Title>
    <b:JournalName>Journal of Small Business And Enterprise Development, Vol. 11 No. 1</b:JournalName>
    <b:Year>2004</b:Year>
    <b:Pages>130-137</b:Pages>
    <b:RefOrder>328</b:RefOrder>
  </b:Source>
  <b:Source>
    <b:Tag>Kye07</b:Tag>
    <b:SourceType>JournalArticle</b:SourceType>
    <b:Guid>{C69FD5CF-F637-475D-A576-A09CC9F6E0B1}</b:Guid>
    <b:Author>
      <b:Author>
        <b:NameList>
          <b:Person>
            <b:Last>Kyeremanteng</b:Last>
            <b:First>C.</b:First>
          </b:Person>
        </b:NameList>
      </b:Author>
    </b:Author>
    <b:Title>Succession planning in SMEs</b:Title>
    <b:JournalName>International Small Business Journal, Vol. 24 No. 5</b:JournalName>
    <b:Year>2007</b:Year>
    <b:Pages> 47-97</b:Pages>
    <b:RefOrder>329</b:RefOrder>
  </b:Source>
  <b:Source>
    <b:Tag>Jac06</b:Tag>
    <b:SourceType>JournalArticle</b:SourceType>
    <b:Guid>{7A9FD703-51D1-40A0-8BD9-F87416A13164}</b:Guid>
    <b:Author>
      <b:Author>
        <b:NameList>
          <b:Person>
            <b:Last>Jacobs</b:Last>
            <b:First>G.</b:First>
          </b:Person>
        </b:NameList>
      </b:Author>
    </b:Author>
    <b:Title>Business succession planning: A review of the evidence</b:Title>
    <b:JournalName> Journal of Small Business and Enterprise Development, Vol. 13 No. 3</b:JournalName>
    <b:Year>2006</b:Year>
    <b:Pages> 326-501</b:Pages>
    <b:RefOrder>330</b:RefOrder>
  </b:Source>
  <b:Source>
    <b:Tag>Hay04</b:Tag>
    <b:SourceType>JournalArticle</b:SourceType>
    <b:Guid>{B6C0CFE6-A499-45CE-8841-75747EEC833B}</b:Guid>
    <b:Author>
      <b:Author>
        <b:NameList>
          <b:Person>
            <b:Last>Haylock</b:Last>
            <b:First>J.</b:First>
          </b:Person>
        </b:NameList>
      </b:Author>
    </b:Author>
    <b:Title>Succeed with succession", Chartered Accountants</b:Title>
    <b:JournalName>Journal Of New Zealand, Vol. 83 No. 3, </b:JournalName>
    <b:Year>2004</b:Year>
    <b:Pages> 62</b:Pages>
    <b:RefOrder>331</b:RefOrder>
  </b:Source>
  <b:Source>
    <b:Tag>Gal091</b:Tag>
    <b:SourceType>Book</b:SourceType>
    <b:Guid>{F4D5DDB4-23F6-4831-BAF9-8DC2B5BD73C2}</b:Guid>
    <b:Author>
      <b:Author>
        <b:NameList>
          <b:Person>
            <b:Last>Gall</b:Last>
            <b:First>M.</b:First>
            <b:Middle>D.</b:Middle>
          </b:Person>
          <b:Person>
            <b:Last>Borg</b:Last>
            <b:First>W.</b:First>
            <b:Middle>A.</b:Middle>
          </b:Person>
        </b:NameList>
      </b:Author>
    </b:Author>
    <b:Title>Educational Research: An Introduction </b:Title>
    <b:Year>2009</b:Year>
    <b:City> New York</b:City>
    <b:Publisher> Pearson</b:Publisher>
    <b:RefOrder>332</b:RefOrder>
  </b:Source>
  <b:Source>
    <b:Tag>Kom03</b:Tag>
    <b:SourceType>Book</b:SourceType>
    <b:Guid>{784D6396-6A16-4454-9646-8BB3ED92DA16}</b:Guid>
    <b:Author>
      <b:Author>
        <b:NameList>
          <b:Person>
            <b:Last>Kombo</b:Last>
            <b:First>D.</b:First>
            <b:Middle>K.</b:Middle>
          </b:Person>
          <b:Person>
            <b:Last>Tromp</b:Last>
            <b:First>D.</b:First>
            <b:Middle>L.</b:Middle>
          </b:Person>
        </b:NameList>
      </b:Author>
    </b:Author>
    <b:Title>Proposal and thesis writing</b:Title>
    <b:Year>2003</b:Year>
    <b:City>Nairobi</b:City>
    <b:Publisher>Paulines Publications</b:Publisher>
    <b:RefOrder>333</b:RefOrder>
  </b:Source>
  <b:Source>
    <b:Tag>Placeholder29</b:Tag>
    <b:SourceType>Book</b:SourceType>
    <b:Guid>{43238CDF-7D66-40BB-8970-D11A9EE526B9}</b:Guid>
    <b:Author>
      <b:Author>
        <b:NameList>
          <b:Person>
            <b:Last>Kothari</b:Last>
            <b:First>C.</b:First>
            <b:Middle>R.</b:Middle>
          </b:Person>
        </b:NameList>
      </b:Author>
    </b:Author>
    <b:Title> Research Methodology-Methods &amp; Techniques</b:Title>
    <b:Year>2004</b:Year>
    <b:City> New Delhi</b:City>
    <b:Publisher> New Age International Publishers.</b:Publisher>
    <b:RefOrder>334</b:RefOrder>
  </b:Source>
  <b:Source>
    <b:Tag>Mug033</b:Tag>
    <b:SourceType>Book</b:SourceType>
    <b:Guid>{1685A44B-92A0-42CA-9AAA-B4484A35EB26}</b:Guid>
    <b:Author>
      <b:Author>
        <b:NameList>
          <b:Person>
            <b:Last>Mugenda</b:Last>
            <b:First>O.</b:First>
          </b:Person>
          <b:Person>
            <b:Last>Mugenda</b:Last>
            <b:First>A.</b:First>
          </b:Person>
        </b:NameList>
      </b:Author>
    </b:Author>
    <b:Title> Research Methods: Quantitative and Qualitative Approaches</b:Title>
    <b:Year>2003</b:Year>
    <b:City>Nairobi</b:City>
    <b:Publisher>ACTS Press</b:Publisher>
    <b:RefOrder>335</b:RefOrder>
  </b:Source>
  <b:Source>
    <b:Tag>Oro051</b:Tag>
    <b:SourceType>Book</b:SourceType>
    <b:Guid>{B2585ABA-859F-4BF2-91C2-3726FD1DB7CC}</b:Guid>
    <b:Author>
      <b:Author>
        <b:NameList>
          <b:Person>
            <b:Last>Orodho</b:Last>
            <b:First>H.</b:First>
            <b:Middle>O.</b:Middle>
          </b:Person>
        </b:NameList>
      </b:Author>
    </b:Author>
    <b:Title>Elements of Education and Social Science Research Methods. </b:Title>
    <b:Year>2005</b:Year>
    <b:City>Nairobi</b:City>
    <b:Publisher>Masola Publishers</b:Publisher>
    <b:RefOrder>336</b:RefOrder>
  </b:Source>
  <b:Source>
    <b:Tag>Bor081</b:Tag>
    <b:SourceType>Book</b:SourceType>
    <b:Guid>{52693785-932A-4A3F-9A74-EB184283FAA0}</b:Guid>
    <b:Author>
      <b:Author>
        <b:NameList>
          <b:Person>
            <b:Last>Boris</b:Last>
            <b:First>B.</b:First>
          </b:Person>
        </b:NameList>
      </b:Author>
    </b:Author>
    <b:Title>Business Research Methods, 2nd European Edition</b:Title>
    <b:Year>2008</b:Year>
    <b:City>Berkshire</b:City>
    <b:Publisher>MCGraw-Hill Education</b:Publisher>
    <b:RefOrder>337</b:RefOrder>
  </b:Source>
  <b:Source>
    <b:Tag>Eam07</b:Tag>
    <b:SourceType>JournalArticle</b:SourceType>
    <b:Guid>{F91606BA-3F2D-440F-97A8-DF33303FAA36}</b:Guid>
    <b:Title>"Will you miss me when I'm gone?: A study of the potential loss of company knowledge and expertise as employees retire", </b:Title>
    <b:Year>2007</b:Year>
    <b:Author>
      <b:Author>
        <b:NameList>
          <b:Person>
            <b:Last>Eamonn</b:Last>
            <b:First>K</b:First>
            <b:Middle>.</b:Middle>
          </b:Person>
          <b:Person>
            <b:Last>McQuade</b:Last>
            <b:First>E.</b:First>
            <b:Middle>S.</b:Middle>
          </b:Person>
          <b:Person>
            <b:Last>Fabian</b:Last>
            <b:First>P.</b:First>
          </b:Person>
          <b:Person>
            <b:Last>Nascimento</b:Last>
            <b:First>J.</b:First>
          </b:Person>
        </b:NameList>
      </b:Author>
    </b:Author>
    <b:JournalName>Journal of European Industrial Training, Vol. 31 </b:JournalName>
    <b:Pages>758 - 768</b:Pages>
    <b:RefOrder>338</b:RefOrder>
  </b:Source>
  <b:Source>
    <b:Tag>Placeholder30</b:Tag>
    <b:SourceType>JournalArticle</b:SourceType>
    <b:Guid>{A58B97DE-C1E7-45BA-A0AD-F96C75149ED7}</b:Guid>
    <b:Title>Enterprise resource planning: technology acceptance in Thai University</b:Title>
    <b:Year>2008</b:Year>
    <b:Author>
      <b:Author>
        <b:NameList>
          <b:Person>
            <b:Last>Vathanophas</b:Last>
            <b:First>V.</b:First>
          </b:Person>
          <b:Person>
            <b:Last>Stuart</b:Last>
            <b:First>L.</b:First>
          </b:Person>
        </b:NameList>
      </b:Author>
    </b:Author>
    <b:JournalName>Enter. Inf. Syst. 3(2)</b:JournalName>
    <b:Pages>133–158 </b:Pages>
    <b:RefOrder>339</b:RefOrder>
  </b:Source>
  <b:Source>
    <b:Tag>Gay03</b:Tag>
    <b:SourceType>JournalArticle</b:SourceType>
    <b:Guid>{EF706C94-5C02-467F-8687-F620FF8C6514}</b:Guid>
    <b:Author>
      <b:Author>
        <b:NameList>
          <b:Person>
            <b:Last>Gayle</b:Last>
            <b:First>D.J.</b:First>
          </b:Person>
          <b:Person>
            <b:Last>Tewarie</b:Last>
            <b:First>B.</b:First>
          </b:Person>
          <b:Person>
            <b:Last>White</b:Last>
            <b:First>A.Q.</b:First>
          </b:Person>
        </b:NameList>
      </b:Author>
    </b:Author>
    <b:Title>Governance in the twenty‐first century university: approaches to effective leadership and strategic management</b:Title>
    <b:JournalName>ASHE‐ERIC Higher Education Report, Vol. 30 No. 1 </b:JournalName>
    <b:Year>2003</b:Year>
    <b:Pages>1‐132</b:Pages>
    <b:RefOrder>340</b:RefOrder>
  </b:Source>
  <b:Source>
    <b:Tag>Shi011</b:Tag>
    <b:SourceType>JournalArticle</b:SourceType>
    <b:Guid>{F94D2584-DDA4-4021-9DBC-433CA7DEAC9B}</b:Guid>
    <b:Author>
      <b:Author>
        <b:NameList>
          <b:Person>
            <b:Last>Shin</b:Last>
            <b:First>N.</b:First>
          </b:Person>
        </b:NameList>
      </b:Author>
    </b:Author>
    <b:Title>The impact of information technology on financial performance: the importance of strategic choice”, </b:Title>
    <b:JournalName>European Journal of Information Systems, Vol. 10</b:JournalName>
    <b:Year>2001</b:Year>
    <b:Pages>227‐236</b:Pages>
    <b:RefOrder>341</b:RefOrder>
  </b:Source>
  <b:Source>
    <b:Tag>Juh05</b:Tag>
    <b:SourceType>JournalArticle</b:SourceType>
    <b:Guid>{633D06D8-2369-4E54-A3DB-4B608A10E9AB}</b:Guid>
    <b:Author>
      <b:Author>
        <b:NameList>
          <b:Person>
            <b:Last>Juhary</b:Last>
            <b:First>J.</b:First>
          </b:Person>
        </b:NameList>
      </b:Author>
    </b:Author>
    <b:Title>Malaysian defense and e‐learning</b:Title>
    <b:JournalName>US‐China Education Review, Vol. 2 No. 9</b:JournalName>
    <b:Year>2005</b:Year>
    <b:Pages>35‐41</b:Pages>
    <b:RefOrder>342</b:RefOrder>
  </b:Source>
  <b:Source>
    <b:Tag>Wei05</b:Tag>
    <b:SourceType>JournalArticle</b:SourceType>
    <b:Guid>{C1A516D0-C344-4C1D-AA8B-29BC47280BB0}</b:Guid>
    <b:Author>
      <b:Author>
        <b:NameList>
          <b:Person>
            <b:Last>Weill</b:Last>
            <b:First>P.</b:First>
          </b:Person>
          <b:Person>
            <b:Last>Ross</b:Last>
            <b:First>J.</b:First>
          </b:Person>
        </b:NameList>
      </b:Author>
    </b:Author>
    <b:Title>Designing IT governance</b:Title>
    <b:JournalName>MIT Sloan Manag Rev. 46(2)</b:JournalName>
    <b:Year>2005</b:Year>
    <b:Pages>25-35</b:Pages>
    <b:RefOrder>343</b:RefOrder>
  </b:Source>
  <b:Source>
    <b:Tag>Bro04</b:Tag>
    <b:SourceType>JournalArticle</b:SourceType>
    <b:Guid>{E009F046-4E97-4B9C-B496-A46E911F1FE0}</b:Guid>
    <b:Author>
      <b:Author>
        <b:NameList>
          <b:Person>
            <b:Last>Brown</b:Last>
            <b:First>C.</b:First>
            <b:Middle>V.</b:Middle>
          </b:Person>
          <b:Person>
            <b:Last>Magill</b:Last>
            <b:First>S.</b:First>
            <b:Middle>L.</b:Middle>
          </b:Person>
        </b:NameList>
      </b:Author>
    </b:Author>
    <b:Title>Re-conceptualizing the context-design issue for the information systems function</b:Title>
    <b:JournalName>Organization Science, 9(2)</b:JournalName>
    <b:Year>2004</b:Year>
    <b:Pages>176-194</b:Pages>
    <b:RefOrder>344</b:RefOrder>
  </b:Source>
  <b:Source>
    <b:Tag>Bro05</b:Tag>
    <b:SourceType>JournalArticle</b:SourceType>
    <b:Guid>{5A9EB519-44C0-407D-BF16-A7260240FF36}</b:Guid>
    <b:Author>
      <b:Author>
        <b:NameList>
          <b:Person>
            <b:Last>Brown</b:Last>
            <b:First>A.</b:First>
            <b:Middle>E.</b:Middle>
          </b:Person>
          <b:Person>
            <b:Last>Gerald</b:Last>
            <b:First>G.</b:First>
            <b:Middle>G.</b:Middle>
          </b:Person>
        </b:NameList>
      </b:Author>
    </b:Author>
    <b:Title> Framing the Frameworks: A Review of IT Governance Research. </b:Title>
    <b:JournalName>Communications of the Association for Information Systems(15)</b:JournalName>
    <b:Year>2005</b:Year>
    <b:Pages>696-712</b:Pages>
    <b:RefOrder>345</b:RefOrder>
  </b:Source>
  <b:Source>
    <b:Tag>Sam00</b:Tag>
    <b:SourceType>JournalArticle</b:SourceType>
    <b:Guid>{575CD4FC-0538-47A1-B18F-2642089BD289}</b:Guid>
    <b:Author>
      <b:Author>
        <b:NameList>
          <b:Person>
            <b:Last>Sambamurthy</b:Last>
            <b:First>V.</b:First>
          </b:Person>
          <b:Person>
            <b:Last>Robert</b:Last>
            <b:First>W.</b:First>
            <b:Middle>Z.</b:Middle>
          </b:Person>
        </b:NameList>
      </b:Author>
    </b:Author>
    <b:Title>Research Commentary: The Organizing Logic for an Enterprise‘s IT Activities in the Digital Era—A Prognosis of Practice and a Call for Research.</b:Title>
    <b:JournalName>Information Systems Research. June, 11 (2)</b:JournalName>
    <b:Year>2000</b:Year>
    <b:Pages>105-114</b:Pages>
    <b:RefOrder>346</b:RefOrder>
  </b:Source>
  <b:Source>
    <b:Tag>But03</b:Tag>
    <b:SourceType>JournalArticle</b:SourceType>
    <b:Guid>{6DF3159D-2906-4401-8400-0240AE6DCF65}</b:Guid>
    <b:Author>
      <b:Author>
        <b:NameList>
          <b:Person>
            <b:Last>Butler</b:Last>
            <b:First>T.</b:First>
          </b:Person>
        </b:NameList>
      </b:Author>
    </b:Author>
    <b:Title>An institutional perspective on developing and implementing intranet- and internet-based information systems. </b:Title>
    <b:JournalName>Information Systems Journal, 13(3)</b:JournalName>
    <b:Year>2003</b:Year>
    <b:Pages>209-231</b:Pages>
    <b:RefOrder>347</b:RefOrder>
  </b:Source>
  <b:Source>
    <b:Tag>Aha06</b:Tag>
    <b:SourceType>Report</b:SourceType>
    <b:Guid>{E7027E7A-CB8A-4561-99F9-FAD223B88F80}</b:Guid>
    <b:Title>Report on Causes of Early Marriage in Amhara Region</b:Title>
    <b:Year>2006</b:Year>
    <b:Author>
      <b:Author>
        <b:NameList>
          <b:Person>
            <b:Last>Ahandra</b:Last>
            <b:First>M.</b:First>
          </b:Person>
        </b:NameList>
      </b:Author>
    </b:Author>
    <b:City>Adis  Ababa. Ethiopia</b:City>
    <b:RefOrder>348</b:RefOrder>
  </b:Source>
  <b:Source>
    <b:Tag>Bar04</b:Tag>
    <b:SourceType>Report</b:SourceType>
    <b:Guid>{B2DCB49F-D155-4798-B721-C92C3186DAAA}</b:Guid>
    <b:Author>
      <b:Author>
        <b:NameList>
          <b:Person>
            <b:Last>Barnard</b:Last>
            <b:First>A.</b:First>
          </b:Person>
        </b:NameList>
      </b:Author>
    </b:Author>
    <b:Title>Review of child friendly schools initiatives in the EAPRO Region. . </b:Title>
    <b:Year>2004</b:Year>
    <b:Publisher>UNICEF</b:Publisher>
    <b:City>Bangkok</b:City>
    <b:RefOrder>349</b:RefOrder>
  </b:Source>
  <b:Source>
    <b:Tag>Bat12</b:Tag>
    <b:SourceType>ArticleInAPeriodical</b:SourceType>
    <b:Guid>{3F876B70-C9B5-4E93-A4C8-0BC5F9BE6121}</b:Guid>
    <b:Title>Celebrating the Girl child</b:Title>
    <b:Year>2012</b:Year>
    <b:Author>
      <b:Author>
        <b:NameList>
          <b:Person>
            <b:Last>Batt</b:Last>
            <b:First>E.</b:First>
          </b:Person>
          <b:Person>
            <b:Last>Tutu</b:Last>
            <b:First>D.</b:First>
          </b:Person>
        </b:NameList>
      </b:Author>
    </b:Author>
    <b:PeriodicalTitle>Dailiy Nation </b:PeriodicalTitle>
    <b:Month> October</b:Month>
    <b:Day>13th </b:Day>
    <b:RefOrder>350</b:RefOrder>
  </b:Source>
  <b:Source>
    <b:Tag>Ber98</b:Tag>
    <b:SourceType>Book</b:SourceType>
    <b:Guid>{97008930-E3B0-440F-8BF8-B3320BE31369}</b:Guid>
    <b:Title>Turkana Iconography</b:Title>
    <b:Year>1998</b:Year>
    <b:Author>
      <b:Author>
        <b:NameList>
          <b:Person>
            <b:Last>Berret</b:Last>
            <b:First>A.</b:First>
            <b:Middle>J.</b:Middle>
          </b:Person>
        </b:NameList>
      </b:Author>
    </b:Author>
    <b:City>Kijabe.</b:City>
    <b:Publisher>Kijabe Printing Press</b:Publisher>
    <b:RefOrder>351</b:RefOrder>
  </b:Source>
  <b:Source>
    <b:Tag>Blo06</b:Tag>
    <b:SourceType>Report</b:SourceType>
    <b:Guid>{459FFC07-F6C0-4BA7-8A30-26F5F26F3080}</b:Guid>
    <b:Title> Higher Education and Economic Development in Africa</b:Title>
    <b:Year>2006</b:Year>
    <b:City> Washington, D.C. </b:City>
    <b:Publisher>World Bank </b:Publisher>
    <b:Author>
      <b:Author>
        <b:NameList>
          <b:Person>
            <b:Last>Bloom</b:Last>
            <b:First>D.</b:First>
          </b:Person>
          <b:Person>
            <b:Last>Canning</b:Last>
            <b:First>D.</b:First>
          </b:Person>
          <b:Person>
            <b:Last>Chan</b:Last>
            <b:First>K.</b:First>
          </b:Person>
        </b:NameList>
      </b:Author>
    </b:Author>
    <b:RefOrder>352</b:RefOrder>
  </b:Source>
  <b:Source>
    <b:Tag>Boo03</b:Tag>
    <b:SourceType>Book</b:SourceType>
    <b:Guid>{2CB22BF5-76D8-48B0-90A0-719D986DE88C}</b:Guid>
    <b:Title> Developing Inclusive Teacher Education. </b:Title>
    <b:Year>2003</b:Year>
    <b:Publisher> Routledge Fatmer.</b:Publisher>
    <b:City> London</b:City>
    <b:Author>
      <b:Author>
        <b:NameList>
          <b:Person>
            <b:Last>Booth</b:Last>
            <b:First>T.</b:First>
          </b:Person>
          <b:Person>
            <b:Last>Nes</b:Last>
            <b:First>K.</b:First>
          </b:Person>
          <b:Person>
            <b:Last>Stromstad</b:Last>
            <b:First>M.</b:First>
          </b:Person>
        </b:NameList>
      </b:Author>
    </b:Author>
    <b:RefOrder>353</b:RefOrder>
  </b:Source>
  <b:Source>
    <b:Tag>Car79</b:Tag>
    <b:SourceType>Book</b:SourceType>
    <b:Guid>{4C32C986-9A5A-439A-85AF-ECA75D2183B1}</b:Guid>
    <b:Author>
      <b:Author>
        <b:NameList>
          <b:Person>
            <b:Last>Carmines</b:Last>
            <b:First>E.</b:First>
            <b:Middle>G.</b:Middle>
          </b:Person>
          <b:Person>
            <b:Last>Zeller</b:Last>
            <b:First>R.</b:First>
            <b:Middle>A.</b:Middle>
          </b:Person>
        </b:NameList>
      </b:Author>
    </b:Author>
    <b:Title>Reliability and Validity Assessment. Quantitative Applications in the Social Sciences series </b:Title>
    <b:Year>1979</b:Year>
    <b:City>Newbury Park</b:City>
    <b:Publisher>Sage Publications</b:Publisher>
    <b:RefOrder>354</b:RefOrder>
  </b:Source>
  <b:Source>
    <b:Tag>Col97</b:Tag>
    <b:SourceType>Report</b:SourceType>
    <b:Guid>{56D60574-2DCD-44A9-B19F-B379D8BA4BEA}</b:Guid>
    <b:Title> Factors Affecting Female Participation in Education in  Seven developing countries</b:Title>
    <b:Year>1997</b:Year>
    <b:City>Hull</b:City>
    <b:Publisher>University of Hull,  Department for International Development</b:Publisher>
    <b:Author>
      <b:Author>
        <b:NameList>
          <b:Person>
            <b:Last>Colin</b:Last>
            <b:First>B.</b:First>
          </b:Person>
          <b:Person>
            <b:Last>Nadine</b:Last>
            <b:First>C.</b:First>
          </b:Person>
        </b:NameList>
      </b:Author>
    </b:Author>
    <b:RefOrder>355</b:RefOrder>
  </b:Source>
  <b:Source>
    <b:Tag>Placeholder31</b:Tag>
    <b:SourceType>Book</b:SourceType>
    <b:Guid>{A18934E4-009B-436E-98C9-5BB67D294532}</b:Guid>
    <b:Title>Business Research Methods. (8th Edition) </b:Title>
    <b:Year>2003</b:Year>
    <b:Publisher>Tata McGraw Hall</b:Publisher>
    <b:City>New Delhi</b:City>
    <b:Author>
      <b:Author>
        <b:NameList>
          <b:Person>
            <b:Last>Cooper</b:Last>
            <b:First>D.</b:First>
          </b:Person>
          <b:Person>
            <b:Last>Schindle</b:Last>
            <b:First>P.</b:First>
          </b:Person>
        </b:NameList>
      </b:Author>
    </b:Author>
    <b:RefOrder>356</b:RefOrder>
  </b:Source>
  <b:Source>
    <b:Tag>Dav65</b:Tag>
    <b:SourceType>Book</b:SourceType>
    <b:Guid>{515B4AC8-2B0E-4C03-A59C-914200C97200}</b:Guid>
    <b:Author>
      <b:Author>
        <b:NameList>
          <b:Person>
            <b:Last>Davis</b:Last>
            <b:First>K.</b:First>
          </b:Person>
          <b:Person>
            <b:Last>Blake</b:Last>
            <b:First>J.</b:First>
          </b:Person>
        </b:NameList>
      </b:Author>
    </b:Author>
    <b:Title>Social Structure and Family Analysis Framework. In: Nam, C.B.Population and Society</b:Title>
    <b:Year>1965</b:Year>
    <b:City>New York</b:City>
    <b:Publisher>Houghton Mifflin Company</b:Publisher>
    <b:RefOrder>357</b:RefOrder>
  </b:Source>
  <b:Source>
    <b:Tag>Das11</b:Tag>
    <b:SourceType>Book</b:SourceType>
    <b:Guid>{B6040B04-2B41-40B5-8514-44722B16FAA0}</b:Guid>
    <b:Author>
      <b:Author>
        <b:NameList>
          <b:Person>
            <b:Last>Dash</b:Last>
            <b:First>B.</b:First>
          </b:Person>
        </b:NameList>
      </b:Author>
    </b:Author>
    <b:Title>Education Psychology</b:Title>
    <b:Year>2011</b:Year>
    <b:City>New Delhi, India</b:City>
    <b:Publisher>Wisdom Press</b:Publisher>
    <b:RefOrder>358</b:RefOrder>
  </b:Source>
  <b:Source>
    <b:Tag>Goo97</b:Tag>
    <b:SourceType>Book</b:SourceType>
    <b:Guid>{524F0E3B-AD3F-4F29-A765-837A2190EC05}</b:Guid>
    <b:Author>
      <b:Author>
        <b:NameList>
          <b:Person>
            <b:Last>Goonesekere</b:Last>
            <b:First>S.</b:First>
          </b:Person>
        </b:NameList>
      </b:Author>
    </b:Author>
    <b:Title>Children, Law and Justice: A south Asian Perspective.</b:Title>
    <b:Year>1997</b:Year>
    <b:RefOrder>359</b:RefOrder>
  </b:Source>
  <b:Source>
    <b:Tag>Gul51</b:Tag>
    <b:SourceType>Report</b:SourceType>
    <b:Guid>{9295B0C2-8A94-4681-8D56-FB5BAAE0F065}</b:Guid>
    <b:Title>A preliminary Survey of the Turkana.</b:Title>
    <b:Year>1951</b:Year>
    <b:City> Cape Town</b:City>
    <b:Publisher>Cape Town University</b:Publisher>
    <b:Author>
      <b:Author>
        <b:NameList>
          <b:Person>
            <b:Last>Gulliver</b:Last>
            <b:First>P.H.</b:First>
          </b:Person>
        </b:NameList>
      </b:Author>
    </b:Author>
    <b:RefOrder>360</b:RefOrder>
  </b:Source>
  <b:Source>
    <b:Tag>Ita07</b:Tag>
    <b:SourceType>JournalArticle</b:SourceType>
    <b:Guid>{B2687613-91C0-42D8-A81C-5F558E4A9D2D}</b:Guid>
    <b:Title>Marriage and Bride Wealth Negotiations among the Turkana in North West Kenya</b:Title>
    <b:Year>2007</b:Year>
    <b:Author>
      <b:Author>
        <b:NameList>
          <b:Person>
            <b:Last>Itaru</b:Last>
            <b:First>O.</b:First>
          </b:Person>
        </b:NameList>
      </b:Author>
    </b:Author>
    <b:JournalName>African Study Monographs, Suppl. 37</b:JournalName>
    <b:Pages>3-26</b:Pages>
    <b:RefOrder>361</b:RefOrder>
  </b:Source>
  <b:Source>
    <b:Tag>Kan05</b:Tag>
    <b:SourceType>Report</b:SourceType>
    <b:Guid>{13C7A0B3-43C8-4214-93F8-549A3BBDEA4E}</b:Guid>
    <b:Title>Rethinking Pastoralism and African Development: a case study of the Horn of Africa</b:Title>
    <b:Year>2005</b:Year>
    <b:Author>
      <b:Author>
        <b:NameList>
          <b:Person>
            <b:Last>Kandagor</b:Last>
            <b:First>D.R.</b:First>
          </b:Person>
        </b:NameList>
      </b:Author>
    </b:Author>
    <b:Publisher>Egerton University, Department of History</b:Publisher>
    <b:City>Njoro</b:City>
    <b:RefOrder>362</b:RefOrder>
  </b:Source>
  <b:Source>
    <b:Tag>Kib07</b:Tag>
    <b:SourceType>Book</b:SourceType>
    <b:Guid>{E51FEE13-2FEA-4E1D-B820-CB6DF09B7632}</b:Guid>
    <b:Title>Fundamentals of Sociology of Education      </b:Title>
    <b:Year>2007</b:Year>
    <b:Publisher>University of Nairobi Press</b:Publisher>
    <b:City>Nairobi</b:City>
    <b:Author>
      <b:Author>
        <b:NameList>
          <b:Person>
            <b:Last>Kibera</b:Last>
            <b:First>W.</b:First>
            <b:Middle>L.</b:Middle>
          </b:Person>
          <b:Person>
            <b:Last>Kimokoti</b:Last>
            <b:First>A.</b:First>
          </b:Person>
        </b:NameList>
      </b:Author>
    </b:Author>
    <b:RefOrder>363</b:RefOrder>
  </b:Source>
  <b:Source>
    <b:Tag>Kin91</b:Tag>
    <b:SourceType>Report</b:SourceType>
    <b:Guid>{660C737D-201B-4DC3-9463-7E48A24C3114}</b:Guid>
    <b:Title>Wide Benefits Seen from Improved Education for Women; Washington  Economic Reports</b:Title>
    <b:Year>1991</b:Year>
    <b:City>Nairobi</b:City>
    <b:Publisher>United states of Information Agency No.4.</b:Publisher>
    <b:Author>
      <b:Author>
        <b:NameList>
          <b:Person>
            <b:Last>King</b:Last>
            <b:First>E.</b:First>
          </b:Person>
        </b:NameList>
      </b:Author>
    </b:Author>
    <b:RefOrder>364</b:RefOrder>
  </b:Source>
  <b:Source>
    <b:Tag>Placeholder32</b:Tag>
    <b:SourceType>Book</b:SourceType>
    <b:Guid>{C8B7EC8A-D858-4D6F-9919-6EEA4F3964DF}</b:Guid>
    <b:Title>Research Methodology; Methods and Techniques (2nd ed.) </b:Title>
    <b:Year>2004</b:Year>
    <b:Publisher>New Age International </b:Publisher>
    <b:City>Delhi, India</b:City>
    <b:Author>
      <b:Author>
        <b:NameList>
          <b:Person>
            <b:Last>Kothari</b:Last>
            <b:First>C.</b:First>
            <b:Middle>R.</b:Middle>
          </b:Person>
        </b:NameList>
      </b:Author>
    </b:Author>
    <b:RefOrder>365</b:RefOrder>
  </b:Source>
  <b:Source>
    <b:Tag>Kot02</b:Tag>
    <b:SourceType>Book</b:SourceType>
    <b:Guid>{23D6857A-CD27-4297-BB77-62477844E42D}</b:Guid>
    <b:Author>
      <b:Author>
        <b:NameList>
          <b:Person>
            <b:Last>Kothari</b:Last>
            <b:First>U.</b:First>
          </b:Person>
          <b:Person>
            <b:Last>Minogue</b:Last>
            <b:First>P.</b:First>
          </b:Person>
        </b:NameList>
      </b:Author>
    </b:Author>
    <b:Title>Development Theory and Practice: Critical Perspectives</b:Title>
    <b:Year>2002</b:Year>
    <b:City>Basingstoke</b:City>
    <b:Publisher>Palgrave</b:Publisher>
    <b:RefOrder>366</b:RefOrder>
  </b:Source>
  <b:Source>
    <b:Tag>Mig12</b:Tag>
    <b:SourceType>Report</b:SourceType>
    <b:Guid>{D32F3568-A4C4-410E-8081-F5CD33E50904}</b:Guid>
    <b:Author>
      <b:Author>
        <b:NameList>
          <b:Person>
            <b:Last>Migosi</b:Last>
            <b:First>J.</b:First>
          </b:Person>
        </b:NameList>
      </b:Author>
    </b:Author>
    <b:Title>Trends in Primary School dropout and Completion rates in the Pastoralist Turkana County</b:Title>
    <b:Year>2012</b:Year>
    <b:City>Kenya</b:City>
    <b:RefOrder>367</b:RefOrder>
  </b:Source>
  <b:Source>
    <b:Tag>Placeholder33</b:Tag>
    <b:SourceType>Book</b:SourceType>
    <b:Guid>{C1408281-0299-4A1E-823B-B8BA507BC648}</b:Guid>
    <b:Title>Research Methods: Qualitative and Quantitative  Approaches (2nd ed.) </b:Title>
    <b:Year>2003</b:Year>
    <b:Publisher>Acts press</b:Publisher>
    <b:City> Nairobi, Kenya.</b:City>
    <b:Author>
      <b:Author>
        <b:NameList>
          <b:Person>
            <b:Last>Mugenda</b:Last>
            <b:First>O.</b:First>
          </b:Person>
          <b:Person>
            <b:Last>Mugenda</b:Last>
            <b:First>A.</b:First>
          </b:Person>
        </b:NameList>
      </b:Author>
    </b:Author>
    <b:RefOrder>368</b:RefOrder>
  </b:Source>
  <b:Source>
    <b:Tag>Mur12</b:Tag>
    <b:SourceType>ArticleInAPeriodical</b:SourceType>
    <b:Guid>{90F53107-F1BC-40C2-AB47-B62515CF817F}</b:Guid>
    <b:Title>Ndoa ya Mapema</b:Title>
    <b:Year>2012</b:Year>
    <b:Author>
      <b:Author>
        <b:NameList>
          <b:Person>
            <b:Last>Muriuki</b:Last>
            <b:First>H.</b:First>
          </b:Person>
        </b:NameList>
      </b:Author>
    </b:Author>
    <b:PeriodicalTitle>Taifa Leo</b:PeriodicalTitle>
    <b:Month>Novemba</b:Month>
    <b:Day>4th </b:Day>
    <b:RefOrder>369</b:RefOrder>
  </b:Source>
  <b:Source>
    <b:Tag>Oyw12</b:Tag>
    <b:SourceType>ArticleInAPeriodical</b:SourceType>
    <b:Guid>{09017791-F0B8-455A-910D-74130974040D}</b:Guid>
    <b:Author>
      <b:Author>
        <b:NameList>
          <b:Person>
            <b:Last>Oywa</b:Last>
            <b:First>J.</b:First>
          </b:Person>
        </b:NameList>
      </b:Author>
    </b:Author>
    <b:Title>Raising Cases of Early Marriages in Malindi</b:Title>
    <b:PeriodicalTitle>The Standard </b:PeriodicalTitle>
    <b:Year>2012</b:Year>
    <b:Month>January</b:Month>
    <b:Day>4th </b:Day>
    <b:RefOrder>370</b:RefOrder>
  </b:Source>
  <b:Source>
    <b:Tag>Placeholder34</b:Tag>
    <b:SourceType>Book</b:SourceType>
    <b:Guid>{84200C0A-C4B8-4FB9-9AC6-0BEF27031F0E}</b:Guid>
    <b:Title>Research Methods for Business Student’ (4th ed.). </b:Title>
    <b:Year>2007</b:Year>
    <b:Author>
      <b:Author>
        <b:NameList>
          <b:Person>
            <b:Last>Saunders</b:Last>
            <b:First>M.</b:First>
          </b:Person>
          <b:Person>
            <b:Last>Lewis</b:Last>
            <b:First>P.</b:First>
          </b:Person>
          <b:Person>
            <b:Last>Thornhill</b:Last>
            <b:First>A.</b:First>
          </b:Person>
        </b:NameList>
      </b:Author>
    </b:Author>
    <b:City>London, England </b:City>
    <b:Publisher>Prentice Hall</b:Publisher>
    <b:RefOrder>371</b:RefOrder>
  </b:Source>
  <b:Source>
    <b:Tag>Spe04</b:Tag>
    <b:SourceType>Book</b:SourceType>
    <b:Guid>{AB916D83-DC4E-47F6-964D-F70FF3442685}</b:Guid>
    <b:Author>
      <b:Author>
        <b:NameList>
          <b:Person>
            <b:Last>Spencer</b:Last>
            <b:First>P.</b:First>
          </b:Person>
        </b:NameList>
      </b:Author>
    </b:Author>
    <b:Title>The Samburu: A Study of Gerontocracy.</b:Title>
    <b:Year>2004</b:Year>
    <b:City>London </b:City>
    <b:Publisher>Routledge</b:Publisher>
    <b:RefOrder>372</b:RefOrder>
  </b:Source>
  <b:Source>
    <b:Tag>Spe97</b:Tag>
    <b:SourceType>Book</b:SourceType>
    <b:Guid>{DC78CD1D-4CB7-43DC-A65F-6A71C983D323}</b:Guid>
    <b:Title>The Pastoral Continuum: The Marginalization Tradition in East Africa</b:Title>
    <b:Year>1997</b:Year>
    <b:Publisher>Clarendon  Press. </b:Publisher>
    <b:City>Oxford</b:City>
    <b:Author>
      <b:Author>
        <b:NameList>
          <b:Person>
            <b:Last>Spencer</b:Last>
            <b:First>P.</b:First>
          </b:Person>
        </b:NameList>
      </b:Author>
    </b:Author>
    <b:RefOrder>373</b:RefOrder>
  </b:Source>
  <b:Source>
    <b:Tag>Spe971</b:Tag>
    <b:SourceType>Book</b:SourceType>
    <b:Guid>{2B158E5B-B051-4C49-9174-9F0E0A5B2230}</b:Guid>
    <b:Author>
      <b:Author>
        <b:NameList>
          <b:Person>
            <b:Last>Spencer</b:Last>
            <b:First>P.</b:First>
          </b:Person>
        </b:NameList>
      </b:Author>
    </b:Author>
    <b:Title>The Pastoral Continuum: The Marginalization Tradition in East Africa</b:Title>
    <b:Year>1997</b:Year>
    <b:City>Oxford</b:City>
    <b:Publisher>Clarendon  Press. </b:Publisher>
    <b:RefOrder>374</b:RefOrder>
  </b:Source>
  <b:Source>
    <b:Tag>Placeholder35</b:Tag>
    <b:SourceType>Book</b:SourceType>
    <b:Guid>{8939A3FC-1982-4638-9211-95C307E1ECD1}</b:Guid>
    <b:Author>
      <b:Author>
        <b:NameList>
          <b:Person>
            <b:Last>Mugenda</b:Last>
            <b:First>Olive</b:First>
          </b:Person>
          <b:Person>
            <b:Last>Mugenda</b:Last>
            <b:First>Abel</b:First>
          </b:Person>
        </b:NameList>
      </b:Author>
    </b:Author>
    <b:Title>Research methods: quantitative &amp; qualitative approaches </b:Title>
    <b:Year>2003</b:Year>
    <b:City>Nairobi</b:City>
    <b:Publisher>ACTS Press</b:Publisher>
    <b:RefOrder>375</b:RefOrder>
  </b:Source>
  <b:Source>
    <b:Tag>Nac96</b:Tag>
    <b:SourceType>Book</b:SourceType>
    <b:Guid>{ECC854B0-2ADE-4A50-8CDB-C2B09072F1FB}</b:Guid>
    <b:Author>
      <b:Author>
        <b:NameList>
          <b:Person>
            <b:Last>Nachiamias</b:Last>
            <b:First>V.</b:First>
            <b:Middle>F.</b:Middle>
          </b:Person>
          <b:Person>
            <b:Last>Nachamias</b:Last>
            <b:First>N.</b:First>
            <b:Middle>D.</b:Middle>
          </b:Person>
        </b:NameList>
      </b:Author>
    </b:Author>
    <b:Title>Research methods in the social sciences. {5th ed.}</b:Title>
    <b:Year>1996</b:Year>
    <b:City>London</b:City>
    <b:Publisher>Arnold.</b:Publisher>
    <b:RefOrder>376</b:RefOrder>
  </b:Source>
  <b:Source>
    <b:Tag>Placeholder36</b:Tag>
    <b:SourceType>Book</b:SourceType>
    <b:Guid>{F21A7A13-1F5F-4765-BA09-59E22999A60F}</b:Guid>
    <b:Author>
      <b:Author>
        <b:NameList>
          <b:Person>
            <b:Last>Kothari</b:Last>
            <b:First>C.</b:First>
            <b:Middle>R.</b:Middle>
          </b:Person>
        </b:NameList>
      </b:Author>
    </b:Author>
    <b:Title>Research Methodology-Methods &amp; Techniques, </b:Title>
    <b:Year>2004</b:Year>
    <b:City>New Delhi </b:City>
    <b:Publisher>New Age International Publishers</b:Publisher>
    <b:RefOrder>377</b:RefOrder>
  </b:Source>
  <b:Source>
    <b:Tag>Har07</b:Tag>
    <b:SourceType>JournalArticle</b:SourceType>
    <b:Guid>{9B941B89-D08B-4A61-8F87-F507DC26C204}</b:Guid>
    <b:Author>
      <b:Author>
        <b:NameList>
          <b:Person>
            <b:Last>Hardt</b:Last>
            <b:First>Chip</b:First>
            <b:Middle>W.</b:Middle>
          </b:Person>
          <b:Person>
            <b:Last>Reinecke</b:Last>
            <b:First>Nicolas</b:First>
          </b:Person>
          <b:Person>
            <b:Last>Spiller</b:Last>
            <b:First>Peter</b:First>
          </b:Person>
        </b:NameList>
      </b:Author>
    </b:Author>
    <b:Title>Inventing the 21st-century purchasing organization.</b:Title>
    <b:Year>2007</b:Year>
    <b:JournalName> McKinsey Quarterly, Issue 4</b:JournalName>
    <b:RefOrder>378</b:RefOrder>
  </b:Source>
  <b:Source>
    <b:Tag>All86</b:Tag>
    <b:SourceType>JournalArticle</b:SourceType>
    <b:Guid>{A9DACFDE-5C3E-49C7-AEEE-132CE7327E7B}</b:Guid>
    <b:Author>
      <b:Author>
        <b:NameList>
          <b:Person>
            <b:Last>Allwright</b:Last>
            <b:First>A</b:First>
          </b:Person>
        </b:NameList>
      </b:Author>
    </b:Author>
    <b:Title>Contracting for Goods Services</b:Title>
    <b:Year>1986</b:Year>
    <b:Pages>89-97</b:Pages>
    <b:JournalName>Institute of Purchasing and Supply AACE International Transactions</b:JournalName>
    <b:RefOrder>379</b:RefOrder>
  </b:Source>
  <b:Source>
    <b:Tag>Ear00</b:Tag>
    <b:SourceType>Book</b:SourceType>
    <b:Guid>{1033A3AC-A1A0-450F-BAA8-E61383D859B1}</b:Guid>
    <b:Author>
      <b:Author>
        <b:NameList>
          <b:Person>
            <b:Last>Earl</b:Last>
            <b:First>R.</b:First>
          </b:Person>
        </b:NameList>
      </b:Author>
    </b:Author>
    <b:Title>The Basics of Social Research </b:Title>
    <b:Year>2000</b:Year>
    <b:City>Belmont, CA</b:City>
    <b:Publisher> Thomson</b:Publisher>
    <b:RefOrder>380</b:RefOrder>
  </b:Source>
  <b:Source>
    <b:Tag>Bal97</b:Tag>
    <b:SourceType>Book</b:SourceType>
    <b:Guid>{CD34D0B8-8136-474C-A5D0-8D2129C450A4}</b:Guid>
    <b:Author>
      <b:Author>
        <b:NameList>
          <b:Person>
            <b:Last>Bales</b:Last>
            <b:First>W.</b:First>
          </b:Person>
        </b:NameList>
      </b:Author>
    </b:Author>
    <b:Title>Measures of Purchasing Effectiveness  </b:Title>
    <b:Year>1997</b:Year>
    <b:City>Arizona </b:City>
    <b:Publisher>Arizona State University</b:Publisher>
    <b:RefOrder>381</b:RefOrder>
  </b:Source>
  <b:Source>
    <b:Tag>Bra93</b:Tag>
    <b:SourceType>Book</b:SourceType>
    <b:Guid>{E7A7548C-C965-49F2-9821-A665AFA9D5DB}</b:Guid>
    <b:Author>
      <b:Author>
        <b:NameList>
          <b:Person>
            <b:Last>Braker</b:Last>
            <b:First>J.</b:First>
          </b:Person>
        </b:NameList>
      </b:Author>
    </b:Author>
    <b:Title>Cost and Management Accounting, 3rd edition</b:Title>
    <b:Year>1993</b:Year>
    <b:City>London</b:City>
    <b:Publisher>Prentice Hall </b:Publisher>
    <b:RefOrder>382</b:RefOrder>
  </b:Source>
  <b:Source>
    <b:Tag>Beh94</b:Tag>
    <b:SourceType>Book</b:SourceType>
    <b:Guid>{07134552-51D1-480F-B3F1-46F192218A5B}</b:Guid>
    <b:Author>
      <b:Author>
        <b:NameList>
          <b:Person>
            <b:Last>Behan</b:Last>
            <b:First>P</b:First>
            <b:Middle>.</b:Middle>
          </b:Person>
        </b:NameList>
      </b:Author>
    </b:Author>
    <b:Title>Purchasing in Government</b:Title>
    <b:Year>1994</b:Year>
    <b:City>London</b:City>
    <b:Publisher>Longman, in association with the Civil Service College</b:Publisher>
    <b:RefOrder>383</b:RefOrder>
  </b:Source>
  <b:Source>
    <b:Tag>Bir93</b:Tag>
    <b:SourceType>JournalArticle</b:SourceType>
    <b:Guid>{E63D5339-EE53-4F28-BD61-E81BB15CCF7A}</b:Guid>
    <b:Author>
      <b:Author>
        <b:NameList>
          <b:Person>
            <b:Last>Birou</b:Last>
            <b:First>L.H.</b:First>
          </b:Person>
        </b:NameList>
      </b:Author>
    </b:Author>
    <b:Title>International purchasing benefits and requirements and challenges </b:Title>
    <b:JournalName>International Journal of purchasing and supply</b:JournalName>
    <b:Year>1993</b:Year>
    <b:Pages>22-25</b:Pages>
    <b:RefOrder>384</b:RefOrder>
  </b:Source>
  <b:Source>
    <b:Tag>Cas98</b:Tag>
    <b:SourceType>JournalArticle</b:SourceType>
    <b:Guid>{588E626D-20E0-43E3-B70B-22F01726670A}</b:Guid>
    <b:Author>
      <b:Author>
        <b:NameList>
          <b:Person>
            <b:Last>Casaubon</b:Last>
          </b:Person>
        </b:NameList>
      </b:Author>
    </b:Author>
    <b:Title>Computer fraud: financial and ethical implications</b:Title>
    <b:JournalName> Review of Business, Vo1.20 Issue 1</b:JournalName>
    <b:Year>1998</b:Year>
    <b:Pages>50-62</b:Pages>
    <b:RefOrder>385</b:RefOrder>
  </b:Source>
  <b:Source>
    <b:Tag>Cro01</b:Tag>
    <b:SourceType>Book</b:SourceType>
    <b:Guid>{09A8FE76-4BED-4410-A194-60EAD091F8D0}</b:Guid>
    <b:Author>
      <b:Author>
        <b:NameList>
          <b:Person>
            <b:Last>Crompton</b:Last>
            <b:First>H.K</b:First>
          </b:Person>
          <b:Person>
            <b:Last>Jessop</b:Last>
            <b:First>D.A.</b:First>
          </b:Person>
        </b:NameList>
      </b:Author>
    </b:Author>
    <b:Title> Dictionary of Purchasing and Supply,</b:Title>
    <b:Year>2001</b:Year>
    <b:City>London</b:City>
    <b:Publisher>Liverpool Business Review </b:Publisher>
    <b:RefOrder>386</b:RefOrder>
  </b:Source>
  <b:Source>
    <b:Tag>Eva93</b:Tag>
    <b:SourceType>JournalArticle</b:SourceType>
    <b:Guid>{B66576D2-9D6F-4826-8C5B-D975E22823A6}</b:Guid>
    <b:Author>
      <b:Author>
        <b:NameList>
          <b:Person>
            <b:Last>Evans</b:Last>
            <b:First>E.</b:First>
          </b:Person>
          <b:Person>
            <b:Last>Maguire</b:Last>
            <b:First>R.</b:First>
          </b:Person>
        </b:NameList>
      </b:Author>
    </b:Author>
    <b:Title>Purchasing fraud: a growing phenomenon</b:Title>
    <b:Year>1993</b:Year>
    <b:JournalName>Purchasing and Supply Management</b:JournalName>
    <b:Pages>24-26</b:Pages>
    <b:RefOrder>387</b:RefOrder>
  </b:Source>
  <b:Source>
    <b:Tag>Dub99</b:Tag>
    <b:SourceType>JournalArticle</b:SourceType>
    <b:Guid>{E7F372A4-F83C-404C-953B-794901854658}</b:Guid>
    <b:Author>
      <b:Author>
        <b:NameList>
          <b:Person>
            <b:Last>Dubinsky</b:Last>
            <b:First>G.</b:First>
          </b:Person>
        </b:NameList>
      </b:Author>
    </b:Author>
    <b:Title>Business Ethics: buyers and sellers </b:Title>
    <b:JournalName>Journal of purchasing and materials management</b:JournalName>
    <b:Year>1999</b:Year>
    <b:Pages>65-69</b:Pages>
    <b:RefOrder>388</b:RefOrder>
  </b:Source>
  <b:Source>
    <b:Tag>Fea01</b:Tag>
    <b:SourceType>Book</b:SourceType>
    <b:Guid>{BA0EB469-AAA3-4359-88EA-16A13D08E254}</b:Guid>
    <b:Author>
      <b:Author>
        <b:NameList>
          <b:Person>
            <b:Last>Fearon</b:Last>
            <b:First>Harold</b:First>
            <b:Middle>E.</b:Middle>
          </b:Person>
        </b:NameList>
      </b:Author>
    </b:Author>
    <b:Title>Purchasing and Materials  Management, 9th edition</b:Title>
    <b:Year>2001</b:Year>
    <b:City>Chicago, IL</b:City>
    <b:Publisher>University of Chicago press.</b:Publisher>
    <b:RefOrder>389</b:RefOrder>
  </b:Source>
  <b:Source>
    <b:Tag>Car97</b:Tag>
    <b:SourceType>Book</b:SourceType>
    <b:Guid>{3D0B1CB5-01D0-49AD-8433-2443E8B77E43}</b:Guid>
    <b:Author>
      <b:Author>
        <b:NameList>
          <b:Person>
            <b:Last>Carmines</b:Last>
            <b:First>E.</b:First>
            <b:Middle>G.</b:Middle>
          </b:Person>
          <b:Person>
            <b:Last>Zeller</b:Last>
            <b:First>R.</b:First>
            <b:Middle>A.</b:Middle>
          </b:Person>
        </b:NameList>
      </b:Author>
    </b:Author>
    <b:Title>Reliability and validity assessment. Quantitative Applications in the Social Sciences series 07-017</b:Title>
    <b:Year>1997</b:Year>
    <b:City>Newbury Park, CA: </b:City>
    <b:Publisher>Sage Publications.</b:Publisher>
    <b:RefOrder>390</b:RefOrder>
  </b:Source>
  <b:Source>
    <b:Tag>Placeholder37</b:Tag>
    <b:SourceType>Book</b:SourceType>
    <b:Guid>{48A8622D-CCBC-4C82-BC5C-5077D28D8743}</b:Guid>
    <b:Author>
      <b:Author>
        <b:NameList>
          <b:Person>
            <b:Last>D</b:Last>
            <b:First>Cooper</b:First>
          </b:Person>
          <b:Person>
            <b:Last>Schindler P</b:Last>
          </b:Person>
        </b:NameList>
      </b:Author>
    </b:Author>
    <b:Title>Business research methods (8th Edition)</b:Title>
    <b:Year>2003</b:Year>
    <b:City>New Delhil</b:City>
    <b:Publisher>Tata McGraw Hal</b:Publisher>
    <b:RefOrder>391</b:RefOrder>
  </b:Source>
  <b:Source>
    <b:Tag>Sax09</b:Tag>
    <b:SourceType>Book</b:SourceType>
    <b:Guid>{DB1DEC4D-FBA7-42A6-84EA-BCECA75F80C3}</b:Guid>
    <b:Author>
      <b:Author>
        <b:NameList>
          <b:Person>
            <b:Last>Saxena</b:Last>
            <b:First>R.</b:First>
            <b:Middle>S.</b:Middle>
          </b:Person>
        </b:NameList>
      </b:Author>
    </b:Author>
    <b:Title>Inventory Management: Controlling in a Fluctuating Demand Environment</b:Title>
    <b:Year>2009</b:Year>
    <b:Publisher>Global India Publications</b:Publisher>
    <b:City>New Delhi</b:City>
    <b:RefOrder>392</b:RefOrder>
  </b:Source>
  <b:Source>
    <b:Tag>Sha97</b:Tag>
    <b:SourceType>Book</b:SourceType>
    <b:Guid>{BE27E9E7-C415-4B8A-8D5A-71964AF0DEF4}</b:Guid>
    <b:Author>
      <b:Author>
        <b:NameList>
          <b:Person>
            <b:Last>Shaughnessy</b:Last>
            <b:First>J.</b:First>
          </b:Person>
          <b:Person>
            <b:Last>E.</b:Last>
            <b:First>Zechmeister.</b:First>
          </b:Person>
        </b:NameList>
      </b:Author>
    </b:Author>
    <b:Title> Research Methods in Psychology 4th Edition, , </b:Title>
    <b:Year>1997</b:Year>
    <b:City>Singapore</b:City>
    <b:Publisher>Mc Graw-Hill</b:Publisher>
    <b:RefOrder>393</b:RefOrder>
  </b:Source>
  <b:Source>
    <b:Tag>Sau09</b:Tag>
    <b:SourceType>Book</b:SourceType>
    <b:Guid>{1836E244-E8F5-41A0-B6F5-62B49A5B1B5A}</b:Guid>
    <b:Author>
      <b:Author>
        <b:NameList>
          <b:Person>
            <b:Last>Saunders</b:Last>
            <b:First>M.</b:First>
          </b:Person>
          <b:Person>
            <b:Last>Lewis</b:Last>
            <b:First>P.</b:First>
          </b:Person>
          <b:Person>
            <b:Last>Thornhill</b:Last>
            <b:First>A.</b:First>
          </b:Person>
        </b:NameList>
      </b:Author>
    </b:Author>
    <b:Title>Research Methods for Business Students’ 5th edition</b:Title>
    <b:Year>2009</b:Year>
    <b:City> London England</b:City>
    <b:Publisher>Prentice Hall</b:Publisher>
    <b:RefOrder>394</b:RefOrder>
  </b:Source>
  <b:Source>
    <b:Tag>Nac961</b:Tag>
    <b:SourceType>Book</b:SourceType>
    <b:Guid>{96D607C9-2E28-410E-84F2-9B3AC180C66B}</b:Guid>
    <b:Author>
      <b:Author>
        <b:NameList>
          <b:Person>
            <b:Last>Nachiamias</b:Last>
            <b:First>V.</b:First>
          </b:Person>
          <b:Person>
            <b:Last>F. Nachamias</b:Last>
            <b:First>N.</b:First>
            <b:Middle>D.</b:Middle>
          </b:Person>
        </b:NameList>
      </b:Author>
    </b:Author>
    <b:Title>Research methods in the social sciences. 5th ed.    </b:Title>
    <b:Year>1996</b:Year>
    <b:City>London</b:City>
    <b:Publisher>Sage</b:Publisher>
    <b:RefOrder>395</b:RefOrder>
  </b:Source>
  <b:Source>
    <b:Tag>Cro00</b:Tag>
    <b:SourceType>JournalArticle</b:SourceType>
    <b:Guid>{CC3B8F2E-7C5B-4B6F-9DA4-20B506B0AA86}</b:Guid>
    <b:Title>A Comparative Analysis of Current Credit Risk Models</b:Title>
    <b:Year>2000</b:Year>
    <b:Author>
      <b:Author>
        <b:NameList>
          <b:Person>
            <b:Last>Crouhy</b:Last>
            <b:First>M.</b:First>
          </b:Person>
          <b:Person>
            <b:Last>Galai</b:Last>
            <b:First>D.</b:First>
          </b:Person>
          <b:Person>
            <b:Last>Mark</b:Last>
            <b:First>R.</b:First>
          </b:Person>
        </b:NameList>
      </b:Author>
    </b:Author>
    <b:JournalName>Journal of Banking and Finance </b:JournalName>
    <b:Pages>59-117</b:Pages>
    <b:RefOrder>396</b:RefOrder>
  </b:Source>
  <b:Source>
    <b:Tag>Cha02</b:Tag>
    <b:SourceType>JournalArticle</b:SourceType>
    <b:Guid>{A2B0514E-7426-482E-8773-1A61F8AC7206}</b:Guid>
    <b:Title> Financial Sector Development and Economic Growth in Pacific Island Countries. , </b:Title>
    <b:Year>2002</b:Year>
    <b:Author>
      <b:Author>
        <b:NameList>
          <b:Person>
            <b:Last>Chand</b:Last>
            <b:First>S.</b:First>
          </b:Person>
        </b:NameList>
      </b:Author>
    </b:Author>
    <b:JournalName>Pacific Economic Bulletin, 17(1)</b:JournalName>
    <b:Pages>117-133.</b:Pages>
    <b:RefOrder>397</b:RefOrder>
  </b:Source>
  <b:Source>
    <b:Tag>Cro07</b:Tag>
    <b:SourceType>JournalArticle</b:SourceType>
    <b:Guid>{98A58399-DD62-4E06-A2EA-A614D836E389}</b:Guid>
    <b:Author>
      <b:Author>
        <b:NameList>
          <b:Person>
            <b:Last>Crowley</b:Last>
            <b:First>J.</b:First>
          </b:Person>
        </b:NameList>
      </b:Author>
    </b:Author>
    <b:Title>Interest Rate Spreads in English-Speaking African Countries.</b:Title>
    <b:JournalName> IMF Working Paper, WP/07/101</b:JournalName>
    <b:Year>2007</b:Year>
    <b:RefOrder>398</b:RefOrder>
  </b:Source>
  <b:Source>
    <b:Tag>Mue88</b:Tag>
    <b:SourceType>Book</b:SourceType>
    <b:Guid>{4F733D2B-3954-47F6-BF70-A5FCE3722AE4}</b:Guid>
    <b:Title>Perspective of credit risk</b:Title>
    <b:Year>1988</b:Year>
    <b:Author>
      <b:Author>
        <b:NameList>
          <b:Person>
            <b:Last>Mueller</b:Last>
            <b:First>P.</b:First>
            <b:Middle>Henry</b:Middle>
          </b:Person>
        </b:NameList>
      </b:Author>
    </b:Author>
    <b:City>Phladelhia</b:City>
    <b:Publisher>Robert Morris Associates.</b:Publisher>
    <b:RefOrder>399</b:RefOrder>
  </b:Source>
  <b:Source>
    <b:Tag>Ngu01</b:Tag>
    <b:SourceType>Report</b:SourceType>
    <b:Guid>{946313E6-28A6-4EC6-AA00-C0CC9E286166}</b:Guid>
    <b:Title>An Empirical Analysis of Interest Rate Spread in Kenya; African Economic Research Consortium, Research Paper 106.</b:Title>
    <b:Year>2001</b:Year>
    <b:City>Nairobi</b:City>
    <b:Publisher>African Economic Research Consortium</b:Publisher>
    <b:Author>
      <b:Author>
        <b:NameList>
          <b:Person>
            <b:Last>Ngugi</b:Last>
            <b:First>R.W.</b:First>
          </b:Person>
        </b:NameList>
      </b:Author>
    </b:Author>
    <b:RefOrder>400</b:RefOrder>
  </b:Source>
  <b:Source>
    <b:Tag>Raj95</b:Tag>
    <b:SourceType>JournalArticle</b:SourceType>
    <b:Guid>{E4160C18-2F82-4626-B5E3-D7AAD1207E08}</b:Guid>
    <b:Title>The Effect of Credit Market Competition on Lending Relationships”</b:Title>
    <b:Year>1995</b:Year>
    <b:Author>
      <b:Author>
        <b:NameList>
          <b:Person>
            <b:Last>Rajan</b:Last>
            <b:First>R.</b:First>
          </b:Person>
        </b:NameList>
      </b:Author>
    </b:Author>
    <b:JournalName>The Quarterly Journal of Economics</b:JournalName>
    <b:RefOrder>401</b:RefOrder>
  </b:Source>
  <b:Source>
    <b:Tag>Rhy02</b:Tag>
    <b:SourceType>JournalArticle</b:SourceType>
    <b:Guid>{B496B613-68AC-4736-9487-1296D90432CB}</b:Guid>
    <b:Author>
      <b:Author>
        <b:NameList>
          <b:Person>
            <b:Last>Rhyne</b:Last>
            <b:First>E.</b:First>
          </b:Person>
        </b:NameList>
      </b:Author>
    </b:Author>
    <b:Title>The Yin and Yang of Microfinance: Reaching the Poor and Sustainability.</b:Title>
    <b:JournalName>Microbanking Bulletin</b:JournalName>
    <b:Year>2002</b:Year>
    <b:Pages>45</b:Pages>
    <b:RefOrder>402</b:RefOrder>
  </b:Source>
  <b:Source>
    <b:Tag>Swa90</b:Tag>
    <b:SourceType>JournalArticle</b:SourceType>
    <b:Guid>{9F43196D-9E3D-4E61-B1BC-07A500B04397}</b:Guid>
    <b:Title>Managing risk in consumer loan Portfolio.  :</b:Title>
    <b:Year>1990</b:Year>
    <b:Author>
      <b:Author>
        <b:NameList>
          <b:Person>
            <b:Last>Swaren</b:Last>
            <b:First>E</b:First>
          </b:Person>
        </b:NameList>
      </b:Author>
    </b:Author>
    <b:JournalName>The Journal of commercial bank lending 72 (4)</b:JournalName>
    <b:Pages>4-8</b:Pages>
    <b:RefOrder>403</b:RefOrder>
  </b:Source>
  <b:Source>
    <b:Tag>Oba08</b:Tag>
    <b:SourceType>JournalArticle</b:SourceType>
    <b:Guid>{360E48A6-7F04-411E-969A-F3BFC55980A4}</b:Guid>
    <b:Author>
      <b:Author>
        <b:NameList>
          <b:Person>
            <b:Last>Obaidullah</b:Last>
            <b:First>Muhammed,Khan</b:First>
            <b:Middle>Tariqullah</b:Middle>
          </b:Person>
        </b:NameList>
      </b:Author>
    </b:Author>
    <b:Title>islamic microfinance development</b:Title>
    <b:Year>2008</b:Year>
    <b:RefOrder>404</b:RefOrder>
  </b:Source>
  <b:Source>
    <b:Tag>Afz93</b:Tag>
    <b:SourceType>JournalArticle</b:SourceType>
    <b:Guid>{A13D79FF-8EF5-4764-A1A4-2985196FC72E}</b:Guid>
    <b:Title>Theory and Practice of Islamic Banking</b:Title>
    <b:Year>1993</b:Year>
    <b:Author>
      <b:Author>
        <b:NameList>
          <b:Person>
            <b:Last>Afzal</b:Last>
            <b:First>Mohammad</b:First>
          </b:Person>
        </b:NameList>
      </b:Author>
    </b:Author>
    <b:JournalName>Pakistan Economic and Social Review,Vol. 31, No. 2</b:JournalName>
    <b:Pages>102 -117</b:Pages>
    <b:RefOrder>405</b:RefOrder>
  </b:Source>
  <b:Source>
    <b:Tag>Bir08</b:Tag>
    <b:SourceType>JournalArticle</b:SourceType>
    <b:Guid>{C5A719CE-DC63-411C-87D8-FB4FAEBCE62B}</b:Guid>
    <b:Author>
      <b:Author>
        <b:NameList>
          <b:Person>
            <b:Last>Birdi</b:Last>
            <b:First>K.</b:First>
          </b:Person>
          <b:Person>
            <b:Last>Clegg</b:Last>
            <b:First>C.</b:First>
          </b:Person>
          <b:Person>
            <b:Last>Patterson</b:Last>
            <b:First>M.</b:First>
          </b:Person>
          <b:Person>
            <b:Last>Robinson</b:Last>
            <b:First>A.</b:First>
          </b:Person>
          <b:Person>
            <b:Last>Stride</b:Last>
            <b:First>C.</b:First>
            <b:Middle>B.</b:Middle>
          </b:Person>
          <b:Person>
            <b:Last>Wall</b:Last>
            <b:First>T.</b:First>
          </b:Person>
        </b:NameList>
      </b:Author>
    </b:Author>
    <b:Title>The impact of human resource and operational management practices on company productivity: a longitudinal study</b:Title>
    <b:Year>2008</b:Year>
    <b:JournalName>Personnel Psychology, vol. 61, no. 3</b:JournalName>
    <b:Pages>467-501</b:Pages>
    <b:RefOrder>406</b:RefOrder>
  </b:Source>
  <b:Source>
    <b:Tag>Ola08</b:Tag>
    <b:SourceType>JournalArticle</b:SourceType>
    <b:Guid>{4ED02AE4-3C44-41E0-81C6-1245B3B1DF69}</b:Guid>
    <b:Title>Staff Training and Development: A Vital Tool for Organizational Effectiveness (online).</b:Title>
    <b:Year>2008</b:Year>
    <b:Author>
      <b:Author>
        <b:NameList>
          <b:Person>
            <b:Last>Olaniyan</b:Last>
            <b:First>D.</b:First>
            <b:Middle>A.</b:Middle>
          </b:Person>
          <b:Person>
            <b:Last>Ojo</b:Last>
            <b:First>Lucas.</b:First>
            <b:Middle>B.</b:Middle>
          </b:Person>
        </b:NameList>
      </b:Author>
    </b:Author>
    <b:JournalName>European Journal of Scientific Research. Vol.24 No. 3</b:JournalName>
    <b:RefOrder>407</b:RefOrder>
  </b:Source>
  <b:Source>
    <b:Tag>Ehs11</b:Tag>
    <b:SourceType>JournalArticle</b:SourceType>
    <b:Guid>{05D31613-5072-4CAD-B333-0E5D94AFC227}</b:Guid>
    <b:Author>
      <b:Author>
        <b:NameList>
          <b:Person>
            <b:Last>Ehsan</b:Last>
            <b:First>Muhammad</b:First>
          </b:Person>
          <b:Person>
            <b:Last>Malik</b:Last>
            <b:First>Ghafoor</b:First>
          </b:Person>
          <b:Person>
            <b:Last>Mudasar</b:Last>
            <b:First>Muhammad</b:First>
          </b:Person>
          <b:Person>
            <b:Last>Naseer</b:Last>
            <b:First>Salman</b:First>
          </b:Person>
        </b:NameList>
      </b:Author>
    </b:Author>
    <b:Title>Organizational Effectiveness: a case study of Telecommunication and Banking sector of Pakistan</b:Title>
    <b:JournalName>Far East Journal of Psychology and Business Vol. 2 No 1</b:JournalName>
    <b:Year>2011</b:Year>
    <b:Pages>37- 49</b:Pages>
    <b:RefOrder>408</b:RefOrder>
  </b:Source>
  <b:Source>
    <b:Tag>Kot047</b:Tag>
    <b:SourceType>Book</b:SourceType>
    <b:Guid>{C53136BC-6066-4DD2-965B-D35F63C669AA}</b:Guid>
    <b:Author>
      <b:Author>
        <b:NameList>
          <b:Person>
            <b:Last>Kothari</b:Last>
            <b:First>C.</b:First>
            <b:Middle>R.</b:Middle>
          </b:Person>
        </b:NameList>
      </b:Author>
    </b:Author>
    <b:Title>Research Methodology-Methods &amp; Techniques.</b:Title>
    <b:Year>2004</b:Year>
    <b:City>New Delhi</b:City>
    <b:Publisher>New Age International Publishers</b:Publisher>
    <b:RefOrder>409</b:RefOrder>
  </b:Source>
  <b:Source>
    <b:Tag>Placeholder38</b:Tag>
    <b:SourceType>Book</b:SourceType>
    <b:Guid>{0A6C19FF-AAD6-4648-A451-052275BEFAFA}</b:Guid>
    <b:Title>Research Methods for Business: A Skill Building Approach, 4th Ed. </b:Title>
    <b:Year>2009</b:Year>
    <b:City>London</b:City>
    <b:Publisher>John Wiley &amp; Sons</b:Publisher>
    <b:Author>
      <b:Author>
        <b:NameList>
          <b:Person>
            <b:Last>Sekaran</b:Last>
            <b:First>U.</b:First>
          </b:Person>
        </b:NameList>
      </b:Author>
    </b:Author>
    <b:RefOrder>410</b:RefOrder>
  </b:Source>
  <b:Source>
    <b:Tag>Placeholder39</b:Tag>
    <b:SourceType>Report</b:SourceType>
    <b:Guid>{B0364C5D-8A13-4434-B75E-7EF41394B379}</b:Guid>
    <b:Title>Agriculture, Economic Growth and Poverty Reduction. KIPPRA Occasional Paper No.3</b:Title>
    <b:Year>2012</b:Year>
    <b:City>Nairobi</b:City>
    <b:Publisher>KIPPRA</b:Publisher>
    <b:Author>
      <b:Author>
        <b:NameList>
          <b:Person>
            <b:Last>Kimenyi</b:Last>
            <b:First>M.</b:First>
            <b:Middle>S.</b:Middle>
          </b:Person>
        </b:NameList>
      </b:Author>
    </b:Author>
    <b:RefOrder>411</b:RefOrder>
  </b:Source>
  <b:Source>
    <b:Tag>Placeholder40</b:Tag>
    <b:SourceType>JournalArticle</b:SourceType>
    <b:Guid>{B1C1B008-B36C-4747-823C-1C5BC20DBE02}</b:Guid>
    <b:Title>A test of the agency theory of managerial ownership, corporate leverage, and corporate dividends</b:Title>
    <b:Year>2004</b:Year>
    <b:Author>
      <b:Author>
        <b:NameList>
          <b:Person>
            <b:Last>Cole</b:Last>
            <b:First>A.</b:First>
          </b:Person>
        </b:NameList>
      </b:Author>
    </b:Author>
    <b:JournalName>Financial Management 18, UK winter</b:JournalName>
    <b:Pages>36-46</b:Pages>
    <b:RefOrder>412</b:RefOrder>
  </b:Source>
  <b:Source>
    <b:Tag>Tor98</b:Tag>
    <b:SourceType>JournalArticle</b:SourceType>
    <b:Guid>{08590CF5-E00A-4936-B4FB-99CB0B0B4934}</b:Guid>
    <b:Author>
      <b:Author>
        <b:NameList>
          <b:Person>
            <b:Last>Torgerson</b:Last>
            <b:First>R.</b:First>
            <b:Middle>L.</b:Middle>
          </b:Person>
        </b:NameList>
      </b:Author>
    </b:Author>
    <b:Title>The Resource Dependency Role of Corporate Directors: Strategic Adaptation of Board Composition in Response to Environmental Change </b:Title>
    <b:JournalName>Journal of Management Studies, 37, 2.</b:JournalName>
    <b:Year>1998</b:Year>
    <b:Pages>235-255</b:Pages>
    <b:RefOrder>413</b:RefOrder>
  </b:Source>
  <b:Source>
    <b:Tag>Syk99</b:Tag>
    <b:SourceType>Book</b:SourceType>
    <b:Guid>{52FDE380-B1D7-4947-928E-1E4614865324}</b:Guid>
    <b:Title>Applications of Agency Theory</b:Title>
    <b:Year>1999</b:Year>
    <b:Author>
      <b:Author>
        <b:NameList>
          <b:Person>
            <b:Last>Sykuta</b:Last>
            <b:First>T.</b:First>
          </b:Person>
          <b:Person>
            <b:Last>Chaddad</b:Last>
            <b:First>M.</b:First>
          </b:Person>
        </b:NameList>
      </b:Author>
    </b:Author>
    <b:City>London Uk </b:City>
    <b:Publisher> Blackwell Publishers, Oxford.</b:Publisher>
    <b:RefOrder>414</b:RefOrder>
  </b:Source>
  <b:Source>
    <b:Tag>Sex95</b:Tag>
    <b:SourceType>JournalArticle</b:SourceType>
    <b:Guid>{7707D8FC-9730-4277-9A32-CA8D9E2EAC8A}</b:Guid>
    <b:Title>A perspective on Helmberger and Hoos theory of Cooperative</b:Title>
    <b:Year>1995</b:Year>
    <b:Author>
      <b:Author>
        <b:NameList>
          <b:Person>
            <b:Last>Sexton</b:Last>
            <b:First>R.</b:First>
          </b:Person>
        </b:NameList>
      </b:Author>
    </b:Author>
    <b:JournalName>Co operation Policy Journal 16,1.</b:JournalName>
    <b:Pages>49-64</b:Pages>
    <b:RefOrder>415</b:RefOrder>
  </b:Source>
  <b:Source>
    <b:Tag>Mug035</b:Tag>
    <b:SourceType>Book</b:SourceType>
    <b:Guid>{5488E2C9-CE6E-4283-A960-0DD09CDC5C5C}</b:Guid>
    <b:Title>Research Methods: Quantitative and Qualitative Approaches. </b:Title>
    <b:Year>2003</b:Year>
    <b:Author>
      <b:Author>
        <b:NameList>
          <b:Person>
            <b:Last>Mugenda</b:Last>
            <b:First>O.</b:First>
            <b:Middle>M.</b:Middle>
          </b:Person>
          <b:Person>
            <b:Last>Mugenda</b:Last>
            <b:First>A.</b:First>
            <b:Middle>G.</b:Middle>
          </b:Person>
        </b:NameList>
      </b:Author>
    </b:Author>
    <b:City>Nairobi, Kenya </b:City>
    <b:Publisher>Acts Press</b:Publisher>
    <b:RefOrder>416</b:RefOrder>
  </b:Source>
  <b:Source>
    <b:Tag>Cha09</b:Tag>
    <b:SourceType>JournalArticle</b:SourceType>
    <b:Guid>{ABD42C1D-738D-4714-BDA2-882EF0B6AF90}</b:Guid>
    <b:Title>A Stakeholder Framework for Analyzing and Evaluating Corporate Social Performance</b:Title>
    <b:Year>2009</b:Year>
    <b:Author>
      <b:Author>
        <b:NameList>
          <b:Person>
            <b:Last>Chaddad</b:Last>
            <b:First>M.</b:First>
            <b:Middle>B. E.</b:Middle>
          </b:Person>
        </b:NameList>
      </b:Author>
    </b:Author>
    <b:JournalName>Academy of Management Review, 20:1</b:JournalName>
    <b:Pages>92-117</b:Pages>
    <b:RefOrder>417</b:RefOrder>
  </b:Source>
  <b:Source>
    <b:Tag>Placeholder41</b:Tag>
    <b:SourceType>Book</b:SourceType>
    <b:Guid>{862DECA4-0230-49D1-9963-F31DD18C34D2}</b:Guid>
    <b:Title>Business research methods. (8th ed.).</b:Title>
    <b:Year>2003</b:Year>
    <b:Author>
      <b:Author>
        <b:NameList>
          <b:Person>
            <b:Last>Cooper</b:Last>
            <b:First>D.</b:First>
          </b:Person>
          <b:Person>
            <b:Last>Schindler</b:Last>
            <b:First>P.</b:First>
            <b:Middle>S.</b:Middle>
          </b:Person>
        </b:NameList>
      </b:Author>
    </b:Author>
    <b:City>New Delhi</b:City>
    <b:Publisher>Tata McGraw-Hill Publishing Company.</b:Publisher>
    <b:RefOrder>418</b:RefOrder>
  </b:Source>
  <b:Source>
    <b:Tag>Mwa05</b:Tag>
    <b:SourceType>Report</b:SourceType>
    <b:Guid>{569C88E2-642C-4774-ADA1-C1F169C14B08}</b:Guid>
    <b:Title>An analysis of factors affecting performance of Savings and Credit Cooperatives in Kenya  </b:Title>
    <b:Year>2005</b:Year>
    <b:City>Nairobi</b:City>
    <b:Publisher>Unpublished MBA project</b:Publisher>
    <b:Author>
      <b:Author>
        <b:NameList>
          <b:Person>
            <b:Last>Mwaura</b:Last>
            <b:First>F.</b:First>
          </b:Person>
        </b:NameList>
      </b:Author>
    </b:Author>
    <b:RefOrder>419</b:RefOrder>
  </b:Source>
  <b:Source>
    <b:Tag>Wan97</b:Tag>
    <b:SourceType>Report</b:SourceType>
    <b:Guid>{BB858E22-DCD4-4BDD-AA85-C912D0892898}</b:Guid>
    <b:Author>
      <b:Author>
        <b:NameList>
          <b:Person>
            <b:Last>Wanyama</b:Last>
            <b:First>Fredrick</b:First>
            <b:Middle>O.</b:Middle>
          </b:Person>
        </b:NameList>
      </b:Author>
    </b:Author>
    <b:Title>Coopperatives in  Africa Working paper No. 10 </b:Title>
    <b:Year>1997</b:Year>
    <b:Publisher>International Labour Organization </b:Publisher>
    <b:City>New York</b:City>
    <b:RefOrder>420</b:RefOrder>
  </b:Source>
  <b:Source>
    <b:Tag>Mos091</b:Tag>
    <b:SourceType>JournalArticle</b:SourceType>
    <b:Guid>{7A8A39DB-0CB8-48D4-ABEC-059AE4F628C1}</b:Guid>
    <b:Author>
      <b:Author>
        <b:NameList>
          <b:Person>
            <b:Last>Mostovicz</b:Last>
            <b:First>E.</b:First>
            <b:Middle>I.</b:Middle>
          </b:Person>
          <b:Person>
            <b:Last>Kakabadse</b:Last>
            <b:First>N.</b:First>
          </b:Person>
          <b:Person>
            <b:Last>Kakabadse</b:Last>
            <b:First>A.</b:First>
            <b:Middle>P.</b:Middle>
          </b:Person>
        </b:NameList>
      </b:Author>
    </b:Author>
    <b:Title>A dynamic theory of leadership development</b:Title>
    <b:JournalName>Leadership &amp; Organization Development Journal, 30 (6)</b:JournalName>
    <b:Year>2009</b:Year>
    <b:Pages>563 – 576</b:Pages>
    <b:RefOrder>421</b:RefOrder>
  </b:Source>
  <b:Source>
    <b:Tag>Uma101</b:Tag>
    <b:SourceType>JournalArticle</b:SourceType>
    <b:Guid>{F43CF21C-65EF-4166-A14F-13B9B6B9F8D6}</b:Guid>
    <b:Author>
      <b:Author>
        <b:NameList>
          <b:Person>
            <b:Last>Uma</b:Last>
            <b:First>D.</b:First>
            <b:Middle>J.</b:Middle>
          </b:Person>
        </b:NameList>
      </b:Author>
    </b:Author>
    <b:Title>Culturally-linked leadership styles</b:Title>
    <b:JournalName> Leadership &amp; Organization Development Journal, 31  (8) </b:JournalName>
    <b:Year>2010</b:Year>
    <b:Pages>705 - 719</b:Pages>
    <b:RefOrder>422</b:RefOrder>
  </b:Source>
  <b:Source>
    <b:Tag>Car973</b:Tag>
    <b:SourceType>Book</b:SourceType>
    <b:Guid>{02264EA9-8558-4591-AB03-512EC15578FE}</b:Guid>
    <b:Author>
      <b:Author>
        <b:NameList>
          <b:Person>
            <b:Last>Carmines</b:Last>
            <b:First>E.</b:First>
            <b:Middle>G.</b:Middle>
          </b:Person>
          <b:Person>
            <b:Last>Zeller</b:Last>
            <b:First>R.</b:First>
            <b:Middle>A.</b:Middle>
          </b:Person>
        </b:NameList>
      </b:Author>
    </b:Author>
    <b:Title>Reliability and Validity Assessment. Quantitative Applications in the Social Sciences series </b:Title>
    <b:Year>1997</b:Year>
    <b:City>Newbury Park</b:City>
    <b:Publisher>Sage Publications</b:Publisher>
    <b:RefOrder>423</b:RefOrder>
  </b:Source>
  <b:Source>
    <b:Tag>Sau092</b:Tag>
    <b:SourceType>Book</b:SourceType>
    <b:Guid>{75A198A8-D34D-42D5-8E11-CA80CB21DE53}</b:Guid>
    <b:Author>
      <b:Author>
        <b:NameList>
          <b:Person>
            <b:Last>Saunders</b:Last>
            <b:First>M.</b:First>
          </b:Person>
          <b:Person>
            <b:Last>Lewis</b:Last>
            <b:First>P.</b:First>
          </b:Person>
          <b:Person>
            <b:Last>Thornhill</b:Last>
            <b:First>A.</b:First>
          </b:Person>
        </b:NameList>
      </b:Author>
    </b:Author>
    <b:Title>Research methods for business students 5th edition. </b:Title>
    <b:Year>2009</b:Year>
    <b:City>Harlow</b:City>
    <b:Publisher>Pearson Education Limited</b:Publisher>
    <b:RefOrder>424</b:RefOrder>
  </b:Source>
  <b:Source>
    <b:Tag>Bhu07</b:Tag>
    <b:SourceType>JournalArticle</b:SourceType>
    <b:Guid>{45C00026-862F-46BA-99C3-5BC8759204B1}</b:Guid>
    <b:Title>The" people" factor in cooperatives: An analysis of members' attitudes and behavior</b:Title>
    <b:Year>2007</b:Year>
    <b:Author>
      <b:Author>
        <b:NameList>
          <b:Person>
            <b:Last>Bhuyan</b:Last>
            <b:First>S.</b:First>
          </b:Person>
        </b:NameList>
      </b:Author>
    </b:Author>
    <b:JournalName>Canadian Journal of Agricultural Economics, 55(3)</b:JournalName>
    <b:Pages>275-298</b:Pages>
    <b:RefOrder>425</b:RefOrder>
  </b:Source>
  <b:Source>
    <b:Tag>Bir03</b:Tag>
    <b:SourceType>Report</b:SourceType>
    <b:Guid>{754490C9-20F6-4FA4-A260-3EE8B86FBCB1}</b:Guid>
    <b:Title>Rediscovering the cooperative advantage. Poverty reduction through self-help </b:Title>
    <b:Year>2003</b:Year>
    <b:Author>
      <b:Author>
        <b:NameList>
          <b:Person>
            <b:Last>Birchall</b:Last>
            <b:First>J.</b:First>
          </b:Person>
        </b:NameList>
      </b:Author>
    </b:Author>
    <b:Publisher>World Bank</b:Publisher>
    <b:City>Geneve</b:City>
    <b:RefOrder>426</b:RefOrder>
  </b:Source>
  <b:Source>
    <b:Tag>Placeholder42</b:Tag>
    <b:SourceType>JournalArticle</b:SourceType>
    <b:Guid>{8FE2F49B-D739-4C47-98BD-00753D265B7E}</b:Guid>
    <b:Title>Identification as a trust-generating mechanism in cooperatives</b:Title>
    <b:Year>2001</b:Year>
    <b:Author>
      <b:Author>
        <b:NameList>
          <b:Person>
            <b:Last>Borgen</b:Last>
            <b:First>S.</b:First>
          </b:Person>
        </b:NameList>
      </b:Author>
    </b:Author>
    <b:JournalName>Annals of Public and Cooperative Economics, 72(2)</b:JournalName>
    <b:Pages>209-228</b:Pages>
    <b:RefOrder>427</b:RefOrder>
  </b:Source>
  <b:Source>
    <b:Tag>Bor04</b:Tag>
    <b:SourceType>JournalArticle</b:SourceType>
    <b:Guid>{A8CA016A-A013-40B8-A81D-C1395B2E9412}</b:Guid>
    <b:Author>
      <b:Author>
        <b:NameList>
          <b:Person>
            <b:Last>Borgen</b:Last>
            <b:First>S.</b:First>
          </b:Person>
        </b:NameList>
      </b:Author>
    </b:Author>
    <b:Title>Rethinking incentive problems in cooperative organizations</b:Title>
    <b:JournalName>Journal of Socio-economics, 33(4)</b:JournalName>
    <b:Year>2004</b:Year>
    <b:Pages>383-393</b:Pages>
    <b:RefOrder>428</b:RefOrder>
  </b:Source>
  <b:Source>
    <b:Tag>Bru01</b:Tag>
    <b:SourceType>JournalArticle</b:SourceType>
    <b:Guid>{D133B633-DB55-43A7-A975-FCF45FD0AC04}</b:Guid>
    <b:Author>
      <b:Author>
        <b:NameList>
          <b:Person>
            <b:Last>Bruynis</b:Last>
            <b:First>C.</b:First>
          </b:Person>
          <b:Person>
            <b:Last>Goldsmith</b:Last>
            <b:First>P.</b:First>
          </b:Person>
          <b:Person>
            <b:Last>Hahn</b:Last>
            <b:First>D.</b:First>
          </b:Person>
          <b:Person>
            <b:Last>Taylor</b:Last>
            <b:First>W.</b:First>
          </b:Person>
        </b:NameList>
      </b:Author>
    </b:Author>
    <b:Title>Key Success Factors for Emerging Agricultural Marketing Cooperatives</b:Title>
    <b:JournalName>Journal of Cooperatives, 16</b:JournalName>
    <b:Year>2001</b:Year>
    <b:Pages>14-24</b:Pages>
    <b:RefOrder>429</b:RefOrder>
  </b:Source>
  <b:Source>
    <b:Tag>Buc93</b:Tag>
    <b:SourceType>JournalArticle</b:SourceType>
    <b:Guid>{4106D21D-E90B-46C5-B1DB-0055D30687AE}</b:Guid>
    <b:Author>
      <b:Author>
        <b:NameList>
          <b:Person>
            <b:Last>Bucklin</b:Last>
            <b:First>L.</b:First>
          </b:Person>
          <b:Person>
            <b:Last>Sengupta</b:Last>
            <b:First>S.</b:First>
          </b:Person>
        </b:NameList>
      </b:Author>
    </b:Author>
    <b:Title> Organizing successful co-marketing alliances. </b:Title>
    <b:JournalName>Journal of marketing, 57(2)</b:JournalName>
    <b:Year>1993</b:Year>
    <b:Pages>32-46</b:Pages>
    <b:RefOrder>430</b:RefOrder>
  </b:Source>
  <b:Source>
    <b:Tag>Cen98</b:Tag>
    <b:SourceType>JournalArticle</b:SourceType>
    <b:Guid>{FB0457EA-4C48-401D-83D8-38B05E2C6EA9}</b:Guid>
    <b:Author>
      <b:Author>
        <b:NameList>
          <b:Person>
            <b:Last>Centner</b:Last>
            <b:First>T.</b:First>
          </b:Person>
        </b:NameList>
      </b:Author>
    </b:Author>
    <b:Title> The Role of Cooperatives in Agriculture: Historic Remnant or Viable Melllbership Organization?</b:Title>
    <b:JournalName>Journal of Agricultural Cooperation 13(4)</b:JournalName>
    <b:Year>1998</b:Year>
    <b:Pages>479- 489</b:Pages>
    <b:RefOrder>431</b:RefOrder>
  </b:Source>
  <b:Source>
    <b:Tag>Chi09</b:Tag>
    <b:SourceType>JournalArticle</b:SourceType>
    <b:Guid>{6F78DD49-D078-47FF-B3F1-E00FBCF535E8}</b:Guid>
    <b:Author>
      <b:Author>
        <b:NameList>
          <b:Person>
            <b:Last>Chibanda</b:Last>
            <b:First>M.</b:First>
          </b:Person>
          <b:Person>
            <b:Last>Ortmann</b:Last>
            <b:First>G.</b:First>
          </b:Person>
          <b:Person>
            <b:Last>Lyne</b:Last>
            <b:First>M.</b:First>
          </b:Person>
        </b:NameList>
      </b:Author>
    </b:Author>
    <b:Title>Institutional and governance factors influencing the performance of selected smallholder agricultural cooperatives in KwaZulu-Natal.</b:Title>
    <b:JournalName>Agrekon, 48(3)</b:JournalName>
    <b:Year>2009</b:Year>
    <b:Pages>293-315</b:Pages>
    <b:RefOrder>432</b:RefOrder>
  </b:Source>
  <b:Source>
    <b:Tag>Chi05</b:Tag>
    <b:SourceType>JournalArticle</b:SourceType>
    <b:Guid>{0A625A54-F152-4D66-AD84-3E271C08E464}</b:Guid>
    <b:Author>
      <b:Author>
        <b:NameList>
          <b:Person>
            <b:Last>Chirwa</b:Last>
            <b:First>E.</b:First>
          </b:Person>
          <b:Person>
            <b:Last>Dorward</b:Last>
            <b:First>A.</b:First>
          </b:Person>
          <b:Person>
            <b:Last>Kachule</b:Last>
            <b:First>R.</b:First>
          </b:Person>
          <b:Person>
            <b:Last>Kumwenda</b:Last>
            <b:First>I.</b:First>
          </b:Person>
          <b:Person>
            <b:Last>Kydd</b:Last>
            <b:First>J.</b:First>
          </b:Person>
          <b:Person>
            <b:Last>Poole</b:Last>
            <b:First>N.</b:First>
          </b:Person>
        </b:NameList>
      </b:Author>
    </b:Author>
    <b:Title>Walking tightropes: Supporting farmer organisations for market access</b:Title>
    <b:JournalName>Studies 21</b:JournalName>
    <b:Year>2005</b:Year>
    <b:Pages>26-32</b:Pages>
    <b:RefOrder>433</b:RefOrder>
  </b:Source>
  <b:Source>
    <b:Tag>Han99</b:Tag>
    <b:SourceType>JournalArticle</b:SourceType>
    <b:Guid>{9A14B0DD-3D01-4E44-9F59-519B78C57A36}</b:Guid>
    <b:Author>
      <b:Author>
        <b:NameList>
          <b:Person>
            <b:Last>Hansmann</b:Last>
            <b:First>H.</b:First>
          </b:Person>
        </b:NameList>
      </b:Author>
    </b:Author>
    <b:Title>Cooperative firms in theory and practice.</b:Title>
    <b:JournalName>World Development, 31(5)</b:JournalName>
    <b:Year>1999</b:Year>
    <b:Pages>847-863</b:Pages>
    <b:RefOrder>434</b:RefOrder>
  </b:Source>
  <b:Source>
    <b:Tag>Kee04</b:Tag>
    <b:SourceType>JournalArticle</b:SourceType>
    <b:Guid>{0766FC49-B3FF-46CD-983B-67250E6B3CBF}</b:Guid>
    <b:Author>
      <b:Author>
        <b:NameList>
          <b:Person>
            <b:Last>Keeling</b:Last>
            <b:First>J.</b:First>
          </b:Person>
          <b:Person>
            <b:Last>Carter</b:Last>
            <b:First>C.</b:First>
          </b:Person>
          <b:Person>
            <b:Last>Sexton</b:Last>
            <b:First>R.</b:First>
          </b:Person>
        </b:NameList>
      </b:Author>
    </b:Author>
    <b:Title> Lessons in Cooperative Failure: The Rice Growers Association Experience. </b:Title>
    <b:JournalName>ARE Update, 7(3)</b:JournalName>
    <b:Year>2004</b:Year>
    <b:Pages>1-5</b:Pages>
    <b:RefOrder>435</b:RefOrder>
  </b:Source>
  <b:Source>
    <b:Tag>Kir02</b:Tag>
    <b:SourceType>JournalArticle</b:SourceType>
    <b:Guid>{144829FB-568C-4D22-A276-D2C4AB97F936}</b:Guid>
    <b:Author>
      <b:Author>
        <b:NameList>
          <b:Person>
            <b:Last>Kirsten</b:Last>
            <b:First>J.</b:First>
          </b:Person>
          <b:Person>
            <b:Last>Sartorius</b:Last>
            <b:First>K.</b:First>
          </b:Person>
        </b:NameList>
      </b:Author>
    </b:Author>
    <b:Title>Linking agribusiness and small-scale farmers in developing countries: is there a new role for contract farming?</b:Title>
    <b:JournalName>Development Southern Africa, 19(4) </b:JournalName>
    <b:Year>2002</b:Year>
    <b:Pages>503-529</b:Pages>
    <b:RefOrder>436</b:RefOrder>
  </b:Source>
  <b:Source>
    <b:Tag>Lan94</b:Tag>
    <b:SourceType>JournalArticle</b:SourceType>
    <b:Guid>{F2050F65-6E77-4E8E-93A2-258040A90A8F}</b:Guid>
    <b:Author>
      <b:Author>
        <b:NameList>
          <b:Person>
            <b:Last>Lang</b:Last>
            <b:First>M.</b:First>
          </b:Person>
        </b:NameList>
      </b:Author>
    </b:Author>
    <b:Title>The role of management behavior in agricultural cooperatives</b:Title>
    <b:JournalName>Journal of Agricultural Cooperation, 9</b:JournalName>
    <b:Year>1994</b:Year>
    <b:Pages>61-66</b:Pages>
    <b:RefOrder>437</b:RefOrder>
  </b:Source>
  <b:Source>
    <b:Tag>Mor94</b:Tag>
    <b:SourceType>JournalArticle</b:SourceType>
    <b:Guid>{31E58488-ADCA-4CE0-9982-0B96A6EADD1C}</b:Guid>
    <b:Author>
      <b:Author>
        <b:NameList>
          <b:Person>
            <b:Last>Morgan</b:Last>
            <b:First>R.</b:First>
          </b:Person>
          <b:Person>
            <b:Last>Hunt</b:Last>
            <b:First>S.</b:First>
          </b:Person>
        </b:NameList>
      </b:Author>
    </b:Author>
    <b:Title>The commitment-trust theory of relationship marketing. </b:Title>
    <b:JournalName>The journal of marketing, 58(3)</b:JournalName>
    <b:Year>1994</b:Year>
    <b:Pages>20-38</b:Pages>
    <b:RefOrder>438</b:RefOrder>
  </b:Source>
  <b:Source>
    <b:Tag>Pap03</b:Tag>
    <b:SourceType>JournalArticle</b:SourceType>
    <b:Guid>{9AF9C6B2-5A64-4A01-9767-A4F0AE940178}</b:Guid>
    <b:Author>
      <b:Author>
        <b:NameList>
          <b:Person>
            <b:Last>Papadopoulos</b:Last>
            <b:First>Y.</b:First>
          </b:Person>
        </b:NameList>
      </b:Author>
    </b:Author>
    <b:Title>Cooperative forms of governance: Problems of democratic accountability in complex environments</b:Title>
    <b:JournalName>European Journal of Political Research, 42(4)</b:JournalName>
    <b:Year>2003</b:Year>
    <b:Pages>473-501</b:Pages>
    <b:RefOrder>439</b:RefOrder>
  </b:Source>
  <b:Source>
    <b:Tag>Rho07</b:Tag>
    <b:SourceType>JournalArticle</b:SourceType>
    <b:Guid>{323DE45A-55DA-445D-8E9C-E05A2A7FA39D}</b:Guid>
    <b:Author>
      <b:Author>
        <b:NameList>
          <b:Person>
            <b:Last>Rhodes</b:Last>
            <b:First>R.</b:First>
          </b:Person>
        </b:NameList>
      </b:Author>
    </b:Author>
    <b:Title>Understanding governance: ten years on</b:Title>
    <b:JournalName>Organization studies, 28(8)</b:JournalName>
    <b:Year>2007</b:Year>
    <b:Pages>12-43</b:Pages>
    <b:RefOrder>440</b:RefOrder>
  </b:Source>
  <b:Source>
    <b:Tag>Ron00</b:Tag>
    <b:SourceType>Report</b:SourceType>
    <b:Guid>{1690AF26-A39F-4C0B-87E5-413989F6EB17}</b:Guid>
    <b:Title>Investing in Rural Producer Organizations (RPOs) for Sustainable Agricultural Development: RPOs Limitation and World Bank Comparative Advantage</b:Title>
    <b:Year>2000</b:Year>
    <b:Author>
      <b:Author>
        <b:NameList>
          <b:Person>
            <b:Last>Rondot</b:Last>
            <b:First>P.</b:First>
          </b:Person>
          <b:Person>
            <b:Last>Collion</b:Last>
            <b:First>M.</b:First>
          </b:Person>
        </b:NameList>
      </b:Author>
    </b:Author>
    <b:Publisher>The World Bank</b:Publisher>
    <b:City>Washington, DC</b:City>
    <b:RefOrder>441</b:RefOrder>
  </b:Source>
  <b:Source>
    <b:Tag>Eck11</b:Tag>
    <b:SourceType>Book</b:SourceType>
    <b:Guid>{99C4A959-608C-4284-8E82-FA045C784E6B}</b:Guid>
    <b:Author>
      <b:Author>
        <b:NameList>
          <b:Person>
            <b:Last>Eckles</b:Last>
            <b:First>D.</b:First>
            <b:Middle>L.</b:Middle>
          </b:Person>
          <b:Person>
            <b:Last>Wise</b:Last>
            <b:First>J.</b:First>
            <b:Middle>V.</b:Middle>
          </b:Person>
        </b:NameList>
      </b:Author>
    </b:Author>
    <b:Title> Prospect Theory and the Demand for Insurance. The Risk Theory Society</b:Title>
    <b:Year>2011</b:Year>
    <b:City>Philadelphia</b:City>
    <b:Publisher>American Risk and Insurance Association (ARIA)</b:Publisher>
    <b:RefOrder>442</b:RefOrder>
  </b:Source>
  <b:Source>
    <b:Tag>Dav02</b:Tag>
    <b:SourceType>JournalArticle</b:SourceType>
    <b:Guid>{4B6FE0EF-E7D8-4F96-AA69-61DB3B654127}</b:Guid>
    <b:Title> Some Desired Changes in the Insurance Act. </b:Title>
    <b:Year>2002</b:Year>
    <b:Author>
      <b:Author>
        <b:NameList>
          <b:Person>
            <b:Last>David</b:Last>
            <b:First>N.</b:First>
          </b:Person>
        </b:NameList>
      </b:Author>
    </b:Author>
    <b:JournalName>The Insurance Journal</b:JournalName>
    <b:Pages>8-19</b:Pages>
    <b:RefOrder>443</b:RefOrder>
  </b:Source>
  <b:Source>
    <b:Tag>Dia92</b:Tag>
    <b:SourceType>Book</b:SourceType>
    <b:Guid>{3323CDFC-5213-4BCF-A9F1-7F6F0165FEC7}</b:Guid>
    <b:Title>Success in Insurance. 3rd Edition</b:Title>
    <b:Year>1992</b:Year>
    <b:Author>
      <b:Author>
        <b:NameList>
          <b:Person>
            <b:Last>Diacon</b:Last>
            <b:First>S.R.</b:First>
          </b:Person>
          <b:Person>
            <b:Last>Carter</b:Last>
            <b:First>R.L.</b:First>
          </b:Person>
        </b:NameList>
      </b:Author>
    </b:Author>
    <b:City>London</b:City>
    <b:Publisher>John Wiley </b:Publisher>
    <b:RefOrder>444</b:RefOrder>
  </b:Source>
  <b:Source>
    <b:Tag>Dor04</b:Tag>
    <b:SourceType>Book</b:SourceType>
    <b:Guid>{6B7C3CBB-74B3-4796-A223-29EA8B1074A2}</b:Guid>
    <b:Author>
      <b:Author>
        <b:NameList>
          <b:Person>
            <b:Last>Dorfman</b:Last>
            <b:First>M.S.</b:First>
          </b:Person>
        </b:NameList>
      </b:Author>
    </b:Author>
    <b:Title>Introduction to Risk Management and Insurance. 2nd Edition</b:Title>
    <b:Year>2004</b:Year>
    <b:City>London</b:City>
    <b:Publisher>South Western</b:Publisher>
    <b:RefOrder>445</b:RefOrder>
  </b:Source>
  <b:Source>
    <b:Tag>Dru03</b:Tag>
    <b:SourceType>Book</b:SourceType>
    <b:Guid>{4E869787-874B-4AA4-9496-32677BC35551}</b:Guid>
    <b:Author>
      <b:Author>
        <b:NameList>
          <b:Person>
            <b:Last>Drury</b:Last>
            <b:First>S.</b:First>
          </b:Person>
        </b:NameList>
      </b:Author>
    </b:Author>
    <b:Title>Insurance Industry faces shrinkage margins and must re-engineer its</b:Title>
    <b:Year>2003</b:Year>
    <b:City>London</b:City>
    <b:Publisher>Macmillan </b:Publisher>
    <b:RefOrder>446</b:RefOrder>
  </b:Source>
  <b:Source>
    <b:Tag>Ete04</b:Tag>
    <b:SourceType>Report</b:SourceType>
    <b:Guid>{31DB9AB9-1DAB-4F36-B8B5-FC1ADABB2541}</b:Guid>
    <b:Title>The analysis of the effect of process operations on service delivery in selected insurance firms in Kenya</b:Title>
    <b:Year>2004</b:Year>
    <b:City>Nairobi</b:City>
    <b:Publisher>Unpublished </b:Publisher>
    <b:Author>
      <b:Author>
        <b:NameList>
          <b:Person>
            <b:Last>Etemesi</b:Last>
            <b:First>C.</b:First>
          </b:Person>
        </b:NameList>
      </b:Author>
    </b:Author>
    <b:RefOrder>447</b:RefOrder>
  </b:Source>
  <b:Source>
    <b:Tag>Kab02</b:Tag>
    <b:SourceType>Report</b:SourceType>
    <b:Guid>{4F84BC18-D69A-4173-982A-BF38D9C07774}</b:Guid>
    <b:Author>
      <b:Author>
        <b:NameList>
          <b:Person>
            <b:Last>Kabui</b:Last>
            <b:First>H.W.</b:First>
          </b:Person>
        </b:NameList>
      </b:Author>
    </b:Author>
    <b:Title> Marketing Communication Strategies in the Insurance Industry: a case of firms in Kenya</b:Title>
    <b:Year>2002</b:Year>
    <b:Publisher>Un published </b:Publisher>
    <b:City>Nairobi</b:City>
    <b:RefOrder>448</b:RefOrder>
  </b:Source>
  <b:Source>
    <b:Tag>Kot03</b:Tag>
    <b:SourceType>Book</b:SourceType>
    <b:Guid>{DBDF2A66-7D5B-444F-9C3B-728DF2A3EDA5}</b:Guid>
    <b:Title>Principles of Marketing. 11th Edition, </b:Title>
    <b:Year>2003</b:Year>
    <b:Publisher>Prentice Hall </b:Publisher>
    <b:City>Englewood Cliffs: N.J </b:City>
    <b:Author>
      <b:Author>
        <b:NameList>
          <b:Person>
            <b:Last>Kotler</b:Last>
            <b:First>P.</b:First>
          </b:Person>
        </b:NameList>
      </b:Author>
    </b:Author>
    <b:RefOrder>449</b:RefOrder>
  </b:Source>
  <b:Source>
    <b:Tag>Mak02</b:Tag>
    <b:SourceType>JournalArticle</b:SourceType>
    <b:Guid>{06E66FF2-A805-46D6-94C5-C23340B2664B}</b:Guid>
    <b:Title>Insurance Industry at the Cross Roads. </b:Title>
    <b:Year>2002</b:Year>
    <b:Author>
      <b:Author>
        <b:NameList>
          <b:Person>
            <b:Last>Makove</b:Last>
            <b:First>S.</b:First>
          </b:Person>
        </b:NameList>
      </b:Author>
    </b:Author>
    <b:JournalName>The Insurance Journal </b:JournalName>
    <b:Pages>18-29</b:Pages>
    <b:RefOrder>450</b:RefOrder>
  </b:Source>
  <b:Source>
    <b:Tag>Mar04</b:Tag>
    <b:SourceType>Book</b:SourceType>
    <b:Guid>{76EB9188-CE9C-4303-ABB1-A63704FB3A6F}</b:Guid>
    <b:Title>Introduction to Risk Management and Insurance. 9th Edition</b:Title>
    <b:Year>2004</b:Year>
    <b:Author>
      <b:Author>
        <b:NameList>
          <b:Person>
            <b:Last>Mark</b:Last>
            <b:First>S.D.</b:First>
          </b:Person>
        </b:NameList>
      </b:Author>
    </b:Author>
    <b:City>London</b:City>
    <b:Publisher>Pearson Prentice Hall</b:Publisher>
    <b:RefOrder>451</b:RefOrder>
  </b:Source>
  <b:Source>
    <b:Tag>Mar07</b:Tag>
    <b:SourceType>Book</b:SourceType>
    <b:Guid>{F2AF9206-A0AC-42AA-9B5B-383EBD29D90C}</b:Guid>
    <b:Author>
      <b:Author>
        <b:NameList>
          <b:Person>
            <b:Last>Marwa</b:Last>
            <b:First>S.</b:First>
          </b:Person>
        </b:NameList>
      </b:Author>
    </b:Author>
    <b:Title> Essentials of Risk and Insurance. 9th Edition</b:Title>
    <b:Year>2007</b:Year>
    <b:City>London</b:City>
    <b:Publisher>Pearson Prentice Hall </b:Publisher>
    <b:RefOrder>452</b:RefOrder>
  </b:Source>
  <b:Source>
    <b:Tag>Mas05</b:Tag>
    <b:SourceType>Report</b:SourceType>
    <b:Guid>{BFDCF030-8494-4273-9662-7E50F96CE86C}</b:Guid>
    <b:Title>An evaluation of life assurance funds as a source of investment financing in Kenya</b:Title>
    <b:Year>2005</b:Year>
    <b:City>Nairobi</b:City>
    <b:Publisher>Unpublished </b:Publisher>
    <b:Author>
      <b:Author>
        <b:NameList>
          <b:Person>
            <b:Last>Masinga</b:Last>
            <b:First>O.M.</b:First>
          </b:Person>
        </b:NameList>
      </b:Author>
    </b:Author>
    <b:RefOrder>453</b:RefOrder>
  </b:Source>
  <b:Source>
    <b:Tag>Mur03</b:Tag>
    <b:SourceType>JournalArticle</b:SourceType>
    <b:Guid>{5880F83F-1894-458B-89F7-8E85F5441805}</b:Guid>
    <b:Title>The State of Kenya‟s Insurance Industry</b:Title>
    <b:Year>2003</b:Year>
    <b:Author>
      <b:Author>
        <b:NameList>
          <b:Person>
            <b:Last>Muriithi</b:Last>
            <b:First>K.</b:First>
          </b:Person>
        </b:NameList>
      </b:Author>
    </b:Author>
    <b:JournalName> The Insurance Journal </b:JournalName>
    <b:Pages>10-25</b:Pages>
    <b:RefOrder>454</b:RefOrder>
  </b:Source>
  <b:Source>
    <b:Tag>Oma02</b:Tag>
    <b:SourceType>JournalArticle</b:SourceType>
    <b:Guid>{EED7F4C5-6590-4127-B0A6-C29A6B3F21C2}</b:Guid>
    <b:Title>Prospects and Opportunities for Co-operation between the Legal and</b:Title>
    <b:Year>2002</b:Year>
    <b:Author>
      <b:Author>
        <b:NameList>
          <b:Person>
            <b:Last>Omamo</b:Last>
            <b:First>R.</b:First>
          </b:Person>
        </b:NameList>
      </b:Author>
    </b:Author>
    <b:JournalName>Insurance Professions in Kenya. The Insurance Journal </b:JournalName>
    <b:Pages>14-24</b:Pages>
    <b:RefOrder>455</b:RefOrder>
  </b:Source>
  <b:Source>
    <b:Tag>Pan92</b:Tag>
    <b:SourceType>Book</b:SourceType>
    <b:Guid>{57E0C689-7B33-449B-BA6C-8AE8DCB92875}</b:Guid>
    <b:Title>Principles and Practice of Insurance.</b:Title>
    <b:Year>1992</b:Year>
    <b:Author>
      <b:Author>
        <b:NameList>
          <b:Person>
            <b:Last>Panda</b:Last>
            <b:First>G.S.</b:First>
          </b:Person>
        </b:NameList>
      </b:Author>
    </b:Author>
    <b:City>New Delhi</b:City>
    <b:Publisher>Kalyani Publishers.</b:Publisher>
    <b:RefOrder>456</b:RefOrder>
  </b:Source>
  <b:Source>
    <b:Tag>Ose09</b:Tag>
    <b:SourceType>JournalArticle</b:SourceType>
    <b:Guid>{13167F9F-C82B-42CF-A713-55C778869A94}</b:Guid>
    <b:Title>Micro-Insurance: Promoting access to insurance services by the low income population. </b:Title>
    <b:Year>2009</b:Year>
    <b:Author>
      <b:Author>
        <b:NameList>
          <b:Person>
            <b:Last>Osero</b:Last>
            <b:First>T.</b:First>
          </b:Person>
        </b:NameList>
      </b:Author>
    </b:Author>
    <b:JournalName>The Kenya Insurer, 7(1)</b:JournalName>
    <b:Pages>4-5</b:Pages>
    <b:RefOrder>457</b:RefOrder>
  </b:Source>
  <b:Source>
    <b:Tag>Ang87</b:Tag>
    <b:SourceType>JournalArticle</b:SourceType>
    <b:Guid>{D5FD5ACB-EC36-4E04-B7BE-17CBA9013BBA}</b:Guid>
    <b:Title>Insurance premium pricing and rate making in competitive insurance and capital asset markets</b:Title>
    <b:Year>1987</b:Year>
    <b:Author>
      <b:Author>
        <b:NameList>
          <b:Person>
            <b:Last>Ang</b:Last>
            <b:First>J.S.</b:First>
          </b:Person>
          <b:Person>
            <b:Last>Lai</b:Last>
            <b:First>T.‐Y.</b:First>
          </b:Person>
        </b:NameList>
      </b:Author>
    </b:Author>
    <b:JournalName>Journal of Risk and Insurance, Vol. 54</b:JournalName>
    <b:Pages>767‐779.</b:Pages>
    <b:RefOrder>458</b:RefOrder>
  </b:Source>
  <b:Source>
    <b:Tag>CAW02</b:Tag>
    <b:SourceType>Book</b:SourceType>
    <b:Guid>{3ED3CCDC-C59D-4B9B-A00A-2A27341EC0FE}</b:Guid>
    <b:Author>
      <b:Author>
        <b:NameList>
          <b:Person>
            <b:Last>Williams</b:Last>
            <b:First>C.A.</b:First>
          </b:Person>
          <b:Person>
            <b:Last>Hans</b:Last>
            <b:First>R.M.</b:First>
          </b:Person>
        </b:NameList>
      </b:Author>
    </b:Author>
    <b:Title>Risk Management and Insurance. 5th Edition</b:Title>
    <b:Year>2002</b:Year>
    <b:City>New York</b:City>
    <b:Publisher>Mc Graw Hill Book Company Limited.</b:Publisher>
    <b:RefOrder>459</b:RefOrder>
  </b:Source>
  <b:Source>
    <b:Tag>Pow88</b:Tag>
    <b:SourceType>JournalArticle</b:SourceType>
    <b:Guid>{6B0390C1-2251-41B3-B3EC-D015762CECA5}</b:Guid>
    <b:Author>
      <b:Author>
        <b:NameList>
          <b:Person>
            <b:Last>Powers</b:Last>
            <b:First>M.R.</b:First>
          </b:Person>
          <b:Person>
            <b:Last>Shubik</b:Last>
            <b:First>M.</b:First>
          </b:Person>
          <b:Person>
            <b:Last>Yao</b:Last>
            <b:First>S.T.</b:First>
          </b:Person>
        </b:NameList>
      </b:Author>
    </b:Author>
    <b:Title>Insurance market games: scale effects and public policy</b:Title>
    <b:JournalName>Journal of Economics, Vol. 67 (2) </b:JournalName>
    <b:Year>1988</b:Year>
    <b:Pages>109‐134</b:Pages>
    <b:RefOrder>460</b:RefOrder>
  </b:Source>
  <b:Source>
    <b:Tag>Rao13</b:Tag>
    <b:SourceType>JournalArticle</b:SourceType>
    <b:Guid>{EF52BEEA-FC2D-4F88-968F-5F23408CD35F}</b:Guid>
    <b:Author>
      <b:Author>
        <b:NameList>
          <b:Person>
            <b:Last>Rao</b:Last>
            <b:First>T.</b:First>
            <b:Middle>Joji.</b:Middle>
          </b:Person>
          <b:Person>
            <b:Last>Krishan</b:Last>
            <b:First>K.</b:First>
          </b:Person>
          <b:Person>
            <b:Last>Pandey</b:Last>
            <b:First>M.</b:First>
          </b:Person>
        </b:NameList>
      </b:Author>
    </b:Author>
    <b:Title>A study on factors influencing claims in general insurance business in India</b:Title>
    <b:JournalName>The Journal of Risk Finance,14 (3)</b:JournalName>
    <b:Year>2013</b:Year>
    <b:Pages>303 - 314</b:Pages>
    <b:RefOrder>461</b:RefOrder>
  </b:Source>
  <b:Source>
    <b:Tag>Placeholder43</b:Tag>
    <b:SourceType>Book</b:SourceType>
    <b:Guid>{0DD3731A-84F4-4B16-957F-94F85F81DAB4}</b:Guid>
    <b:Author>
      <b:Author>
        <b:NameList>
          <b:Person>
            <b:Last>Kothari</b:Last>
            <b:First>C.</b:First>
            <b:Middle>R.</b:Middle>
          </b:Person>
        </b:NameList>
      </b:Author>
    </b:Author>
    <b:Title>Research Methodology-Methods &amp; Techniques.</b:Title>
    <b:Year>2004</b:Year>
    <b:City>New Delhi</b:City>
    <b:Publisher>New Age International Publishers.</b:Publisher>
    <b:RefOrder>462</b:RefOrder>
  </b:Source>
  <b:Source>
    <b:Tag>Placeholder44</b:Tag>
    <b:SourceType>Book</b:SourceType>
    <b:Guid>{DD6DEFF0-2BB2-4144-9145-316CA6857A7C}</b:Guid>
    <b:Author>
      <b:Author>
        <b:NameList>
          <b:Person>
            <b:Last>Mugenda</b:Last>
            <b:First>O.</b:First>
          </b:Person>
          <b:Person>
            <b:Last>Mugenda</b:Last>
            <b:First>A.</b:First>
          </b:Person>
        </b:NameList>
      </b:Author>
    </b:Author>
    <b:Title>Research Methods; Quantitative and Qualitative Approaches. </b:Title>
    <b:Year>2003</b:Year>
    <b:City>Nairobi</b:City>
    <b:Publisher> ACTS</b:Publisher>
    <b:RefOrder>463</b:RefOrder>
  </b:Source>
  <b:Source>
    <b:Tag>All06</b:Tag>
    <b:SourceType>Book</b:SourceType>
    <b:Guid>{33BE9CB0-9C5F-4587-93F7-4F454F6CC03E}</b:Guid>
    <b:Author>
      <b:Author>
        <b:NameList>
          <b:Person>
            <b:Last>Allouche</b:Last>
            <b:First>J.</b:First>
          </b:Person>
        </b:NameList>
      </b:Author>
    </b:Author>
    <b:Title>Corporate social responsibilities, Concepts, Accountability and Reporting, 5th Edition</b:Title>
    <b:Year>2006</b:Year>
    <b:City>Hampshire</b:City>
    <b:Publisher>Palgrave Macmillan</b:Publisher>
    <b:RefOrder>464</b:RefOrder>
  </b:Source>
  <b:Source>
    <b:Tag>Arg02</b:Tag>
    <b:SourceType>Book</b:SourceType>
    <b:Guid>{C3BB1B90-BF1E-4E36-B35A-927C82A28712}</b:Guid>
    <b:Author>
      <b:Author>
        <b:NameList>
          <b:Person>
            <b:Last>Argenti</b:Last>
            <b:First>P.</b:First>
          </b:Person>
          <b:Person>
            <b:Last>Forman</b:Last>
            <b:First>J.</b:First>
          </b:Person>
        </b:NameList>
      </b:Author>
    </b:Author>
    <b:Title> The Power of Corporate Communication, 5th edition</b:Title>
    <b:Year>2002</b:Year>
    <b:City>New York</b:City>
    <b:Publisher>McGraw- Hill</b:Publisher>
    <b:RefOrder>465</b:RefOrder>
  </b:Source>
  <b:Source>
    <b:Tag>Arg09</b:Tag>
    <b:SourceType>Book</b:SourceType>
    <b:Guid>{6267FF4C-B3D6-4928-86FE-2E84BA2F4DC1}</b:Guid>
    <b:Author>
      <b:Author>
        <b:NameList>
          <b:Person>
            <b:Last>Argenti</b:Last>
            <b:First>P.</b:First>
            <b:Middle>A.</b:Middle>
          </b:Person>
        </b:NameList>
      </b:Author>
    </b:Author>
    <b:Title>Corporate Communication, 6th Edition</b:Title>
    <b:Year>2009</b:Year>
    <b:City>New York</b:City>
    <b:Publisher> McGraw-Hill/ Irwin</b:Publisher>
    <b:RefOrder>466</b:RefOrder>
  </b:Source>
  <b:Source>
    <b:Tag>Bal98</b:Tag>
    <b:SourceType>Book</b:SourceType>
    <b:Guid>{DEA89BE6-1906-4679-910F-18FC0B75AB3A}</b:Guid>
    <b:Author>
      <b:Author>
        <b:NameList>
          <b:Person>
            <b:Last>Balmer</b:Last>
            <b:First>J.</b:First>
            <b:Middle>M. T.</b:Middle>
          </b:Person>
          <b:Person>
            <b:Last>Wilson</b:Last>
            <b:First>A.</b:First>
          </b:Person>
        </b:NameList>
      </b:Author>
    </b:Author>
    <b:Title>Corporate Identity: there is more to it than meets the eye, 4th Edition</b:Title>
    <b:Year>1998</b:Year>
    <b:City>New York</b:City>
    <b:Publisher> McGraw-Hill</b:Publisher>
    <b:RefOrder>467</b:RefOrder>
  </b:Source>
  <b:Source>
    <b:Tag>Bem01</b:Tag>
    <b:SourceType>Book</b:SourceType>
    <b:Guid>{3BB27520-8031-4348-A6DD-71F5A8879C57}</b:Guid>
    <b:Author>
      <b:Author>
        <b:NameList>
          <b:Person>
            <b:Last>Bemays</b:Last>
            <b:First>Edward</b:First>
            <b:Middle>L.</b:Middle>
          </b:Person>
        </b:NameList>
      </b:Author>
    </b:Author>
    <b:Title>The Later Years: Public Relations Insights; 5th edition: </b:Title>
    <b:Year>2001</b:Year>
    <b:City>New York</b:City>
    <b:Publisher>Hand M Publishers</b:Publisher>
    <b:RefOrder>468</b:RefOrder>
  </b:Source>
  <b:Source>
    <b:Tag>Ber97</b:Tag>
    <b:SourceType>Book</b:SourceType>
    <b:Guid>{9FB2888B-E0DD-49AC-B071-C27E38F36053}</b:Guid>
    <b:Author>
      <b:Author>
        <b:NameList>
          <b:Person>
            <b:Last>Berry</b:Last>
            <b:First>J.</b:First>
            <b:Middle>M.</b:Middle>
          </b:Person>
        </b:NameList>
      </b:Author>
    </b:Author>
    <b:Title>Lobbying for the people: The political behavior of public interest groups. 6th Edition</b:Title>
    <b:Year>1997</b:Year>
    <b:City>Princeton </b:City>
    <b:Publisher>Princeton University Press.</b:Publisher>
    <b:RefOrder>469</b:RefOrder>
  </b:Source>
  <b:Source>
    <b:Tag>Bia04</b:Tag>
    <b:SourceType>Book</b:SourceType>
    <b:Guid>{8E16E9AC-96B9-4FB5-B684-BE8FE6720E50}</b:Guid>
    <b:Author>
      <b:Author>
        <b:NameList>
          <b:Person>
            <b:Last>Bianco</b:Last>
            <b:First>David</b:First>
          </b:Person>
        </b:NameList>
      </b:Author>
    </b:Author>
    <b:Title>PR News Casebook: 1,000 Public Relations Case Studies. Case 17</b:Title>
    <b:Year>2004</b:Year>
    <b:City>New York-USA</b:City>
    <b:Publisher>Wesley Publishers</b:Publisher>
    <b:RefOrder>470</b:RefOrder>
  </b:Source>
  <b:Source>
    <b:Tag>Coo10</b:Tag>
    <b:SourceType>Book</b:SourceType>
    <b:Guid>{94B31CD4-F231-413E-96FB-E344F56482DF}</b:Guid>
    <b:Author>
      <b:Author>
        <b:NameList>
          <b:Person>
            <b:Last>Cooper</b:Last>
            <b:First>P.</b:First>
          </b:Person>
          <b:Person>
            <b:Last>Schindler</b:Last>
            <b:First>T.</b:First>
          </b:Person>
        </b:NameList>
      </b:Author>
    </b:Author>
    <b:Title> Business Research Methods, 8th Edition,  </b:Title>
    <b:Year>2010</b:Year>
    <b:City>New Jersey</b:City>
    <b:Publisher>Prentice Hall</b:Publisher>
    <b:RefOrder>471</b:RefOrder>
  </b:Source>
  <b:Source>
    <b:Tag>Doz95</b:Tag>
    <b:SourceType>Book</b:SourceType>
    <b:Guid>{A4504C45-FD97-4409-9561-59C5585A410D}</b:Guid>
    <b:Author>
      <b:Author>
        <b:NameList>
          <b:Person>
            <b:Last>Dozier</b:Last>
            <b:First>D.</b:First>
          </b:Person>
          <b:Person>
            <b:Last>Grunig</b:Last>
            <b:First>L.</b:First>
            <b:Middle>A.</b:Middle>
          </b:Person>
          <b:Person>
            <b:Last>Grunig</b:Last>
            <b:First>J.</b:First>
            <b:Middle>E.</b:Middle>
          </b:Person>
        </b:NameList>
      </b:Author>
    </b:Author>
    <b:Title> Manager’s guide to excellence in Public relations and communication management</b:Title>
    <b:Year>1995</b:Year>
    <b:City> Mahwah, NJ</b:City>
    <b:Publisher> Erlbaum</b:Publisher>
    <b:RefOrder>472</b:RefOrder>
  </b:Source>
  <b:Source>
    <b:Tag>Gha02</b:Tag>
    <b:SourceType>Book</b:SourceType>
    <b:Guid>{2B2AC3F6-E012-4A9D-A50F-7C66E91B665B}</b:Guid>
    <b:Author>
      <b:Author>
        <b:NameList>
          <b:Person>
            <b:Last>Ghauri</b:Last>
            <b:First>L.</b:First>
          </b:Person>
          <b:Person>
            <b:Last>Gronhaug</b:Last>
            <b:First>A.</b:First>
          </b:Person>
        </b:NameList>
      </b:Author>
    </b:Author>
    <b:Title>Research Methodology, 4th Edition</b:Title>
    <b:Year>2002</b:Year>
    <b:City>New York</b:City>
    <b:Publisher>McGraw Hill </b:Publisher>
    <b:RefOrder>473</b:RefOrder>
  </b:Source>
  <b:Source>
    <b:Tag>Jac02</b:Tag>
    <b:SourceType>Book</b:SourceType>
    <b:Guid>{DF6217BA-EC54-4099-AABA-3BA2217C5453}</b:Guid>
    <b:Author>
      <b:Author>
        <b:NameList>
          <b:Person>
            <b:Last>Jackson</b:Last>
            <b:First>P.</b:First>
          </b:Person>
        </b:NameList>
      </b:Author>
    </b:Author>
    <b:Title> Corporate Communication for Managers</b:Title>
    <b:Year>2002</b:Year>
    <b:City> London</b:City>
    <b:Publisher>Pitman</b:Publisher>
    <b:RefOrder>474</b:RefOrder>
  </b:Source>
  <b:Source>
    <b:Tag>Kat96</b:Tag>
    <b:SourceType>Book</b:SourceType>
    <b:Guid>{6B9AF91B-26EB-4AFD-A9A7-123DFA0F51A8}</b:Guid>
    <b:Author>
      <b:Author>
        <b:NameList>
          <b:Person>
            <b:Last>Kathryn</b:Last>
            <b:First>S.</b:First>
          </b:Person>
          <b:Person>
            <b:Last>Troy</b:Last>
            <b:First>P.</b:First>
          </b:Person>
        </b:NameList>
      </b:Author>
    </b:Author>
    <b:Title>Managing Corporate Communications in a Competitive Climate, 7th edition</b:Title>
    <b:Year>1996</b:Year>
    <b:City>New York</b:City>
    <b:Publisher> McGraw-Hill</b:Publisher>
    <b:RefOrder>475</b:RefOrder>
  </b:Source>
  <b:Source>
    <b:Tag>Ker73</b:Tag>
    <b:SourceType>Book</b:SourceType>
    <b:Guid>{2002830A-ED66-45DF-8AE9-D972181D06E8}</b:Guid>
    <b:Author>
      <b:Author>
        <b:NameList>
          <b:Person>
            <b:Last>Kerlinger</b:Last>
            <b:First>F.</b:First>
          </b:Person>
        </b:NameList>
      </b:Author>
    </b:Author>
    <b:Title>Research Methodology, 5th Edition </b:Title>
    <b:Year>1973</b:Year>
    <b:City>London</b:City>
    <b:Publisher>McGraw- Hill </b:Publisher>
    <b:RefOrder>476</b:RefOrder>
  </b:Source>
  <b:Source>
    <b:Tag>Les91</b:Tag>
    <b:SourceType>Book</b:SourceType>
    <b:Guid>{C1583C0E-8C47-4028-8326-B17590BC23BC}</b:Guid>
    <b:Author>
      <b:Author>
        <b:NameList>
          <b:Person>
            <b:Last>Lesly</b:Last>
            <b:First>M.</b:First>
          </b:Person>
          <b:Person>
            <b:Last>Philip</b:Last>
            <b:First>N.</b:First>
          </b:Person>
        </b:NameList>
      </b:Author>
    </b:Author>
    <b:Title>Lesly's Handbook of Public Relations and Communications</b:Title>
    <b:Year>1991</b:Year>
    <b:City>New York</b:City>
    <b:Publisher>Amacom</b:Publisher>
    <b:RefOrder>477</b:RefOrder>
  </b:Source>
  <b:Source>
    <b:Tag>Sot08</b:Tag>
    <b:SourceType>JournalArticle</b:SourceType>
    <b:Guid>{C31B37EA-0AD6-4D36-AED7-7073581207E9}</b:Guid>
    <b:Author>
      <b:Author>
        <b:NameList>
          <b:Person>
            <b:Last>Sotorrio</b:Last>
            <b:First>L.</b:First>
            <b:Middle>L.</b:Middle>
          </b:Person>
          <b:Person>
            <b:Last>Sánchez</b:Last>
            <b:First>J.</b:First>
            <b:Middle>L. F.</b:Middle>
          </b:Person>
        </b:NameList>
      </b:Author>
    </b:Author>
    <b:Title>Corporate social responsibility of the most reputable European and North American firms</b:Title>
    <b:Year>2008</b:Year>
    <b:JournalName>Journal of Business Ethics</b:JournalName>
    <b:RefOrder>478</b:RefOrder>
  </b:Source>
  <b:Source>
    <b:Tag>Sri10</b:Tag>
    <b:SourceType>Book</b:SourceType>
    <b:Guid>{502B5242-E812-4CCB-B78B-CED125310181}</b:Guid>
    <b:Author>
      <b:Author>
        <b:NameList>
          <b:Person>
            <b:Last>Sri</b:Last>
            <b:First>M.</b:First>
          </b:Person>
          <b:Person>
            <b:Last>Urip</b:Last>
            <b:First>A.</b:First>
          </b:Person>
        </b:NameList>
      </b:Author>
    </b:Author>
    <b:Title>CSR Strategies: Corporate Social Responsibility for a Competitive Edge in Emerging Markets </b:Title>
    <b:Year>2010</b:Year>
    <b:City>USA </b:City>
    <b:Publisher>Wiley</b:Publisher>
    <b:RefOrder>479</b:RefOrder>
  </b:Source>
  <b:Source>
    <b:Tag>Sta98</b:Tag>
    <b:SourceType>JournalArticle</b:SourceType>
    <b:Guid>{874AE7F3-572C-499B-8EDA-B0B933F6920A}</b:Guid>
    <b:Author>
      <b:Author>
        <b:NameList>
          <b:Person>
            <b:Last>Stanwick</b:Last>
            <b:First>P.A.</b:First>
          </b:Person>
          <b:Person>
            <b:Last>Stanwick</b:Last>
            <b:First>S.D.</b:First>
          </b:Person>
        </b:NameList>
      </b:Author>
    </b:Author>
    <b:Title>The relationship between corporate social performance, and organizational size, financial performance, and environmental performance: anempirical examination</b:Title>
    <b:Year>1998</b:Year>
    <b:JournalName> Journal of Business Ethics</b:JournalName>
    <b:RefOrder>480</b:RefOrder>
  </b:Source>
  <b:Source>
    <b:Tag>Sut10</b:Tag>
    <b:SourceType>Book</b:SourceType>
    <b:Guid>{9AF6FE57-9AB3-4290-B13F-08AA21447DFE}</b:Guid>
    <b:Author>
      <b:Author>
        <b:NameList>
          <b:Person>
            <b:Last>Sutlip</b:Last>
            <b:First>J.</b:First>
          </b:Person>
          <b:Person>
            <b:Last>Scott</b:Last>
            <b:First>M.</b:First>
          </b:Person>
        </b:NameList>
      </b:Author>
    </b:Author>
    <b:Title> Effective public relations. 10th edition</b:Title>
    <b:Year>2010</b:Year>
    <b:City>Paramus, NJ</b:City>
    <b:Publisher>Prentice Hall</b:Publisher>
    <b:RefOrder>481</b:RefOrder>
  </b:Source>
  <b:Source>
    <b:Tag>Tye98</b:Tag>
    <b:SourceType>Book</b:SourceType>
    <b:Guid>{9DE669F6-2DD7-4C43-A2F4-728798DC4617}</b:Guid>
    <b:Author>
      <b:Author>
        <b:NameList>
          <b:Person>
            <b:Last>Tye</b:Last>
            <b:First>A.</b:First>
          </b:Person>
          <b:Person>
            <b:Last>Larry</b:Last>
            <b:First>T.</b:First>
          </b:Person>
        </b:NameList>
      </b:Author>
    </b:Author>
    <b:Title>The Father of Spin: Edward L. Bernays and the Birth of Public Relations</b:Title>
    <b:Year>1998</b:Year>
    <b:City>New York</b:City>
    <b:Publisher>Crown </b:Publisher>
    <b:RefOrder>482</b:RefOrder>
  </b:Source>
  <b:Source>
    <b:Tag>Placeholder45</b:Tag>
    <b:SourceType>Book</b:SourceType>
    <b:Guid>{876678FB-9FAC-4A17-BA96-183A0DBBCFE5}</b:Guid>
    <b:Author>
      <b:Author>
        <b:NameList>
          <b:Person>
            <b:Last>Kothari</b:Last>
            <b:First>C.</b:First>
            <b:Middle>R.</b:Middle>
          </b:Person>
        </b:NameList>
      </b:Author>
    </b:Author>
    <b:Title> Research Methodology-Methods &amp; Techniques</b:Title>
    <b:Year>2004</b:Year>
    <b:City> New Delhi</b:City>
    <b:Publisher>New Age International Publishers</b:Publisher>
    <b:RefOrder>483</b:RefOrder>
  </b:Source>
  <b:Source>
    <b:Tag>Van09</b:Tag>
    <b:SourceType>JournalArticle</b:SourceType>
    <b:Guid>{35F0E0B8-D00D-4A9A-9E48-D9FC76B5425C}</b:Guid>
    <b:Author>
      <b:Author>
        <b:NameList>
          <b:Person>
            <b:Last>Van Grembergen</b:Last>
            <b:First>W.</b:First>
          </b:Person>
          <b:Person>
            <b:Last>De Haes</b:Last>
            <b:First>S</b:First>
            <b:Middle>.</b:Middle>
          </b:Person>
        </b:NameList>
      </b:Author>
    </b:Author>
    <b:Title>Enterprise governance of IT in practice. In: Van Grembergen W. (ed.) Enterprise Governance of Information Technology</b:Title>
    <b:JournalName>Springer</b:JournalName>
    <b:Year>2009</b:Year>
    <b:Pages>21–75</b:Pages>
    <b:RefOrder>484</b:RefOrder>
  </b:Source>
  <b:Source>
    <b:Tag>Uma10</b:Tag>
    <b:SourceType>JournalArticle</b:SourceType>
    <b:Guid>{9D0DE4CC-39BD-40DF-B3AE-CED77AC0BB0F}</b:Guid>
    <b:Author>
      <b:Author>
        <b:NameList>
          <b:Person>
            <b:Last>Uma</b:Last>
            <b:First>D.</b:First>
          </b:Person>
        </b:NameList>
      </b:Author>
    </b:Author>
    <b:Title>Culturally-linked leadership styles</b:Title>
    <b:JournalName>Leadership &amp; Organization Development Journal, Vol. 31 Iss: 8</b:JournalName>
    <b:Year>2010</b:Year>
    <b:Pages>705 - 719</b:Pages>
    <b:RefOrder>485</b:RefOrder>
  </b:Source>
  <b:Source>
    <b:Tag>Mos09</b:Tag>
    <b:SourceType>JournalArticle</b:SourceType>
    <b:Guid>{916B8356-5079-42D2-9EC1-645E5DCD7550}</b:Guid>
    <b:Author>
      <b:Author>
        <b:NameList>
          <b:Person>
            <b:Last>Mostovicz</b:Last>
            <b:First>E.</b:First>
            <b:Middle>I.</b:Middle>
          </b:Person>
          <b:Person>
            <b:Last>Kakabadse</b:Last>
            <b:First>N.</b:First>
            <b:Middle>K.</b:Middle>
          </b:Person>
          <b:Person>
            <b:Last>Kakabadse</b:Last>
            <b:First>A.</b:First>
            <b:Middle>P.</b:Middle>
          </b:Person>
        </b:NameList>
      </b:Author>
    </b:Author>
    <b:Title>A dynamic theory of leadership development</b:Title>
    <b:JournalName>Leadership &amp; Organization Development Journal, Vol. 30 Iss. 6</b:JournalName>
    <b:Year>2009</b:Year>
    <b:Pages>563 – 576</b:Pages>
    <b:RefOrder>486</b:RefOrder>
  </b:Source>
  <b:Source>
    <b:Tag>Placeholder46</b:Tag>
    <b:SourceType>JournalArticle</b:SourceType>
    <b:Guid>{095D9DD0-E3EB-4F4E-824C-92D62ED58624}</b:Guid>
    <b:Author>
      <b:Author>
        <b:NameList>
          <b:Person>
            <b:Last>Aguila</b:Last>
            <b:First>A.</b:First>
            <b:Middle>R.</b:Middle>
          </b:Person>
          <b:Person>
            <b:Last>Bruque</b:Last>
            <b:First>S.</b:First>
          </b:Person>
          <b:Person>
            <b:Last>Padilla</b:Last>
            <b:First>A.</b:First>
          </b:Person>
        </b:NameList>
      </b:Author>
    </b:Author>
    <b:Title>Global information technology management and organizational analysis: Research issues. </b:Title>
    <b:JournalName>Journal of Global Information Technology Management, 5(4)</b:JournalName>
    <b:Year>2002</b:Year>
    <b:Pages>18-37</b:Pages>
    <b:RefOrder>487</b:RefOrder>
  </b:Source>
  <b:Source>
    <b:Tag>Avg00</b:Tag>
    <b:SourceType>JournalArticle</b:SourceType>
    <b:Guid>{D6DCEB78-E7A1-45AA-B45B-B3501C378CEC}</b:Guid>
    <b:Author>
      <b:Author>
        <b:NameList>
          <b:Person>
            <b:Last>Avgerou</b:Last>
            <b:First>C.</b:First>
          </b:Person>
        </b:NameList>
      </b:Author>
    </b:Author>
    <b:Title>IT and organizational change: An Institutionalist Perspective. </b:Title>
    <b:JournalName>Information Technology &amp; People, 13(4)</b:JournalName>
    <b:Year>2000</b:Year>
    <b:Pages>234-246</b:Pages>
    <b:RefOrder>488</b:RefOrder>
  </b:Source>
  <b:Source>
    <b:Tag>Bad04</b:Tag>
    <b:SourceType>JournalArticle</b:SourceType>
    <b:Guid>{AC746D3D-8515-4504-9705-748DA6D62783}</b:Guid>
    <b:Author>
      <b:Author>
        <b:NameList>
          <b:Person>
            <b:Last>Bada</b:Last>
            <b:First>A.</b:First>
            <b:Middle>O.</b:Middle>
          </b:Person>
          <b:Person>
            <b:Last>Aniebonam</b:Last>
            <b:First>M.</b:First>
            <b:Middle>C.</b:Middle>
          </b:Person>
          <b:Person>
            <b:Last>Owei</b:Last>
            <b:First>V.</b:First>
          </b:Person>
        </b:NameList>
      </b:Author>
    </b:Author>
    <b:Title>Institutional pressures as sources of improvisations: A case study from a developing country context</b:Title>
    <b:JournalName>Journal of Global Information Technology Management, 7(3)</b:JournalName>
    <b:Year>2004</b:Year>
    <b:Pages>27-39</b:Pages>
    <b:RefOrder>489</b:RefOrder>
  </b:Source>
  <b:Source>
    <b:Tag>Bar86</b:Tag>
    <b:SourceType>JournalArticle</b:SourceType>
    <b:Guid>{0433D9F7-785F-47C8-A891-F05A2254B79F}</b:Guid>
    <b:Author>
      <b:Author>
        <b:NameList>
          <b:Person>
            <b:Last>Barley</b:Last>
            <b:First>S.</b:First>
            <b:Middle>R.</b:Middle>
          </b:Person>
        </b:NameList>
      </b:Author>
    </b:Author>
    <b:Title>Technology as an occasion for structuring: Evidence from observations of CT scanners and the social order of radiology departments.</b:Title>
    <b:JournalName>Administrative Science Quarterly, 31(1)</b:JournalName>
    <b:Year>1986</b:Year>
    <b:Pages>78-87</b:Pages>
    <b:RefOrder>490</b:RefOrder>
  </b:Source>
  <b:Source>
    <b:Tag>Buc94</b:Tag>
    <b:SourceType>JournalArticle</b:SourceType>
    <b:Guid>{92566185-FEFF-4DF4-8664-E0BC14E05353}</b:Guid>
    <b:Author>
      <b:Author>
        <b:NameList>
          <b:Person>
            <b:Last>Buckho</b:Last>
            <b:First>A.</b:First>
            <b:Middle>A.</b:Middle>
          </b:Person>
        </b:NameList>
      </b:Author>
    </b:Author>
    <b:Title>Barriers to Strategic Transformation </b:Title>
    <b:JournalName>Advances in Strategic Management. 10</b:JournalName>
    <b:Year>1994</b:Year>
    <b:Pages>81-106</b:Pages>
    <b:RefOrder>491</b:RefOrder>
  </b:Source>
  <b:Source>
    <b:Tag>Cur04</b:Tag>
    <b:SourceType>JournalArticle</b:SourceType>
    <b:Guid>{854B2769-C0AD-4BFD-9E4C-A423759338E2}</b:Guid>
    <b:Author>
      <b:Author>
        <b:NameList>
          <b:Person>
            <b:Last>Currie</b:Last>
            <b:First>W.</b:First>
            <b:Middle>L.</b:Middle>
          </b:Person>
        </b:NameList>
      </b:Author>
    </b:Author>
    <b:Title>The organizing vision of application service provision: A process-oriented analysis.</b:Title>
    <b:JournalName>Information &amp; Organization, 14(4)</b:JournalName>
    <b:Year>2004</b:Year>
    <b:Pages>237-267</b:Pages>
    <b:RefOrder>492</b:RefOrder>
  </b:Source>
  <b:Source>
    <b:Tag>DeS94</b:Tag>
    <b:SourceType>JournalArticle</b:SourceType>
    <b:Guid>{D049FBBD-B4B0-445F-8DFE-25DF58BAA3C1}</b:Guid>
    <b:Author>
      <b:Author>
        <b:NameList>
          <b:Person>
            <b:Last>DeSanctis</b:Last>
            <b:First>G.</b:First>
          </b:Person>
          <b:Person>
            <b:Last>Poole</b:Last>
            <b:First>M.</b:First>
          </b:Person>
        </b:NameList>
      </b:Author>
    </b:Author>
    <b:Title>Capturing the Complexity in Advanced Technology Use: Adaptive Structuration Theory</b:Title>
    <b:JournalName>Organization Science. 5 (2)</b:JournalName>
    <b:Year>1994</b:Year>
    <b:Pages>121-147</b:Pages>
    <b:RefOrder>493</b:RefOrder>
  </b:Source>
  <b:Source>
    <b:Tag>Kir96</b:Tag>
    <b:SourceType>JournalArticle</b:SourceType>
    <b:Guid>{CBD395DE-5F1A-4233-8B6F-35AC6C2470EF}</b:Guid>
    <b:Author>
      <b:Author>
        <b:NameList>
          <b:Person>
            <b:Last>Kirby</b:Last>
            <b:First>E.</b:First>
          </b:Person>
          <b:Person>
            <b:Last>Kirby</b:Last>
            <b:First>S.</b:First>
          </b:Person>
        </b:NameList>
      </b:Author>
    </b:Author>
    <b:Title>On the Diffusion of International Social Values: Institutionalization and Demographic Transition. </b:Title>
    <b:JournalName>Social Science Quarterly. June, 77 (2)</b:JournalName>
    <b:Year>1996</b:Year>
    <b:Pages>289-300</b:Pages>
    <b:RefOrder>494</b:RefOrder>
  </b:Source>
  <b:Source>
    <b:Tag>Kli80</b:Tag>
    <b:SourceType>JournalArticle</b:SourceType>
    <b:Guid>{2C2F3F10-59F2-4B75-8812-CF540FD08D8E}</b:Guid>
    <b:Author>
      <b:Author>
        <b:NameList>
          <b:Person>
            <b:Last>Kling</b:Last>
            <b:First>R.</b:First>
          </b:Person>
        </b:NameList>
      </b:Author>
    </b:Author>
    <b:Title>Social analyses of computing: Theoretical perspectives in recent empirical research.</b:Title>
    <b:JournalName>ACM Computing Surveys, 12(1)</b:JournalName>
    <b:Year>1980</b:Year>
    <b:Pages>61-110</b:Pages>
    <b:RefOrder>495</b:RefOrder>
  </b:Source>
  <b:Source>
    <b:Tag>Lai09</b:Tag>
    <b:SourceType>JournalArticle</b:SourceType>
    <b:Guid>{81461654-B639-445C-97A1-46AEA87B0FF8}</b:Guid>
    <b:Author>
      <b:Author>
        <b:NameList>
          <b:Person>
            <b:Last>Lai</b:Last>
            <b:First>K.</b:First>
          </b:Person>
          <b:Person>
            <b:Last>Wong</b:Last>
            <b:First>C.</b:First>
          </b:Person>
          <b:Person>
            <b:Last>Cheng</b:Last>
            <b:First>T.C.</b:First>
          </b:Person>
        </b:NameList>
      </b:Author>
    </b:Author>
    <b:Title> Institutional Isomorphism and the Adoption of Information Technology for Supply Chain Management. </b:Title>
    <b:JournalName>Computers in Industry. 57(1) </b:JournalName>
    <b:Year>2009</b:Year>
    <b:Pages>93-98</b:Pages>
    <b:RefOrder>496</b:RefOrder>
  </b:Source>
  <b:Source>
    <b:Tag>Lam03</b:Tag>
    <b:SourceType>JournalArticle</b:SourceType>
    <b:Guid>{D13D2774-7E2D-463C-BF82-91B6FFDEE862}</b:Guid>
    <b:Author>
      <b:Author>
        <b:NameList>
          <b:Person>
            <b:Last>Lamb</b:Last>
            <b:First>R.</b:First>
          </b:Person>
          <b:Person>
            <b:Last>King</b:Last>
            <b:First>J.</b:First>
            <b:Middle>L.</b:Middle>
          </b:Person>
          <b:Person>
            <b:Last>Kling</b:Last>
            <b:First>R.</b:First>
          </b:Person>
        </b:NameList>
      </b:Author>
    </b:Author>
    <b:Title>Informational environments: Organizational contexts of online information use. </b:Title>
    <b:JournalName>Journal of the American Society for Information Science and Technology, 54(2)</b:JournalName>
    <b:Year>2003</b:Year>
    <b:Pages>97-117</b:Pages>
    <b:RefOrder>497</b:RefOrder>
  </b:Source>
  <b:Source>
    <b:Tag>Ram03</b:Tag>
    <b:SourceType>JournalArticle</b:SourceType>
    <b:Guid>{77EFC803-A968-4F0B-AE21-7BB7B89C0A5D}</b:Guid>
    <b:Author>
      <b:Author>
        <b:NameList>
          <b:Person>
            <b:Last>Ramiller</b:Last>
            <b:First>N.</b:First>
            <b:Middle>C.</b:Middle>
          </b:Person>
        </b:NameList>
      </b:Author>
    </b:Author>
    <b:Title>Information systems and global diversity</b:Title>
    <b:JournalName>Information Technology &amp; People, 16(2)</b:JournalName>
    <b:Year>2003</b:Year>
    <b:Pages>235-249</b:Pages>
    <b:RefOrder>498</b:RefOrder>
  </b:Source>
  <b:Source>
    <b:Tag>Placeholder47</b:Tag>
    <b:SourceType>JournalArticle</b:SourceType>
    <b:Guid>{68A08DBF-5671-482B-A503-A11EE866B459}</b:Guid>
    <b:Title>All Changes Great and Small: Exploring Approaches to Change and its Leadership</b:Title>
    <b:Year>2005</b:Year>
    <b:Pages>121-151</b:Pages>
    <b:Author>
      <b:Author>
        <b:NameList>
          <b:Person>
            <b:Last>Higgs</b:Last>
            <b:First>M</b:First>
          </b:Person>
          <b:Person>
            <b:Last>Rowland</b:Last>
            <b:First>D.</b:First>
          </b:Person>
        </b:NameList>
      </b:Author>
    </b:Author>
    <b:JournalName>Journal of Change Management, Vol. 5, No. 2</b:JournalName>
    <b:RefOrder>499</b:RefOrder>
  </b:Source>
  <b:Source>
    <b:Tag>Min92</b:Tag>
    <b:SourceType>Book</b:SourceType>
    <b:Guid>{1578CD94-6A10-4D5D-9DE4-FCF7779C066B}</b:Guid>
    <b:Author>
      <b:Author>
        <b:NameList>
          <b:Person>
            <b:Last>Mintzberg</b:Last>
            <b:First>H.</b:First>
          </b:Person>
          <b:Person>
            <b:Last>Quinn</b:Last>
            <b:First>J.</b:First>
            <b:Middle>B.</b:Middle>
          </b:Person>
        </b:NameList>
      </b:Author>
    </b:Author>
    <b:Title>The Strategy Process, (2nd Edition).</b:Title>
    <b:Year>1992</b:Year>
    <b:City>Hemel Hempstead</b:City>
    <b:Publisher>Prentice Hall</b:Publisher>
    <b:RefOrder>500</b:RefOrder>
  </b:Source>
  <b:Source>
    <b:Tag>All05</b:Tag>
    <b:SourceType>JournalArticle</b:SourceType>
    <b:Guid>{DCB1ACBB-14CA-46AE-92DA-137941D18C32}</b:Guid>
    <b:Author>
      <b:Author>
        <b:NameList>
          <b:Person>
            <b:Last>Allio</b:Last>
            <b:First>M.K.</b:First>
          </b:Person>
        </b:NameList>
      </b:Author>
    </b:Author>
    <b:Title>A Short, Practical Guide to Implementing Strategy</b:Title>
    <b:JournalName>Journal of Business Strategy, 26</b:JournalName>
    <b:Year>2005</b:Year>
    <b:Pages>12-21</b:Pages>
    <b:RefOrder>501</b:RefOrder>
  </b:Source>
  <b:Source>
    <b:Tag>Dru00</b:Tag>
    <b:SourceType>Book</b:SourceType>
    <b:Guid>{F2C32164-53DC-4D33-B312-E4C43D1D93D7}</b:Guid>
    <b:Title>Management Tasks &amp; Responsibilities</b:Title>
    <b:Year>2000</b:Year>
    <b:Author>
      <b:Author>
        <b:NameList>
          <b:Person>
            <b:Last>Drucker</b:Last>
            <b:First>P.</b:First>
          </b:Person>
        </b:NameList>
      </b:Author>
    </b:Author>
    <b:City>New York</b:City>
    <b:Publisher>Harper and Row</b:Publisher>
    <b:RefOrder>502</b:RefOrder>
  </b:Source>
  <b:Source>
    <b:Tag>Hre061</b:Tag>
    <b:SourceType>JournalArticle</b:SourceType>
    <b:Guid>{B5D61DE4-E989-46B9-B26B-F363C04D149A}</b:Guid>
    <b:Title>Obstacles to Effective StrategyImplementation</b:Title>
    <b:Year>2006</b:Year>
    <b:Author>
      <b:Author>
        <b:NameList>
          <b:Person>
            <b:Last>Hrebiniak</b:Last>
            <b:First>L.</b:First>
            <b:Middle>G.</b:Middle>
          </b:Person>
        </b:NameList>
      </b:Author>
    </b:Author>
    <b:JournalName>Organizational Dynamics, 35</b:JournalName>
    <b:Pages>12-31</b:Pages>
    <b:RefOrder>503</b:RefOrder>
  </b:Source>
  <b:Source>
    <b:Tag>Lew09</b:Tag>
    <b:SourceType>JournalArticle</b:SourceType>
    <b:Guid>{43D0383E-A7EB-468E-A9B0-3A074CF49737}</b:Guid>
    <b:Author>
      <b:Author>
        <b:NameList>
          <b:Person>
            <b:Last>Lewa</b:Last>
            <b:First>T.</b:First>
          </b:Person>
          <b:Person>
            <b:Last>Mutuku</b:Last>
            <b:First>C.</b:First>
          </b:Person>
          <b:Person>
            <b:Last>Mutuku</b:Last>
            <b:First>M.</b:First>
          </b:Person>
        </b:NameList>
      </b:Author>
    </b:Author>
    <b:Title>Factors Affecting the Implementation Plans In Government Tertiary Institutions: A Survey Of Selected Technical Training Institutions</b:Title>
    <b:JournalName>European Journal Of Business &amp; Management, Vol 3,No 3</b:JournalName>
    <b:Year>2009</b:Year>
    <b:Pages>42-56</b:Pages>
    <b:RefOrder>504</b:RefOrder>
  </b:Source>
  <b:Source>
    <b:Tag>Min99</b:Tag>
    <b:SourceType>JournalArticle</b:SourceType>
    <b:Guid>{80224714-9A96-4ED9-964F-DACA6358B599}</b:Guid>
    <b:Author>
      <b:Author>
        <b:NameList>
          <b:Person>
            <b:Last>Mintberg</b:Last>
            <b:First>H.</b:First>
          </b:Person>
        </b:NameList>
      </b:Author>
    </b:Author>
    <b:Title>Crafting Strategy</b:Title>
    <b:JournalName>Harvard business review, 65(4)</b:JournalName>
    <b:Year>1999</b:Year>
    <b:Pages>66-75</b:Pages>
    <b:RefOrder>505</b:RefOrder>
  </b:Source>
  <b:Source>
    <b:Tag>Nob99</b:Tag>
    <b:SourceType>JournalArticle</b:SourceType>
    <b:Guid>{32DE267F-81A1-4671-A43F-E61B7731D7BD}</b:Guid>
    <b:Author>
      <b:Author>
        <b:NameList>
          <b:Person>
            <b:Last>Noble</b:Last>
            <b:First>C.</b:First>
            <b:Middle>H.</b:Middle>
          </b:Person>
        </b:NameList>
      </b:Author>
    </b:Author>
    <b:Title>Building the Strategy Implementation Network</b:Title>
    <b:JournalName>Business Horizons</b:JournalName>
    <b:Year>1999</b:Year>
    <b:Pages>19-27</b:Pages>
    <b:RefOrder>506</b:RefOrder>
  </b:Source>
  <b:Source>
    <b:Tag>Nob991</b:Tag>
    <b:SourceType>JournalArticle</b:SourceType>
    <b:Guid>{895C481F-42F1-4714-AEB4-F69D51C79D49}</b:Guid>
    <b:Author>
      <b:Author>
        <b:NameList>
          <b:Person>
            <b:Last>Noble</b:Last>
            <b:First>C.</b:First>
            <b:Middle>H.</b:Middle>
          </b:Person>
          <b:Person>
            <b:Last>Mokwa</b:Last>
            <b:First>M.</b:First>
            <b:Middle>P.</b:Middle>
          </b:Person>
        </b:NameList>
      </b:Author>
    </b:Author>
    <b:Title>Implementing Marketing Strategies: Developing and Testing a Managerial Theory</b:Title>
    <b:JournalName>Journal of Marketing, 63</b:JournalName>
    <b:Year>1999</b:Year>
    <b:Pages>57-73</b:Pages>
    <b:RefOrder>507</b:RefOrder>
  </b:Source>
  <b:Source>
    <b:Tag>Pea11</b:Tag>
    <b:SourceType>Book</b:SourceType>
    <b:Guid>{7324D83A-FA60-4C19-A180-704034A2DBED}</b:Guid>
    <b:Author>
      <b:Author>
        <b:NameList>
          <b:Person>
            <b:Last>Pearce</b:Last>
            <b:First>J.</b:First>
            <b:Middle>A.</b:Middle>
          </b:Person>
          <b:Person>
            <b:Last>Richard</b:Last>
            <b:First>B.</b:First>
          </b:Person>
        </b:NameList>
      </b:Author>
    </b:Author>
    <b:Title>Strategic Management : Formulation, Implementation and Control</b:Title>
    <b:Year>2011</b:Year>
    <b:City>New Delhi</b:City>
    <b:Publisher>Tata McGraw- Hill Education Private Limited</b:Publisher>
    <b:RefOrder>508</b:RefOrder>
  </b:Source>
  <b:Source>
    <b:Tag>Tho05</b:Tag>
    <b:SourceType>Book</b:SourceType>
    <b:Guid>{35BA4639-9F95-4B9F-8843-0439F7D58FDA}</b:Guid>
    <b:Author>
      <b:Author>
        <b:NameList>
          <b:Person>
            <b:Last>Thompson</b:Last>
            <b:First>A.</b:First>
          </b:Person>
          <b:Person>
            <b:Last>Strickland</b:Last>
            <b:First>A.</b:First>
          </b:Person>
          <b:Person>
            <b:Last>Gamble</b:Last>
            <b:First>J.</b:First>
          </b:Person>
        </b:NameList>
      </b:Author>
    </b:Author>
    <b:Title>Crafting and executing strategy- the quest for competitive advantage 14th ed.</b:Title>
    <b:Year>2005</b:Year>
    <b:City>Boston, M.A</b:City>
    <b:Publisher>McGraw-Hill</b:Publisher>
    <b:RefOrder>509</b:RefOrder>
  </b:Source>
  <b:Source>
    <b:Tag>Whe04</b:Tag>
    <b:SourceType>Book</b:SourceType>
    <b:Guid>{32C991CD-DBFD-45A0-AC7B-70E5CA9BC604}</b:Guid>
    <b:Author>
      <b:Author>
        <b:NameList>
          <b:Person>
            <b:Last>Wheelen</b:Last>
            <b:First>T.</b:First>
            <b:Middle>L. J</b:Middle>
          </b:Person>
          <b:Person>
            <b:Last>Hunger</b:Last>
            <b:First>D.</b:First>
          </b:Person>
        </b:NameList>
      </b:Author>
    </b:Author>
    <b:Title>Strategic Management and Business Policy toward Global Sustainability</b:Title>
    <b:Year>2004</b:Year>
    <b:City>London</b:City>
    <b:Publisher>Pearson</b:Publisher>
    <b:RefOrder>510</b:RefOrder>
  </b:Source>
  <b:Source>
    <b:Tag>Tho07</b:Tag>
    <b:SourceType>Book</b:SourceType>
    <b:Guid>{DAAC0AE1-E08F-4229-99AF-346A819DFD2B}</b:Guid>
    <b:Author>
      <b:Author>
        <b:NameList>
          <b:Person>
            <b:Last>Thompson</b:Last>
            <b:First>A.</b:First>
            <b:Middle>A.</b:Middle>
          </b:Person>
          <b:Person>
            <b:Last>Hunger</b:Last>
            <b:First>A.</b:First>
            <b:Middle>J.</b:Middle>
          </b:Person>
        </b:NameList>
      </b:Author>
    </b:Author>
    <b:Title>Strategic Management – Concepts and cases</b:Title>
    <b:Year>2007</b:Year>
    <b:City>Chicago</b:City>
    <b:Publisher>Irwin publishers </b:Publisher>
    <b:RefOrder>511</b:RefOrder>
  </b:Source>
  <b:Source>
    <b:Tag>Sch04</b:Tag>
    <b:SourceType>Book</b:SourceType>
    <b:Guid>{C6C74973-DC5A-431C-841D-902D05DC8894}</b:Guid>
    <b:Author>
      <b:Author>
        <b:NameList>
          <b:Person>
            <b:Last>Schein</b:Last>
            <b:First>E.</b:First>
            <b:Middle>H.</b:Middle>
          </b:Person>
        </b:NameList>
      </b:Author>
    </b:Author>
    <b:Title>Organizational Culture and Leadership, 2nd edition</b:Title>
    <b:Year>2004</b:Year>
    <b:City>San Francisco</b:City>
    <b:Publisher>Jossey</b:Publisher>
    <b:RefOrder>512</b:RefOrder>
  </b:Source>
  <b:Source>
    <b:Tag>fah12</b:Tag>
    <b:SourceType>Book</b:SourceType>
    <b:Guid>{B513AD9D-1AB9-40A8-9AE0-342ADEF3EE58}</b:Guid>
    <b:Author>
      <b:Author>
        <b:NameList>
          <b:Person>
            <b:Last>jobber</b:Last>
            <b:First>fahy</b:First>
            <b:Middle>and</b:Middle>
          </b:Person>
        </b:NameList>
      </b:Author>
    </b:Author>
    <b:Title>foundations of marketing </b:Title>
    <b:Year>2012</b:Year>
    <b:RefOrder>513</b:RefOrder>
  </b:Source>
  <b:Source>
    <b:Tag>pet11</b:Tag>
    <b:SourceType>Book</b:SourceType>
    <b:Guid>{A1B45CC0-D14D-4EE3-A46F-FAACD92A3A91}</b:Guid>
    <b:Author>
      <b:Author>
        <b:NameList>
          <b:Person>
            <b:Last>singer</b:Last>
            <b:First>peter</b:First>
          </b:Person>
        </b:NameList>
      </b:Author>
    </b:Author>
    <b:Title>practical ethics </b:Title>
    <b:Year>2011</b:Year>
    <b:RefOrder>514</b:RefOrder>
  </b:Source>
  <b:Source>
    <b:Tag>pet09</b:Tag>
    <b:SourceType>Book</b:SourceType>
    <b:Guid>{9D2DE1E8-1097-46DA-98B9-8ECCA7A61131}</b:Guid>
    <b:Author>
      <b:Author>
        <b:NameList>
          <b:Person>
            <b:Last>waterman</b:Last>
            <b:First>peter</b:First>
          </b:Person>
        </b:NameList>
      </b:Author>
    </b:Author>
    <b:Title>how model trains changed my life</b:Title>
    <b:Year>2009</b:Year>
    <b:RefOrder>515</b:RefOrder>
  </b:Source>
  <b:Source>
    <b:Tag>Bor09</b:Tag>
    <b:SourceType>Book</b:SourceType>
    <b:Guid>{7D273C96-093B-4292-8B2D-5B1BEE66F1C3}</b:Guid>
    <b:Title>Educational Research: An Introduction</b:Title>
    <b:Year>2009</b:Year>
    <b:Author>
      <b:Author>
        <b:NameList>
          <b:Person>
            <b:Last>Borg</b:Last>
            <b:First>W.</b:First>
            <b:Middle>R.</b:Middle>
          </b:Person>
          <b:Person>
            <b:Last>Gall</b:Last>
            <b:First>M.</b:First>
            <b:Middle>D.</b:Middle>
          </b:Person>
        </b:NameList>
      </b:Author>
    </b:Author>
    <b:City>White Plains, NY</b:City>
    <b:Publisher> Longman</b:Publisher>
    <b:RefOrder>516</b:RefOrder>
  </b:Source>
  <b:Source>
    <b:Tag>Placeholder48</b:Tag>
    <b:SourceType>Book</b:SourceType>
    <b:Guid>{9A4D1F96-3224-4D7F-B1D3-E8F6408C8DEE}</b:Guid>
    <b:Author>
      <b:Author>
        <b:NameList>
          <b:Person>
            <b:Last>Carmines</b:Last>
            <b:First>E.</b:First>
            <b:Middle>G.</b:Middle>
          </b:Person>
          <b:Person>
            <b:Last>Zeller</b:Last>
            <b:First>R.</b:First>
            <b:Middle>A.</b:Middle>
          </b:Person>
        </b:NameList>
      </b:Author>
    </b:Author>
    <b:Title>Reliability and Validity Assessment. Quantitative Applications in the Social Sciences series </b:Title>
    <b:Year>1997</b:Year>
    <b:City>Newbury Park</b:City>
    <b:Publisher>Sage Publications</b:Publisher>
    <b:RefOrder>517</b:RefOrder>
  </b:Source>
  <b:Source>
    <b:Tag>Coo08</b:Tag>
    <b:SourceType>Book</b:SourceType>
    <b:Guid>{BB8080C1-0BD5-494C-989E-25180EE1B209}</b:Guid>
    <b:Author>
      <b:Author>
        <b:NameList>
          <b:Person>
            <b:Last>Cooper</b:Last>
            <b:First>D.</b:First>
          </b:Person>
          <b:Person>
            <b:Last>Schindler</b:Last>
            <b:First>P.</b:First>
            <b:Middle>S.</b:Middle>
          </b:Person>
        </b:NameList>
      </b:Author>
    </b:Author>
    <b:Title>Business Research Methods. (8th ed.)</b:Title>
    <b:Year>2008</b:Year>
    <b:City>New Delhi</b:City>
    <b:Publisher>Tata McGraw-Hill Publishing Company</b:Publisher>
    <b:RefOrder>518</b:RefOrder>
  </b:Source>
  <b:Source>
    <b:Tag>Placeholder49</b:Tag>
    <b:SourceType>Book</b:SourceType>
    <b:Guid>{71D395C3-FDF9-405A-BB3E-6E00CF1C86AD}</b:Guid>
    <b:Author>
      <b:Author>
        <b:NameList>
          <b:Person>
            <b:Last>Kothari</b:Last>
            <b:First>C.</b:First>
            <b:Middle>R.</b:Middle>
          </b:Person>
        </b:NameList>
      </b:Author>
    </b:Author>
    <b:Title>Research Methodology-Methods &amp; Techniques</b:Title>
    <b:Year>2004</b:Year>
    <b:City>New Delhi</b:City>
    <b:Publisher>New Age International Publishers</b:Publisher>
    <b:RefOrder>519</b:RefOrder>
  </b:Source>
  <b:Source>
    <b:Tag>Placeholder50</b:Tag>
    <b:SourceType>Book</b:SourceType>
    <b:Guid>{27A3CA48-53CE-4391-8FB2-7203AC2B4725}</b:Guid>
    <b:Author>
      <b:Author>
        <b:NameList>
          <b:Person>
            <b:Last>Mugenda</b:Last>
            <b:First>O.</b:First>
            <b:Middle>M.</b:Middle>
          </b:Person>
          <b:Person>
            <b:Last>Mugenda</b:Last>
            <b:First>A.</b:First>
            <b:Middle>G.</b:Middle>
          </b:Person>
        </b:NameList>
      </b:Author>
    </b:Author>
    <b:Title>Research Methods: Quantitative and Qualitative Approaches</b:Title>
    <b:Year>2003</b:Year>
    <b:City>Nairobi, Kenya</b:City>
    <b:Publisher>Acts Press</b:Publisher>
    <b:RefOrder>520</b:RefOrder>
  </b:Source>
  <b:Source>
    <b:Tag>Placeholder51</b:Tag>
    <b:SourceType>Book</b:SourceType>
    <b:Guid>{4549F879-3ADD-44A8-A401-AD0C82E1693B}</b:Guid>
    <b:Author>
      <b:Author>
        <b:NameList>
          <b:Person>
            <b:Last>Nachmias</b:Last>
            <b:First>V.</b:First>
          </b:Person>
          <b:Person>
            <b:Last>Nachmias</b:Last>
            <b:First>D.</b:First>
          </b:Person>
        </b:NameList>
      </b:Author>
    </b:Author>
    <b:Title>Research Methods in the Social Sciences</b:Title>
    <b:Year>2007</b:Year>
    <b:City>New York</b:City>
    <b:Publisher>St. Martin's Press.</b:Publisher>
    <b:RefOrder>521</b:RefOrder>
  </b:Source>
  <b:Source>
    <b:Tag>Placeholder52</b:Tag>
    <b:SourceType>Book</b:SourceType>
    <b:Guid>{35F09515-7012-4A92-A0FF-5FDB4298D6DC}</b:Guid>
    <b:Author>
      <b:Author>
        <b:NameList>
          <b:Person>
            <b:Last>Orodho</b:Last>
            <b:First>H.</b:First>
            <b:Middle>O.</b:Middle>
          </b:Person>
        </b:NameList>
      </b:Author>
    </b:Author>
    <b:Title>Elements of Education and Social Science Research Methods</b:Title>
    <b:Year>2005</b:Year>
    <b:City>Nairobi </b:City>
    <b:Publisher>Masola Publishers</b:Publisher>
    <b:RefOrder>522</b:RefOrder>
  </b:Source>
  <b:Source>
    <b:Tag>Placeholder53</b:Tag>
    <b:SourceType>Book</b:SourceType>
    <b:Guid>{842C1F02-999A-4EA0-B166-16FA184B4CAC}</b:Guid>
    <b:Author>
      <b:Author>
        <b:NameList>
          <b:Person>
            <b:Last>Saunders</b:Last>
            <b:First>M.</b:First>
          </b:Person>
          <b:Person>
            <b:Last>Lewis</b:Last>
            <b:First>P.</b:First>
          </b:Person>
          <b:Person>
            <b:Last>Thornhill</b:Last>
            <b:First>A.</b:First>
          </b:Person>
        </b:NameList>
      </b:Author>
    </b:Author>
    <b:Title>Research methods for business students 5th edition</b:Title>
    <b:Year>2009</b:Year>
    <b:City>Harlow</b:City>
    <b:Publisher>Pearson Education Limited</b:Publisher>
    <b:RefOrder>523</b:RefOrder>
  </b:Source>
  <b:Source>
    <b:Tag>Sek09</b:Tag>
    <b:SourceType>Book</b:SourceType>
    <b:Guid>{0F4C45E1-6489-469E-97B1-C9AD1DFBCAC9}</b:Guid>
    <b:Author>
      <b:Author>
        <b:NameList>
          <b:Person>
            <b:Last>Sekaran</b:Last>
            <b:First>U.</b:First>
          </b:Person>
        </b:NameList>
      </b:Author>
    </b:Author>
    <b:Title>Research Methods for Business: A Skill Building Approach, 4th Ed. </b:Title>
    <b:Year>2009</b:Year>
    <b:City>London</b:City>
    <b:Publisher>John Wiley &amp; Sons</b:Publisher>
    <b:RefOrder>524</b:RefOrder>
  </b:Source>
  <b:Source>
    <b:Tag>phi05</b:Tag>
    <b:SourceType>Book</b:SourceType>
    <b:Guid>{794B48CD-7ACD-46DF-9958-BB04E7E93D46}</b:Guid>
    <b:Author>
      <b:Author>
        <b:NameList>
          <b:Person>
            <b:Last>Kotler</b:Last>
            <b:First>Phillip</b:First>
          </b:Person>
        </b:NameList>
      </b:Author>
    </b:Author>
    <b:Title>Funtalments of Marketing</b:Title>
    <b:Year>2005</b:Year>
    <b:City>New Jersey</b:City>
    <b:Publisher>Prentice Hall</b:Publisher>
    <b:RefOrder>525</b:RefOrder>
  </b:Source>
  <b:Source>
    <b:Tag>Bak13</b:Tag>
    <b:SourceType>JournalArticle</b:SourceType>
    <b:Guid>{6AEF9EA3-6D89-41E5-8177-DED77088198E}</b:Guid>
    <b:Title>The Challenges Facing Co-operative Societies In Kenya A Case Study: Kenya Planter Co-operative Union (KPCU)</b:Title>
    <b:Year>2013</b:Year>
    <b:Author>
      <b:Author>
        <b:NameList>
          <b:Person>
            <b:Last>Baka</b:Last>
            <b:First>Leonard</b:First>
            <b:Middle>O.</b:Middle>
          </b:Person>
        </b:NameList>
      </b:Author>
    </b:Author>
    <b:JournalName>Public Policy and Administration Research Vol.3, No.11</b:JournalName>
    <b:Pages>32-43</b:Pages>
    <b:RefOrder>526</b:RefOrder>
  </b:Source>
  <b:Source>
    <b:Tag>Placeholder54</b:Tag>
    <b:SourceType>JournalArticle</b:SourceType>
    <b:Guid>{A2DE0FCE-4934-4586-9763-F0E01B825BB4}</b:Guid>
    <b:Author>
      <b:Author>
        <b:NameList>
          <b:Person>
            <b:Last>Kagira</b:Last>
            <b:First>Elias</b:First>
            <b:Middle>Kiarie</b:Middle>
          </b:Person>
          <b:Person>
            <b:Last>Kimani</b:Last>
            <b:First>Sarah</b:First>
            <b:Middle>Wambui</b:Middle>
          </b:Person>
          <b:Person>
            <b:Last>Githii</b:Last>
            <b:First>Kagwathi</b:First>
            <b:Middle>Stephen</b:Middle>
          </b:Person>
        </b:NameList>
      </b:Author>
    </b:Author>
    <b:Title>Sustainable Methods of Addressing Challenges Facing Small Holder Tea Sector in Kenya: A Supply Chain Management Approach</b:Title>
    <b:JournalName>Journal of Management and Sustainability; Vol. 2, No. 2</b:JournalName>
    <b:Year>2012</b:Year>
    <b:Pages>75-89</b:Pages>
    <b:RefOrder>527</b:RefOrder>
  </b:Source>
  <b:Source>
    <b:Tag>mar97</b:Tag>
    <b:SourceType>Book</b:SourceType>
    <b:Guid>{F642E56C-FF9F-4DD1-B741-379DA5A750E5}</b:Guid>
    <b:Title>Marketing Planning Strategy</b:Title>
    <b:Year>2009</b:Year>
    <b:Author>
      <b:Author>
        <b:NameList>
          <b:Person>
            <b:Last>Jain</b:Last>
            <b:First>Subash</b:First>
            <b:Middle>C.</b:Middle>
          </b:Person>
          <b:Person>
            <b:Last>Haley</b:Last>
            <b:First>George</b:First>
            <b:Middle>T.</b:Middle>
          </b:Person>
        </b:NameList>
      </b:Author>
    </b:Author>
    <b:City>London</b:City>
    <b:Publisher>Cengage Learning</b:Publisher>
    <b:RefOrder>528</b:RefOrder>
  </b:Source>
  <b:Source>
    <b:Tag>Nya09</b:Tag>
    <b:SourceType>JournalArticle</b:SourceType>
    <b:Guid>{5AE5A406-E3ED-4789-803F-86D5B6DBCEC6}</b:Guid>
    <b:Author>
      <b:Author>
        <b:NameList>
          <b:Person>
            <b:Last>Nyaga</b:Last>
            <b:First>E.</b:First>
            <b:Middle>K.</b:Middle>
          </b:Person>
          <b:Person>
            <b:Last>Doppler</b:Last>
            <b:First>W.</b:First>
          </b:Person>
        </b:NameList>
      </b:Author>
    </b:Author>
    <b:Title>Use of Dynamic Models to Assess Impact of Changing Tea Prices on Family Income of Smallholders in Kenya</b:Title>
    <b:JournalName>Journal of Applied Sciences, 9(9)</b:JournalName>
    <b:Year>2009</b:Year>
    <b:Pages>1647-1657</b:Pages>
    <b:RefOrder>529</b:RefOrder>
  </b:Source>
  <b:Source>
    <b:Tag>Nya99</b:Tag>
    <b:SourceType>Report</b:SourceType>
    <b:Guid>{4979A45F-5380-4866-A862-F9ECF64A2DEE}</b:Guid>
    <b:Author>
      <b:Author>
        <b:NameList>
          <b:Person>
            <b:Last>Nyangito</b:Last>
            <b:First>H.</b:First>
          </b:Person>
          <b:Person>
            <b:Last>Kimura</b:Last>
            <b:First>J.</b:First>
          </b:Person>
        </b:NameList>
      </b:Author>
    </b:Author>
    <b:Title>Provision of Agricultural services in a Liberalized Economy: The case of the Smallholder Tea Sector in Kenya</b:Title>
    <b:Year>1999</b:Year>
    <b:Publisher>Kenya Institute of Policy Analysis and Research</b:Publisher>
    <b:City>Nairobi</b:City>
    <b:RefOrder>530</b:RefOrder>
  </b:Source>
  <b:Source>
    <b:Tag>Nya01</b:Tag>
    <b:SourceType>Report</b:SourceType>
    <b:Guid>{5EAC500D-8EB4-4343-8376-83A37CD6DB02}</b:Guid>
    <b:Author>
      <b:Author>
        <b:NameList>
          <b:Person>
            <b:Last>Nyangito</b:Last>
            <b:First>H.</b:First>
            <b:Middle>O.</b:Middle>
          </b:Person>
        </b:NameList>
      </b:Author>
    </b:Author>
    <b:Title>Policy and legal framework for the tea sub sector and the impact on the liberalization Kenya in</b:Title>
    <b:Year>2001</b:Year>
    <b:Publisher>KIPPRA Policy Paper No.1, KIPPRA,</b:Publisher>
    <b:City>Nairobi</b:City>
    <b:RefOrder>531</b:RefOrder>
  </b:Source>
  <b:Source>
    <b:Tag>Placeholder55</b:Tag>
    <b:SourceType>Book</b:SourceType>
    <b:Guid>{A0B25F5E-33BB-4D40-AC9F-13D1C06D415F}</b:Guid>
    <b:Title>Marketing Management (11th ed.). </b:Title>
    <b:Year>2003</b:Year>
    <b:Publisher>Prentice Hall of India Private Ltd.</b:Publisher>
    <b:City>New Delhi</b:City>
    <b:Author>
      <b:Author>
        <b:NameList>
          <b:Person>
            <b:Last>Kotler</b:Last>
            <b:First>P.</b:First>
          </b:Person>
        </b:NameList>
      </b:Author>
    </b:Author>
    <b:RefOrder>532</b:RefOrder>
  </b:Source>
  <b:Source>
    <b:Tag>Kim02</b:Tag>
    <b:SourceType>Report</b:SourceType>
    <b:Guid>{4F796EBB-B0AE-48F6-9EAA-4585E5C0E9F0}</b:Guid>
    <b:Title>Agriculture, Economic Growth and Poverty Reduction. KIPPRA Occasional Paper No.3, </b:Title>
    <b:Year>2002</b:Year>
    <b:City>Nairobi</b:City>
    <b:Publisher>KIPPRA</b:Publisher>
    <b:Author>
      <b:Author>
        <b:NameList>
          <b:Person>
            <b:Last>Kimenyi</b:Last>
            <b:First>M.</b:First>
            <b:Middle>S.</b:Middle>
          </b:Person>
        </b:NameList>
      </b:Author>
    </b:Author>
    <b:RefOrder>533</b:RefOrder>
  </b:Source>
  <b:Source>
    <b:Tag>Keg05</b:Tag>
    <b:SourceType>Report</b:SourceType>
    <b:Guid>{3D45EADC-90ED-4F27-BD21-95CB551DA3CA}</b:Guid>
    <b:Author>
      <b:Author>
        <b:NameList>
          <b:Person>
            <b:Last>Kegonde</b:Last>
            <b:First>P.</b:First>
          </b:Person>
        </b:NameList>
      </b:Author>
    </b:Author>
    <b:Title>Economic Governance of the Tea Sector, A paper presented to CGD.</b:Title>
    <b:Year>2005</b:Year>
    <b:City>Nairobi</b:City>
    <b:RefOrder>534</b:RefOrder>
  </b:Source>
  <b:Source>
    <b:Tag>Ges05</b:Tag>
    <b:SourceType>JournalArticle</b:SourceType>
    <b:Guid>{9465FC40-41CC-4491-B9C3-547F12794640}</b:Guid>
    <b:Title>The Tea Industry in Kenya: Challenges and Positive Developments</b:Title>
    <b:Year>2005</b:Year>
    <b:Author>
      <b:Author>
        <b:NameList>
          <b:Person>
            <b:Last>Gesimba</b:Last>
            <b:First>R.</b:First>
          </b:Person>
          <b:Person>
            <b:Last>Langat</b:Last>
            <b:First>M.</b:First>
            <b:Middle>C.</b:Middle>
          </b:Person>
          <b:Person>
            <b:Last>Liu</b:Last>
            <b:First>G.</b:First>
          </b:Person>
          <b:Person>
            <b:Last>Wolukau</b:Last>
            <b:First>J.</b:First>
            <b:Middle>N.</b:Middle>
          </b:Person>
        </b:NameList>
      </b:Author>
    </b:Author>
    <b:JournalName>Journal of Applied Sciences, 5(2)</b:JournalName>
    <b:Pages>334-336</b:Pages>
    <b:RefOrder>535</b:RefOrder>
  </b:Source>
  <b:Source>
    <b:Tag>Ans99</b:Tag>
    <b:SourceType>JournalArticle</b:SourceType>
    <b:Guid>{AC5DF23B-8C94-4AA9-B380-3EBEED4E1FA4}</b:Guid>
    <b:Author>
      <b:Author>
        <b:NameList>
          <b:Person>
            <b:Last>Ansari</b:Last>
            <b:First>A.</b:First>
          </b:Person>
          <b:Person>
            <b:Last>Lockwood</b:Last>
            <b:First>D.</b:First>
            <b:Middle>L.</b:Middle>
          </b:Person>
          <b:Person>
            <b:Last>Modarress</b:Last>
            <b:First>B.</b:First>
          </b:Person>
        </b:NameList>
      </b:Author>
    </b:Author>
    <b:Title>Supplier product integration: A New Competitive Approach</b:Title>
    <b:JournalName> Production and Inventory Management Journal, 40(3)</b:JournalName>
    <b:Year>1999</b:Year>
    <b:Pages>57- 61</b:Pages>
    <b:RefOrder>536</b:RefOrder>
  </b:Source>
  <b:Source>
    <b:Tag>Bin00</b:Tag>
    <b:SourceType>Report</b:SourceType>
    <b:Guid>{13537164-2745-4523-ADC4-E489021BFF49}</b:Guid>
    <b:Author>
      <b:Author>
        <b:NameList>
          <b:Person>
            <b:Last>Bingen</b:Last>
            <b:First>Jim.</b:First>
          </b:Person>
        </b:NameList>
      </b:Author>
    </b:Author>
    <b:Title> Producer Groups: Becoming Full Partners in Agricultural Markets and Agro-Enterprises. Working Paper</b:Title>
    <b:Year>2000</b:Year>
    <b:Publisher>Michigan State University</b:Publisher>
    <b:City>Michigan </b:City>
    <b:RefOrder>537</b:RefOrder>
  </b:Source>
  <b:Source>
    <b:Tag>Placeholder56</b:Tag>
    <b:SourceType>JournalArticle</b:SourceType>
    <b:Guid>{7DE62B35-5F3F-4D4C-B371-C06AE6D3BA39}</b:Guid>
    <b:Title>The" people" factor in cooperatives: An analysis of members' attitudes and behavior.</b:Title>
    <b:Year>2007</b:Year>
    <b:Author>
      <b:Author>
        <b:NameList>
          <b:Person>
            <b:Last>Bhuyan</b:Last>
            <b:First>S.</b:First>
          </b:Person>
        </b:NameList>
      </b:Author>
    </b:Author>
    <b:JournalName>Canadian Journal of Agricultural Economics, 55(3)</b:JournalName>
    <b:Pages>275-298</b:Pages>
    <b:RefOrder>538</b:RefOrder>
  </b:Source>
  <b:Source>
    <b:Tag>Placeholder57</b:Tag>
    <b:SourceType>JournalArticle</b:SourceType>
    <b:Guid>{20BD9F7D-56F2-42CE-8DC7-17A80FFAE3D2}</b:Guid>
    <b:Author>
      <b:Author>
        <b:NameList>
          <b:Person>
            <b:Last>Bruynis</b:Last>
            <b:First>C.</b:First>
          </b:Person>
          <b:Person>
            <b:Last>Goldsmith</b:Last>
            <b:First>P.</b:First>
          </b:Person>
          <b:Person>
            <b:Last>Hahn</b:Last>
            <b:First>D.</b:First>
          </b:Person>
          <b:Person>
            <b:Last>Taylor</b:Last>
            <b:First>W.</b:First>
          </b:Person>
        </b:NameList>
      </b:Author>
    </b:Author>
    <b:Title>Key Success Factors for Emerging Agricultural Marketing Cooperatives. </b:Title>
    <b:JournalName>Journal of Cooperatives, 16</b:JournalName>
    <b:Year>2001</b:Year>
    <b:Pages>14-24</b:Pages>
    <b:RefOrder>539</b:RefOrder>
  </b:Source>
  <b:Source>
    <b:Tag>Buc96</b:Tag>
    <b:SourceType>JournalArticle</b:SourceType>
    <b:Guid>{FE14F2E1-9DE3-4D70-9DE6-6D991F1D07C0}</b:Guid>
    <b:Author>
      <b:Author>
        <b:NameList>
          <b:Person>
            <b:Last>Bucklin</b:Last>
            <b:First>L.</b:First>
          </b:Person>
          <b:Person>
            <b:Last>Sengupta</b:Last>
            <b:First>S.</b:First>
          </b:Person>
        </b:NameList>
      </b:Author>
    </b:Author>
    <b:Title>Organizing successful co-marketing alliances</b:Title>
    <b:JournalName>Journal of marketing, 57(2), </b:JournalName>
    <b:Year>1996</b:Year>
    <b:Pages>32-46.</b:Pages>
    <b:RefOrder>540</b:RefOrder>
  </b:Source>
  <b:Source>
    <b:Tag>Cen08</b:Tag>
    <b:SourceType>JournalArticle</b:SourceType>
    <b:Guid>{6FE593A6-5C87-484A-937A-8FFAFA243396}</b:Guid>
    <b:Author>
      <b:Author>
        <b:NameList>
          <b:Person>
            <b:Last>Centner</b:Last>
            <b:First>T.</b:First>
          </b:Person>
        </b:NameList>
      </b:Author>
    </b:Author>
    <b:Title> The Role of Cooperatives in Agriculture: Historic Remnant or Viable Melllbership Organization?</b:Title>
    <b:JournalName>Journal of Agricultural Cooperation 13(4)</b:JournalName>
    <b:Year>2008</b:Year>
    <b:Pages> 479- 489</b:Pages>
    <b:RefOrder>541</b:RefOrder>
  </b:Source>
  <b:Source>
    <b:Tag>Placeholder58</b:Tag>
    <b:SourceType>JournalArticle</b:SourceType>
    <b:Guid>{0D000445-A3E3-4F5E-A263-0408ADFC55D9}</b:Guid>
    <b:Author>
      <b:Author>
        <b:NameList>
          <b:Person>
            <b:Last>Chibanda</b:Last>
            <b:First>M.</b:First>
          </b:Person>
          <b:Person>
            <b:Last>Ortmann</b:Last>
            <b:First>G.</b:First>
          </b:Person>
          <b:Person>
            <b:Last>Lyne</b:Last>
            <b:First>M.</b:First>
          </b:Person>
        </b:NameList>
      </b:Author>
    </b:Author>
    <b:Title> Institutional and governance factors influencing the performance of selected smallholder agricultural cooperatives in KwaZulu-Natal.</b:Title>
    <b:JournalName>Agrekon, 48(3)</b:JournalName>
    <b:Year>2009</b:Year>
    <b:Pages>293-315</b:Pages>
    <b:RefOrder>542</b:RefOrder>
  </b:Source>
  <b:Source>
    <b:Tag>Placeholder59</b:Tag>
    <b:SourceType>JournalArticle</b:SourceType>
    <b:Guid>{DAFDF2ED-F8CC-49E6-B258-31339EC6D7C5}</b:Guid>
    <b:Author>
      <b:Author>
        <b:NameList>
          <b:Person>
            <b:Last>Chirwa</b:Last>
            <b:First>E.</b:First>
          </b:Person>
          <b:Person>
            <b:Last>Dorward</b:Last>
            <b:First>A.</b:First>
          </b:Person>
          <b:Person>
            <b:Last>Kachule</b:Last>
            <b:First>R.</b:First>
          </b:Person>
          <b:Person>
            <b:Last>Kumwenda</b:Last>
            <b:First>I.</b:First>
          </b:Person>
          <b:Person>
            <b:Last>Kydd</b:Last>
            <b:First>J.</b:First>
          </b:Person>
          <b:Person>
            <b:Last>Poole</b:Last>
            <b:First>N.</b:First>
          </b:Person>
        </b:NameList>
      </b:Author>
    </b:Author>
    <b:Title>Walking tightropes: Supporting farmer organisations for market access. </b:Title>
    <b:JournalName>Studies 21</b:JournalName>
    <b:Year>2005</b:Year>
    <b:Pages>26-32.</b:Pages>
    <b:RefOrder>543</b:RefOrder>
  </b:Source>
  <b:Source>
    <b:Tag>Coo04</b:Tag>
    <b:SourceType>JournalArticle</b:SourceType>
    <b:Guid>{3403B8F0-CAF5-4CAF-A6C0-383065E6D43B}</b:Guid>
    <b:Author>
      <b:Author>
        <b:NameList>
          <b:Person>
            <b:Last>Cook</b:Last>
            <b:First>M.</b:First>
          </b:Person>
        </b:NameList>
      </b:Author>
    </b:Author>
    <b:Title> The role of management behavior in agricultural cooperatives. </b:Title>
    <b:JournalName>Journal of Agricultural Cooperation, 9</b:JournalName>
    <b:Year>2004</b:Year>
    <b:Pages>42-58.</b:Pages>
    <b:RefOrder>544</b:RefOrder>
  </b:Source>
  <b:Source>
    <b:Tag>Placeholder60</b:Tag>
    <b:SourceType>JournalArticle</b:SourceType>
    <b:Guid>{B5370443-23C4-40D9-A6ED-D916544446A4}</b:Guid>
    <b:Author>
      <b:Author>
        <b:NameList>
          <b:Person>
            <b:Last>Hansmann</b:Last>
            <b:First>H.</b:First>
          </b:Person>
        </b:NameList>
      </b:Author>
    </b:Author>
    <b:Title>Cooperative firms in theory and practice</b:Title>
    <b:JournalName>World Development, 31(5)</b:JournalName>
    <b:Year>1999</b:Year>
    <b:Pages>847-863</b:Pages>
    <b:RefOrder>545</b:RefOrder>
  </b:Source>
  <b:Source>
    <b:Tag>Placeholder61</b:Tag>
    <b:SourceType>JournalArticle</b:SourceType>
    <b:Guid>{2EFC3836-18AD-4CD2-9A12-92FEC3854FD3}</b:Guid>
    <b:Author>
      <b:Author>
        <b:NameList>
          <b:Person>
            <b:Last>Keeling</b:Last>
            <b:First>J.</b:First>
          </b:Person>
          <b:Person>
            <b:Last>Carter</b:Last>
            <b:First>C.</b:First>
          </b:Person>
          <b:Person>
            <b:Last>Sexton</b:Last>
            <b:First>R.</b:First>
          </b:Person>
        </b:NameList>
      </b:Author>
    </b:Author>
    <b:Title> Lessons in Cooperative Failure: The Rice Growers Association Experience</b:Title>
    <b:JournalName>ARE Update, 7(3)</b:JournalName>
    <b:Year>2004</b:Year>
    <b:Pages>1-5</b:Pages>
    <b:RefOrder>546</b:RefOrder>
  </b:Source>
  <b:Source>
    <b:Tag>Placeholder62</b:Tag>
    <b:SourceType>JournalArticle</b:SourceType>
    <b:Guid>{96E5C284-540E-46FF-845C-BB089542E4FC}</b:Guid>
    <b:Author>
      <b:Author>
        <b:NameList>
          <b:Person>
            <b:Last>Kirsten</b:Last>
            <b:First>J.</b:First>
          </b:Person>
          <b:Person>
            <b:Last>Sartorius</b:Last>
            <b:First>K.</b:First>
          </b:Person>
        </b:NameList>
      </b:Author>
    </b:Author>
    <b:Title>Linking agribusiness and small-scale farmers in developing countries: is there a new role for contract farming? </b:Title>
    <b:JournalName>Development Southern Africa, 19(4)</b:JournalName>
    <b:Year>2002</b:Year>
    <b:Pages>503-529</b:Pages>
    <b:RefOrder>547</b:RefOrder>
  </b:Source>
  <b:Source>
    <b:Tag>Lan05</b:Tag>
    <b:SourceType>JournalArticle</b:SourceType>
    <b:Guid>{A1A265B7-B3E2-49FE-A9B3-9D5C9563C968}</b:Guid>
    <b:Author>
      <b:Author>
        <b:NameList>
          <b:Person>
            <b:Last>Lang</b:Last>
            <b:First>M.</b:First>
          </b:Person>
        </b:NameList>
      </b:Author>
    </b:Author>
    <b:Title>The role of management behavior in agricultural cooperatives. </b:Title>
    <b:JournalName>Journal of Agricultural Cooperation, 9,</b:JournalName>
    <b:Year>2005</b:Year>
    <b:Pages> 61-66</b:Pages>
    <b:RefOrder>548</b:RefOrder>
  </b:Source>
  <b:Source>
    <b:Tag>Placeholder63</b:Tag>
    <b:SourceType>JournalArticle</b:SourceType>
    <b:Guid>{D41E7814-ECE2-4CFE-95DB-F16A31279EA7}</b:Guid>
    <b:Author>
      <b:Author>
        <b:NameList>
          <b:Person>
            <b:Last>Mikko</b:Last>
            <b:First>L.</b:First>
          </b:Person>
        </b:NameList>
      </b:Author>
    </b:Author>
    <b:Title> Managers' perceptions of the strategic role of management development. </b:Title>
    <b:JournalName>Journal of Management Development, Vol. 24 (7) </b:JournalName>
    <b:Year>2005</b:Year>
    <b:Pages>645 – 655 </b:Pages>
    <b:RefOrder>549</b:RefOrder>
  </b:Source>
  <b:Source>
    <b:Tag>Mor09</b:Tag>
    <b:SourceType>JournalArticle</b:SourceType>
    <b:Guid>{20BA2C0A-12CA-4FF3-925C-6472E8F21B0B}</b:Guid>
    <b:Author>
      <b:Author>
        <b:NameList>
          <b:Person>
            <b:Last>Morgan</b:Last>
            <b:First>R.</b:First>
          </b:Person>
          <b:Person>
            <b:Last>Hunt</b:Last>
            <b:First>S.</b:First>
          </b:Person>
        </b:NameList>
      </b:Author>
    </b:Author>
    <b:Title>The commitment-trust theory of relationship marketing</b:Title>
    <b:JournalName>The journal of marketing, 58(3)</b:JournalName>
    <b:Year>2009</b:Year>
    <b:Pages>20-38</b:Pages>
    <b:RefOrder>550</b:RefOrder>
  </b:Source>
  <b:Source>
    <b:Tag>Placeholder64</b:Tag>
    <b:SourceType>JournalArticle</b:SourceType>
    <b:Guid>{ACD77E13-8DFC-441C-A07E-2E06021BD149}</b:Guid>
    <b:Author>
      <b:Author>
        <b:NameList>
          <b:Person>
            <b:Last>Papadopoulos</b:Last>
            <b:First>Y.</b:First>
          </b:Person>
        </b:NameList>
      </b:Author>
    </b:Author>
    <b:Title>Cooperative forms of governance: Problems of democratic accountability in complex environments. </b:Title>
    <b:JournalName>European Journal of Political Research, 42(4) </b:JournalName>
    <b:Year>2003</b:Year>
    <b:Pages>473-501</b:Pages>
    <b:RefOrder>551</b:RefOrder>
  </b:Source>
  <b:Source>
    <b:Tag>Placeholder65</b:Tag>
    <b:SourceType>JournalArticle</b:SourceType>
    <b:Guid>{39CBE0D0-500B-4711-822E-E6D874B755B9}</b:Guid>
    <b:Author>
      <b:Author>
        <b:NameList>
          <b:Person>
            <b:Last>Rhodes</b:Last>
            <b:First>R.</b:First>
          </b:Person>
        </b:NameList>
      </b:Author>
    </b:Author>
    <b:Title>Understanding governance: ten years on.</b:Title>
    <b:JournalName> Organization studies, 28(8), </b:JournalName>
    <b:Year>2007</b:Year>
    <b:Pages>12-43.</b:Pages>
    <b:RefOrder>552</b:RefOrder>
  </b:Source>
  <b:Source>
    <b:Tag>Placeholder66</b:Tag>
    <b:SourceType>JournalArticle</b:SourceType>
    <b:Guid>{75771185-A8AF-4686-903E-E99BB4DE44AA}</b:Guid>
    <b:Author>
      <b:Author>
        <b:NameList>
          <b:Person>
            <b:Last>Sexton</b:Last>
            <b:First>R.</b:First>
          </b:Person>
        </b:NameList>
      </b:Author>
    </b:Author>
    <b:Title>A perspective on Helmberger and Hoos theory of Cooperative</b:Title>
    <b:JournalName>Co operation Policy Journal 16,1.</b:JournalName>
    <b:Year>1995</b:Year>
    <b:Pages>49-64</b:Pages>
    <b:RefOrder>553</b:RefOrder>
  </b:Source>
  <b:Source>
    <b:Tag>Placeholder67</b:Tag>
    <b:SourceType>Book</b:SourceType>
    <b:Guid>{60ECCC2D-5B33-416F-BD33-2A3A15D1747B}</b:Guid>
    <b:Title>Applications of Agency Theory.</b:Title>
    <b:Year>1999</b:Year>
    <b:Author>
      <b:Author>
        <b:NameList>
          <b:Person>
            <b:Last>Sykuta</b:Last>
            <b:First>T.</b:First>
          </b:Person>
          <b:Person>
            <b:Last>Chaddad</b:Last>
            <b:First>M.</b:First>
          </b:Person>
        </b:NameList>
      </b:Author>
    </b:Author>
    <b:City>London Uk </b:City>
    <b:Publisher>Blackwell Publishers, Oxford.</b:Publisher>
    <b:RefOrder>554</b:RefOrder>
  </b:Source>
  <b:Source>
    <b:Tag>Placeholder68</b:Tag>
    <b:SourceType>JournalArticle</b:SourceType>
    <b:Guid>{BE28D0A7-D089-491C-BE84-A3E7AD89CA0D}</b:Guid>
    <b:Title>Culturally-linked leadership styles. </b:Title>
    <b:Year>2010</b:Year>
    <b:Author>
      <b:Author>
        <b:NameList>
          <b:Person>
            <b:Last>Uma</b:Last>
            <b:First>D.</b:First>
            <b:Middle>J.</b:Middle>
          </b:Person>
        </b:NameList>
      </b:Author>
    </b:Author>
    <b:JournalName>Leadership &amp; Organization Development Journal, 31 (8) </b:JournalName>
    <b:Pages>705 - 719</b:Pages>
    <b:RefOrder>555</b:RefOrder>
  </b:Source>
  <b:Source>
    <b:Tag>Fan03</b:Tag>
    <b:SourceType>Report</b:SourceType>
    <b:Guid>{5BA14019-B8F8-4F53-B1F0-50B357ED3AD9}</b:Guid>
    <b:Author>
      <b:Author>
        <b:NameList>
          <b:Person>
            <b:Last>Fred</b:Last>
            <b:First>Fanning</b:First>
          </b:Person>
        </b:NameList>
      </b:Author>
    </b:Author>
    <b:Title>Basic Safety Administration : A handbook for New safety Specialist </b:Title>
    <b:Year>2003</b:Year>
    <b:Publisher>Chicago : </b:Publisher>
    <b:City>American Society if Safety Engineers </b:City>
    <b:RefOrder>556</b:RefOrder>
  </b:Source>
  <b:Source>
    <b:Tag>Har12</b:Tag>
    <b:SourceType>JournalArticle</b:SourceType>
    <b:Guid>{D4DD433D-2A3D-4F15-B3E8-BDEB958D1444}</b:Guid>
    <b:Author>
      <b:Author>
        <b:NameList>
          <b:Person>
            <b:Last>Harris</b:Last>
            <b:First>James</b:First>
            <b:Middle>and Richard</b:Middle>
          </b:Person>
        </b:NameList>
      </b:Author>
    </b:Author>
    <b:Title>Machine Safety : New Updated Consensus Standards</b:Title>
    <b:Year>2012</b:Year>
    <b:Pages>50-57</b:Pages>
    <b:RefOrder>557</b:RefOrder>
  </b:Source>
  <b:Source>
    <b:Tag>KAb01</b:Tag>
    <b:SourceType>JournalArticle</b:SourceType>
    <b:Guid>{3B00466D-5536-43C3-955C-E35EDC48B970}</b:Guid>
    <b:Author>
      <b:Author>
        <b:NameList>
          <b:Person>
            <b:Last>Herbert</b:Last>
            <b:First>Abrams</b:First>
          </b:Person>
        </b:NameList>
      </b:Author>
    </b:Author>
    <b:Title>A Short Historu of Occupational Health</b:Title>
    <b:Year>2001</b:Year>
    <b:JournalName>Journal of Public Health Policy</b:JournalName>
    <b:Pages>34-80</b:Pages>
    <b:RefOrder>558</b:RefOrder>
  </b:Source>
  <b:Source>
    <b:Tag>Oxf131</b:Tag>
    <b:SourceType>Book</b:SourceType>
    <b:Guid>{18BE4AD8-36DD-43DA-8AC5-F599E9C9FC84}</b:Guid>
    <b:Title> Oxford English Dictionary, 7th edition</b:Title>
    <b:Year>2013</b:Year>
    <b:Author>
      <b:Author>
        <b:NameList>
          <b:Person>
            <b:Last>Dictionaries</b:Last>
            <b:First>Oxford</b:First>
          </b:Person>
        </b:NameList>
      </b:Author>
    </b:Author>
    <b:City>London</b:City>
    <b:Publisher>Oxford University Press</b:Publisher>
    <b:RefOrder>559</b:RefOrder>
  </b:Source>
  <b:Source>
    <b:Tag>Noo08</b:Tag>
    <b:SourceType>Book</b:SourceType>
    <b:Guid>{A04B26E0-2757-4E5C-BD98-348958E7B2A8}</b:Guid>
    <b:Author>
      <b:Author>
        <b:NameList>
          <b:Person>
            <b:Last>Noon</b:Last>
            <b:First>Mike</b:First>
          </b:Person>
          <b:Person>
            <b:Last>Heery</b:Last>
            <b:First>Edmund</b:First>
          </b:Person>
        </b:NameList>
      </b:Author>
    </b:Author>
    <b:Title>A Dictionary of Human Resource Managemen</b:Title>
    <b:Year>2008</b:Year>
    <b:City>London</b:City>
    <b:Publisher>Oxford University Press</b:Publisher>
    <b:RefOrder>560</b:RefOrder>
  </b:Source>
  <b:Source>
    <b:Tag>Eng97</b:Tag>
    <b:SourceType>JournalArticle</b:SourceType>
    <b:Guid>{38A04E2E-4C71-4FB0-846A-AC30269F51CB}</b:Guid>
    <b:Title>Implicit theories, self-schemas and leader-member exchange</b:Title>
    <b:Year>1997</b:Year>
    <b:Author>
      <b:Author>
        <b:NameList>
          <b:Person>
            <b:Last>Engle</b:Last>
            <b:First>E.</b:First>
            <b:Middle>M.</b:Middle>
          </b:Person>
          <b:Person>
            <b:Last>Lord</b:Last>
            <b:First>R.</b:First>
            <b:Middle>G.</b:Middle>
          </b:Person>
        </b:NameList>
      </b:Author>
    </b:Author>
    <b:JournalName>Academy of Management Journal, 40(4)</b:JournalName>
    <b:Pages>988-1010</b:Pages>
    <b:RefOrder>561</b:RefOrder>
  </b:Source>
  <b:Source>
    <b:Tag>Hou07</b:Tag>
    <b:SourceType>JournalArticle</b:SourceType>
    <b:Guid>{61AE9235-F8AE-49F3-BE50-A5CEBE18D1EA}</b:Guid>
    <b:Author>
      <b:Author>
        <b:NameList>
          <b:Person>
            <b:Last>House</b:Last>
            <b:First>R.J.</b:First>
          </b:Person>
        </b:NameList>
      </b:Author>
    </b:Author>
    <b:Title>A Path-Goal Theory of Leader Effectiveness</b:Title>
    <b:JournalName>Administrative Science Quarterly, 16</b:JournalName>
    <b:Year>2007</b:Year>
    <b:Pages>321-338</b:Pages>
    <b:RefOrder>562</b:RefOrder>
  </b:Source>
  <b:Source>
    <b:Tag>Zwe04</b:Tag>
    <b:SourceType>Report</b:SourceType>
    <b:Guid>{3CE0AD98-30FE-4A2D-B44D-E69AF88B0421}</b:Guid>
    <b:Title>Co-operate social Responsibility safety and Health at work</b:Title>
    <b:Year>2004</b:Year>
    <b:City>Luxernberg</b:City>
    <b:Publisher>HSC</b:Publisher>
    <b:Author>
      <b:Author>
        <b:NameList>
          <b:Person>
            <b:Last>Zwetsloot</b:Last>
            <b:First>et</b:First>
            <b:Middle>al</b:Middle>
          </b:Person>
        </b:NameList>
      </b:Author>
    </b:Author>
    <b:RefOrder>563</b:RefOrder>
  </b:Source>
  <b:Source>
    <b:Tag>Wil04</b:Tag>
    <b:SourceType>Book</b:SourceType>
    <b:Guid>{D687606A-E1A5-441D-AF6D-CD3734007A5C}</b:Guid>
    <b:Title>Managing Organization 3rd Ed</b:Title>
    <b:Year>2004</b:Year>
    <b:Publisher>Mc Graw Hill Book Company</b:Publisher>
    <b:City>London</b:City>
    <b:Author>
      <b:Author>
        <b:NameList>
          <b:Person>
            <b:Last>Wilson</b:Last>
            <b:First>D.</b:First>
          </b:Person>
          <b:Person>
            <b:Last>Rosenfied</b:Last>
            <b:First>E.</b:First>
          </b:Person>
        </b:NameList>
      </b:Author>
    </b:Author>
    <b:RefOrder>564</b:RefOrder>
  </b:Source>
  <b:Source>
    <b:Tag>Wil97</b:Tag>
    <b:SourceType>JournalArticle</b:SourceType>
    <b:Guid>{FD6CBC5E-7D9B-46F9-957B-B81636C05800}</b:Guid>
    <b:Author>
      <b:Author>
        <b:NameList>
          <b:Person>
            <b:Last>William</b:Last>
            <b:First>B.</b:First>
          </b:Person>
          <b:Person>
            <b:Last>Bass</b:Last>
            <b:First>J.</b:First>
          </b:Person>
          <b:Person>
            <b:Last>Moser</b:Last>
            <b:First>R.</b:First>
          </b:Person>
          <b:Person>
            <b:Last>Anstadt</b:Last>
            <b:First>G.W.</b:First>
          </b:Person>
          <b:Person>
            <b:Last>Loeppke</b:Last>
            <b:First>R.R.</b:First>
          </b:Person>
          <b:Person>
            <b:Last>Leopold</b:Last>
            <b:First>R.</b:First>
          </b:Person>
        </b:NameList>
      </b:Author>
    </b:Author>
    <b:Title>Defining Total Corporate Health and Safety Costs Significance and Impact: Review and Recommendations</b:Title>
    <b:Year>1997</b:Year>
    <b:JournalName>Journal of Environmental Medicine, 39(3)</b:JournalName>
    <b:Pages>224-231</b:Pages>
    <b:RefOrder>565</b:RefOrder>
  </b:Source>
  <b:Source>
    <b:Tag>Vis04</b:Tag>
    <b:SourceType>JournalArticle</b:SourceType>
    <b:Guid>{C2488728-E8DF-4117-B6B0-FF642FFFE61C}</b:Guid>
    <b:Author>
      <b:Author>
        <b:NameList>
          <b:Person>
            <b:Last>Viscusi</b:Last>
            <b:First>W.K.</b:First>
          </b:Person>
        </b:NameList>
      </b:Author>
    </b:Author>
    <b:Title>The Value of Life: Estimates with Risks by Occupation and Industry</b:Title>
    <b:JournalName>Economic Inquiry, 42(1)</b:JournalName>
    <b:Year>2004</b:Year>
    <b:Pages>29-48</b:Pages>
    <b:RefOrder>566</b:RefOrder>
  </b:Source>
  <b:Source>
    <b:Tag>Ver06</b:Tag>
    <b:SourceType>JournalArticle</b:SourceType>
    <b:Guid>{78A70BBC-5720-48C3-9B4F-18572C06222F}</b:Guid>
    <b:Author>
      <b:Author>
        <b:NameList>
          <b:Person>
            <b:Last>Verbeek</b:Last>
            <b:First>J.</b:First>
          </b:Person>
          <b:Person>
            <b:Last>Hale</b:Last>
            <b:First>A.</b:First>
          </b:Person>
          <b:Person>
            <b:Last>Ker</b:Last>
            <b:First>K.</b:First>
          </b:Person>
        </b:NameList>
      </b:Author>
    </b:Author>
    <b:Title>Reviewing Occupational Intervention Research within the Framework of the Cochrane Collaboration: an invitation</b:Title>
    <b:JournalName>Safety Science, 44(3)</b:JournalName>
    <b:Year>2006</b:Year>
    <b:Pages>183-187</b:Pages>
    <b:RefOrder>567</b:RefOrder>
  </b:Source>
  <b:Source>
    <b:Tag>Tow03</b:Tag>
    <b:SourceType>Book</b:SourceType>
    <b:Guid>{B3B32B7F-6280-4D0C-B29D-7D15AB065F1D}</b:Guid>
    <b:Title>The Handbook of Employment Relations: Laws and Practice (4th edition)</b:Title>
    <b:Year>2003</b:Year>
    <b:Author>
      <b:Author>
        <b:NameList>
          <b:Person>
            <b:Last>Towers</b:Last>
            <b:First>B.</b:First>
          </b:Person>
        </b:NameList>
      </b:Author>
    </b:Author>
    <b:City>London</b:City>
    <b:Publisher> Kogan Page</b:Publisher>
    <b:RefOrder>568</b:RefOrder>
  </b:Source>
  <b:Source>
    <b:Tag>Sul04</b:Tag>
    <b:SourceType>JournalArticle</b:SourceType>
    <b:Guid>{AB2A8718-D077-4466-B5AD-D6D4B6728219}</b:Guid>
    <b:Title>Making the Business Case for Health Productivity Management</b:Title>
    <b:Year>2004</b:Year>
    <b:Author>
      <b:Author>
        <b:NameList>
          <b:Person>
            <b:Last>Sullivan</b:Last>
            <b:First>S.</b:First>
          </b:Person>
        </b:NameList>
      </b:Author>
    </b:Author>
    <b:JournalName>Journal of Occupational Environmental Medicine, 46(6)</b:JournalName>
    <b:Pages>56-61</b:Pages>
    <b:RefOrder>569</b:RefOrder>
  </b:Source>
  <b:Source>
    <b:Tag>Sma01</b:Tag>
    <b:SourceType>JournalArticle</b:SourceType>
    <b:Guid>{85779D66-E121-4BC9-B218-6CE34728EEC1}</b:Guid>
    <b:Author>
      <b:Author>
        <b:NameList>
          <b:Person>
            <b:Last>Smallman</b:Last>
            <b:First>C.</b:First>
          </b:Person>
          <b:Person>
            <b:Last>John</b:Last>
            <b:First>G.</b:First>
          </b:Person>
        </b:NameList>
      </b:Author>
    </b:Author>
    <b:Title>British Directors' Perspective on the Impact of Health and Safety on Corporate Performance</b:Title>
    <b:JournalName>Safety Science, 38(3)</b:JournalName>
    <b:Year>2001</b:Year>
    <b:Pages>227-239</b:Pages>
    <b:RefOrder>570</b:RefOrder>
  </b:Source>
  <b:Source>
    <b:Tag>Sim90</b:Tag>
    <b:SourceType>JournalArticle</b:SourceType>
    <b:Guid>{BDCA13BB-0A6A-472A-8B82-BE9FAD527719}</b:Guid>
    <b:Author>
      <b:Author>
        <b:NameList>
          <b:Person>
            <b:Last>Simpson</b:Last>
            <b:First>C.G.</b:First>
          </b:Person>
        </b:NameList>
      </b:Author>
    </b:Author>
    <b:Title>The Cost and Benefits in Occupational Ergonomics'</b:Title>
    <b:JournalName>Ergonomics, 33</b:JournalName>
    <b:Year>1990</b:Year>
    <b:Pages>28-42</b:Pages>
    <b:RefOrder>571</b:RefOrder>
  </b:Source>
  <b:Source>
    <b:Tag>Sil04</b:Tag>
    <b:SourceType>JournalArticle</b:SourceType>
    <b:Guid>{DEC07E63-825A-4E9E-AD71-5B533F6DCAC2}</b:Guid>
    <b:Author>
      <b:Author>
        <b:NameList>
          <b:Person>
            <b:Last>Silva</b:Last>
            <b:First>S.</b:First>
          </b:Person>
          <b:Person>
            <b:Last>Lima</b:Last>
            <b:First>M.</b:First>
            <b:Middle>L.</b:Middle>
          </b:Person>
          <b:Person>
            <b:Last>Baptista</b:Last>
            <b:First>C.</b:First>
          </b:Person>
        </b:NameList>
      </b:Author>
    </b:Author>
    <b:Title>OSCI: An organizational and safety climate and inventory</b:Title>
    <b:JournalName>Safety Science, 42(3)</b:JournalName>
    <b:Year>2004</b:Year>
    <b:Pages>205-220</b:Pages>
    <b:RefOrder>572</b:RefOrder>
  </b:Source>
  <b:Source>
    <b:Tag>Shi03</b:Tag>
    <b:SourceType>JournalArticle</b:SourceType>
    <b:Guid>{E3CC0B6A-EC4D-4816-B6C4-20A5809B34B9}</b:Guid>
    <b:Author>
      <b:Author>
        <b:NameList>
          <b:Person>
            <b:Last>Shikdar</b:Last>
            <b:First>A.</b:First>
            <b:Middle>A.</b:Middle>
          </b:Person>
          <b:Person>
            <b:Last>Sawaqed</b:Last>
            <b:First>N.</b:First>
            <b:Middle>M.</b:Middle>
          </b:Person>
        </b:NameList>
      </b:Author>
    </b:Author>
    <b:Title>Worker Productivity, and Occupational Health and Safety Issues in Selected Industries </b:Title>
    <b:JournalName>Computers &amp; Industrial Engineering, 45(4)</b:JournalName>
    <b:Year>2003</b:Year>
    <b:Pages>563-572</b:Pages>
    <b:RefOrder>573</b:RefOrder>
  </b:Source>
  <b:Source>
    <b:Tag>Sha99</b:Tag>
    <b:SourceType>JournalArticle</b:SourceType>
    <b:Guid>{C965F535-32CA-4F98-A233-1451700FA23A}</b:Guid>
    <b:Author>
      <b:Author>
        <b:NameList>
          <b:Person>
            <b:Last>Shannon</b:Last>
            <b:First>H.S.</b:First>
          </b:Person>
          <b:Person>
            <b:Last>Robson</b:Last>
            <b:First>L.S.</b:First>
          </b:Person>
          <b:Person>
            <b:Last>Guastello</b:Last>
            <b:First>S.J.</b:First>
          </b:Person>
        </b:NameList>
      </b:Author>
    </b:Author>
    <b:Title>Methodological criteria for evaluating occupational safety intervention research</b:Title>
    <b:JournalName>Safety Science, 31(2)</b:JournalName>
    <b:Year>1999</b:Year>
    <b:Pages>161-179</b:Pages>
    <b:RefOrder>574</b:RefOrder>
  </b:Source>
  <b:Source>
    <b:Tag>Rob03</b:Tag>
    <b:SourceType>Book</b:SourceType>
    <b:Guid>{9FA60FD8-504A-4A61-840F-0ADDEB076D7A}</b:Guid>
    <b:Title>Organizational Behavior</b:Title>
    <b:Year>2003</b:Year>
    <b:Author>
      <b:Author>
        <b:NameList>
          <b:Person>
            <b:Last>Robbins</b:Last>
            <b:First>Stephen</b:First>
            <b:Middle>P.</b:Middle>
          </b:Person>
        </b:NameList>
      </b:Author>
    </b:Author>
    <b:City>Upper Sadler River: New Jersey</b:City>
    <b:Publisher>Pearson Education</b:Publisher>
    <b:RefOrder>575</b:RefOrder>
  </b:Source>
  <b:Source>
    <b:Tag>Aki07</b:Tag>
    <b:SourceType>JournalArticle</b:SourceType>
    <b:Guid>{BC415772-510A-4AB5-8F63-E1500A4FEBE7}</b:Guid>
    <b:Author>
      <b:Author>
        <b:NameList>
          <b:Person>
            <b:Last>Akinyele</b:Last>
            <b:First>S.</b:First>
            <b:Middle>T.</b:Middle>
          </b:Person>
        </b:NameList>
      </b:Author>
    </b:Author>
    <b:Title>Need satisfaction: an effective tool for workers commitment to work</b:Title>
    <b:JournalName> Res. J. Business  Management Vol. 2(1)</b:JournalName>
    <b:Year>2007</b:Year>
    <b:Pages>72-79</b:Pages>
    <b:RefOrder>576</b:RefOrder>
  </b:Source>
  <b:Source>
    <b:Tag>Blo00</b:Tag>
    <b:SourceType>JournalArticle</b:SourceType>
    <b:Guid>{F4B10644-F75D-475A-9FE1-FEB5BC50308C}</b:Guid>
    <b:Author>
      <b:Author>
        <b:NameList>
          <b:Person>
            <b:Last>Bloom</b:Last>
            <b:First>D.</b:First>
            <b:Middle>E.</b:Middle>
          </b:Person>
          <b:Person>
            <b:Last>Canning</b:Last>
            <b:First>D.</b:First>
          </b:Person>
        </b:NameList>
      </b:Author>
    </b:Author>
    <b:Title>The health and wealth of nations</b:Title>
    <b:JournalName>science compass vol. 287</b:JournalName>
    <b:Year>2000</b:Year>
    <b:Pages>1207-1209</b:Pages>
    <b:RefOrder>577</b:RefOrder>
  </b:Source>
  <b:Source>
    <b:Tag>Col07</b:Tag>
    <b:SourceType>JournalArticle</b:SourceType>
    <b:Guid>{A3E279B6-81C8-4F0C-B811-763B9BCBDC4A}</b:Guid>
    <b:Author>
      <b:Author>
        <b:NameList>
          <b:Person>
            <b:Last>Cole</b:Last>
            <b:First>A.M.</b:First>
          </b:Person>
          <b:Person>
            <b:Last>Nuemayer</b:Last>
            <b:First>E.</b:First>
          </b:Person>
        </b:NameList>
      </b:Author>
    </b:Author>
    <b:Title>Examine the impact of demographic factors on air pollution</b:Title>
    <b:JournalName>Journal on population and environment vol.26</b:JournalName>
    <b:Year>2007</b:Year>
    <b:Pages>5-21</b:Pages>
    <b:RefOrder>578</b:RefOrder>
  </b:Source>
  <b:Source>
    <b:Tag>Coo00</b:Tag>
    <b:SourceType>JournalArticle</b:SourceType>
    <b:Guid>{B4DC8EB1-003C-465B-9CE1-E2191BF7D428}</b:Guid>
    <b:Author>
      <b:Author>
        <b:NameList>
          <b:Person>
            <b:Last>Cooper</b:Last>
            <b:First>M.</b:First>
            <b:Middle>D.</b:Middle>
          </b:Person>
        </b:NameList>
      </b:Author>
    </b:Author>
    <b:Title>Towards a model of safety culture</b:Title>
    <b:JournalName> Safety science 36</b:JournalName>
    <b:Year>2000</b:Year>
    <b:Pages>111-136</b:Pages>
    <b:RefOrder>579</b:RefOrder>
  </b:Source>
  <b:Source>
    <b:Tag>Lam05</b:Tag>
    <b:SourceType>JournalArticle</b:SourceType>
    <b:Guid>{1081A851-DF8F-405B-9FA0-F83A2FB23ECF}</b:Guid>
    <b:Title>Added Benefits: The Link between work life benefits and organizational citizenship</b:Title>
    <b:Year>2005</b:Year>
    <b:Author>
      <b:Author>
        <b:NameList>
          <b:Person>
            <b:Last>Lambert</b:Last>
            <b:First>S.</b:First>
          </b:Person>
        </b:NameList>
      </b:Author>
    </b:Author>
    <b:JournalName>Acad. Manage. J. 43</b:JournalName>
    <b:Pages>5-19</b:Pages>
    <b:RefOrder>580</b:RefOrder>
  </b:Source>
  <b:Source>
    <b:Tag>Lei04</b:Tag>
    <b:SourceType>JournalArticle</b:SourceType>
    <b:Guid>{704F19C6-0408-44E4-8026-EDFA8B1B7029}</b:Guid>
    <b:Author>
      <b:Author>
        <b:NameList>
          <b:Person>
            <b:Last>Leigh</b:Last>
            <b:First>J.</b:First>
            <b:Middle>P.</b:Middle>
          </b:Person>
          <b:Person>
            <b:Last>Robbins</b:Last>
            <b:First>A.</b:First>
            <b:Middle>J.</b:Middle>
          </b:Person>
        </b:NameList>
      </b:Author>
    </b:Author>
    <b:Title>Occupational disease and workers’ compensation: coverage, costs and consequences</b:Title>
    <b:JournalName>Journal on safety vol. 82(4)</b:JournalName>
    <b:Year>2004</b:Year>
    <b:Pages>689-721</b:Pages>
    <b:RefOrder>581</b:RefOrder>
  </b:Source>
  <b:Source>
    <b:Tag>Lei01</b:Tag>
    <b:SourceType>JournalArticle</b:SourceType>
    <b:Guid>{AF83E8E2-AE73-40D5-884E-29BC7BBC86CE}</b:Guid>
    <b:Author>
      <b:Author>
        <b:NameList>
          <b:Person>
            <b:Last>Leigh</b:Last>
            <b:First>P.J.</b:First>
          </b:Person>
          <b:Person>
            <b:Last>Cone</b:Last>
            <b:First>J.</b:First>
            <b:Middle>E.</b:Middle>
          </b:Person>
          <b:Person>
            <b:Last>Harrison</b:Last>
            <b:First>R.</b:First>
          </b:Person>
        </b:NameList>
      </b:Author>
    </b:Author>
    <b:Title>Costs of occupational injuries and illnesses in California</b:Title>
    <b:JournalName>preventive medicine 32(5)</b:JournalName>
    <b:Year>2001</b:Year>
    <b:Pages>393-406</b:Pages>
    <b:RefOrder>582</b:RefOrder>
  </b:Source>
  <b:Source>
    <b:Tag>Placeholder69</b:Tag>
    <b:SourceType>Book</b:SourceType>
    <b:Guid>{03EB76B0-D8A7-4737-9A25-E226843E033A}</b:Guid>
    <b:Title>Human Resource Management Practices, 10th (ed.) </b:Title>
    <b:Year>2010</b:Year>
    <b:Publisher>Kogan Page</b:Publisher>
    <b:City>London</b:City>
    <b:Author>
      <b:Author>
        <b:NameList>
          <b:Person>
            <b:Last>Armstrong</b:Last>
            <b:First>Michael</b:First>
          </b:Person>
        </b:NameList>
      </b:Author>
    </b:Author>
    <b:RefOrder>583</b:RefOrder>
  </b:Source>
  <b:Source>
    <b:Tag>Asw05</b:Tag>
    <b:SourceType>Book</b:SourceType>
    <b:Guid>{3E1723AC-F6D8-4589-8A26-9845E4823036}</b:Guid>
    <b:Author>
      <b:Author>
        <b:NameList>
          <b:Person>
            <b:Last>Aswathappa</b:Last>
            <b:First>K.</b:First>
          </b:Person>
        </b:NameList>
      </b:Author>
    </b:Author>
    <b:Title>Human Resource Personnel management </b:Title>
    <b:Year>2005</b:Year>
    <b:City>New Dheli</b:City>
    <b:Publisher>TaTa Mc Graw Hill Book Company</b:Publisher>
    <b:RefOrder>584</b:RefOrder>
  </b:Source>
  <b:Source>
    <b:Tag>Bor89</b:Tag>
    <b:SourceType>Book</b:SourceType>
    <b:Guid>{D0CABE8F-EF86-4C64-A3EC-774E33BBD2F9}</b:Guid>
    <b:Author>
      <b:Author>
        <b:NameList>
          <b:Person>
            <b:Last>Borg</b:Last>
            <b:First>W.</b:First>
            <b:Middle>R.</b:Middle>
          </b:Person>
          <b:Person>
            <b:Last>Gall</b:Last>
            <b:First>M.</b:First>
            <b:Middle>D.</b:Middle>
          </b:Person>
        </b:NameList>
      </b:Author>
    </b:Author>
    <b:Title>Educational research: an introduction, 5th ed. </b:Title>
    <b:Year>1989</b:Year>
    <b:City>White Plains, NY</b:City>
    <b:Publisher> Longman</b:Publisher>
    <b:RefOrder>585</b:RefOrder>
  </b:Source>
  <b:Source>
    <b:Tag>Placeholder70</b:Tag>
    <b:SourceType>Book</b:SourceType>
    <b:Guid>{14DA9AE9-FAC7-449A-BF07-C083282D36BA}</b:Guid>
    <b:Author>
      <b:Author>
        <b:NameList>
          <b:Person>
            <b:Last>Cole</b:Last>
            <b:First>G.</b:First>
            <b:Middle>A.</b:Middle>
          </b:Person>
        </b:NameList>
      </b:Author>
    </b:Author>
    <b:Title>Personnel and Human Resource Management, 5th (ed.)</b:Title>
    <b:Year>2002</b:Year>
    <b:City>London</b:City>
    <b:Publisher>Tower Building</b:Publisher>
    <b:RefOrder>586</b:RefOrder>
  </b:Source>
  <b:Source>
    <b:Tag>Des05</b:Tag>
    <b:SourceType>Book</b:SourceType>
    <b:Guid>{8446FBE2-62B2-4E37-AA92-239F5B7C6D1F}</b:Guid>
    <b:Author>
      <b:Author>
        <b:NameList>
          <b:Person>
            <b:Last>Dessler</b:Last>
            <b:First>G.</b:First>
          </b:Person>
        </b:NameList>
      </b:Author>
    </b:Author>
    <b:Title>Human Resources Management  10th Edn</b:Title>
    <b:Year>2005</b:Year>
    <b:City>Upper Saddle River;  New Jersey, USA.</b:City>
    <b:Publisher>Rarsom Education</b:Publisher>
    <b:RefOrder>587</b:RefOrder>
  </b:Source>
  <b:Source>
    <b:Tag>Goe03</b:Tag>
    <b:SourceType>JournalArticle</b:SourceType>
    <b:Guid>{94EEE92E-A1D5-4F72-8097-941827951F2A}</b:Guid>
    <b:Title>'The Health and Productivity Cost Burben of the "Top 10" Physical and Mental Health Conditions Affecting Six Large U.S. Employers</b:Title>
    <b:Year>2003</b:Year>
    <b:Author>
      <b:Author>
        <b:NameList>
          <b:Person>
            <b:Last>Goetzel</b:Last>
            <b:First>R.Z.</b:First>
          </b:Person>
          <b:Person>
            <b:Last>Hawkins</b:Last>
            <b:First>K.</b:First>
          </b:Person>
          <b:Person>
            <b:Last>Ozminkowski</b:Last>
            <b:First>R.J.</b:First>
          </b:Person>
          <b:Person>
            <b:Last>Wang</b:Last>
            <b:First>S.</b:First>
          </b:Person>
        </b:NameList>
      </b:Author>
    </b:Author>
    <b:JournalName>Journal of Occupational Environment Medicine, 45(1)</b:JournalName>
    <b:Pages>5-14</b:Pages>
    <b:RefOrder>588</b:RefOrder>
  </b:Source>
  <b:Source>
    <b:Tag>Car975</b:Tag>
    <b:SourceType>Book</b:SourceType>
    <b:Guid>{FA9E3172-FA78-448F-A771-B224D31E3999}</b:Guid>
    <b:Title>Reliability and Validity Assessment. Quantitative Applications in the Social Sciences series .</b:Title>
    <b:Year>1997</b:Year>
    <b:Author>
      <b:Author>
        <b:NameList>
          <b:Person>
            <b:Last>Carmines</b:Last>
            <b:First>E.</b:First>
            <b:Middle>G.</b:Middle>
          </b:Person>
          <b:Person>
            <b:Last>Zeller</b:Last>
            <b:First>R.</b:First>
            <b:Middle>A.</b:Middle>
          </b:Person>
        </b:NameList>
      </b:Author>
    </b:Author>
    <b:City>Newbury Park</b:City>
    <b:Publisher>Sage Publications</b:Publisher>
    <b:RefOrder>589</b:RefOrder>
  </b:Source>
  <b:Source>
    <b:Tag>Coo081</b:Tag>
    <b:SourceType>Book</b:SourceType>
    <b:Guid>{6591D06A-2A36-4B3E-AD3C-A38DB37A8CDB}</b:Guid>
    <b:Author>
      <b:Author>
        <b:NameList>
          <b:Person>
            <b:Last>Cooper</b:Last>
            <b:First>D.</b:First>
          </b:Person>
          <b:Person>
            <b:Last>Schindler</b:Last>
            <b:First>P.</b:First>
            <b:Middle>S.</b:Middle>
          </b:Person>
        </b:NameList>
      </b:Author>
    </b:Author>
    <b:Title>Business research methods. (8th ed.)</b:Title>
    <b:Year>2008</b:Year>
    <b:City>New Delhi</b:City>
    <b:Publisher>Tata McGraw-Hill Publishing Company</b:Publisher>
    <b:RefOrder>590</b:RefOrder>
  </b:Source>
  <b:Source>
    <b:Tag>Kot046</b:Tag>
    <b:SourceType>Book</b:SourceType>
    <b:Guid>{6FCF6B5D-D3CB-44B8-B62F-0189F3B8D802}</b:Guid>
    <b:Author>
      <b:Author>
        <b:NameList>
          <b:Person>
            <b:Last>Kothari</b:Last>
            <b:First>C.</b:First>
            <b:Middle>R.</b:Middle>
          </b:Person>
        </b:NameList>
      </b:Author>
    </b:Author>
    <b:Title>Research Methodology-Methods &amp; Techniques.</b:Title>
    <b:Year>2004</b:Year>
    <b:City>New Delhi</b:City>
    <b:Publisher>New Age International Publishers</b:Publisher>
    <b:RefOrder>591</b:RefOrder>
  </b:Source>
  <b:Source>
    <b:Tag>Placeholder71</b:Tag>
    <b:SourceType>Book</b:SourceType>
    <b:Guid>{6181B14A-5759-41C9-9A9C-165C8A1C4FB4}</b:Guid>
    <b:Author>
      <b:Author>
        <b:NameList>
          <b:Person>
            <b:Last>Mugenda</b:Last>
            <b:First>O.</b:First>
            <b:Middle>M.</b:Middle>
          </b:Person>
          <b:Person>
            <b:Last>Mugenda</b:Last>
            <b:First>A.</b:First>
            <b:Middle>G.</b:Middle>
          </b:Person>
        </b:NameList>
      </b:Author>
    </b:Author>
    <b:Title>Research Methods: Quantitative and Qualitative Approaches</b:Title>
    <b:Year>2003</b:Year>
    <b:City>Nairobi, Kenya</b:City>
    <b:Publisher>Acts Press</b:Publisher>
    <b:RefOrder>592</b:RefOrder>
  </b:Source>
  <b:Source>
    <b:Tag>Oro052</b:Tag>
    <b:SourceType>Book</b:SourceType>
    <b:Guid>{F458E519-5D69-4A06-B924-061F699D625A}</b:Guid>
    <b:Author>
      <b:Author>
        <b:NameList>
          <b:Person>
            <b:Last>Orodho</b:Last>
            <b:First>H.</b:First>
            <b:Middle>O.</b:Middle>
          </b:Person>
        </b:NameList>
      </b:Author>
    </b:Author>
    <b:Title>Elements of Education and Social Science Research Methods. </b:Title>
    <b:Year>2005</b:Year>
    <b:City>Nairobi</b:City>
    <b:Publisher>Masola Publishers</b:Publisher>
    <b:RefOrder>593</b:RefOrder>
  </b:Source>
  <b:Source>
    <b:Tag>Sau095</b:Tag>
    <b:SourceType>Book</b:SourceType>
    <b:Guid>{97ACE0CC-238B-4486-A0CD-3BDDF4D14617}</b:Guid>
    <b:Author>
      <b:Author>
        <b:NameList>
          <b:Person>
            <b:Last>Saunders</b:Last>
            <b:First>M.</b:First>
          </b:Person>
          <b:Person>
            <b:Last>Lewis</b:Last>
            <b:First>P.,</b:First>
          </b:Person>
          <b:Person>
            <b:Last>Thornhill</b:Last>
            <b:First>A.</b:First>
          </b:Person>
        </b:NameList>
      </b:Author>
    </b:Author>
    <b:Title>Research methods for business students 5th edition</b:Title>
    <b:Year>2009</b:Year>
    <b:City>Harlow</b:City>
    <b:Publisher>Pearson Education Limited</b:Publisher>
    <b:RefOrder>594</b:RefOrder>
  </b:Source>
  <b:Source>
    <b:Tag>Sek094</b:Tag>
    <b:SourceType>Book</b:SourceType>
    <b:Guid>{6D1681B3-B4A9-480D-892E-B621146B1024}</b:Guid>
    <b:Author>
      <b:Author>
        <b:NameList>
          <b:Person>
            <b:Last>Sekaran</b:Last>
            <b:First>U.</b:First>
          </b:Person>
        </b:NameList>
      </b:Author>
    </b:Author>
    <b:Title>Research Methods for Business: A Skill Building Approach, 4th Ed</b:Title>
    <b:Year>2009</b:Year>
    <b:City>London</b:City>
    <b:Publisher>John Wiley &amp; Sons</b:Publisher>
    <b:RefOrder>595</b:RefOrder>
  </b:Source>
  <b:Source>
    <b:Tag>Maj02</b:Tag>
    <b:SourceType>JournalArticle</b:SourceType>
    <b:Guid>{FF312D67-3AFC-4F00-9C28-5B53860F95FB}</b:Guid>
    <b:Author>
      <b:Author>
        <b:NameList>
          <b:Person>
            <b:Last>Majtenyi</b:Last>
            <b:First>Cathy</b:First>
          </b:Person>
        </b:NameList>
      </b:Author>
    </b:Author>
    <b:Title>Cut flower industry accused of human right abuse</b:Title>
    <b:JournalName>News from Africa, June issue </b:JournalName>
    <b:Year>2002</b:Year>
    <b:RefOrder>596</b:RefOrder>
  </b:Source>
  <b:Source>
    <b:Tag>Lei07</b:Tag>
    <b:SourceType>JournalArticle</b:SourceType>
    <b:Guid>{BE5491E2-E1D4-43F2-8CE8-50B54827F6BA}</b:Guid>
    <b:Author>
      <b:Author>
        <b:NameList>
          <b:Person>
            <b:Last>Leipold</b:Last>
            <b:First>Bruno</b:First>
          </b:Person>
        </b:NameList>
      </b:Author>
    </b:Author>
    <b:Title>The bouquets you buy are likely to have been produced by a woman being exploited on a flower plantation</b:Title>
    <b:JournalName>War on Want, March issue 2007</b:JournalName>
    <b:Year>2007</b:Year>
    <b:RefOrder>597</b:RefOrder>
  </b:Source>
  <b:Source>
    <b:Tag>Pel09</b:Tag>
    <b:SourceType>Report</b:SourceType>
    <b:Guid>{757521D1-CF33-4D3A-90C1-B8190AE58D04}</b:Guid>
    <b:Title>Disaster Risk Reduction. Case from Urban areas of Africa, </b:Title>
    <b:Year>2009</b:Year>
    <b:Author>
      <b:Author>
        <b:NameList>
          <b:Person>
            <b:Last>Pelling</b:Last>
            <b:First>M.</b:First>
          </b:Person>
          <b:Person>
            <b:Last>Wisner</b:Last>
            <b:First>B.</b:First>
          </b:Person>
        </b:NameList>
      </b:Author>
    </b:Author>
    <b:Publisher>Earthscan Publishers</b:Publisher>
    <b:City>London, U.K.</b:City>
    <b:RefOrder>598</b:RefOrder>
  </b:Source>
  <b:Source>
    <b:Tag>Wog99</b:Tag>
    <b:SourceType>JournalArticle</b:SourceType>
    <b:Guid>{E5631FFE-D780-4F2A-8DC6-4F202FE5BF23}</b:Guid>
    <b:Title>The relative contribution of injury severity and likelihood information and hazard-risk judgements and warning compliance.</b:Title>
    <b:Year>1999</b:Year>
    <b:Author>
      <b:Author>
        <b:NameList>
          <b:Person>
            <b:Last>Wogalter</b:Last>
            <b:First>M.</b:First>
          </b:Person>
          <b:Person>
            <b:Last>Young</b:Last>
            <b:First>S.</b:First>
          </b:Person>
          <b:Person>
            <b:Last>Stephan</b:Last>
            <b:First>L.</b:First>
          </b:Person>
          <b:Person>
            <b:Last>Brelsford</b:Last>
            <b:First>J.</b:First>
          </b:Person>
          <b:Person>
            <b:Last>Barlow</b:Last>
            <b:First>T.</b:First>
          </b:Person>
        </b:NameList>
      </b:Author>
    </b:Author>
    <b:JournalName>Journal of safety research; 30</b:JournalName>
    <b:Pages>151-162</b:Pages>
    <b:RefOrder>599</b:RefOrder>
  </b:Source>
  <b:Source>
    <b:Tag>Bul03</b:Tag>
    <b:SourceType>JournalArticle</b:SourceType>
    <b:Guid>{20B0B7FD-E0D5-45CC-A5AC-65AD03739DCE}</b:Guid>
    <b:Title>From every hazards to disasters: the accumulation of risk in urban areas</b:Title>
    <b:Year>2003</b:Year>
    <b:Author>
      <b:Author>
        <b:NameList>
          <b:Person>
            <b:Last>Bull-Kmanga</b:Last>
            <b:First>L.</b:First>
          </b:Person>
          <b:Person>
            <b:Last>Diagne</b:Last>
            <b:First>K.</b:First>
          </b:Person>
          <b:Person>
            <b:Last>Lavell</b:Last>
            <b:First>A.</b:First>
          </b:Person>
          <b:Person>
            <b:Last>Leon</b:Last>
            <b:First>E.</b:First>
          </b:Person>
          <b:Person>
            <b:Last>Lerise</b:Last>
            <b:First>F.</b:First>
          </b:Person>
          <b:Person>
            <b:Last>Macgregor.</b:Last>
            <b:First>H.</b:First>
          </b:Person>
          <b:Person>
            <b:Last>Mashack</b:Last>
            <b:First>M.</b:First>
          </b:Person>
          <b:Person>
            <b:Last>Reid.</b:Last>
            <b:First>H.</b:First>
          </b:Person>
          <b:Person>
            <b:Last>Satterthwaite</b:Last>
            <b:First>D.</b:First>
          </b:Person>
          <b:Person>
            <b:Last>Songoore.</b:Last>
            <b:First>K.</b:First>
          </b:Person>
          <b:Person>
            <b:Last>Westgate</b:Last>
            <b:First>K</b:First>
          </b:Person>
          <b:Person>
            <b:Last>Yitambe</b:Last>
            <b:First>A</b:First>
          </b:Person>
        </b:NameList>
      </b:Author>
    </b:Author>
    <b:JournalName>Environment and Urbanization; 15(1)</b:JournalName>
    <b:Pages>193-203</b:Pages>
    <b:RefOrder>600</b:RefOrder>
  </b:Source>
  <b:Source>
    <b:Tag>Ale001</b:Tag>
    <b:SourceType>Book</b:SourceType>
    <b:Guid>{243D3032-56A9-40CB-8B8B-DBDA8C56A9E3}</b:Guid>
    <b:Title>Confronting catastrophe: New perspectives on natural disasters</b:Title>
    <b:Year>2000</b:Year>
    <b:Publisher>Terra Publishing</b:Publisher>
    <b:City>Hertfordshire England</b:City>
    <b:Author>
      <b:Author>
        <b:NameList>
          <b:Person>
            <b:Last>Alexander</b:Last>
            <b:First>D.</b:First>
          </b:Person>
        </b:NameList>
      </b:Author>
    </b:Author>
    <b:RefOrder>601</b:RefOrder>
  </b:Source>
  <b:Source>
    <b:Tag>Bor06</b:Tag>
    <b:SourceType>JournalArticle</b:SourceType>
    <b:Guid>{42E2D16D-FDE0-48D6-8A8C-42FD09EADCC3}</b:Guid>
    <b:Title>The state of south African cities a decade after democracy?</b:Title>
    <b:Year>2006</b:Year>
    <b:Author>
      <b:Author>
        <b:NameList>
          <b:Person>
            <b:Last>Boraine</b:Last>
            <b:First>A.</b:First>
          </b:Person>
          <b:Person>
            <b:Last>Crankshaw</b:Last>
            <b:First>O.</b:First>
          </b:Person>
          <b:Person>
            <b:Last>Engelbrecht</b:Last>
            <b:First>C.</b:First>
          </b:Person>
          <b:Person>
            <b:Last>Gotz</b:Last>
            <b:First>G.</b:First>
          </b:Person>
          <b:Person>
            <b:Last>Sithole</b:Last>
            <b:First>M.</b:First>
          </b:Person>
          <b:Person>
            <b:Last>Narsoo</b:Last>
            <b:First>M</b:First>
          </b:Person>
          <b:Person>
            <b:Last>Parnell</b:Last>
            <b:First>S.</b:First>
          </b:Person>
        </b:NameList>
      </b:Author>
    </b:Author>
    <b:JournalName>Urban Studies, 43(2)</b:JournalName>
    <b:Pages>259-284</b:Pages>
    <b:RefOrder>602</b:RefOrder>
  </b:Source>
  <b:Source>
    <b:Tag>Bru03</b:Tag>
    <b:SourceType>JournalArticle</b:SourceType>
    <b:Guid>{757C4463-5E52-4A8B-87D2-B0059DCFBF30}</b:Guid>
    <b:Author>
      <b:Author>
        <b:NameList>
          <b:Person>
            <b:Last>Bruneau</b:Last>
            <b:First>M.</b:First>
          </b:Person>
          <b:Person>
            <b:Last>Chang</b:Last>
            <b:First>S.</b:First>
          </b:Person>
          <b:Person>
            <b:Last>Eguchi</b:Last>
            <b:First>R.</b:First>
          </b:Person>
          <b:Person>
            <b:Last>Lee</b:Last>
            <b:First>G.</b:First>
          </b:Person>
          <b:Person>
            <b:Last>O’Rourke</b:Last>
            <b:First>T.</b:First>
          </b:Person>
          <b:Person>
            <b:Last>Reinhorn</b:Last>
            <b:First>A.</b:First>
          </b:Person>
          <b:Person>
            <b:Last>Shinozuka</b:Last>
            <b:First>M.</b:First>
          </b:Person>
          <b:Person>
            <b:Last>Tierney</b:Last>
            <b:First>K.</b:First>
          </b:Person>
          <b:Person>
            <b:Last>Wallace</b:Last>
            <b:First>W.</b:First>
          </b:Person>
          <b:Person>
            <b:Last>Von Winterfelt</b:Last>
            <b:First>D.</b:First>
          </b:Person>
        </b:NameList>
      </b:Author>
    </b:Author>
    <b:Title>A Framework to Quantitatively Assess and Enhance the Seismic Resilience of Communities</b:Title>
    <b:JournalName>EERI Spectra Journal, 19(4)</b:JournalName>
    <b:Year>2003</b:Year>
    <b:Pages>733-752</b:Pages>
    <b:RefOrder>603</b:RefOrder>
  </b:Source>
  <b:Source>
    <b:Tag>Bul031</b:Tag>
    <b:SourceType>JournalArticle</b:SourceType>
    <b:Guid>{E2EEEA66-79B2-4F8C-B7C5-BA187C63A2A7}</b:Guid>
    <b:Author>
      <b:Author>
        <b:NameList>
          <b:Person>
            <b:Last>Bull-Kmanga</b:Last>
            <b:First>L.</b:First>
          </b:Person>
          <b:Person>
            <b:Last>Diagne</b:Last>
            <b:First>K.,</b:First>
            <b:Middle>Lavell, A.</b:Middle>
          </b:Person>
          <b:Person>
            <b:Last>Leon</b:Last>
            <b:First>E.</b:First>
          </b:Person>
          <b:Person>
            <b:Last>Lerise</b:Last>
            <b:First>F.</b:First>
          </b:Person>
          <b:Person>
            <b:Last>Macgregor.</b:Last>
            <b:First>H.</b:First>
          </b:Person>
          <b:Person>
            <b:Last>Mashack.</b:Last>
            <b:First>M.</b:First>
          </b:Person>
          <b:Person>
            <b:Last>Reid.</b:Last>
            <b:First>H.</b:First>
          </b:Person>
          <b:Person>
            <b:Last>Satterthwaite</b:Last>
            <b:First>D.</b:First>
          </b:Person>
          <b:Person>
            <b:Last>Songoore.</b:Last>
            <b:First>K.</b:First>
          </b:Person>
          <b:Person>
            <b:Last>Westgate</b:Last>
            <b:First>K</b:First>
          </b:Person>
          <b:Person>
            <b:Last>Yitambe</b:Last>
            <b:First>A.</b:First>
          </b:Person>
        </b:NameList>
      </b:Author>
    </b:Author>
    <b:Title>From every hazards to disasters: the accumulation of risk in urban areas</b:Title>
    <b:JournalName>Environment and Urbanization; 15(1)</b:JournalName>
    <b:Year>2003</b:Year>
    <b:Pages>193-203</b:Pages>
    <b:RefOrder>604</b:RefOrder>
  </b:Source>
  <b:Source>
    <b:Tag>Bur001</b:Tag>
    <b:SourceType>JournalArticle</b:SourceType>
    <b:Guid>{F24DDC73-D0FE-4B3E-AE99-5140B21F1D9A}</b:Guid>
    <b:Author>
      <b:Author>
        <b:NameList>
          <b:Person>
            <b:Last>Burns</b:Last>
            <b:First>R.</b:First>
          </b:Person>
          <b:Person>
            <b:Last>Sullivan</b:Last>
            <b:First>P.</b:First>
          </b:Person>
        </b:NameList>
      </b:Author>
    </b:Author>
    <b:Title>Perceptions of danger, risk taking, and outcomes in a remote community</b:Title>
    <b:JournalName>Environment and behavior; 32</b:JournalName>
    <b:Year>2000</b:Year>
    <b:Pages>32-71</b:Pages>
    <b:RefOrder>605</b:RefOrder>
  </b:Source>
  <b:Source>
    <b:Tag>Ena00</b:Tag>
    <b:SourceType>Report</b:SourceType>
    <b:Guid>{E4B8FBF4-284F-4CD8-B9E6-4714CE70FDC5}</b:Guid>
    <b:Author>
      <b:Author>
        <b:NameList>
          <b:Person>
            <b:Last>Enarson</b:Last>
            <b:First>E.</b:First>
          </b:Person>
        </b:NameList>
      </b:Author>
    </b:Author>
    <b:Title>Gender and natural disasters”, IPCRR Working Paper No.1, International Labor Organization</b:Title>
    <b:Year>2000</b:Year>
    <b:Publisher>International Labor Organization</b:Publisher>
    <b:City>Geneva</b:City>
    <b:RefOrder>606</b:RefOrder>
  </b:Source>
  <b:Source>
    <b:Tag>Gin09</b:Tag>
    <b:SourceType>JournalArticle</b:SourceType>
    <b:Guid>{2C187BFE-4ACA-48CC-93E7-04541A1AED57}</b:Guid>
    <b:Title>Mainstreaming gender in disaster reduction: why and how?‟ </b:Title>
    <b:Year>2009</b:Year>
    <b:Author>
      <b:Author>
        <b:NameList>
          <b:Person>
            <b:Last>Ginige</b:Last>
            <b:First>K.</b:First>
          </b:Person>
          <b:Person>
            <b:Last>Amaratunga</b:Last>
            <b:First>D.</b:First>
          </b:Person>
          <b:Person>
            <b:Last>Haigh</b:Last>
            <b:First>R.</b:First>
          </b:Person>
        </b:NameList>
      </b:Author>
    </b:Author>
    <b:JournalName>Disater Prevention and Management; 18 (1)</b:JournalName>
    <b:Pages>23-34</b:Pages>
    <b:RefOrder>607</b:RefOrder>
  </b:Source>
  <b:Source>
    <b:Tag>Goo03</b:Tag>
    <b:SourceType>Book</b:SourceType>
    <b:Guid>{55516D9B-50C7-4788-B84E-EAB127A91989}</b:Guid>
    <b:Title>Disaster Risk Reduction in South Asia</b:Title>
    <b:Year>2003</b:Year>
    <b:Author>
      <b:Author>
        <b:NameList>
          <b:Person>
            <b:Last>Goodyear</b:Last>
            <b:First>E.</b:First>
            <b:Middle>J.</b:Middle>
          </b:Person>
        </b:NameList>
      </b:Author>
    </b:Author>
    <b:City>New Delhi</b:City>
    <b:Publisher>Prentice-Hall of India Private Limited</b:Publisher>
    <b:RefOrder>608</b:RefOrder>
  </b:Source>
  <b:Source>
    <b:Tag>Jay00</b:Tag>
    <b:SourceType>JournalArticle</b:SourceType>
    <b:Guid>{D4766E15-D2FA-436D-9F2D-432C0DA54333}</b:Guid>
    <b:Title>Disaster management and social development. </b:Title>
    <b:Year>2000</b:Year>
    <b:Author>
      <b:Author>
        <b:NameList>
          <b:Person>
            <b:Last>Jaya Kumar</b:Last>
            <b:First>G.S.</b:First>
          </b:Person>
        </b:NameList>
      </b:Author>
    </b:Author>
    <b:JournalName>International Journal of Sociology and Social Policy; 20 (7)</b:JournalName>
    <b:Pages>66-81</b:Pages>
    <b:RefOrder>609</b:RefOrder>
  </b:Source>
  <b:Source>
    <b:Tag>Kha03</b:Tag>
    <b:SourceType>Book</b:SourceType>
    <b:Guid>{E869CBAD-F941-4BF2-90DC-2E71A094E590}</b:Guid>
    <b:Title>Livelihood strategies in disaster risk reduction in Bangladesh</b:Title>
    <b:Year>2003</b:Year>
    <b:City>New Delhi, India</b:City>
    <b:Author>
      <b:Author>
        <b:NameList>
          <b:Person>
            <b:Last>Khatun</b:Last>
            <b:First>H.</b:First>
          </b:Person>
        </b:NameList>
      </b:Author>
    </b:Author>
    <b:RefOrder>610</b:RefOrder>
  </b:Source>
  <b:Source>
    <b:Tag>Kir92</b:Tag>
    <b:SourceType>JournalArticle</b:SourceType>
    <b:Guid>{AB7E3B26-95D2-4B7B-BAE7-F1DBB38F7F28}</b:Guid>
    <b:Title>Warning and evacuation during mass disasters: a multivariate decision making model.</b:Title>
    <b:Year>1992</b:Year>
    <b:Author>
      <b:Author>
        <b:NameList>
          <b:Person>
            <b:Last>Kirschenbaun</b:Last>
            <b:First>A.</b:First>
          </b:Person>
        </b:NameList>
      </b:Author>
    </b:Author>
    <b:JournalName>International Journal of Mass Emergencies and Disasters; 10</b:JournalName>
    <b:Pages>91-114</b:Pages>
    <b:RefOrder>611</b:RefOrder>
  </b:Source>
  <b:Source>
    <b:Tag>LaT07</b:Tag>
    <b:SourceType>Book</b:SourceType>
    <b:Guid>{4F62ED79-B6A3-41FD-803B-4BC184D193AC}</b:Guid>
    <b:Title>Why advocate for disaster risk reduction</b:Title>
    <b:Year>2007</b:Year>
    <b:Publisher>Tearfund</b:Publisher>
    <b:City>London, U.K.</b:City>
    <b:Author>
      <b:Author>
        <b:NameList>
          <b:Person>
            <b:Last>La Trobe</b:Last>
            <b:First>S</b:First>
          </b:Person>
          <b:Person>
            <b:Last>Faleiro</b:Last>
            <b:First>J.</b:First>
          </b:Person>
        </b:NameList>
      </b:Author>
    </b:Author>
    <b:RefOrder>612</b:RefOrder>
  </b:Source>
  <b:Source>
    <b:Tag>Loc99</b:Tag>
    <b:SourceType>JournalArticle</b:SourceType>
    <b:Guid>{C3A219F4-8422-4C24-91DD-3948D1EAAE48}</b:Guid>
    <b:Title>Social Capital; a guide to its measurement</b:Title>
    <b:Year>1999</b:Year>
    <b:Author>
      <b:Author>
        <b:NameList>
          <b:Person>
            <b:Last>Lochner</b:Last>
            <b:First>k.</b:First>
          </b:Person>
          <b:Person>
            <b:Last>Kawachi</b:Last>
            <b:First>I.</b:First>
          </b:Person>
          <b:Person>
            <b:Last>Kennedy</b:Last>
            <b:First>B.P.</b:First>
          </b:Person>
        </b:NameList>
      </b:Author>
    </b:Author>
    <b:JournalName>Health and place 5</b:JournalName>
    <b:Pages>259-270</b:Pages>
    <b:RefOrder>613</b:RefOrder>
  </b:Source>
  <b:Source>
    <b:Tag>McE01</b:Tag>
    <b:SourceType>JournalArticle</b:SourceType>
    <b:Guid>{5E616012-67CF-4E9E-AA8A-A7DCA3DA986B}</b:Guid>
    <b:Author>
      <b:Author>
        <b:NameList>
          <b:Person>
            <b:Last>McEntire</b:Last>
            <b:First>D.</b:First>
            <b:Middle>A.</b:Middle>
          </b:Person>
        </b:NameList>
      </b:Author>
    </b:Author>
    <b:Title>Triggering agents, vulnerabilities and disaster reduction: towards a holistic paradigm</b:Title>
    <b:JournalName>Disaster Prevention and Management, 10 (3)</b:JournalName>
    <b:Year>2001</b:Year>
    <b:Pages>189-196</b:Pages>
    <b:RefOrder>614</b:RefOrder>
  </b:Source>
  <b:Source>
    <b:Tag>McE05</b:Tag>
    <b:SourceType>JournalArticle</b:SourceType>
    <b:Guid>{0576CD6A-A6E8-49C8-865E-F1068988C036}</b:Guid>
    <b:Author>
      <b:Author>
        <b:NameList>
          <b:Person>
            <b:Last>McEntire</b:Last>
            <b:First>D.</b:First>
            <b:Middle>A.</b:Middle>
          </b:Person>
        </b:NameList>
      </b:Author>
    </b:Author>
    <b:Title>Why vulnerability matters – exploring the merit of an inclusive disaster reduction concept</b:Title>
    <b:JournalName>Disaster Prevention and Management; 14 (2)</b:JournalName>
    <b:Year>2005</b:Year>
    <b:Pages>206-222</b:Pages>
    <b:RefOrder>615</b:RefOrder>
  </b:Source>
  <b:Source>
    <b:Tag>Mil90</b:Tag>
    <b:SourceType>Report</b:SourceType>
    <b:Guid>{441C77AD-A593-4C00-8EF7-A64FFA301A04}</b:Guid>
    <b:Title>Communication of emergency public warnings: A social science perspective and state-of-the-art assessment. Oak Ridge</b:Title>
    <b:Year>1990</b:Year>
    <b:Author>
      <b:Author>
        <b:NameList>
          <b:Person>
            <b:Last>Mileti</b:Last>
            <b:First>D.S</b:First>
          </b:Person>
          <b:Person>
            <b:Last>Sorenson</b:Last>
            <b:First>J.</b:First>
            <b:Middle>S.</b:Middle>
          </b:Person>
        </b:NameList>
      </b:Author>
    </b:Author>
    <b:Publisher>Department of Energy, Oak Ridge National Laboratory</b:Publisher>
    <b:City>Tennessee: US </b:City>
    <b:RefOrder>616</b:RefOrder>
  </b:Source>
  <b:Source>
    <b:Tag>Mor06</b:Tag>
    <b:SourceType>JournalArticle</b:SourceType>
    <b:Guid>{4A3A1652-0789-4462-B132-96FDBCECC02F}</b:Guid>
    <b:Title>Fire Risk in Informal Settlement: A South African case study</b:Title>
    <b:Year>2006</b:Year>
    <b:Author>
      <b:Author>
        <b:NameList>
          <b:Person>
            <b:Last>Morrissey</b:Last>
            <b:First>J.</b:First>
          </b:Person>
          <b:Person>
            <b:Last>Taylor</b:Last>
            <b:First>A.</b:First>
          </b:Person>
        </b:NameList>
      </b:Author>
    </b:Author>
    <b:JournalName>Open House, 31(1)</b:JournalName>
    <b:Pages>98-105</b:Pages>
    <b:RefOrder>617</b:RefOrder>
  </b:Source>
  <b:Source>
    <b:Tag>Obu97</b:Tag>
    <b:SourceType>Report</b:SourceType>
    <b:Guid>{9B2F628B-0DC9-421F-9D51-9E0607B968DA}</b:Guid>
    <b:Title>The urban challenge in Africa: Growth and management of its large cities</b:Title>
    <b:Year>1997</b:Year>
    <b:City>Tokyo</b:City>
    <b:Publisher> United Nations University Press</b:Publisher>
    <b:Author>
      <b:Author>
        <b:NameList>
          <b:Person>
            <b:Last>Obudho</b:Last>
            <b:First>R.A.</b:First>
          </b:Person>
        </b:NameList>
      </b:Author>
    </b:Author>
    <b:RefOrder>618</b:RefOrder>
  </b:Source>
  <b:Source>
    <b:Tag>Oso04</b:Tag>
    <b:SourceType>JournalArticle</b:SourceType>
    <b:Guid>{3B552C80-F824-4430-95B8-606F223A6999}</b:Guid>
    <b:Title>Literature of disasters from the human factors point of view: a descriptive analysis</b:Title>
    <b:Year>2004</b:Year>
    <b:Author>
      <b:Author>
        <b:NameList>
          <b:Person>
            <b:Last>Osorio</b:Last>
            <b:First>N.L.</b:First>
          </b:Person>
          <b:Person>
            <b:Last>Hurych</b:Last>
            <b:First>J.</b:First>
          </b:Person>
        </b:NameList>
      </b:Author>
    </b:Author>
    <b:JournalName>Collection Building; 23(2)</b:JournalName>
    <b:Pages>64-72</b:Pages>
    <b:RefOrder>619</b:RefOrder>
  </b:Source>
  <b:Source>
    <b:Tag>Pal00</b:Tag>
    <b:SourceType>JournalArticle</b:SourceType>
    <b:Guid>{347FE07B-6CB7-449B-AF9B-5217490B74FF}</b:Guid>
    <b:Author>
      <b:Author>
        <b:NameList>
          <b:Person>
            <b:Last>Paldam</b:Last>
            <b:First>M.</b:First>
          </b:Person>
          <b:Person>
            <b:Last>Svendsen</b:Last>
            <b:First>G.</b:First>
            <b:Middle>T.</b:Middle>
          </b:Person>
        </b:NameList>
      </b:Author>
    </b:Author>
    <b:Title>An essay on social capital: Looking for the fire behind the smoke</b:Title>
    <b:JournalName>European Journal of Political Economy, 16</b:JournalName>
    <b:Year>2000</b:Year>
    <b:Pages>339-366</b:Pages>
    <b:RefOrder>620</b:RefOrder>
  </b:Source>
  <b:Source>
    <b:Tag>Pel06</b:Tag>
    <b:SourceType>Book</b:SourceType>
    <b:Guid>{4A454FCD-068B-4967-9910-276A2F52821E}</b:Guid>
    <b:Title>Legislation for mainstreaming disaster risk reduction</b:Title>
    <b:Year>2006</b:Year>
    <b:Author>
      <b:Author>
        <b:NameList>
          <b:Person>
            <b:Last>Pelling</b:Last>
            <b:First>M.</b:First>
          </b:Person>
          <b:Person>
            <b:Last>Holloway</b:Last>
            <b:First>A.</b:First>
          </b:Person>
        </b:NameList>
      </b:Author>
    </b:Author>
    <b:City> London, U.K.</b:City>
    <b:Publisher>Tearfund</b:Publisher>
    <b:RefOrder>621</b:RefOrder>
  </b:Source>
  <b:Source>
    <b:Tag>Placeholder72</b:Tag>
    <b:SourceType>Book</b:SourceType>
    <b:Guid>{21C5291B-CF72-4284-A046-CA23AC9BEBA3}</b:Guid>
    <b:Author>
      <b:Author>
        <b:NameList>
          <b:Person>
            <b:Last>Robyn</b:Last>
            <b:First>Pharaoh</b:First>
          </b:Person>
        </b:NameList>
      </b:Author>
    </b:Author>
    <b:Title>Disaster Risk Reduction. Fire risk in informal settlements in Cape Town, South Africa, </b:Title>
    <b:Year>2009</b:Year>
    <b:City>London, U.K.</b:City>
    <b:Publisher>Earthscan Publishers</b:Publisher>
    <b:RefOrder>622</b:RefOrder>
  </b:Source>
  <b:Source>
    <b:Tag>Placeholder73</b:Tag>
    <b:SourceType>JournalArticle</b:SourceType>
    <b:Guid>{D2CA6C4A-E75A-44D3-8E62-17EDD0219763}</b:Guid>
    <b:Title>A review of disaster and crisis</b:Title>
    <b:Year>2003</b:Year>
    <b:Author>
      <b:Author>
        <b:NameList>
          <b:Person>
            <b:Last>Shaluf</b:Last>
            <b:First>I.M.</b:First>
          </b:Person>
          <b:Person>
            <b:Last>Hamden</b:Last>
            <b:First>F.</b:First>
          </b:Person>
          <b:Person>
            <b:Last>Said</b:Last>
            <b:First>A.M.</b:First>
          </b:Person>
        </b:NameList>
      </b:Author>
    </b:Author>
    <b:JournalName>Disaster Prevention and Management, 12(1)</b:JournalName>
    <b:Pages>24-32</b:Pages>
    <b:RefOrder>623</b:RefOrder>
  </b:Source>
  <b:Source>
    <b:Tag>Slo87</b:Tag>
    <b:SourceType>JournalArticle</b:SourceType>
    <b:Guid>{CAC16CF8-7EA4-4F24-9978-18E908E6B04A}</b:Guid>
    <b:Author>
      <b:Author>
        <b:NameList>
          <b:Person>
            <b:Last>Slovic</b:Last>
            <b:First>P.</b:First>
          </b:Person>
        </b:NameList>
      </b:Author>
    </b:Author>
    <b:Title>Perceptions of risk</b:Title>
    <b:JournalName>Science; 236</b:JournalName>
    <b:Year>1987</b:Year>
    <b:Pages>280-285</b:Pages>
    <b:RefOrder>624</b:RefOrder>
  </b:Source>
  <b:Source>
    <b:Tag>Spa06</b:Tag>
    <b:SourceType>JournalArticle</b:SourceType>
    <b:Guid>{20F21692-F74C-43A3-B3A9-A259D68E407D}</b:Guid>
    <b:Author>
      <b:Author>
        <b:NameList>
          <b:Person>
            <b:Last>Spaliviero</b:Last>
            <b:First>M.</b:First>
          </b:Person>
        </b:NameList>
      </b:Author>
    </b:Author>
    <b:Title>Integrating slum upgrading and vulnerability reduction in Mozambique</b:Title>
    <b:JournalName>Open House International; 3(1)</b:JournalName>
    <b:Year>2006</b:Year>
    <b:Pages>106-115</b:Pages>
    <b:RefOrder>625</b:RefOrder>
  </b:Source>
  <b:Source>
    <b:Tag>Sta07</b:Tag>
    <b:SourceType>JournalArticle</b:SourceType>
    <b:Guid>{17A43F35-2D83-4226-B596-E63D18920D3B}</b:Guid>
    <b:Author>
      <b:Author>
        <b:NameList>
          <b:Person>
            <b:Last>Stanganelli</b:Last>
            <b:First>M.</b:First>
          </b:Person>
        </b:NameList>
      </b:Author>
    </b:Author>
    <b:Title>A new pattern of risk management: the Hyogo framework for action and Italian practice. </b:Title>
    <b:JournalName>Socio-Economic Planning Sciences; 42 (2)</b:JournalName>
    <b:Year>2007</b:Year>
    <b:Pages>92-111</b:Pages>
    <b:RefOrder>626</b:RefOrder>
  </b:Source>
  <b:Source>
    <b:Tag>Tho91</b:Tag>
    <b:SourceType>JournalArticle</b:SourceType>
    <b:Guid>{A3D5E79D-7BF1-4DD8-A2A1-C8D03DAE4C40}</b:Guid>
    <b:Author>
      <b:Author>
        <b:NameList>
          <b:Person>
            <b:Last>Thompson</b:Last>
            <b:First>C.P.</b:First>
          </b:Person>
          <b:Person>
            <b:Last>Mingay</b:Last>
            <b:First>D.</b:First>
          </b:Person>
        </b:NameList>
      </b:Author>
    </b:Author>
    <b:Title>Estimating the frequency of everyday events. </b:Title>
    <b:JournalName>Applied Cognitive Psychology; 5</b:JournalName>
    <b:Year>1991</b:Year>
    <b:Pages>497-510</b:Pages>
    <b:RefOrder>627</b:RefOrder>
  </b:Source>
  <b:Source>
    <b:Tag>Vil04</b:Tag>
    <b:SourceType>Report</b:SourceType>
    <b:Guid>{6051A2E1-B3F8-4CD8-9E4D-285AAD695F43}</b:Guid>
    <b:Author>
      <b:Author>
        <b:NameList>
          <b:Person>
            <b:Last>Villacis</b:Last>
            <b:First>C.</b:First>
          </b:Person>
          <b:Person>
            <b:Last>Cardona</b:Last>
            <b:First>C.</b:First>
          </b:Person>
        </b:NameList>
      </b:Author>
    </b:Author>
    <b:Title>UNESCO program for Disaster Reduction in Asia, Latin America and the Caribbean background. </b:Title>
    <b:Year>2004</b:Year>
    <b:Publisher>UNESCO</b:Publisher>
    <b:City>International Symposium in Tijuana, Mexico.</b:City>
    <b:RefOrder>628</b:RefOrder>
  </b:Source>
  <b:Source>
    <b:Tag>Oro091</b:Tag>
    <b:SourceType>Book</b:SourceType>
    <b:Guid>{F6654F78-7C06-4A10-BDC8-741A71C43F3C}</b:Guid>
    <b:Title>Techniques of Writing Research Proposals and Reports: In Education and Social Sciences. Department of Educational Management, Policy and Curriculum Studies.</b:Title>
    <b:Year>2009</b:Year>
    <b:Publisher>Kenzia Publishers</b:Publisher>
    <b:City>Maseno, Kenya</b:City>
    <b:Author>
      <b:Author>
        <b:NameList>
          <b:Person>
            <b:Last>Orodho</b:Last>
            <b:First>A.</b:First>
            <b:Middle>J.</b:Middle>
          </b:Person>
        </b:NameList>
      </b:Author>
    </b:Author>
    <b:RefOrder>629</b:RefOrder>
  </b:Source>
  <b:Source>
    <b:Tag>Mug0310</b:Tag>
    <b:SourceType>Book</b:SourceType>
    <b:Guid>{93AF7C59-F96B-4C4E-B054-06714EAF9DFC}</b:Guid>
    <b:Author>
      <b:Author>
        <b:NameList>
          <b:Person>
            <b:Last>Mugenda</b:Last>
            <b:First>O.,</b:First>
            <b:Middle>M.</b:Middle>
          </b:Person>
          <b:Person>
            <b:Last>Mugenda</b:Last>
            <b:First>D.</b:First>
          </b:Person>
        </b:NameList>
      </b:Author>
    </b:Author>
    <b:Title>Research Methods: Quantitative and Qualitative Approaches</b:Title>
    <b:Year>2003</b:Year>
    <b:City>Nairobi</b:City>
    <b:Publisher>ACTS Press Company Limited</b:Publisher>
    <b:RefOrder>630</b:RefOrder>
  </b:Source>
  <b:Source>
    <b:Tag>Placeholder74</b:Tag>
    <b:SourceType>Book</b:SourceType>
    <b:Guid>{35C61532-FC06-48CB-8747-BDCFE601F8C3}</b:Guid>
    <b:Author>
      <b:Author>
        <b:NameList>
          <b:Person>
            <b:Last>Kombo</b:Last>
            <b:First>D.</b:First>
            <b:Middle>K.</b:Middle>
          </b:Person>
          <b:Person>
            <b:Last>Tromp</b:Last>
            <b:First>D.</b:First>
            <b:Middle>L. A.</b:Middle>
          </b:Person>
        </b:NameList>
      </b:Author>
    </b:Author>
    <b:Title>Proposal and Thesis Writing: An Introduction</b:Title>
    <b:Year>2006</b:Year>
    <b:City>Nairobi</b:City>
    <b:Publisher>Paulines Publishers Africa Limited</b:Publisher>
    <b:RefOrder>631</b:RefOrder>
  </b:Source>
  <b:Source>
    <b:Tag>Cun12</b:Tag>
    <b:SourceType>Book</b:SourceType>
    <b:Guid>{8A352D5F-1154-414B-88F3-996936867B6C}</b:Guid>
    <b:Author>
      <b:Author>
        <b:NameList>
          <b:Person>
            <b:Last>Cunny</b:Last>
            <b:First>A.</b:First>
            <b:Middle>A.</b:Middle>
          </b:Person>
          <b:Person>
            <b:Last>Thomson</b:Last>
            <b:First>M.</b:First>
          </b:Person>
        </b:NameList>
      </b:Author>
    </b:Author>
    <b:Title>Vulnerability, Innovations, and the Poor: The Demand Side. Managing catastrophic Risks in Helping the Poor</b:Title>
    <b:Year>2012</b:Year>
    <b:City>Washington, DC</b:City>
    <b:Publisher>World Bank</b:Publisher>
    <b:RefOrder>632</b:RefOrder>
  </b:Source>
  <b:Source>
    <b:Tag>Placeholder75</b:Tag>
    <b:SourceType>Book</b:SourceType>
    <b:Guid>{37D00789-C589-49E1-B4DD-216EBA1F9F4D}</b:Guid>
    <b:Author>
      <b:Author>
        <b:NameList>
          <b:Person>
            <b:Last>Carmines</b:Last>
            <b:First>E.</b:First>
            <b:Middle>G.</b:Middle>
          </b:Person>
          <b:Person>
            <b:Last>Zeller</b:Last>
            <b:First>R.</b:First>
            <b:Middle>A.</b:Middle>
          </b:Person>
        </b:NameList>
      </b:Author>
    </b:Author>
    <b:Title>Reliability and Validity Assessment. Quantitative Applications in the Social Sciences series</b:Title>
    <b:Year>1997</b:Year>
    <b:City>Newbury Park</b:City>
    <b:Publisher>Sage Publications</b:Publisher>
    <b:RefOrder>633</b:RefOrder>
  </b:Source>
  <b:Source>
    <b:Tag>Coo084</b:Tag>
    <b:SourceType>Book</b:SourceType>
    <b:Guid>{FC09526F-6C69-4267-8B5E-92885046D691}</b:Guid>
    <b:Author>
      <b:Author>
        <b:NameList>
          <b:Person>
            <b:Last>Cooper</b:Last>
            <b:First>D.</b:First>
          </b:Person>
          <b:Person>
            <b:Last>Schindler</b:Last>
            <b:First>P.</b:First>
            <b:Middle>S.</b:Middle>
          </b:Person>
        </b:NameList>
      </b:Author>
    </b:Author>
    <b:Title>Business research methods, 8th ed</b:Title>
    <b:Year>2008</b:Year>
    <b:City>New Delhi</b:City>
    <b:Publisher>Tata McGraw-Hill Publishing Company</b:Publisher>
    <b:RefOrder>634</b:RefOrder>
  </b:Source>
  <b:Source>
    <b:Tag>Kot049</b:Tag>
    <b:SourceType>Book</b:SourceType>
    <b:Guid>{DD045C66-A3C8-4907-932D-5CEAD9145547}</b:Guid>
    <b:Author>
      <b:Author>
        <b:NameList>
          <b:Person>
            <b:Last>Kothari</b:Last>
            <b:First>C.</b:First>
            <b:Middle>R.</b:Middle>
          </b:Person>
        </b:NameList>
      </b:Author>
    </b:Author>
    <b:Title>Research Methodology-Methods &amp; Techniques. </b:Title>
    <b:Year>2004</b:Year>
    <b:City>New Delhi</b:City>
    <b:Publisher>New Age International Publishers</b:Publisher>
    <b:RefOrder>635</b:RefOrder>
  </b:Source>
  <b:Source>
    <b:Tag>Ban02</b:Tag>
    <b:SourceType>Book</b:SourceType>
    <b:Guid>{C937AF59-DDAF-4C8C-9618-0D0A914E2946}</b:Guid>
    <b:Title>Human Resource Management</b:Title>
    <b:Year>2002</b:Year>
    <b:Author>
      <b:Author>
        <b:NameList>
          <b:Person>
            <b:Last>Banjoko</b:Last>
            <b:First>S.</b:First>
            <b:Middle>A.</b:Middle>
          </b:Person>
        </b:NameList>
      </b:Author>
    </b:Author>
    <b:City>Lagos</b:City>
    <b:Publisher>Oluseyi Press Limited</b:Publisher>
    <b:RefOrder>636</b:RefOrder>
  </b:Source>
  <b:Source>
    <b:Tag>Gup98</b:Tag>
    <b:SourceType>JournalArticle</b:SourceType>
    <b:Guid>{6A31BE2B-41A2-49FF-87C7-18C253830876}</b:Guid>
    <b:Title>Let the Evidence Speak: Financial Incentives Are Effective</b:Title>
    <b:Year>1998</b:Year>
    <b:Author>
      <b:Author>
        <b:NameList>
          <b:Person>
            <b:Last>Gupta</b:Last>
            <b:First>N.</b:First>
          </b:Person>
          <b:Person>
            <b:Last>Shaw</b:Last>
            <b:First>J.</b:First>
            <b:Middle>D.</b:Middle>
          </b:Person>
        </b:NameList>
      </b:Author>
    </b:Author>
    <b:JournalName>Compensation and Benefits Review. Vol. 30 No. 2, </b:JournalName>
    <b:Pages>26-39</b:Pages>
    <b:RefOrder>637</b:RefOrder>
  </b:Source>
  <b:Source>
    <b:Tag>Nel04</b:Tag>
    <b:SourceType>JournalArticle</b:SourceType>
    <b:Guid>{9BA4331F-1683-4250-9598-D135FD40485C}</b:Guid>
    <b:Author>
      <b:Author>
        <b:NameList>
          <b:Person>
            <b:Last>Nelson</b:Last>
            <b:First>B.</b:First>
          </b:Person>
        </b:NameList>
      </b:Author>
    </b:Author>
    <b:Title>Misunderstanding rewards hampers motivation.</b:Title>
    <b:JournalName>Canadian HR reporter, Vol. 17</b:JournalName>
    <b:Year>2004</b:Year>
    <b:Pages>54-62</b:Pages>
    <b:RefOrder>638</b:RefOrder>
  </b:Source>
  <b:Source>
    <b:Tag>Mug032</b:Tag>
    <b:SourceType>Book</b:SourceType>
    <b:Guid>{3DF659D4-D881-4436-88B1-2AB5EC716F98}</b:Guid>
    <b:Title>Research Methods; Quantitative and Qualitative Approaches</b:Title>
    <b:Year>2003</b:Year>
    <b:Author>
      <b:Author>
        <b:NameList>
          <b:Person>
            <b:Last>Mugenda</b:Last>
            <b:First>O.</b:First>
          </b:Person>
          <b:Person>
            <b:Last>Mugenda</b:Last>
            <b:First>A.</b:First>
          </b:Person>
        </b:NameList>
      </b:Author>
    </b:Author>
    <b:City>Nairobi</b:City>
    <b:Publisher>ACTS</b:Publisher>
    <b:RefOrder>639</b:RefOrder>
  </b:Source>
  <b:Source>
    <b:Tag>Placeholder76</b:Tag>
    <b:SourceType>Book</b:SourceType>
    <b:Guid>{55AECCA6-5587-4E03-8108-CB4D5DA4D437}</b:Guid>
    <b:Author>
      <b:Author>
        <b:NameList>
          <b:Person>
            <b:Last>Armstrong</b:Last>
            <b:First>M.</b:First>
          </b:Person>
        </b:NameList>
      </b:Author>
    </b:Author>
    <b:Title>Performance Management</b:Title>
    <b:Year>2000</b:Year>
    <b:City>New York</b:City>
    <b:Publisher>Kogon Page Publisher</b:Publisher>
    <b:RefOrder>640</b:RefOrder>
  </b:Source>
  <b:Source>
    <b:Tag>Jud93</b:Tag>
    <b:SourceType>JournalArticle</b:SourceType>
    <b:Guid>{2B134542-01D6-4B69-9C7C-B17E8B7DFBDF}</b:Guid>
    <b:Title>Social Context of Performance Evaluation Decisions</b:Title>
    <b:Year>1993</b:Year>
    <b:Author>
      <b:Author>
        <b:NameList>
          <b:Person>
            <b:Last>Judge</b:Last>
            <b:First>T.</b:First>
            <b:Middle>A.</b:Middle>
          </b:Person>
          <b:Person>
            <b:Last>Ferris</b:Last>
            <b:First>G.</b:First>
            <b:Middle>R.</b:Middle>
          </b:Person>
        </b:NameList>
      </b:Author>
    </b:Author>
    <b:JournalName>Academy of Management, Vol.36, No.1</b:JournalName>
    <b:Pages>80-105</b:Pages>
    <b:RefOrder>641</b:RefOrder>
  </b:Source>
  <b:Source>
    <b:Tag>Bou05</b:Tag>
    <b:SourceType>JournalArticle</b:SourceType>
    <b:Guid>{CDE451E4-0E74-4958-A693-B486D5A70B84}</b:Guid>
    <b:Author>
      <b:Author>
        <b:NameList>
          <b:Person>
            <b:Last>Bourne</b:Last>
            <b:First>M.</b:First>
          </b:Person>
          <b:Person>
            <b:Last>Kennerley</b:Last>
            <b:First>M.</b:First>
          </b:Person>
          <b:Person>
            <b:Last>Franco-Santos</b:Last>
            <b:First>M.</b:First>
          </b:Person>
        </b:NameList>
      </b:Author>
    </b:Author>
    <b:Title>Managing through measures: A study of impact on performance</b:Title>
    <b:JournalName>Journal of Manufacturing Technology Management, 16(4)</b:JournalName>
    <b:Year>2005</b:Year>
    <b:Pages>373-395</b:Pages>
    <b:RefOrder>642</b:RefOrder>
  </b:Source>
  <b:Source>
    <b:Tag>Bra02</b:Tag>
    <b:SourceType>JournalArticle</b:SourceType>
    <b:Guid>{F5CBBD96-C9B9-4CB2-AF23-60777758DEDD}</b:Guid>
    <b:Author>
      <b:Author>
        <b:NameList>
          <b:Person>
            <b:Last>Brady</b:Last>
            <b:First>M.</b:First>
          </b:Person>
          <b:Person>
            <b:Last>Cronin</b:Last>
            <b:First>J.</b:First>
          </b:Person>
          <b:Person>
            <b:Last>Brand</b:Last>
            <b:First>R.</b:First>
          </b:Person>
        </b:NameList>
      </b:Author>
    </b:Author>
    <b:Title>Performance-only measurement of service quality: a replication and extension</b:Title>
    <b:JournalName>Journal of Business Research, 55(1)</b:JournalName>
    <b:Year>2002</b:Year>
    <b:Pages>17-31</b:Pages>
    <b:RefOrder>643</b:RefOrder>
  </b:Source>
  <b:Source>
    <b:Tag>Bur01</b:Tag>
    <b:SourceType>JournalArticle</b:SourceType>
    <b:Guid>{DC46937F-6CD0-4236-A6DC-952D902A8BC6}</b:Guid>
    <b:Author>
      <b:Author>
        <b:NameList>
          <b:Person>
            <b:Last>Burke</b:Last>
            <b:First>W.</b:First>
          </b:Person>
          <b:Person>
            <b:Last>Litwin</b:Last>
            <b:First>G.</b:First>
          </b:Person>
        </b:NameList>
      </b:Author>
    </b:Author>
    <b:Title>A casual model of organizational performance and change</b:Title>
    <b:JournalName>Journal of Management, 18(3)</b:JournalName>
    <b:Year>2001</b:Year>
    <b:Pages>523-545</b:Pages>
    <b:RefOrder>644</b:RefOrder>
  </b:Source>
  <b:Source>
    <b:Tag>Des97</b:Tag>
    <b:SourceType>JournalArticle</b:SourceType>
    <b:Guid>{D89BC5ED-5E39-4EE1-A130-F4B9D3D9C7A8}</b:Guid>
    <b:Author>
      <b:Author>
        <b:NameList>
          <b:Person>
            <b:Last>Deshpande</b:Last>
            <b:First>R.</b:First>
          </b:Person>
          <b:Person>
            <b:Last>Farley</b:Last>
            <b:First>J.</b:First>
          </b:Person>
          <b:Person>
            <b:Last>Webster</b:Last>
            <b:First>F.</b:First>
          </b:Person>
        </b:NameList>
      </b:Author>
    </b:Author>
    <b:Title>Factors affecting organizational performance A five country comparison</b:Title>
    <b:JournalName>Marketing Science Instituted Report</b:JournalName>
    <b:Year>1997</b:Year>
    <b:Pages>97-108</b:Pages>
    <b:RefOrder>645</b:RefOrder>
  </b:Source>
  <b:Source>
    <b:Tag>Itt03</b:Tag>
    <b:SourceType>JournalArticle</b:SourceType>
    <b:Guid>{5685CC8E-153C-489F-BC89-DFCF6D0B3B94}</b:Guid>
    <b:Author>
      <b:Author>
        <b:NameList>
          <b:Person>
            <b:Last>Ittner</b:Last>
            <b:First>C.</b:First>
          </b:Person>
          <b:Person>
            <b:Last>Larcker</b:Last>
            <b:First>D.</b:First>
          </b:Person>
        </b:NameList>
      </b:Author>
    </b:Author>
    <b:Title>Coming up short on nonfinacial performance measurement</b:Title>
    <b:JournalName>Harvard Business Review, November</b:JournalName>
    <b:Year>2003</b:Year>
    <b:Pages>88-95</b:Pages>
    <b:RefOrder>646</b:RefOrder>
  </b:Source>
  <b:Source>
    <b:Tag>Leb06</b:Tag>
    <b:SourceType>Book</b:SourceType>
    <b:Guid>{1AAB6CBA-A950-451E-A32B-6DF86D65D0C4}</b:Guid>
    <b:Author>
      <b:Author>
        <b:NameList>
          <b:Person>
            <b:Last>Lebans</b:Last>
            <b:First>M.</b:First>
          </b:Person>
          <b:Person>
            <b:Last>Euske</b:Last>
            <b:First>K.</b:First>
          </b:Person>
        </b:NameList>
      </b:Author>
    </b:Author>
    <b:Title>A conceptual and operational delineation of performance: Business Performance Measurement</b:Title>
    <b:Year>2006</b:Year>
    <b:City>Cambridge</b:City>
    <b:Publisher>Cambridge University Press</b:Publisher>
    <b:RefOrder>647</b:RefOrder>
  </b:Source>
  <b:Source>
    <b:Tag>Noh03</b:Tag>
    <b:SourceType>JournalArticle</b:SourceType>
    <b:Guid>{D34B15F8-17AB-4648-86DC-0BBABF414675}</b:Guid>
    <b:Author>
      <b:Author>
        <b:NameList>
          <b:Person>
            <b:Last>Nohria</b:Last>
            <b:First>J.</b:First>
          </b:Person>
          <b:Person>
            <b:Last>Joyce</b:Last>
            <b:First>W.</b:First>
          </b:Person>
          <b:Person>
            <b:Last>Roberson</b:Last>
            <b:First>B.</b:First>
          </b:Person>
        </b:NameList>
      </b:Author>
    </b:Author>
    <b:Title>What really works</b:Title>
    <b:Year>2003</b:Year>
    <b:JournalName>Harvard Business Review, April </b:JournalName>
    <b:Pages>42-53</b:Pages>
    <b:RefOrder>648</b:RefOrder>
  </b:Source>
  <b:Source>
    <b:Tag>Wat98</b:Tag>
    <b:SourceType>JournalArticle</b:SourceType>
    <b:Guid>{4F99C884-6E71-4A0F-AAE3-0C7BE5B9397F}</b:Guid>
    <b:Author>
      <b:Author>
        <b:NameList>
          <b:Person>
            <b:Last>Waterman</b:Last>
            <b:First>R.</b:First>
          </b:Person>
          <b:Person>
            <b:Last>Peters</b:Last>
            <b:First>T.</b:First>
          </b:Person>
          <b:Person>
            <b:Last>Phillips</b:Last>
            <b:First>J.R.</b:First>
          </b:Person>
        </b:NameList>
      </b:Author>
    </b:Author>
    <b:Title>Structure is not Organization</b:Title>
    <b:JournalName> Business Horizons, 23(3)</b:JournalName>
    <b:Year>1998</b:Year>
    <b:Pages>14-26</b:Pages>
    <b:RefOrder>649</b:RefOrder>
  </b:Source>
  <b:Source>
    <b:Tag>Yuc90</b:Tag>
    <b:SourceType>JournalArticle</b:SourceType>
    <b:Guid>{E39F6BD3-C69C-4840-B676-64E11EECCCC8}</b:Guid>
    <b:Author>
      <b:Author>
        <b:NameList>
          <b:Person>
            <b:Last>Yuchtman</b:Last>
            <b:First>E.</b:First>
          </b:Person>
          <b:Person>
            <b:Last>Seashore</b:Last>
            <b:First>S.</b:First>
          </b:Person>
        </b:NameList>
      </b:Author>
    </b:Author>
    <b:Title>Factorial Analysis of Organizational Performance</b:Title>
    <b:JournalName>Administrative Science Quarterly 12(3)</b:JournalName>
    <b:Year>1990</b:Year>
    <b:Pages>377-95</b:Pages>
    <b:RefOrder>650</b:RefOrder>
  </b:Source>
  <b:Source>
    <b:Tag>Cho06</b:Tag>
    <b:SourceType>JournalArticle</b:SourceType>
    <b:Guid>{489AF4ED-297B-4412-84E2-1283BB86A68B}</b:Guid>
    <b:Author>
      <b:Author>
        <b:NameList>
          <b:Person>
            <b:Last>Chong</b:Last>
            <b:First>Siong</b:First>
            <b:Middle>Choy</b:Middle>
          </b:Person>
          <b:Person>
            <b:Last>Wong</b:Last>
            <b:First>Kuan</b:First>
            <b:Middle>Yew</b:Middle>
          </b:Person>
          <b:Person>
            <b:Last>Binshan</b:Last>
            <b:First>Lin</b:First>
          </b:Person>
        </b:NameList>
      </b:Author>
    </b:Author>
    <b:Title>Criteria for measuring KM performance outcomes in organisations</b:Title>
    <b:JournalName>Industrial Management &amp; Data Systems, Vol. 106 Iss 7 </b:JournalName>
    <b:Year>2006</b:Year>
    <b:Pages> 917 - 936</b:Pages>
    <b:RefOrder>651</b:RefOrder>
  </b:Source>
  <b:Source>
    <b:Tag>Vir11</b:Tag>
    <b:SourceType>JournalArticle</b:SourceType>
    <b:Guid>{86E11A15-9E65-4FC7-A076-F269CAE253C7}</b:Guid>
    <b:Author>
      <b:Author>
        <b:NameList>
          <b:Person>
            <b:Last>Virpi</b:Last>
            <b:First>Sillanpää</b:First>
          </b:Person>
        </b:NameList>
      </b:Author>
    </b:Author>
    <b:Title>Performance measurement in welfare services: a survey of Finnish organisations</b:Title>
    <b:JournalName>Measuring Business Excellence Vol. 15 Iss 4</b:JournalName>
    <b:Year>2011</b:Year>
    <b:Pages>62 - 70</b:Pages>
    <b:RefOrder>652</b:RefOrder>
  </b:Source>
  <b:Source>
    <b:Tag>Fry09</b:Tag>
    <b:SourceType>JournalArticle</b:SourceType>
    <b:Guid>{33B151E9-A756-4407-809E-C7CD30A4F751}</b:Guid>
    <b:Author>
      <b:Author>
        <b:NameList>
          <b:Person>
            <b:Last>Fryer</b:Last>
            <b:First>K.</b:First>
          </b:Person>
          <b:Person>
            <b:Last>Antony</b:Last>
            <b:First>J.</b:First>
          </b:Person>
          <b:Person>
            <b:Last>Ogden</b:Last>
            <b:First>S.</b:First>
          </b:Person>
        </b:NameList>
      </b:Author>
    </b:Author>
    <b:Title>Performance management in the public sector</b:Title>
    <b:JournalName>International Journal of Public Sector Management, Vol. 22 No. 6,</b:JournalName>
    <b:Year>2009</b:Year>
    <b:Pages> 478-498</b:Pages>
    <b:RefOrder>653</b:RefOrder>
  </b:Source>
  <b:Source>
    <b:Tag>Kap01</b:Tag>
    <b:SourceType>JournalArticle</b:SourceType>
    <b:Guid>{2D1E8EE3-72F8-46AB-AA96-5B8D6B1F7BAC}</b:Guid>
    <b:Author>
      <b:Author>
        <b:NameList>
          <b:Person>
            <b:Last>Kaplan</b:Last>
            <b:First>R.</b:First>
          </b:Person>
        </b:NameList>
      </b:Author>
    </b:Author>
    <b:Title>Strategic performance measurement and management in nonprofit organizations</b:Title>
    <b:JournalName>Nonprofit Management &amp; Leadership, Vol. 11 No. 3, </b:JournalName>
    <b:Year>2001</b:Year>
    <b:Pages>353-370</b:Pages>
    <b:RefOrder>654</b:RefOrder>
  </b:Source>
  <b:Source>
    <b:Tag>Pac10</b:Tag>
    <b:SourceType>JournalArticle</b:SourceType>
    <b:Guid>{1CA45A96-22D1-45B1-8EE9-B8DE74143275}</b:Guid>
    <b:Author>
      <b:Author>
        <b:NameList>
          <b:Person>
            <b:Last>Packard</b:Last>
            <b:First>T.</b:First>
          </b:Person>
        </b:NameList>
      </b:Author>
    </b:Author>
    <b:Title>‘Staff perceptions of variables affecting performance in human service organizations</b:Title>
    <b:JournalName>Nonprofit and Voluntary Sector Quarterly, Vol. 39 No. 6</b:JournalName>
    <b:Year>2010</b:Year>
    <b:Pages> 971-990</b:Pages>
    <b:RefOrder>655</b:RefOrder>
  </b:Source>
  <b:Source>
    <b:Tag>Bar99</b:Tag>
    <b:SourceType>JournalArticle</b:SourceType>
    <b:Guid>{F3BDDD9B-FBF3-4B65-9CAA-C023B19AB372}</b:Guid>
    <b:Author>
      <b:Author>
        <b:NameList>
          <b:Person>
            <b:Last>Barney</b:Last>
            <b:First>J.</b:First>
            <b:Middle>B.</b:Middle>
          </b:Person>
        </b:NameList>
      </b:Author>
    </b:Author>
    <b:Title>Organizational culture: can it be a source of sustained competitive advantage</b:Title>
    <b:JournalName>Academy of Management Review, 11(3)</b:JournalName>
    <b:Year>1999</b:Year>
    <b:Pages>656-665</b:Pages>
    <b:RefOrder>656</b:RefOrder>
  </b:Source>
  <b:Source>
    <b:Tag>Placeholder77</b:Tag>
    <b:SourceType>Book</b:SourceType>
    <b:Guid>{F91D124B-6FA6-4D7D-AC86-74D2455D77AF}</b:Guid>
    <b:Title>Research Methods for Business Students 5th edition </b:Title>
    <b:Year>2007</b:Year>
    <b:Author>
      <b:Author>
        <b:NameList>
          <b:Person>
            <b:Last>Saunders</b:Last>
            <b:First>M.</b:First>
          </b:Person>
          <b:Person>
            <b:Last>Thornhill</b:Last>
            <b:First>A.</b:First>
          </b:Person>
          <b:Person>
            <b:Last>Lewis</b:Last>
            <b:First>P.</b:First>
          </b:Person>
        </b:NameList>
      </b:Author>
    </b:Author>
    <b:City>London</b:City>
    <b:Publisher>Pearson Education</b:Publisher>
    <b:RefOrder>657</b:RefOrder>
  </b:Source>
  <b:Source>
    <b:Tag>Ami08</b:Tag>
    <b:SourceType>JournalArticle</b:SourceType>
    <b:Guid>{6B9A0768-DD63-415A-9B5E-2CA36C7D4DF5}</b:Guid>
    <b:Author>
      <b:Author>
        <b:NameList>
          <b:Person>
            <b:Last>Amit</b:Last>
            <b:First>R.</b:First>
          </b:Person>
          <b:Person>
            <b:Last>Livnat</b:Last>
            <b:First>J.</b:First>
          </b:Person>
        </b:NameList>
      </b:Author>
    </b:Author>
    <b:Title>Diversification Strategies, Business Cycles and Economic Performance</b:Title>
    <b:JournalName>Strategic Management Journal, 9(2)</b:JournalName>
    <b:Year>2008</b:Year>
    <b:Pages>99-111</b:Pages>
    <b:RefOrder>658</b:RefOrder>
  </b:Source>
  <b:Source>
    <b:Tag>Ans65</b:Tag>
    <b:SourceType>Book</b:SourceType>
    <b:Guid>{E93F9BCF-DFCF-41DB-98D0-8DADABAC8999}</b:Guid>
    <b:Title>Corporate Strategy: An Analytical Approach to Business for Growth and Expansion</b:Title>
    <b:Year>1965</b:Year>
    <b:Author>
      <b:Author>
        <b:NameList>
          <b:Person>
            <b:Last>Ansoff</b:Last>
            <b:First>H.I.</b:First>
          </b:Person>
        </b:NameList>
      </b:Author>
    </b:Author>
    <b:City>New York</b:City>
    <b:Publisher>McGraw-Hill</b:Publisher>
    <b:RefOrder>659</b:RefOrder>
  </b:Source>
  <b:Source>
    <b:Tag>Aus11</b:Tag>
    <b:SourceType>JournalArticle</b:SourceType>
    <b:Guid>{DADF3BEA-EC7B-4C4F-A30D-D491B243787F}</b:Guid>
    <b:Title>Strategic fitness: an exploratory conceptualization. </b:Title>
    <b:Year>2011</b:Year>
    <b:Author>
      <b:Author>
        <b:NameList>
          <b:Person>
            <b:Last>Auster</b:Last>
            <b:First>E.</b:First>
            <b:Middle>R.</b:Middle>
          </b:Person>
          <b:Person>
            <b:Last>Sullivan</b:Last>
            <b:First>E.</b:First>
          </b:Person>
          <b:Person>
            <b:Last>Meredith</b:Last>
            <b:First>P.</b:First>
          </b:Person>
        </b:NameList>
      </b:Author>
    </b:Author>
    <b:JournalName>International Journal of Strategic Change Management 3 (12)</b:JournalName>
    <b:Pages>112-139</b:Pages>
    <b:RefOrder>660</b:RefOrder>
  </b:Source>
  <b:Source>
    <b:Tag>Ber01</b:Tag>
    <b:SourceType>JournalArticle</b:SourceType>
    <b:Guid>{C3946F03-665F-4CAC-920C-2A21C34C21A1}</b:Guid>
    <b:Author>
      <b:Author>
        <b:NameList>
          <b:Person>
            <b:Last>Berger</b:Last>
            <b:First>A.</b:First>
          </b:Person>
          <b:Person>
            <b:Last>DeYoung</b:Last>
            <b:First>R.</b:First>
          </b:Person>
        </b:NameList>
      </b:Author>
    </b:Author>
    <b:Title>The effects of geographic expansion on bank efficiency</b:Title>
    <b:JournalName>Journal of Financial Services Research, Vol. 19 Nos. 2-3</b:JournalName>
    <b:Year>2001</b:Year>
    <b:Pages>50-64</b:Pages>
    <b:RefOrder>661</b:RefOrder>
  </b:Source>
  <b:Source>
    <b:Tag>Cha071</b:Tag>
    <b:SourceType>JournalArticle</b:SourceType>
    <b:Guid>{4DC6EADA-4408-4C05-9951-7131712E39E2}</b:Guid>
    <b:Author>
      <b:Author>
        <b:NameList>
          <b:Person>
            <b:Last>Chakrabarti</b:Last>
            <b:First>A.</b:First>
          </b:Person>
          <b:Person>
            <b:Last>Singh</b:Last>
            <b:First>K.</b:First>
          </b:Person>
          <b:Person>
            <b:Last>Mahmood</b:Last>
            <b:First>I.</b:First>
          </b:Person>
        </b:NameList>
      </b:Author>
    </b:Author>
    <b:Title>Diversification and performance: evidence from East Asian firms. </b:Title>
    <b:JournalName>Strategic Management Journal, 28(2)</b:JournalName>
    <b:Year>2007</b:Year>
    <b:Pages>75-86</b:Pages>
    <b:RefOrder>662</b:RefOrder>
  </b:Source>
  <b:Source>
    <b:Tag>Chi08</b:Tag>
    <b:SourceType>JournalArticle</b:SourceType>
    <b:Guid>{E99D1CF7-E31E-4546-91D3-360B7F97DFD3}</b:Guid>
    <b:Author>
      <b:Author>
        <b:NameList>
          <b:Person>
            <b:Last>Chiorazzo</b:Last>
            <b:First>V.</b:First>
          </b:Person>
          <b:Person>
            <b:Last>Milani</b:Last>
            <b:First>C.</b:First>
          </b:Person>
          <b:Person>
            <b:Last>Salvini</b:Last>
            <b:First>F.</b:First>
          </b:Person>
        </b:NameList>
      </b:Author>
    </b:Author>
    <b:Title>Income diversification and bank performance: Evidence from Italian banks. </b:Title>
    <b:JournalName>Journal of Financial Services Research, 33</b:JournalName>
    <b:Year>2008</b:Year>
    <b:Pages>181-203.</b:Pages>
    <b:RefOrder>663</b:RefOrder>
  </b:Source>
  <b:Source>
    <b:Tag>Placeholder78</b:Tag>
    <b:SourceType>JournalArticle</b:SourceType>
    <b:Guid>{35305726-347F-43FA-BC0F-1DEAA8A87DC0}</b:Guid>
    <b:Author>
      <b:Author>
        <b:NameList>
          <b:Person>
            <b:Last>Contractor</b:Last>
            <b:First>F.</b:First>
            <b:Middle>J.</b:Middle>
          </b:Person>
          <b:Person>
            <b:Last>Kundu</b:Last>
            <b:First>S.</b:First>
            <b:Middle>K.</b:Middle>
          </b:Person>
          <b:Person>
            <b:Last>Hsu</b:Last>
            <b:First>C.</b:First>
            <b:Middle>C.</b:Middle>
          </b:Person>
        </b:NameList>
      </b:Author>
    </b:Author>
    <b:Title>A Three-Stage Theory of International Expansion: The Link between Multinationality and Performance in the Service Sector. </b:Title>
    <b:JournalName>Journal of International Business Studies, 34(1)</b:JournalName>
    <b:Year>2009</b:Year>
    <b:Pages>5-18</b:Pages>
    <b:RefOrder>664</b:RefOrder>
  </b:Source>
  <b:Source>
    <b:Tag>Coo085</b:Tag>
    <b:SourceType>Book</b:SourceType>
    <b:Guid>{F087AA35-A12B-4BEC-B55F-E57CA0366D63}</b:Guid>
    <b:Title>Business Research Methods (eighth ed.). </b:Title>
    <b:Year>2008</b:Year>
    <b:Author>
      <b:Author>
        <b:NameList>
          <b:Person>
            <b:Last>Cooper</b:Last>
            <b:First>D.</b:First>
            <b:Middle>R.</b:Middle>
          </b:Person>
          <b:Person>
            <b:Last>Schindler</b:Last>
            <b:First>P.</b:First>
            <b:Middle>S.</b:Middle>
          </b:Person>
        </b:NameList>
      </b:Author>
    </b:Author>
    <b:City>New York, NY</b:City>
    <b:Publisher>McGraw-Hill</b:Publisher>
    <b:RefOrder>665</b:RefOrder>
  </b:Source>
  <b:Source>
    <b:Tag>Cot12</b:Tag>
    <b:SourceType>JournalArticle</b:SourceType>
    <b:Guid>{05F3E4BD-C1FA-452A-AFF6-78D96DB61107}</b:Guid>
    <b:Title>Geographical and product diversification during instability financial period: Good or bad for banks? </b:Title>
    <b:Year>2012</b:Year>
    <b:Author>
      <b:Author>
        <b:NameList>
          <b:Person>
            <b:Last>Cotugno</b:Last>
            <b:First>M.</b:First>
          </b:Person>
          <b:Person>
            <b:Last>Stefanelli</b:Last>
            <b:First>V.</b:First>
          </b:Person>
        </b:NameList>
      </b:Author>
    </b:Author>
    <b:JournalName>International Research Journal of Finance and Economics, 85</b:JournalName>
    <b:Pages>87-100</b:Pages>
    <b:RefOrder>666</b:RefOrder>
  </b:Source>
  <b:Source>
    <b:Tag>Del09</b:Tag>
    <b:SourceType>JournalArticle</b:SourceType>
    <b:Guid>{52A73005-A3C8-41BD-8C02-AAF4856049A7}</b:Guid>
    <b:Author>
      <b:Author>
        <b:NameList>
          <b:Person>
            <b:Last>Delios</b:Last>
            <b:First>A.</b:First>
          </b:Person>
          <b:Person>
            <b:Last>Beamish</b:Last>
            <b:First>P.</b:First>
            <b:Middle>W.</b:Middle>
          </b:Person>
        </b:NameList>
      </b:Author>
    </b:Author>
    <b:Title>Geographic Scope, Product Diversification and the Corporate Performance of Japanese Firms.</b:Title>
    <b:JournalName>Strategic Management Journal, 20(8)</b:JournalName>
    <b:Year>2009</b:Year>
    <b:Pages>711-727</b:Pages>
    <b:RefOrder>667</b:RefOrder>
  </b:Source>
  <b:Source>
    <b:Tag>Den08</b:Tag>
    <b:SourceType>JournalArticle</b:SourceType>
    <b:Guid>{AEE8E982-6382-49F1-9296-D5A2738C5611}</b:Guid>
    <b:Author>
      <b:Author>
        <b:NameList>
          <b:Person>
            <b:Last>Deng</b:Last>
            <b:First>S.E.</b:First>
          </b:Person>
          <b:Person>
            <b:Last>Elyasiani</b:Last>
            <b:First>E.</b:First>
          </b:Person>
        </b:NameList>
      </b:Author>
    </b:Author>
    <b:Title>Geographic diversification, bank holding company value, and risk.</b:Title>
    <b:JournalName>Journal of Money, Credit and Banking, 40(6)</b:JournalName>
    <b:Year>2008</b:Year>
    <b:RefOrder>668</b:RefOrder>
  </b:Source>
  <b:Source>
    <b:Tag>DeY12</b:Tag>
    <b:SourceType>JournalArticle</b:SourceType>
    <b:Guid>{5F3ACFA6-1B00-41D3-AA04-D5A9D8AD0291}</b:Guid>
    <b:Author>
      <b:Author>
        <b:NameList>
          <b:Person>
            <b:Last>DeYoung</b:Last>
            <b:First>R.</b:First>
          </b:Person>
          <b:Person>
            <b:Last>Roland</b:Last>
            <b:First>K.</b:First>
          </b:Person>
        </b:NameList>
      </b:Author>
    </b:Author>
    <b:Title>Product mix and earnings volatility at commercial banks: evidence from a degree of leverage model. </b:Title>
    <b:JournalName>Journal of Financial Intermediation, Vol. 10 No. 1</b:JournalName>
    <b:Year>2012</b:Year>
    <b:Pages>54-84</b:Pages>
    <b:RefOrder>669</b:RefOrder>
  </b:Source>
  <b:Source>
    <b:Tag>DSo09</b:Tag>
    <b:SourceType>Report</b:SourceType>
    <b:Guid>{0032C344-DC60-40A8-A195-5FC66F0DE282}</b:Guid>
    <b:Title>Does Diversification Improve Bank Efficiency? The Evolving Financial System and Public Policy, Proceedings of a conference held by the Bank of Canada,</b:Title>
    <b:Year>2009</b:Year>
    <b:Author>
      <b:Author>
        <b:NameList>
          <b:Person>
            <b:Last>D’Souza</b:Last>
            <b:First>C.</b:First>
          </b:Person>
          <b:Person>
            <b:Last>Lai</b:Last>
            <b:First>A.</b:First>
          </b:Person>
        </b:NameList>
      </b:Author>
    </b:Author>
    <b:Publisher>Bank of Canada</b:Publisher>
    <b:City>Ottawa</b:City>
    <b:RefOrder>670</b:RefOrder>
  </b:Source>
  <b:Source>
    <b:Tag>Fan11</b:Tag>
    <b:SourceType>JournalArticle</b:SourceType>
    <b:Guid>{28D893D6-6FE3-4FB3-9290-8709AF14864A}</b:Guid>
    <b:Title>Institutional development and its impact on the performance effect of bank diversification: Evidence from transition economies. </b:Title>
    <b:Year>2011</b:Year>
    <b:Author>
      <b:Author>
        <b:NameList>
          <b:Person>
            <b:Last>Fang</b:Last>
            <b:First>Y.</b:First>
          </b:Person>
          <b:Person>
            <b:Last>Hasan</b:Last>
            <b:First>I.</b:First>
          </b:Person>
          <b:Person>
            <b:Last>Marton</b:Last>
            <b:First>K.</b:First>
          </b:Person>
        </b:NameList>
      </b:Author>
    </b:Author>
    <b:JournalName>Emerging Markets Finance &amp; Trade, 47(4)</b:JournalName>
    <b:Pages>5-22</b:Pages>
    <b:RefOrder>671</b:RefOrder>
  </b:Source>
  <b:Source>
    <b:Tag>Ger07</b:Tag>
    <b:SourceType>JournalArticle</b:SourceType>
    <b:Guid>{24B2B737-2895-44E2-A956-A5A53BABA51C}</b:Guid>
    <b:Author>
      <b:Author>
        <b:NameList>
          <b:Person>
            <b:Last>Geringer</b:Last>
            <b:First>J.</b:First>
            <b:Middle>M.</b:Middle>
          </b:Person>
          <b:Person>
            <b:Last>Tallman</b:Last>
            <b:First>S.</b:First>
          </b:Person>
          <b:Person>
            <b:Last>Olsen</b:Last>
            <b:First>D.</b:First>
            <b:Middle>M.</b:Middle>
          </b:Person>
        </b:NameList>
      </b:Author>
    </b:Author>
    <b:Title>Product and International Diversification among Japanese Multinational Firms</b:Title>
    <b:JournalName>Strategic Management Journal, 21(1): </b:JournalName>
    <b:Year>2007</b:Year>
    <b:Pages>51-80</b:Pages>
    <b:RefOrder>672</b:RefOrder>
  </b:Source>
  <b:Source>
    <b:Tag>Gha05</b:Tag>
    <b:SourceType>Book</b:SourceType>
    <b:Guid>{59D49FC5-D6FB-46F0-886C-9EB3095B2FF7}</b:Guid>
    <b:Title>Research Methods in Business Studies, A practical Guide. 3rd ed. </b:Title>
    <b:Year>2005</b:Year>
    <b:Author>
      <b:Author>
        <b:NameList>
          <b:Person>
            <b:Last>Ghauri</b:Last>
            <b:First>P</b:First>
          </b:Person>
          <b:Person>
            <b:Last>Gronhaug</b:Last>
            <b:First>K.</b:First>
          </b:Person>
        </b:NameList>
      </b:Author>
    </b:Author>
    <b:City>London</b:City>
    <b:Publisher>Pearson Education Limited</b:Publisher>
    <b:RefOrder>673</b:RefOrder>
  </b:Source>
  <b:Source>
    <b:Tag>Goe09</b:Tag>
    <b:SourceType>JournalArticle</b:SourceType>
    <b:Guid>{40E0613D-7050-44F8-BC0F-1EE163FBCBBC}</b:Guid>
    <b:Title>Geographic scope and multinational enterprise performance.</b:Title>
    <b:Year>2009</b:Year>
    <b:Author>
      <b:Author>
        <b:NameList>
          <b:Person>
            <b:Last>Goerzen</b:Last>
            <b:First>A.</b:First>
          </b:Person>
          <b:Person>
            <b:Last>Beamish</b:Last>
            <b:First>P.</b:First>
            <b:Middle>W.</b:Middle>
          </b:Person>
        </b:NameList>
      </b:Author>
    </b:Author>
    <b:JournalName>Strategic Management Journal, 24(13) </b:JournalName>
    <b:Pages>1289-1298</b:Pages>
    <b:RefOrder>674</b:RefOrder>
  </b:Source>
  <b:Source>
    <b:Tag>Goe08</b:Tag>
    <b:SourceType>Report</b:SourceType>
    <b:Guid>{2F570B48-6D4A-4815-AAB3-F2B448C158CF}</b:Guid>
    <b:Title>Quantitative Analysis Unit. Bank Diversification, Market Structure and Bank Risk Taking: Theory and Evidence from U.S. Commercial Banks. Boston: Working Paper No. QAU12-2, Federal Reserve Bank of Boston.</b:Title>
    <b:Year>2008</b:Year>
    <b:Author>
      <b:Author>
        <b:NameList>
          <b:Person>
            <b:Last>Goetz</b:Last>
            <b:First>M.</b:First>
          </b:Person>
        </b:NameList>
      </b:Author>
    </b:Author>
    <b:Publisher>Federal Reserve Bank of Boston</b:Publisher>
    <b:City> Boston</b:City>
    <b:RefOrder>675</b:RefOrder>
  </b:Source>
  <b:Source>
    <b:Tag>Gön08</b:Tag>
    <b:SourceType>JournalArticle</b:SourceType>
    <b:Guid>{CEE2FF21-D223-4A17-8E96-BEA0587A31FA}</b:Guid>
    <b:Title>Kredi portföyü çesitlendirmesinin banka performansı üzerindeki etkil eri. </b:Title>
    <b:Year>2008</b:Year>
    <b:Author>
      <b:Author>
        <b:NameList>
          <b:Person>
            <b:Last>Gönenç</b:Last>
            <b:First>H.</b:First>
          </b:Person>
          <b:Person>
            <b:Last>Kılıçhan</b:Last>
            <b:First>B.</b:First>
          </b:Person>
        </b:NameList>
      </b:Author>
    </b:Author>
    <b:JournalName>Bankacılar Dergisi, 49</b:JournalName>
    <b:Pages>53-67</b:Pages>
    <b:RefOrder>676</b:RefOrder>
  </b:Source>
  <b:Source>
    <b:Tag>Goo08</b:Tag>
    <b:SourceType>JournalArticle</b:SourceType>
    <b:Guid>{F2B6B7DB-F8D0-4C55-8556-E93CD3ED88BB}</b:Guid>
    <b:Author>
      <b:Author>
        <b:NameList>
          <b:Person>
            <b:Last>Goold</b:Last>
            <b:First>M.</b:First>
          </b:Person>
          <b:Person>
            <b:Last>Campbell</b:Last>
            <b:First>A.</b:First>
          </b:Person>
        </b:NameList>
      </b:Author>
    </b:Author>
    <b:Title>Desperately seeking synergy. </b:Title>
    <b:JournalName>Harvard Business review, 76(5)</b:JournalName>
    <b:Year>2008</b:Year>
    <b:Pages>131 143</b:Pages>
    <b:RefOrder>677</b:RefOrder>
  </b:Source>
  <b:Source>
    <b:Tag>Gra08</b:Tag>
    <b:SourceType>Book</b:SourceType>
    <b:Guid>{7892892A-0CA3-489F-9B3A-E3380BEE05C5}</b:Guid>
    <b:Title>Contemporary Strategy Analysis: Concepts, Techniques, Applications, 3rd ed.</b:Title>
    <b:Year>2008</b:Year>
    <b:Author>
      <b:Author>
        <b:NameList>
          <b:Person>
            <b:Last>Grant</b:Last>
            <b:First>R.</b:First>
            <b:Middle>M.</b:Middle>
          </b:Person>
        </b:NameList>
      </b:Author>
    </b:Author>
    <b:City>Malden, MA.</b:City>
    <b:Publisher>Blackwell Business</b:Publisher>
    <b:RefOrder>678</b:RefOrder>
  </b:Source>
  <b:Source>
    <b:Tag>Gra081</b:Tag>
    <b:SourceType>JournalArticle</b:SourceType>
    <b:Guid>{4601990C-8B8D-4FC9-A867-18ABA5E92014}</b:Guid>
    <b:Title>Diversity, Diversification, and Profitability among British Manufacturing Companies, 2007-84.</b:Title>
    <b:Year>2008</b:Year>
    <b:Author>
      <b:Author>
        <b:NameList>
          <b:Person>
            <b:Last>Grant</b:Last>
            <b:First>R.</b:First>
            <b:Middle>M.</b:Middle>
          </b:Person>
          <b:Person>
            <b:Last>Jammine</b:Last>
            <b:First>A.</b:First>
            <b:Middle>P.</b:Middle>
          </b:Person>
          <b:Person>
            <b:Last>Thomas</b:Last>
            <b:First>H.</b:First>
          </b:Person>
        </b:NameList>
      </b:Author>
    </b:Author>
    <b:JournalName>The Academy of Management Journal, 31(4)</b:JournalName>
    <b:Pages>771-801</b:Pages>
    <b:RefOrder>679</b:RefOrder>
  </b:Source>
  <b:Source>
    <b:Tag>Gui09</b:Tag>
    <b:SourceType>JournalArticle</b:SourceType>
    <b:Guid>{BC444C86-5B68-4F8D-8F2D-FD143830B2B7}</b:Guid>
    <b:Author>
      <b:Author>
        <b:NameList>
          <b:Person>
            <b:Last>Guillen</b:Last>
            <b:First>M.</b:First>
            <b:Middle>F.</b:Middle>
          </b:Person>
        </b:NameList>
      </b:Author>
    </b:Author>
    <b:Title>Business groups in emerging economies: a resource-based view, </b:Title>
    <b:JournalName>Academy of Management Journal, Vol. 43 No. 3</b:JournalName>
    <b:Year>2009</b:Year>
    <b:Pages>362-380</b:Pages>
    <b:RefOrder>680</b:RefOrder>
  </b:Source>
  <b:Source>
    <b:Tag>Hit07</b:Tag>
    <b:SourceType>JournalArticle</b:SourceType>
    <b:Guid>{302DE224-9839-4F9E-965A-E3F8D9A86036}</b:Guid>
    <b:Author>
      <b:Author>
        <b:NameList>
          <b:Person>
            <b:Last>Hitt</b:Last>
            <b:First>M.</b:First>
            <b:Middle>A.</b:Middle>
          </b:Person>
          <b:Person>
            <b:Last>Hoskisson</b:Last>
            <b:First>R.</b:First>
            <b:Middle>E.</b:Middle>
          </b:Person>
          <b:Person>
            <b:Last>Kim</b:Last>
            <b:First>H.</b:First>
          </b:Person>
        </b:NameList>
      </b:Author>
    </b:Author>
    <b:Title>International Diversification: Effects on Innovation and Firm Performance in Product-Diversified Firms. </b:Title>
    <b:JournalName>The Academy of Management Journal, 40(4)</b:JournalName>
    <b:Year>2007</b:Year>
    <b:Pages>767-798</b:Pages>
    <b:RefOrder>681</b:RefOrder>
  </b:Source>
  <b:Source>
    <b:Tag>Hug08</b:Tag>
    <b:SourceType>JournalArticle</b:SourceType>
    <b:Guid>{A702365C-171F-449A-890D-C8E61BF5A693}</b:Guid>
    <b:Author>
      <b:Author>
        <b:NameList>
          <b:Person>
            <b:Last>Hughes</b:Last>
            <b:First>J.</b:First>
          </b:Person>
          <b:Person>
            <b:Last>Mester</b:Last>
            <b:First>L.</b:First>
          </b:Person>
        </b:NameList>
      </b:Author>
    </b:Author>
    <b:Title>Bank Capitalization and Cost: Evidence of Scale Economies in Risk Management and Signaling</b:Title>
    <b:JournalName>Review of Economics and Statistics 80(2)</b:JournalName>
    <b:Year>2008</b:Year>
    <b:Pages>314-325</b:Pages>
    <b:RefOrder>682</b:RefOrder>
  </b:Source>
  <b:Source>
    <b:Tag>Joh08</b:Tag>
    <b:SourceType>Book</b:SourceType>
    <b:Guid>{6F85BD66-54FD-4629-AB8A-43F3012C78D5}</b:Guid>
    <b:Title>Exploring Corporate strategy, 8th Edition</b:Title>
    <b:Year>2008</b:Year>
    <b:Author>
      <b:Author>
        <b:NameList>
          <b:Person>
            <b:Last>Johnson</b:Last>
            <b:First>G</b:First>
          </b:Person>
          <b:Person>
            <b:Last>Sholes</b:Last>
            <b:First>K</b:First>
          </b:Person>
          <b:Person>
            <b:Last>Whittington</b:Last>
            <b:First>R.</b:First>
          </b:Person>
        </b:NameList>
      </b:Author>
    </b:Author>
    <b:City>Harlow</b:City>
    <b:Publisher>Pearson Prentice Hall</b:Publisher>
    <b:RefOrder>683</b:RefOrder>
  </b:Source>
  <b:Source>
    <b:Tag>Jon08</b:Tag>
    <b:SourceType>JournalArticle</b:SourceType>
    <b:Guid>{50FA6718-4308-491D-ACCD-FA9DD0278751}</b:Guid>
    <b:Title>Transaction cost analysis of strategy structure choice</b:Title>
    <b:Year>2008</b:Year>
    <b:Author>
      <b:Author>
        <b:NameList>
          <b:Person>
            <b:Last>Jones</b:Last>
            <b:First>G.</b:First>
            <b:Middle>R.</b:Middle>
          </b:Person>
          <b:Person>
            <b:Last>Hill</b:Last>
            <b:First>C.</b:First>
            <b:Middle>W. L.</b:Middle>
          </b:Person>
        </b:NameList>
      </b:Author>
    </b:Author>
    <b:JournalName>Strategic Management Journal, 9(2)</b:JournalName>
    <b:Pages>159 -168</b:Pages>
    <b:RefOrder>684</b:RefOrder>
  </b:Source>
  <b:Source>
    <b:Tag>Kot08</b:Tag>
    <b:SourceType>Book</b:SourceType>
    <b:Guid>{DEE28413-E20F-4C06-AD3F-CD8AC8BD5106}</b:Guid>
    <b:Author>
      <b:Author>
        <b:NameList>
          <b:Person>
            <b:Last>Kothari</b:Last>
            <b:First>C.</b:First>
            <b:Middle>R.</b:Middle>
          </b:Person>
        </b:NameList>
      </b:Author>
    </b:Author>
    <b:Title>Research methodology: Methods and techniques.</b:Title>
    <b:Year>2008</b:Year>
    <b:City>New Delhi</b:City>
    <b:Publisher>New International Publishing</b:Publisher>
    <b:RefOrder>685</b:RefOrder>
  </b:Source>
  <b:Source>
    <b:Tag>Kum09</b:Tag>
    <b:SourceType>JournalArticle</b:SourceType>
    <b:Guid>{742A3E52-AE77-4C20-8F91-486E94D331B1}</b:Guid>
    <b:Title>The relationship between product and international Diversification: the effects of short-run constraints and endogeneity. </b:Title>
    <b:Year>2009</b:Year>
    <b:Author>
      <b:Author>
        <b:NameList>
          <b:Person>
            <b:Last>Kumar</b:Last>
            <b:First>M.</b:First>
            <b:Middle>V. S.</b:Middle>
          </b:Person>
        </b:NameList>
      </b:Author>
    </b:Author>
    <b:JournalName>Strategic Management Journal, 30(1)</b:JournalName>
    <b:Pages>99-116</b:Pages>
    <b:RefOrder>686</b:RefOrder>
  </b:Source>
  <b:Source>
    <b:Tag>Leo64</b:Tag>
    <b:SourceType>JournalArticle</b:SourceType>
    <b:Guid>{8462E821-8ADF-4F06-AFA7-36FA9E96D47B}</b:Guid>
    <b:Author>
      <b:Author>
        <b:NameList>
          <b:Person>
            <b:Last>Leontiades</b:Last>
            <b:First>M.</b:First>
          </b:Person>
        </b:NameList>
      </b:Author>
    </b:Author>
    <b:Title>The Rewards of Diversifying Into Unrelated Businesses.</b:Title>
    <b:JournalName>Journal of Strategic Management</b:JournalName>
    <b:Year>2009</b:Year>
    <b:Pages>81-87</b:Pages>
    <b:RefOrder>687</b:RefOrder>
  </b:Source>
  <b:Source>
    <b:Tag>Mer07</b:Tag>
    <b:SourceType>JournalArticle</b:SourceType>
    <b:Guid>{D851F8FF-65BC-4805-9C5C-0D6862F26B22}</b:Guid>
    <b:Author>
      <b:Author>
        <b:NameList>
          <b:Person>
            <b:Last>Mercieca</b:Last>
            <b:First>S.</b:First>
          </b:Person>
          <b:Person>
            <b:Last>Schaeck</b:Last>
            <b:First>K.</b:First>
          </b:Person>
          <b:Person>
            <b:Last>Wolfe</b:Last>
            <b:First>S.</b:First>
          </b:Person>
        </b:NameList>
      </b:Author>
    </b:Author>
    <b:Title>Small European Banks: Benefits From Diversification?</b:Title>
    <b:JournalName>Journal of Banking and Finance 31</b:JournalName>
    <b:Year>2007</b:Year>
    <b:Pages>1975-1998</b:Pages>
    <b:RefOrder>688</b:RefOrder>
  </b:Source>
  <b:Source>
    <b:Tag>Mil09</b:Tag>
    <b:SourceType>JournalArticle</b:SourceType>
    <b:Guid>{FCC6B296-3A34-4FE0-8207-7CFDE75B83EC}</b:Guid>
    <b:Author>
      <b:Author>
        <b:NameList>
          <b:Person>
            <b:Last>Miller</b:Last>
            <b:First>D.</b:First>
            <b:Middle>J.</b:Middle>
          </b:Person>
        </b:NameList>
      </b:Author>
    </b:Author>
    <b:Title>Technological diversity, related diversification, and firm performance.</b:Title>
    <b:JournalName> Strategic Management Journal, 27(7)</b:JournalName>
    <b:Year>2009</b:Year>
    <b:Pages>601-619</b:Pages>
    <b:RefOrder>689</b:RefOrder>
  </b:Source>
  <b:Source>
    <b:Tag>Moh09</b:Tag>
    <b:SourceType>Report</b:SourceType>
    <b:Guid>{C00AA672-5321-47B2-A9AF-04519E701055}</b:Guid>
    <b:Title> Loan portfolio diversification: an empirical investigation of commercial banks in Kenya</b:Title>
    <b:Year>2009</b:Year>
    <b:Author>
      <b:Author>
        <b:NameList>
          <b:Person>
            <b:Last>Mohamed</b:Last>
            <b:First>N.</b:First>
          </b:Person>
        </b:NameList>
      </b:Author>
    </b:Author>
    <b:Publisher>Unpublished MBA thesis</b:Publisher>
    <b:City>Nairobi </b:City>
    <b:RefOrder>690</b:RefOrder>
  </b:Source>
  <b:Source>
    <b:Tag>Mon08</b:Tag>
    <b:SourceType>JournalArticle</b:SourceType>
    <b:Guid>{9DF05C73-E8B3-441D-93C3-AA257AE477CB}</b:Guid>
    <b:Title>Corporate  Diversification. </b:Title>
    <b:Year>2008</b:Year>
    <b:Author>
      <b:Author>
        <b:NameList>
          <b:Person>
            <b:Last>Montgomery</b:Last>
            <b:First>C.</b:First>
            <b:Middle>A.</b:Middle>
          </b:Person>
        </b:NameList>
      </b:Author>
    </b:Author>
    <b:JournalName>The Journal of Economic Perspectives, 8(3)</b:JournalName>
    <b:Pages>163-178</b:Pages>
    <b:RefOrder>691</b:RefOrder>
  </b:Source>
  <b:Source>
    <b:Tag>Mon05</b:Tag>
    <b:SourceType>Report</b:SourceType>
    <b:Guid>{7A27769E-B742-4C74-88B1-178538D76D8A}</b:Guid>
    <b:Title>Financial Policies and Economic Growth: Theory, Evidence and Country-Specific Experience from Sub-Saharan Africa. AERC Special Paper No. 18.</b:Title>
    <b:Year>2005</b:Year>
    <b:Author>
      <b:Author>
        <b:NameList>
          <b:Person>
            <b:Last>Montiel</b:Last>
            <b:First>P.J.</b:First>
          </b:Person>
        </b:NameList>
      </b:Author>
    </b:Author>
    <b:Publisher>African Economic Research Consortium</b:Publisher>
    <b:City> Nairobi, Kenya</b:City>
    <b:RefOrder>692</b:RefOrder>
  </b:Source>
  <b:Source>
    <b:Tag>Moo96</b:Tag>
    <b:SourceType>JournalArticle</b:SourceType>
    <b:Guid>{C0EC0900-D640-455E-BE4B-82AB7ECC0F51}</b:Guid>
    <b:Title>Efficient Banking Under Interstate Branching</b:Title>
    <b:Year>1996</b:Year>
    <b:Pages>1043-1071</b:Pages>
    <b:Author>
      <b:Author>
        <b:NameList>
          <b:Person>
            <b:Last>Moon</b:Last>
            <b:First>G.</b:First>
          </b:Person>
        </b:NameList>
      </b:Author>
    </b:Author>
    <b:JournalName>Journal of Money Credit and Banking 28(4)</b:JournalName>
    <b:RefOrder>693</b:RefOrder>
  </b:Source>
  <b:Source>
    <b:Tag>Mug0311</b:Tag>
    <b:SourceType>Book</b:SourceType>
    <b:Guid>{0DF62452-37B3-41DC-A718-2BAD0BC6FEE0}</b:Guid>
    <b:Title>Research Methods, Quantitative &amp; Qualitative Approaches,</b:Title>
    <b:Year>2003</b:Year>
    <b:Author>
      <b:Author>
        <b:NameList>
          <b:Person>
            <b:Last>Mugenda</b:Last>
            <b:First>O.M</b:First>
          </b:Person>
          <b:Person>
            <b:Last>Mugenda</b:Last>
            <b:First>A.</b:First>
            <b:Middle>G.</b:Middle>
          </b:Person>
        </b:NameList>
      </b:Author>
    </b:Author>
    <b:City>Nairobi</b:City>
    <b:Publisher>Acts Press</b:Publisher>
    <b:RefOrder>694</b:RefOrder>
  </b:Source>
  <b:Source>
    <b:Tag>Mun12</b:Tag>
    <b:SourceType>JournalArticle</b:SourceType>
    <b:Guid>{CFD54635-F294-41C0-B362-A9A9E383C7C4}</b:Guid>
    <b:Title>Diversification and economic performance: an empirical assessment of Kenyan Banks, </b:Title>
    <b:Year>2012</b:Year>
    <b:Author>
      <b:Author>
        <b:NameList>
          <b:Person>
            <b:Last>Munene</b:Last>
            <b:First>T.</b:First>
          </b:Person>
        </b:NameList>
      </b:Author>
    </b:Author>
    <b:JournalName>Journal of Management, Vol. 20 No.2</b:JournalName>
    <b:RefOrder>695</b:RefOrder>
  </b:Source>
  <b:Source>
    <b:Tag>Mwi09</b:Tag>
    <b:SourceType>Report</b:SourceType>
    <b:Guid>{0D7F02CC-66AA-4293-A1AB-7527AE0B0709}</b:Guid>
    <b:Title>An analysis of the application of unrelated diversification strategy by the major oil companies in Kenya.</b:Title>
    <b:Year>2009</b:Year>
    <b:Author>
      <b:Author>
        <b:NameList>
          <b:Person>
            <b:Last>Mwindi</b:Last>
            <b:First>N.</b:First>
          </b:Person>
        </b:NameList>
      </b:Author>
    </b:Author>
    <b:Publisher>Unpublished MBA thesis,  University of Nairobi</b:Publisher>
    <b:City>Nairobi</b:City>
    <b:RefOrder>696</b:RefOrder>
  </b:Source>
  <b:Source>
    <b:Tag>Pea07</b:Tag>
    <b:SourceType>Book</b:SourceType>
    <b:Guid>{849FEC51-BFD4-4834-BEED-545C8F4740BF}</b:Guid>
    <b:Title>Strategic Management, Formulation, Implementation and control, (10th Ed.)</b:Title>
    <b:Year>2007</b:Year>
    <b:Publisher>McGraw Hill/Irwin</b:Publisher>
    <b:City>New York</b:City>
    <b:Author>
      <b:Author>
        <b:NameList>
          <b:Person>
            <b:Last>Pearce</b:Last>
            <b:First>J.</b:First>
            <b:Middle>A.</b:Middle>
          </b:Person>
          <b:Person>
            <b:Last>Robinson</b:Last>
            <b:First>R.</b:First>
            <b:Middle>B.</b:Middle>
          </b:Person>
        </b:NameList>
      </b:Author>
    </b:Author>
    <b:RefOrder>697</b:RefOrder>
  </b:Source>
  <b:Source>
    <b:Tag>Pen09</b:Tag>
    <b:SourceType>Book</b:SourceType>
    <b:Guid>{E488BD94-0736-4A07-8BE4-D5C580DDFABB}</b:Guid>
    <b:Author>
      <b:Author>
        <b:NameList>
          <b:Person>
            <b:Last>Penrose</b:Last>
            <b:First>E.</b:First>
          </b:Person>
        </b:NameList>
      </b:Author>
    </b:Author>
    <b:Title>The Theory of the Growth of the Firm  </b:Title>
    <b:Year>2009</b:Year>
    <b:City>New York</b:City>
    <b:Publisher>Oxford University Press Inc</b:Publisher>
    <b:RefOrder>698</b:RefOrder>
  </b:Source>
  <b:Source>
    <b:Tag>Ram09</b:Tag>
    <b:SourceType>JournalArticle</b:SourceType>
    <b:Guid>{7038003B-F2D6-48B0-B120-E8E4620D556D}</b:Guid>
    <b:Title>Research on Corporate Diversification: A Synthesis.</b:Title>
    <b:Year>2009</b:Year>
    <b:Author>
      <b:Author>
        <b:NameList>
          <b:Person>
            <b:Last>Ramanujam</b:Last>
            <b:First>V.</b:First>
          </b:Person>
          <b:Person>
            <b:Last>Varadarajan</b:Last>
            <b:First>P.</b:First>
          </b:Person>
        </b:NameList>
      </b:Author>
    </b:Author>
    <b:JournalName>Strategic Management Journal, 10(6)</b:JournalName>
    <b:Pages>523-551</b:Pages>
    <b:RefOrder>699</b:RefOrder>
  </b:Source>
  <b:Source>
    <b:Tag>Sti08</b:Tag>
    <b:SourceType>JournalArticle</b:SourceType>
    <b:Guid>{023259EE-5AD1-452F-9083-7743F14E150F}</b:Guid>
    <b:Author>
      <b:Author>
        <b:NameList>
          <b:Person>
            <b:Last>Stiroh</b:Last>
            <b:First>K.J.</b:First>
          </b:Person>
        </b:NameList>
      </b:Author>
    </b:Author>
    <b:Title>Do community banks benefit from diversification? </b:Title>
    <b:JournalName>Journal of Financial Services Research, 25(2/3)</b:JournalName>
    <b:Year>2008</b:Year>
    <b:Pages>135-160</b:Pages>
    <b:RefOrder>700</b:RefOrder>
  </b:Source>
  <b:Source>
    <b:Tag>Sti8b</b:Tag>
    <b:SourceType>JournalArticle</b:SourceType>
    <b:Guid>{A1C51176-C82F-4CBC-A2A1-F7F94773F5BE}</b:Guid>
    <b:Author>
      <b:Author>
        <b:NameList>
          <b:Person>
            <b:Last>Stiroh</b:Last>
            <b:First>K.</b:First>
          </b:Person>
        </b:NameList>
      </b:Author>
    </b:Author>
    <b:Title>Diversification in banking: Is noninterest income the answer?</b:Title>
    <b:JournalName>Journal of Money, Credit, and Banking, 36(5),</b:JournalName>
    <b:Year>2008b</b:Year>
    <b:Pages>853-882</b:Pages>
    <b:RefOrder>701</b:RefOrder>
  </b:Source>
  <b:Source>
    <b:Tag>Tab10</b:Tag>
    <b:SourceType>Report</b:SourceType>
    <b:Guid>{3B88F767-F357-4CDE-A7BB-C0EE5E9E7C4B}</b:Guid>
    <b:Title>The Effects of Loan Portfolio Concentration on Brazilian Banks’ Return and Risk.  Working Papers No 215</b:Title>
    <b:Year>2010</b:Year>
    <b:Author>
      <b:Author>
        <b:NameList>
          <b:Person>
            <b:Last>Tabak</b:Last>
            <b:First>B.M.</b:First>
          </b:Person>
          <b:Person>
            <b:Last>Fazio</b:Last>
            <b:First>D.M.</b:First>
          </b:Person>
          <b:Person>
            <b:Last>Cajuerio</b:Last>
            <b:First>D.O.</b:First>
          </b:Person>
        </b:NameList>
      </b:Author>
    </b:Author>
    <b:Publisher>Banco </b:Publisher>
    <b:City>Central Do Brazil</b:City>
    <b:RefOrder>702</b:RefOrder>
  </b:Source>
  <b:Source>
    <b:Tag>Tee07</b:Tag>
    <b:SourceType>JournalArticle</b:SourceType>
    <b:Guid>{B3E50B92-B654-41B2-B0E5-18E3F97D68DF}</b:Guid>
    <b:Title> Economics of scope and the scope of the enterprise, </b:Title>
    <b:Year>2007</b:Year>
    <b:Author>
      <b:Author>
        <b:NameList>
          <b:Person>
            <b:Last>Teece</b:Last>
            <b:First>D.J.</b:First>
          </b:Person>
        </b:NameList>
      </b:Author>
    </b:Author>
    <b:JournalName>Journal of Economic Behavior and Organization, No. 1</b:JournalName>
    <b:Pages>223-247</b:Pages>
    <b:RefOrder>703</b:RefOrder>
  </b:Source>
  <b:Source>
    <b:Tag>Tho08</b:Tag>
    <b:SourceType>Book</b:SourceType>
    <b:Guid>{6F2AE1AA-0314-4F60-9C34-714CA792816B}</b:Guid>
    <b:Title>Crafting an executive strategy. The quest for competitive advantage</b:Title>
    <b:Year>2008</b:Year>
    <b:City>New York</b:City>
    <b:Publisher>Irwin</b:Publisher>
    <b:Author>
      <b:Author>
        <b:NameList>
          <b:Person>
            <b:Last>Thompson</b:Last>
            <b:First>J.</b:First>
            <b:Middle>L.</b:Middle>
          </b:Person>
          <b:Person>
            <b:Last>J.</b:Last>
            <b:First>Strickland</b:First>
            <b:Middle>A.</b:Middle>
          </b:Person>
          <b:Person>
            <b:Last>Gamble</b:Last>
            <b:First>A.</b:First>
          </b:Person>
        </b:NameList>
      </b:Author>
    </b:Author>
    <b:RefOrder>704</b:RefOrder>
  </b:Source>
  <b:Source>
    <b:Tag>Whe08</b:Tag>
    <b:SourceType>Book</b:SourceType>
    <b:Guid>{7AFB77B0-DA4C-48AB-82C2-17250503A7E5}</b:Guid>
    <b:Author>
      <b:Author>
        <b:NameList>
          <b:Person>
            <b:Last>Wheeller</b:Last>
            <b:First>L.T.</b:First>
          </b:Person>
          <b:Person>
            <b:Last>Hunger</b:Last>
            <b:First>J.D.</b:First>
          </b:Person>
        </b:NameList>
      </b:Author>
    </b:Author>
    <b:Title>Strategic Management and business policy: concepts and cases, 11th Edition</b:Title>
    <b:Year>2008</b:Year>
    <b:City>New Jersey</b:City>
    <b:Publisher>Prentice Hall</b:Publisher>
    <b:RefOrder>705</b:RefOrder>
  </b:Source>
  <b:Source>
    <b:Tag>Gro05</b:Tag>
    <b:SourceType>JournalArticle</b:SourceType>
    <b:Guid>{BAD4BA30-9247-442C-9A9F-3F697D290C88}</b:Guid>
    <b:Author>
      <b:Author>
        <b:NameList>
          <b:Person>
            <b:Last>Grove</b:Last>
            <b:First>V.</b:First>
          </b:Person>
        </b:NameList>
      </b:Author>
    </b:Author>
    <b:Title>The Implementation of Business Process Engineering</b:Title>
    <b:JournalName>Journal of Management Information Systems, Vol. 12(1)</b:JournalName>
    <b:Year>2005</b:Year>
    <b:Pages>109-144</b:Pages>
    <b:RefOrder>706</b:RefOrder>
  </b:Source>
  <b:Source>
    <b:Tag>Placeholder79</b:Tag>
    <b:SourceType>Book</b:SourceType>
    <b:Guid>{9C6231F3-D48F-4C24-96BA-9B63DBF56C35}</b:Guid>
    <b:Author>
      <b:Author>
        <b:NameList>
          <b:Person>
            <b:Last>Saunders</b:Last>
            <b:First>M.</b:First>
          </b:Person>
          <b:Person>
            <b:Last>Thornhill</b:Last>
            <b:First>A.</b:First>
          </b:Person>
          <b:Person>
            <b:Last>Lewis</b:Last>
            <b:First>P.</b:First>
          </b:Person>
        </b:NameList>
      </b:Author>
    </b:Author>
    <b:Title> Research Methods for Business Students 5th edition .</b:Title>
    <b:Year>2007</b:Year>
    <b:City>London</b:City>
    <b:Publisher>Pearson Education</b:Publisher>
    <b:RefOrder>707</b:RefOrder>
  </b:Source>
  <b:Source>
    <b:Tag>Bor08</b:Tag>
    <b:SourceType>Book</b:SourceType>
    <b:Guid>{4792BA04-43D2-411F-A8C5-80F78C13162A}</b:Guid>
    <b:Author>
      <b:Author>
        <b:NameList>
          <b:Person>
            <b:Last>Borg</b:Last>
            <b:First>R.</b:First>
          </b:Person>
          <b:Person>
            <b:Last>Gall</b:Last>
            <b:First>W.</b:First>
          </b:Person>
        </b:NameList>
      </b:Author>
    </b:Author>
    <b:Title> Educational Research- An Introduction</b:Title>
    <b:Year>2008</b:Year>
    <b:City>New York</b:City>
    <b:Publisher>Flipkart Books</b:Publisher>
    <b:RefOrder>708</b:RefOrder>
  </b:Source>
  <b:Source>
    <b:Tag>Placeholder80</b:Tag>
    <b:SourceType>Book</b:SourceType>
    <b:Guid>{8C1960EF-C818-45F1-8E96-F6BBA573BA3B}</b:Guid>
    <b:Author>
      <b:Author>
        <b:NameList>
          <b:Person>
            <b:Last>Orodho</b:Last>
            <b:First>A.</b:First>
            <b:Middle>J.</b:Middle>
          </b:Person>
        </b:NameList>
      </b:Author>
    </b:Author>
    <b:Title> Essentials of Educational and Social Sciences Research Methods</b:Title>
    <b:Year>2005</b:Year>
    <b:City>Nairobi</b:City>
    <b:Publisher> Masola Publishers</b:Publisher>
    <b:RefOrder>709</b:RefOrder>
  </b:Source>
  <b:Source>
    <b:Tag>Placeholder81</b:Tag>
    <b:SourceType>JournalArticle</b:SourceType>
    <b:Guid>{8EB0F610-1CA0-4950-BCF1-8730568A0CB8}</b:Guid>
    <b:Author>
      <b:Author>
        <b:NameList>
          <b:Person>
            <b:Last>Andersen</b:Last>
            <b:First>O.</b:First>
          </b:Person>
          <b:Person>
            <b:Last>Gatignon</b:Last>
            <b:First>A.</b:First>
          </b:Person>
        </b:NameList>
      </b:Author>
    </b:Author>
    <b:Title>Firms' internationalization and alternative approaches to the international customer/market selection. </b:Title>
    <b:JournalName>International Business Review. Vol. 11 </b:JournalName>
    <b:Year>2012</b:Year>
    <b:Pages>347-363</b:Pages>
    <b:RefOrder>710</b:RefOrder>
  </b:Source>
  <b:Source>
    <b:Tag>Cra11</b:Tag>
    <b:SourceType>Book</b:SourceType>
    <b:Guid>{BD7F3E5D-8D6C-4600-BBEF-DF2B0CA9FCD5}</b:Guid>
    <b:Title> Measuring Financial Performance: A Critical Key to Managing Risk </b:Title>
    <b:Year>2011</b:Year>
    <b:Author>
      <b:Author>
        <b:NameList>
          <b:Person>
            <b:Last>Crane</b:Last>
            <b:First>L.M.</b:First>
          </b:Person>
        </b:NameList>
      </b:Author>
    </b:Author>
    <b:Publisher>National Crop Insurance Services, Inc</b:Publisher>
    <b:RefOrder>711</b:RefOrder>
  </b:Source>
  <b:Source>
    <b:Tag>Alh12</b:Tag>
    <b:SourceType>JournalArticle</b:SourceType>
    <b:Guid>{764154D4-4B6F-4CA2-99C1-CCDC0F3B96E6}</b:Guid>
    <b:Author>
      <b:Author>
        <b:NameList>
          <b:Person>
            <b:Last>Alhabeeb</b:Last>
            <b:First>M.J.</b:First>
          </b:Person>
        </b:NameList>
      </b:Author>
    </b:Author>
    <b:Title>Perceived Product Quality, Purchase, Value, and Price</b:Title>
    <b:JournalName>Proceedings of the Academy of Marketing Studies. 7, 1</b:JournalName>
    <b:Year>2012</b:Year>
    <b:Pages>9-14</b:Pages>
    <b:RefOrder>712</b:RefOrder>
  </b:Source>
  <b:Source>
    <b:Tag>Ban07</b:Tag>
    <b:SourceType>JournalArticle</b:SourceType>
    <b:Guid>{71205605-9DEE-4BD9-8C01-F869C0C1D39E}</b:Guid>
    <b:Author>
      <b:Author>
        <b:NameList>
          <b:Person>
            <b:Last>Baner</b:Last>
            <b:First>D.</b:First>
          </b:Person>
        </b:NameList>
      </b:Author>
    </b:Author>
    <b:Title>ISO 9000: Marketing motivations and benefits</b:Title>
    <b:JournalName>International Journal of Quality and Reliability Management, Vol.14 No.9, pp. </b:JournalName>
    <b:Year>2007</b:Year>
    <b:Pages>936–947</b:Pages>
    <b:RefOrder>713</b:RefOrder>
  </b:Source>
  <b:Source>
    <b:Tag>Car09</b:Tag>
    <b:SourceType>JournalArticle</b:SourceType>
    <b:Guid>{CDE6516C-71A2-4158-A6A5-23BCDEF3D235}</b:Guid>
    <b:Author>
      <b:Author>
        <b:NameList>
          <b:Person>
            <b:Last>Caro</b:Last>
            <b:First>L.M.</b:First>
          </b:Person>
          <b:Person>
            <b:Last>García</b:Last>
            <b:First>J.A.M.</b:First>
          </b:Person>
        </b:NameList>
      </b:Author>
    </b:Author>
    <b:Title>Does ISO 9000 certification affect consumer perceptions of the service provider?</b:Title>
    <b:JournalName>Managing Service Quality, Vol. 19, No. 2</b:JournalName>
    <b:Year>2009</b:Year>
    <b:Pages>140-161</b:Pages>
    <b:RefOrder>714</b:RefOrder>
  </b:Source>
  <b:Source>
    <b:Tag>Car081</b:Tag>
    <b:SourceType>JournalArticle</b:SourceType>
    <b:Guid>{EDBA2E6A-20B3-476A-BE0E-8519C0318F80}</b:Guid>
    <b:Author>
      <b:Author>
        <b:NameList>
          <b:Person>
            <b:Last>Cartwright</b:Last>
            <b:First>G.</b:First>
          </b:Person>
        </b:NameList>
      </b:Author>
    </b:Author>
    <b:Title>Lessons Learned about ISO 9000</b:Title>
    <b:JournalName>The Journal for Quality and Participation Vol. 15, 5 </b:JournalName>
    <b:Year>2008</b:Year>
    <b:Pages>44-49</b:Pages>
    <b:RefOrder>715</b:RefOrder>
  </b:Source>
  <b:Source>
    <b:Tag>Cas11</b:Tag>
    <b:SourceType>JournalArticle</b:SourceType>
    <b:Guid>{8A0BEE6C-C662-4840-A29B-26AD1BC08486}</b:Guid>
    <b:Author>
      <b:Author>
        <b:NameList>
          <b:Person>
            <b:Last>Casadesus</b:Last>
            <b:First>M.</b:First>
          </b:Person>
          <b:Person>
            <b:Last>Gimenez</b:Last>
            <b:First>G.</b:First>
          </b:Person>
          <b:Person>
            <b:Last>Heras</b:Last>
            <b:First>I.</b:First>
          </b:Person>
        </b:NameList>
      </b:Author>
    </b:Author>
    <b:Title>Benefits of ISO 9000 implementation in Spanish industry</b:Title>
    <b:JournalName>European Business Review, Vol. 13 No. 6</b:JournalName>
    <b:Year>2011</b:Year>
    <b:Pages>327-335</b:Pages>
    <b:RefOrder>716</b:RefOrder>
  </b:Source>
  <b:Source>
    <b:Tag>Cos07</b:Tag>
    <b:SourceType>JournalArticle</b:SourceType>
    <b:Guid>{F01D2616-C138-446D-8791-1CDECE42B92C}</b:Guid>
    <b:Author>
      <b:Author>
        <b:NameList>
          <b:Person>
            <b:Last>Costa</b:Last>
            <b:First>M.</b:First>
            <b:Middle>M.</b:Middle>
          </b:Person>
          <b:Person>
            <b:Last>Lorente</b:Last>
            <b:First>M.</b:First>
            <b:Middle>M.</b:Middle>
          </b:Person>
        </b:NameList>
      </b:Author>
    </b:Author>
    <b:Title>A triple analysis of ISO 9000 effects on company performance</b:Title>
    <b:JournalName>International Journal of Productivity and Performance Management, Vol. 56 No. 5/6</b:JournalName>
    <b:Year>2007</b:Year>
    <b:Pages>484-499</b:Pages>
    <b:RefOrder>717</b:RefOrder>
  </b:Source>
  <b:Source>
    <b:Tag>Dic09</b:Tag>
    <b:SourceType>JournalArticle</b:SourceType>
    <b:Guid>{C8B37D57-3F88-42A3-B64A-B20323F51109}</b:Guid>
    <b:Author>
      <b:Author>
        <b:NameList>
          <b:Person>
            <b:Last>Dick</b:Last>
            <b:First>G.P.M.</b:First>
          </b:Person>
        </b:NameList>
      </b:Author>
    </b:Author>
    <b:Title>ISO 9000 certification benefits, reality or myth?</b:Title>
    <b:JournalName>The Total Quality Management Magazine, Vol. 12 Issue 6.</b:JournalName>
    <b:Year>2009</b:Year>
    <b:RefOrder>718</b:RefOrder>
  </b:Source>
  <b:Source>
    <b:Tag>Zei07</b:Tag>
    <b:SourceType>Book</b:SourceType>
    <b:Guid>{9D7DFE00-7B29-4E96-BF58-752BAC9C608E}</b:Guid>
    <b:Title>Delivering Quality Service</b:Title>
    <b:Year>2007</b:Year>
    <b:Author>
      <b:Author>
        <b:NameList>
          <b:Person>
            <b:Last>Zeithaml</b:Last>
            <b:First>V.A.</b:First>
          </b:Person>
          <b:Person>
            <b:Last>Parasuraman</b:Last>
            <b:First>A.</b:First>
          </b:Person>
          <b:Person>
            <b:Last>Berry</b:Last>
            <b:First>L.L.</b:First>
          </b:Person>
        </b:NameList>
      </b:Author>
    </b:Author>
    <b:City>New York</b:City>
    <b:Publisher>Free Press</b:Publisher>
    <b:RefOrder>719</b:RefOrder>
  </b:Source>
  <b:Source>
    <b:Tag>Yoo07</b:Tag>
    <b:SourceType>JournalArticle</b:SourceType>
    <b:Guid>{DC42A215-36A4-40E6-A23C-A594ED6AF6C0}</b:Guid>
    <b:Title>Perceived Service Quality: Analyzing Relationships Among Employees, Customers, and Financial Performance</b:Title>
    <b:Year>2007</b:Year>
    <b:Author>
      <b:Author>
        <b:NameList>
          <b:Person>
            <b:Last>Yoo</b:Last>
            <b:First>D.K.</b:First>
          </b:Person>
          <b:Person>
            <b:Last>Park</b:Last>
            <b:First>J.A.</b:First>
          </b:Person>
        </b:NameList>
      </b:Author>
    </b:Author>
    <b:JournalName>International Journal of Quality and Reliability Management. 24, 9 </b:JournalName>
    <b:Pages>908-926</b:Pages>
    <b:RefOrder>720</b:RefOrder>
  </b:Source>
  <b:Source>
    <b:Tag>Yeu11</b:Tag>
    <b:SourceType>JournalArticle</b:SourceType>
    <b:Guid>{039B288A-D73D-44A7-9350-F41AC3DE477C}</b:Guid>
    <b:Author>
      <b:Author>
        <b:NameList>
          <b:Person>
            <b:Last>Yeung</b:Last>
            <b:First>W.</b:First>
          </b:Person>
        </b:NameList>
      </b:Author>
    </b:Author>
    <b:Title>The implementation of an ISO 9000 quality system</b:Title>
    <b:JournalName>International Journal of Quality &amp; Reliability Management, Vol. 18 No. 9</b:JournalName>
    <b:Year>2011</b:Year>
    <b:Pages>941-966</b:Pages>
    <b:RefOrder>721</b:RefOrder>
  </b:Source>
  <b:Source>
    <b:Tag>Yam11</b:Tag>
    <b:SourceType>JournalArticle</b:SourceType>
    <b:Guid>{8FBE140A-93D5-48B9-8042-B49D2679FF25}</b:Guid>
    <b:Author>
      <b:Author>
        <b:NameList>
          <b:Person>
            <b:Last>Yamada</b:Last>
            <b:First>S.</b:First>
          </b:Person>
        </b:NameList>
      </b:Author>
    </b:Author>
    <b:Title>Economical aspects of ISO 9000 certification in Japanese companies</b:Title>
    <b:JournalName>Quality Congress, Annual Quality Congress Proceedings</b:JournalName>
    <b:Year>2011</b:Year>
    <b:Pages>647– 659</b:Pages>
    <b:RefOrder>722</b:RefOrder>
  </b:Source>
  <b:Source>
    <b:Tag>Eck09</b:Tag>
    <b:SourceType>JournalArticle</b:SourceType>
    <b:Guid>{312F4BA8-DFE2-4AB2-9640-7DD0053C285A}</b:Guid>
    <b:Author>
      <b:Author>
        <b:NameList>
          <b:Person>
            <b:Last>Eckstein</b:Last>
            <b:First>A.L.H.</b:First>
          </b:Person>
          <b:Person>
            <b:Last>Balakrishnan</b:Last>
            <b:First>J.</b:First>
          </b:Person>
        </b:NameList>
      </b:Author>
    </b:Author>
    <b:Title>The ISO 9000 Series: Quality Management Systems for the Global Economy</b:Title>
    <b:JournalName>Production and Inventory Management Journal. 34, 4, </b:JournalName>
    <b:Year>2009</b:Year>
    <b:Pages>66-71</b:Pages>
    <b:RefOrder>723</b:RefOrder>
  </b:Source>
  <b:Source>
    <b:Tag>Edm04</b:Tag>
    <b:SourceType>JournalArticle</b:SourceType>
    <b:Guid>{53BE631C-3444-4978-A30E-B4653FAEF59E}</b:Guid>
    <b:Author>
      <b:Author>
        <b:NameList>
          <b:Person>
            <b:Last>Edmund</b:Last>
            <b:First>F.</b:First>
          </b:Person>
        </b:NameList>
      </b:Author>
    </b:Author>
    <b:Title>The Drivers of Customer Satisfaction and Loyalty. The Case of Denmark 2000-2002. </b:Title>
    <b:JournalName>Total Quality Management. 15, 5-6</b:JournalName>
    <b:Year>2004</b:Year>
    <b:Pages>859-868 </b:Pages>
    <b:RefOrder>724</b:RefOrder>
  </b:Source>
  <b:Source>
    <b:Tag>Leg08</b:Tag>
    <b:SourceType>JournalArticle</b:SourceType>
    <b:Guid>{EBE0326D-0096-44FF-8974-81E07E551B91}</b:Guid>
    <b:Author>
      <b:Author>
        <b:NameList>
          <b:Person>
            <b:Last>Legcevic</b:Last>
            <b:First>J.</b:First>
          </b:Person>
        </b:NameList>
      </b:Author>
    </b:Author>
    <b:Title>Measuring Customer Satisfaction and Service Quality: The Case of Croatia</b:Title>
    <b:JournalName>The Journal of American Academy of Business. 14, 1</b:JournalName>
    <b:Year>2008</b:Year>
    <b:Pages>123-130</b:Pages>
    <b:RefOrder>725</b:RefOrder>
  </b:Source>
  <b:Source>
    <b:Tag>Qua12</b:Tag>
    <b:SourceType>JournalArticle</b:SourceType>
    <b:Guid>{051212D3-66C6-4679-A92D-CDA3E938B52C}</b:Guid>
    <b:Author>
      <b:Author>
        <b:NameList>
          <b:Person>
            <b:Last>Quazi</b:Last>
            <b:First>H.A.</b:First>
          </b:Person>
          <b:Person>
            <b:Last>Wing-Hong</b:Last>
            <b:First>C.</b:First>
          </b:Person>
          <b:Person>
            <b:Last>TuckMeng</b:Last>
            <b:First>C.</b:First>
          </b:Person>
        </b:NameList>
      </b:Author>
    </b:Author>
    <b:Title>Impact of ISO 9000 certification on quality management practices: A comparative study”,</b:Title>
    <b:JournalName>Total Quality Management, Vol. 13, No. 1</b:JournalName>
    <b:Year>2012</b:Year>
    <b:Pages>53-67</b:Pages>
    <b:RefOrder>726</b:RefOrder>
  </b:Source>
  <b:Source>
    <b:Tag>Ful06</b:Tag>
    <b:SourceType>JournalArticle</b:SourceType>
    <b:Guid>{4214C9BE-93D4-4478-86C1-0A4FFABFDC24}</b:Guid>
    <b:Author>
      <b:Author>
        <b:NameList>
          <b:Person>
            <b:Last>Fuller</b:Last>
            <b:First>V.</b:First>
          </b:Person>
        </b:NameList>
      </b:Author>
    </b:Author>
    <b:Title>The impact of quality management practices on performance and competitive advantage</b:Title>
    <b:JournalName>Decision Sciences, Vol.26 No.5</b:JournalName>
    <b:Year>2006</b:Year>
    <b:Pages>659-692</b:Pages>
    <b:RefOrder>727</b:RefOrder>
  </b:Source>
  <b:Source>
    <b:Tag>Jim08</b:Tag>
    <b:SourceType>JournalArticle</b:SourceType>
    <b:Guid>{D383D2A1-E598-40DC-A0D5-542486A17A2E}</b:Guid>
    <b:Author>
      <b:Author>
        <b:NameList>
          <b:Person>
            <b:Last>Jimener</b:Last>
            <b:First>A.</b:First>
          </b:Person>
        </b:NameList>
      </b:Author>
    </b:Author>
    <b:Title>An integrated framework for ISO 9000 motivation, depth of ISO implementation and firm performance: The case of Taiwan</b:Title>
    <b:JournalName>Journal of Manufacturing Technology Management, Vol. 19 No. 2</b:JournalName>
    <b:Year>2008</b:Year>
    <b:Pages>194-216</b:Pages>
    <b:RefOrder>728</b:RefOrder>
  </b:Source>
  <b:Source>
    <b:Tag>Placeholder82</b:Tag>
    <b:SourceType>JournalArticle</b:SourceType>
    <b:Guid>{222B54C9-806D-4169-85AA-1B3458CA63FA}</b:Guid>
    <b:Author>
      <b:Author>
        <b:NameList>
          <b:Person>
            <b:Last>Marquardt</b:Last>
            <b:First>D.</b:First>
            <b:Middle>W.</b:Middle>
          </b:Person>
        </b:NameList>
      </b:Author>
    </b:Author>
    <b:Title>ISO 9000: A universal standard of quality</b:Title>
    <b:JournalName>Management Review, Vol.81 No.1</b:JournalName>
    <b:Year>2012</b:Year>
    <b:Pages>50-52</b:Pages>
    <b:RefOrder>729</b:RefOrder>
  </b:Source>
  <b:Source>
    <b:Tag>Jur99</b:Tag>
    <b:SourceType>JournalArticle</b:SourceType>
    <b:Guid>{4EDABB53-47B3-49ED-9E51-FAC368A20F83}</b:Guid>
    <b:Author>
      <b:Author>
        <b:NameList>
          <b:Person>
            <b:Last>Juran</b:Last>
            <b:First>J.M.</b:First>
          </b:Person>
        </b:NameList>
      </b:Author>
    </b:Author>
    <b:Title>Juran urges research: what they’re saying about standards’</b:Title>
    <b:JournalName>Quality Progress, July, </b:JournalName>
    <b:Year>1999</b:Year>
    <b:Pages>30-31</b:Pages>
    <b:RefOrder>730</b:RefOrder>
  </b:Source>
  <b:Source>
    <b:Tag>Qua08</b:Tag>
    <b:SourceType>JournalArticle</b:SourceType>
    <b:Guid>{B35523BB-5993-4FF4-95C0-38FDA39BFDAB}</b:Guid>
    <b:Author>
      <b:Author>
        <b:NameList>
          <b:Person>
            <b:Last>Quazi</b:Last>
            <b:First>H.A.</b:First>
          </b:Person>
          <b:Person>
            <b:Last>Padibjo</b:Last>
            <b:First>S.R.</b:First>
          </b:Person>
        </b:NameList>
      </b:Author>
    </b:Author>
    <b:Title>A journey towards Total Quality Management through ISO 9000 certification: a study of small and medium sized enterprises in Singapore”,</b:Title>
    <b:JournalName> International Journal of Quality and Reliability Management,Vol. 15 No. 5, </b:JournalName>
    <b:Year>2008</b:Year>
    <b:Pages>3-9</b:Pages>
    <b:RefOrder>732</b:RefOrder>
  </b:Source>
  <b:Source>
    <b:Tag>McA09</b:Tag>
    <b:SourceType>JournalArticle</b:SourceType>
    <b:Guid>{7A9C4F17-914C-4D0B-8F68-5E7B276945C8}</b:Guid>
    <b:Author>
      <b:Author>
        <b:NameList>
          <b:Person>
            <b:Last>McAdam</b:Last>
            <b:First>R.</b:First>
          </b:Person>
          <b:Person>
            <b:Last>McKeown</b:Last>
            <b:First>M.</b:First>
          </b:Person>
        </b:NameList>
      </b:Author>
    </b:Author>
    <b:Title>Life after ISO: An analysis of the impact of ISO 9000 and total quality management on small businesses in Northern Ireland”, </b:Title>
    <b:JournalName>Total Quality Management, 10</b:JournalName>
    <b:Year>2009</b:Year>
    <b:Pages>229–241</b:Pages>
    <b:RefOrder>733</b:RefOrder>
  </b:Source>
  <b:Source>
    <b:Tag>Mal06</b:Tag>
    <b:SourceType>JournalArticle</b:SourceType>
    <b:Guid>{7EE7C770-B952-4A85-A75D-932280D74364}</b:Guid>
    <b:Author>
      <b:Author>
        <b:NameList>
          <b:Person>
            <b:Last>Malgan</b:Last>
            <b:First>A.</b:First>
          </b:Person>
          <b:Person>
            <b:Last>Cheng</b:Last>
            <b:First>C.H.</b:First>
          </b:Person>
        </b:NameList>
      </b:Author>
    </b:Author>
    <b:Title>A roadmap to implementing ISO 9000</b:Title>
    <b:JournalName>International Journal of Quality &amp; Reliability Management, Vol. 13 No. 1, pp.</b:JournalName>
    <b:Year>2006</b:Year>
    <b:Pages>72-83</b:Pages>
    <b:RefOrder>734</b:RefOrder>
  </b:Source>
  <b:Source>
    <b:Tag>Zar08</b:Tag>
    <b:SourceType>Book</b:SourceType>
    <b:Guid>{F5E84214-3C08-4C55-A2B5-CC39321AF43D}</b:Guid>
    <b:Title>Role of quality systems(ISO certification) in organizational performance </b:Title>
    <b:Year>2008</b:Year>
    <b:Author>
      <b:Author>
        <b:NameList>
          <b:Person>
            <b:Last>Zaramdini</b:Last>
            <b:First>Y.</b:First>
          </b:Person>
        </b:NameList>
      </b:Author>
    </b:Author>
    <b:City>San Paulo.</b:City>
    <b:Publisher>OLT</b:Publisher>
    <b:RefOrder>735</b:RefOrder>
  </b:Source>
  <b:Source>
    <b:Tag>Rag09</b:Tag>
    <b:SourceType>JournalArticle</b:SourceType>
    <b:Guid>{297B56F8-DB8E-4718-A070-E2E68C0BFAC4}</b:Guid>
    <b:Author>
      <b:Author>
        <b:NameList>
          <b:Person>
            <b:Last>Ragothaman</b:Last>
            <b:First>S.</b:First>
          </b:Person>
          <b:Person>
            <b:Last>Korte</b:Last>
            <b:First>L.</b:First>
          </b:Person>
        </b:NameList>
      </b:Author>
    </b:Author>
    <b:Title> The ISO 9000 international quality registration: an empirical analysis of implications for business firms. </b:Title>
    <b:JournalName>International Journal of Applied Quality Management, 2 (1) </b:JournalName>
    <b:Year>2009</b:Year>
    <b:Pages>59-73</b:Pages>
    <b:RefOrder>736</b:RefOrder>
  </b:Source>
  <b:Source>
    <b:Tag>Placeholder83</b:Tag>
    <b:SourceType>JournalArticle</b:SourceType>
    <b:Guid>{E89D2651-FC29-4BD7-BE9D-4A473F5643B5}</b:Guid>
    <b:Author>
      <b:Author>
        <b:NameList>
          <b:Person>
            <b:Last>Birou</b:Last>
            <b:First>L.H.</b:First>
          </b:Person>
        </b:NameList>
      </b:Author>
    </b:Author>
    <b:Title>International purchasing benefits and requirements and challenges</b:Title>
    <b:JournalName>International Journal of purchasing and supply</b:JournalName>
    <b:Year>2013</b:Year>
    <b:Pages>22-25</b:Pages>
    <b:RefOrder>737</b:RefOrder>
  </b:Source>
  <b:Source>
    <b:Tag>Bau09</b:Tag>
    <b:SourceType>Report</b:SourceType>
    <b:Guid>{2DC9A329-8314-447F-B460-1FF5DD6C2CC5}</b:Guid>
    <b:Author>
      <b:Author>
        <b:NameList>
          <b:Person>
            <b:Last>Baumol</b:Last>
            <b:First>W.J.</b:First>
          </b:Person>
          <b:Person>
            <b:Last>Blinder</b:Last>
            <b:First>A.S.</b:First>
          </b:Person>
        </b:NameList>
      </b:Author>
    </b:Author>
    <b:Title>Economics: principles and policy</b:Title>
    <b:Year>2009</b:Year>
    <b:Publisher>British library</b:Publisher>
    <b:City>Canada</b:City>
    <b:RefOrder>738</b:RefOrder>
  </b:Source>
  <b:Source>
    <b:Tag>Jen09</b:Tag>
    <b:SourceType>Report</b:SourceType>
    <b:Guid>{6C7C34C1-1117-4001-BA1D-E115A5DD5F7C}</b:Guid>
    <b:Author>
      <b:Author>
        <b:NameList>
          <b:Person>
            <b:Last>Jense</b:Last>
            <b:First>E.</b:First>
          </b:Person>
        </b:NameList>
      </b:Author>
    </b:Author>
    <b:Title>Teaching with poverty in mind: what being poor to kids’ brains and what school can do about it.</b:Title>
    <b:Year>2009</b:Year>
    <b:Publisher>Alexander</b:Publisher>
    <b:City>Nancy Modrak</b:City>
    <b:RefOrder>739</b:RefOrder>
  </b:Source>
  <b:Source>
    <b:Tag>Pec09</b:Tag>
    <b:SourceType>Report</b:SourceType>
    <b:Guid>{ABDC5E11-F60D-4C81-BEEF-555A803E5EF9}</b:Guid>
    <b:Author>
      <b:Author>
        <b:NameList>
          <b:Person>
            <b:Last>Pecora</b:Last>
            <b:First>P.</b:First>
          </b:Person>
          <b:Person>
            <b:Last>Whittaker</b:Last>
            <b:First>J.</b:First>
          </b:Person>
          <b:Person>
            <b:Last>Maluccia</b:Last>
            <b:First>A.</b:First>
          </b:Person>
        </b:NameList>
      </b:Author>
    </b:Author>
    <b:Title>The child welfare challenge: policy, practice and research</b:Title>
    <b:Year>2009</b:Year>
    <b:Publisher>Transaction Publishers.</b:Publisher>
    <b:City>New Jersey</b:City>
    <b:RefOrder>740</b:RefOrder>
  </b:Source>
  <b:Source>
    <b:Tag>Ice06</b:Tag>
    <b:SourceType>Report</b:SourceType>
    <b:Guid>{AA39B84E-F437-4FF2-8BAB-5B9E76B90C2A}</b:Guid>
    <b:Author>
      <b:Author>
        <b:NameList>
          <b:Person>
            <b:Last>Iceland</b:Last>
            <b:First>J.</b:First>
          </b:Person>
        </b:NameList>
      </b:Author>
    </b:Author>
    <b:Title>Poverty in America</b:Title>
    <b:Year>2006</b:Year>
    <b:Publisher>University of California Press.</b:Publisher>
    <b:City>California</b:City>
    <b:RefOrder>741</b:RefOrder>
  </b:Source>
  <b:Source>
    <b:Tag>Moo09</b:Tag>
    <b:SourceType>Report</b:SourceType>
    <b:Guid>{9C891E84-7549-424E-B999-96137E8604B3}</b:Guid>
    <b:Author>
      <b:Author>
        <b:NameList>
          <b:Person>
            <b:Last>Moore</b:Last>
            <b:First>D.</b:First>
          </b:Person>
        </b:NameList>
      </b:Author>
    </b:Author>
    <b:Title>Measuring poverty</b:Title>
    <b:Year>2009</b:Year>
    <b:Publisher> Discovering publishing house.</b:Publisher>
    <b:City>NewDelhi</b:City>
    <b:RefOrder>742</b:RefOrder>
  </b:Source>
  <b:Source>
    <b:Tag>Gui07</b:Tag>
    <b:SourceType>Report</b:SourceType>
    <b:Guid>{998C3CEB-A536-41C3-8BB6-B9BB35DC27B5}</b:Guid>
    <b:Author>
      <b:Author>
        <b:NameList>
          <b:Person>
            <b:Last>Guiterrez</b:Last>
            <b:First>C.</b:First>
          </b:Person>
        </b:NameList>
      </b:Author>
    </b:Author>
    <b:Title>Does employment generation really matter for poverty reduction. Policy Working Paper 4432</b:Title>
    <b:Year>2007</b:Year>
    <b:Publisher>World Bank</b:Publisher>
    <b:City>Washington D.C.</b:City>
    <b:RefOrder>743</b:RefOrder>
  </b:Source>
  <b:Source>
    <b:Tag>Sab09</b:Tag>
    <b:SourceType>Report</b:SourceType>
    <b:Guid>{44F6C814-F9D0-4028-A4A9-027F5C16E394}</b:Guid>
    <b:Author>
      <b:Author>
        <b:NameList>
          <b:Person>
            <b:Last>Sabry</b:Last>
            <b:First>S.</b:First>
          </b:Person>
        </b:NameList>
      </b:Author>
    </b:Author>
    <b:Title>Poverty line in Greater Cairo: understanding and misrepresenting poverty</b:Title>
    <b:Year>2009</b:Year>
    <b:Publisher>ANMOL</b:Publisher>
    <b:City>New Delhi</b:City>
    <b:RefOrder>744</b:RefOrder>
  </b:Source>
  <b:Source>
    <b:Tag>Aks10</b:Tag>
    <b:SourceType>Report</b:SourceType>
    <b:Guid>{DF6C70F7-E747-4519-AB63-B537A92B2157}</b:Guid>
    <b:Author>
      <b:Author>
        <b:NameList>
          <b:Person>
            <b:Last>Aksoy</b:Last>
            <b:First>A.M.</b:First>
          </b:Person>
          <b:Person>
            <b:Last>Hoekman</b:Last>
            <b:First>B.M.</b:First>
          </b:Person>
        </b:NameList>
      </b:Author>
    </b:Author>
    <b:Title>Food Prices and Rural Poverty</b:Title>
    <b:Year>2010</b:Year>
    <b:Publisher>World Bank</b:Publisher>
    <b:City>Washington D.C.</b:City>
    <b:RefOrder>745</b:RefOrder>
  </b:Source>
  <b:Source>
    <b:Tag>Can09</b:Tag>
    <b:SourceType>Book</b:SourceType>
    <b:Guid>{B013FCC3-E425-4895-BE14-99C48E1DBC28}</b:Guid>
    <b:Title>Changing poverty, changing policies. </b:Title>
    <b:Year>2009</b:Year>
    <b:Publisher>Russel Sage Foundation</b:Publisher>
    <b:City>New York</b:City>
    <b:Author>
      <b:Author>
        <b:NameList>
          <b:Person>
            <b:Last>Canclan</b:Last>
            <b:First>M.</b:First>
          </b:Person>
          <b:Person>
            <b:Last>Danzigers</b:Last>
            <b:First>R.</b:First>
          </b:Person>
        </b:NameList>
      </b:Author>
    </b:Author>
    <b:RefOrder>746</b:RefOrder>
  </b:Source>
  <b:Source>
    <b:Tag>Ter09</b:Tag>
    <b:SourceType>JournalArticle</b:SourceType>
    <b:Guid>{E7839175-026C-4D61-96AB-92B9D69A4112}</b:Guid>
    <b:Title>Creating engagement through employee benefits</b:Title>
    <b:Year>2013</b:Year>
    <b:Author>
      <b:Author>
        <b:NameList>
          <b:Person>
            <b:Last>Terry</b:Last>
            <b:First>P.</b:First>
          </b:Person>
        </b:NameList>
      </b:Author>
    </b:Author>
    <b:JournalName>Strategic HR Review, Vol. 8 Issue 2</b:JournalName>
    <b:Pages>5-12</b:Pages>
    <b:RefOrder>747</b:RefOrder>
  </b:Source>
  <b:Source>
    <b:Tag>Dun18</b:Tag>
    <b:SourceType>JournalArticle</b:SourceType>
    <b:Guid>{0CDB5B8D-14BA-401F-99EC-6330B48A155D}</b:Guid>
    <b:Author>
      <b:Author>
        <b:NameList>
          <b:Person>
            <b:Last>Dunderdale</b:Last>
            <b:First>N.</b:First>
          </b:Person>
        </b:NameList>
      </b:Author>
    </b:Author>
    <b:Title>How the employee benefits market is going digital</b:Title>
    <b:JournalName>Strategic HR Review Vol. 17 Issue 1</b:JournalName>
    <b:Year>2018</b:Year>
    <b:Pages>33-38</b:Pages>
    <b:RefOrder>748</b:RefOrder>
  </b:Source>
  <b:Source>
    <b:Tag>Placeholder84</b:Tag>
    <b:SourceType>Book</b:SourceType>
    <b:Guid>{2645B786-1D9C-47F0-AD63-35A2D168F627}</b:Guid>
    <b:Title>Strategic Management: Formulation, Implementation and Control </b:Title>
    <b:Year>2011</b:Year>
    <b:Author>
      <b:Author>
        <b:NameList>
          <b:Person>
            <b:Last>Pearce</b:Last>
            <b:First>J.</b:First>
            <b:Middle>A.</b:Middle>
          </b:Person>
          <b:Person>
            <b:Last>Robinson</b:Last>
            <b:First>R.</b:First>
            <b:Middle>B.</b:Middle>
          </b:Person>
        </b:NameList>
      </b:Author>
    </b:Author>
    <b:City>New York</b:City>
    <b:Publisher>McGraw Hill</b:Publisher>
    <b:RefOrder>749</b:RefOrder>
  </b:Source>
  <b:Source>
    <b:Tag>Bra101</b:Tag>
    <b:SourceType>Book</b:SourceType>
    <b:Guid>{FC21B96E-D84E-45BE-B999-14A75FEDBED8}</b:Guid>
    <b:Title>Institutitional Theory examination </b:Title>
    <b:Year>2010</b:Year>
    <b:Author>
      <b:Author>
        <b:NameList>
          <b:Person>
            <b:Last>Braton</b:Last>
            <b:First>T.</b:First>
          </b:Person>
          <b:Person>
            <b:Last>Ahlstrom</b:Last>
            <b:First>S.</b:First>
          </b:Person>
        </b:NameList>
      </b:Author>
    </b:Author>
    <b:City>Geneva</b:City>
    <b:Publisher>Free Press </b:Publisher>
    <b:RefOrder>750</b:RefOrder>
  </b:Source>
  <b:Source>
    <b:Tag>Suf16</b:Tag>
    <b:SourceType>JournalArticle</b:SourceType>
    <b:Guid>{3C15C23F-7105-42EA-A65C-48BB72CA490D}</b:Guid>
    <b:Title> The impact of globalization on the performance of Banks in South Africa</b:Title>
    <b:Year>2016</b:Year>
    <b:Author>
      <b:Author>
        <b:NameList>
          <b:Person>
            <b:Last>Sufian</b:Last>
            <b:First>F.</b:First>
          </b:Person>
          <b:Person>
            <b:Last>Kamarudin</b:Last>
            <b:First>F,</b:First>
          </b:Person>
        </b:NameList>
      </b:Author>
    </b:Author>
    <b:JournalName>Review of International Business and Strategy, Vol. 26 Issue: 4</b:JournalName>
    <b:Pages>517-542</b:Pages>
    <b:RefOrder>751</b:RefOrder>
  </b:Source>
  <b:Source>
    <b:Tag>Tiw18</b:Tag>
    <b:SourceType>JournalArticle</b:SourceType>
    <b:Guid>{AF1DDBEF-0F29-4694-9463-5D74AF16555C}</b:Guid>
    <b:Author>
      <b:Author>
        <b:NameList>
          <b:Person>
            <b:Last>Tiwari</b:Last>
            <b:First>R.</b:First>
          </b:Person>
          <b:Person>
            <b:Last>Vidyarthi</b:Last>
            <b:First>H.</b:First>
          </b:Person>
        </b:NameList>
      </b:Author>
    </b:Author>
    <b:Title>Intellectual capital and corporate performance: a case of Indian banks</b:Title>
    <b:JournalName>Journal of Accounting in Emerging Economies, Vol. 8 Issue 1</b:JournalName>
    <b:Year>2018</b:Year>
    <b:Pages>84-105</b:Pages>
    <b:RefOrder>752</b:RefOrder>
  </b:Source>
  <b:Source>
    <b:Tag>Fer15</b:Tag>
    <b:SourceType>JournalArticle</b:SourceType>
    <b:Guid>{5FCCDC12-2110-4F31-A6F5-2F2D25E64891}</b:Guid>
    <b:Author>
      <b:Author>
        <b:NameList>
          <b:Person>
            <b:Last>Ferri</b:Last>
            <b:First>G.</b:First>
          </b:Person>
          <b:Person>
            <b:Last>Kalmi</b:Last>
            <b:First>P.</b:First>
          </b:Person>
          <b:Person>
            <b:Last>Kerola</b:Last>
            <b:First>E.</b:First>
          </b:Person>
        </b:NameList>
      </b:Author>
    </b:Author>
    <b:Title>Organizational Structure and Performance in European Banks: A Reassessment</b:Title>
    <b:JournalName>Advances in the Economic Analysis of Participatory &amp; Labor-Managed Firms vol. 16</b:JournalName>
    <b:Year>2015</b:Year>
    <b:Pages>109-141 </b:Pages>
    <b:RefOrder>753</b:RefOrder>
  </b:Source>
  <b:Source>
    <b:Tag>Dru04</b:Tag>
    <b:SourceType>JournalArticle</b:SourceType>
    <b:Guid>{AADB0732-27FA-4A47-A1CC-BD5E77FFAF3D}</b:Guid>
    <b:Title>What makes an effective executive</b:Title>
    <b:Year>2011</b:Year>
    <b:Author>
      <b:Author>
        <b:NameList>
          <b:Person>
            <b:Last>Drucke</b:Last>
            <b:First>P.</b:First>
            <b:Middle>F.</b:Middle>
          </b:Person>
        </b:NameList>
      </b:Author>
    </b:Author>
    <b:JournalName>Harvad business review, June 01 volume 82 issue 6</b:JournalName>
    <b:Pages>58-63</b:Pages>
    <b:RefOrder>754</b:RefOrder>
  </b:Source>
  <b:Source>
    <b:Tag>Sah15</b:Tag>
    <b:SourceType>JournalArticle</b:SourceType>
    <b:Guid>{F23D871A-21A6-467D-8C70-5CAD056E3FF5}</b:Guid>
    <b:Author>
      <b:Author>
        <b:NameList>
          <b:Person>
            <b:Last>Sahile</b:Last>
            <b:First>G.</b:First>
            <b:Middle>W. S.</b:Middle>
          </b:Person>
          <b:Person>
            <b:Last>Tarus</b:Last>
            <b:First>K.</b:First>
            <b:Middle>D.</b:Middle>
          </b:Person>
          <b:Person>
            <b:Last>Cheruiyot</b:Last>
            <b:First>T.</b:First>
            <b:Middle>Kimeli</b:Middle>
          </b:Person>
        </b:NameList>
      </b:Author>
    </b:Author>
    <b:Title>Market structure-performance hypothesis in Kenyan banking industry</b:Title>
    <b:JournalName>International Journal of Emerging Markets, Vol. 10 Issue 4</b:JournalName>
    <b:Year>2015</b:Year>
    <b:Pages>697-710</b:Pages>
    <b:RefOrder>755</b:RefOrder>
  </b:Source>
  <b:Source>
    <b:Tag>Loc10</b:Tag>
    <b:SourceType>JournalArticle</b:SourceType>
    <b:Guid>{55152BF3-5CBB-4A64-B163-D4A16749C20B}</b:Guid>
    <b:Author>
      <b:Author>
        <b:NameList>
          <b:Person>
            <b:Last>Locke</b:Last>
            <b:First>E.</b:First>
            <b:Middle>A.</b:Middle>
          </b:Person>
          <b:Person>
            <b:Last>Latham</b:Last>
            <b:First>G.</b:First>
            <b:Middle>P.</b:Middle>
          </b:Person>
        </b:NameList>
      </b:Author>
    </b:Author>
    <b:Title> New Directions in the Goal setting theory. .</b:Title>
    <b:JournalName>Current Directions in Psychological Science vol 15 issue 5</b:JournalName>
    <b:Year>2010</b:Year>
    <b:Pages>265-268</b:Pages>
    <b:RefOrder>756</b:RefOrder>
  </b:Source>
  <b:Source>
    <b:Tag>Sin16</b:Tag>
    <b:SourceType>JournalArticle</b:SourceType>
    <b:Guid>{403284E6-0E7D-4633-A9F6-29D335513377}</b:Guid>
    <b:Author>
      <b:Author>
        <b:NameList>
          <b:Person>
            <b:Last>Sinha</b:Last>
            <b:First>M.</b:First>
          </b:Person>
          <b:Person>
            <b:Last>Bhatia</b:Last>
            <b:First>P.</b:First>
          </b:Person>
        </b:NameList>
      </b:Author>
    </b:Author>
    <b:Title>Strategic corporate communication and impact in Indian banking sector</b:Title>
    <b:JournalName>Corporate Communications: An International Journal, Vol. 21 (1)</b:JournalName>
    <b:Year>2016</b:Year>
    <b:Pages>120-140</b:Pages>
    <b:RefOrder>757</b:RefOrder>
  </b:Source>
  <b:Source>
    <b:Tag>Hin12</b:Tag>
    <b:SourceType>JournalArticle</b:SourceType>
    <b:Guid>{E084D8F2-0E03-4CCD-A7EF-2399B2F9D14F}</b:Guid>
    <b:Author>
      <b:Author>
        <b:NameList>
          <b:Person>
            <b:Last>Hinson</b:Last>
            <b:First>R.E.</b:First>
          </b:Person>
          <b:Person>
            <b:Last>Madichie</b:Last>
            <b:First>N.O.</b:First>
          </b:Person>
          <b:Person>
            <b:Last>Ibrahim</b:Last>
            <b:First>M.</b:First>
          </b:Person>
        </b:NameList>
      </b:Author>
    </b:Author>
    <b:Title>A dialogic communications interrogation of the online brand dispositions of banks operating in Ghana</b:Title>
    <b:JournalName>International Journal of Bank Marketing, Vol. 30 (7)</b:JournalName>
    <b:Year>2012</b:Year>
    <b:Pages>508-526</b:Pages>
    <b:RefOrder>758</b:RefOrder>
  </b:Source>
  <b:Source>
    <b:Tag>Kan16</b:Tag>
    <b:SourceType>JournalArticle</b:SourceType>
    <b:Guid>{C3934DA8-7339-417C-AFF5-6915765D0E65}</b:Guid>
    <b:Author>
      <b:Author>
        <b:NameList>
          <b:Person>
            <b:Last>Kanyurhi</b:Last>
            <b:First>E.</b:First>
            <b:Middle>B.</b:Middle>
          </b:Person>
          <b:Person>
            <b:Last>Akonkwa</b:Last>
            <b:First>D.</b:First>
            <b:Middle>B. M.</b:Middle>
          </b:Person>
        </b:NameList>
      </b:Author>
    </b:Author>
    <b:Title>Internal marketing, employee job satisfaction, and perceived organizational performance in microfinance institutions</b:Title>
    <b:JournalName> International Journal of Bank Marketing, Vol. 34 (5)</b:JournalName>
    <b:Year>2016</b:Year>
    <b:Pages>773- 784</b:Pages>
    <b:RefOrder>759</b:RefOrder>
  </b:Source>
  <b:Source>
    <b:Tag>Mul17</b:Tag>
    <b:SourceType>JournalArticle</b:SourceType>
    <b:Guid>{2E55A262-A406-4ABF-84CA-09737A177702}</b:Guid>
    <b:Author>
      <b:Author>
        <b:NameList>
          <b:Person>
            <b:Last>Mullan</b:Last>
            <b:First>J.</b:First>
          </b:Person>
          <b:Person>
            <b:Last>Bradley</b:Last>
            <b:First>L.</b:First>
          </b:Person>
          <b:Person>
            <b:Last>Leone</b:Last>
            <b:First>S.</b:First>
          </b:Person>
        </b:NameList>
      </b:Author>
    </b:Author>
    <b:Title>Bank adoption of mobile banking: stakeholder perspective</b:Title>
    <b:JournalName>International Journal of Bank Marketing, Vol. 35 (7)</b:JournalName>
    <b:Year>2017</b:Year>
    <b:Pages>1154-1174</b:Pages>
    <b:RefOrder>760</b:RefOrder>
  </b:Source>
  <b:Source>
    <b:Tag>Wan17</b:Tag>
    <b:SourceType>JournalArticle</b:SourceType>
    <b:Guid>{8989AFE9-82F9-4EED-A3FF-26F1A36AC870}</b:Guid>
    <b:Author>
      <b:Author>
        <b:NameList>
          <b:Person>
            <b:Last>Wang</b:Last>
            <b:First>M.</b:First>
          </b:Person>
          <b:Person>
            <b:Last>Cho</b:Last>
            <b:First>S.</b:First>
          </b:Person>
          <b:Person>
            <b:Last>Denton</b:Last>
            <b:First>T.</b:First>
          </b:Person>
        </b:NameList>
      </b:Author>
    </b:Author>
    <b:Title>The impact of personalization and compatibility with past experience on e-banking usage</b:Title>
    <b:JournalName>International Journal of Bank Marketing, Vol. 35 Issue 1</b:JournalName>
    <b:Year>2017</b:Year>
    <b:Pages>45-55</b:Pages>
    <b:RefOrder>761</b:RefOrder>
  </b:Source>
  <b:Source>
    <b:Tag>And181</b:Tag>
    <b:SourceType>JournalArticle</b:SourceType>
    <b:Guid>{AD2CB536-705F-42AF-AB8C-1352C8980202}</b:Guid>
    <b:Author>
      <b:Author>
        <b:NameList>
          <b:Person>
            <b:Last>Andreeva</b:Last>
            <b:First>L.</b:First>
            <b:Middle>Y.</b:Middle>
          </b:Person>
          <b:Person>
            <b:Last>Epifanova</b:Last>
            <b:First>T.</b:First>
            <b:Middle>V.</b:Middle>
          </b:Person>
          <b:Person>
            <b:Last>Andreeva</b:Last>
            <b:First>O.</b:First>
            <b:Middle>V.</b:Middle>
          </b:Person>
          <b:Person>
            <b:Last>Orobinsky</b:Last>
            <b:First>A.S.</b:First>
          </b:Person>
        </b:NameList>
      </b:Author>
    </b:Author>
    <b:Title>Competency-Based Management in a System of Sustainable Development of Banks, Financial and Technology Companies</b:Title>
    <b:JournalName>Contemporary Studies in Economic and Financial Analysis, Volume 100</b:JournalName>
    <b:Year>2018</b:Year>
    <b:Pages>49 - 59</b:Pages>
    <b:RefOrder>762</b:RefOrder>
  </b:Source>
  <b:Source>
    <b:Tag>Sud10</b:Tag>
    <b:SourceType>Report</b:SourceType>
    <b:Guid>{FDD3B6A0-7AD3-41D5-B5EB-785E1911C0D4}</b:Guid>
    <b:Author>
      <b:Author>
        <b:NameList>
          <b:Person>
            <b:Last>Suddbay</b:Last>
            <b:First>S,</b:First>
          </b:Person>
        </b:NameList>
      </b:Author>
    </b:Author>
    <b:Title>Critism to  institutional theory : the effects of institutionalization</b:Title>
    <b:Year>2010</b:Year>
    <b:Publisher>Wiley </b:Publisher>
    <b:City>New York </b:City>
    <b:RefOrder>763</b:RefOrder>
  </b:Source>
  <b:Source>
    <b:Tag>Bjo04</b:Tag>
    <b:SourceType>Report</b:SourceType>
    <b:Guid>{743467B0-A866-4E0D-A1B9-E4934C38F661}</b:Guid>
    <b:Title>Institutional Theory : A New perspective for research into IS/IT security organizations</b:Title>
    <b:Year>2014</b:Year>
    <b:Publisher>HICSS</b:Publisher>
    <b:Author>
      <b:Author>
        <b:NameList>
          <b:Person>
            <b:Last>Bjorck</b:Last>
            <b:First>F.</b:First>
          </b:Person>
        </b:NameList>
      </b:Author>
    </b:Author>
    <b:RefOrder>764</b:RefOrder>
  </b:Source>
  <b:Source>
    <b:Tag>Res15</b:Tag>
    <b:SourceType>Report</b:SourceType>
    <b:Guid>{DE098B96-F0E7-4C88-912F-4555051DE847}</b:Guid>
    <b:Author>
      <b:Author>
        <b:NameList>
          <b:Person>
            <b:Last>Resnik</b:Last>
            <b:First>D.</b:First>
            <b:Middle>B.</b:Middle>
          </b:Person>
        </b:NameList>
      </b:Author>
    </b:Author>
    <b:Title>What is  Ethics  in Research &amp;  Why is it  Important?</b:Title>
    <b:Year>2015</b:Year>
    <b:Publisher>NIEHS</b:Publisher>
    <b:City>New Delhi </b:City>
    <b:RefOrder>765</b:RefOrder>
  </b:Source>
  <b:Source>
    <b:Tag>Den11</b:Tag>
    <b:SourceType>JournalArticle</b:SourceType>
    <b:Guid>{CE10075E-AC17-45C7-A98C-41FC738A2BD5}</b:Guid>
    <b:Title>Leadership Development and reflection </b:Title>
    <b:Year>2011</b:Year>
    <b:Author>
      <b:Author>
        <b:NameList>
          <b:Person>
            <b:Last>Densten</b:Last>
            <b:First>I.</b:First>
          </b:Person>
        </b:NameList>
      </b:Author>
    </b:Author>
    <b:JournalName>International Journal of educational  management volume 11 issue 5</b:JournalName>
    <b:Pages> 121 - 135</b:Pages>
    <b:RefOrder>766</b:RefOrder>
  </b:Source>
  <b:Source>
    <b:Tag>Loc101</b:Tag>
    <b:SourceType>JournalArticle</b:SourceType>
    <b:Guid>{87893A6F-A3F4-4E3B-97CE-F206EB79BCF5}</b:Guid>
    <b:Author>
      <b:Author>
        <b:NameList>
          <b:Person>
            <b:Last>Locker</b:Last>
            <b:First>E.</b:First>
            <b:Middle>A.</b:Middle>
          </b:Person>
          <b:Person>
            <b:Last>Latham</b:Last>
            <b:First>G.</b:First>
            <b:Middle>P.</b:Middle>
          </b:Person>
        </b:NameList>
      </b:Author>
    </b:Author>
    <b:Title>New Directions in the Goal setting theory.</b:Title>
    <b:JournalName>Current Directions in Psychological Science vol 15 issue 5, 265-268.</b:JournalName>
    <b:Year>2010</b:Year>
    <b:Pages>265 - 268</b:Pages>
    <b:RefOrder>767</b:RefOrder>
  </b:Source>
  <b:Source>
    <b:Tag>Fer07</b:Tag>
    <b:SourceType>JournalArticle</b:SourceType>
    <b:Guid>{FB5ADF83-2AC0-4DCE-9108-BCE8E7535892}</b:Guid>
    <b:Title> Enriching Goal Setting Theory with time : An integrated approach. </b:Title>
    <b:Year>2007</b:Year>
    <b:Author>
      <b:Author>
        <b:NameList>
          <b:Person>
            <b:Last>Ferris</b:Last>
            <b:First>W.</b:First>
          </b:Person>
        </b:NameList>
      </b:Author>
    </b:Author>
    <b:JournalName>Academy of Management Review vol 29 issue 3</b:JournalName>
    <b:Pages>404- 422</b:Pages>
    <b:RefOrder>768</b:RefOrder>
  </b:Source>
  <b:Source>
    <b:Tag>Amo07</b:Tag>
    <b:SourceType>Report</b:SourceType>
    <b:Guid>{F07EA3E9-9650-4BFC-8A61-E4CE4839857D}</b:Guid>
    <b:Title>Strategic Leadership: Key driver for strategic implementation   </b:Title>
    <b:Year>2007</b:Year>
    <b:Publisher>Management Today </b:Publisher>
    <b:Author>
      <b:Author>
        <b:NameList>
          <b:Person>
            <b:Last>Amos</b:Last>
            <b:First>T</b:First>
          </b:Person>
        </b:NameList>
      </b:Author>
    </b:Author>
    <b:RefOrder>769</b:RefOrder>
  </b:Source>
  <b:Source>
    <b:Tag>Boa09</b:Tag>
    <b:SourceType>JournalArticle</b:SourceType>
    <b:Guid>{D921A0E6-27E4-4E16-A378-7E46D4F139F0}</b:Guid>
    <b:Title>Strategic Leadership Research: Moving on </b:Title>
    <b:Year>2009</b:Year>
    <b:Author>
      <b:Author>
        <b:NameList>
          <b:Person>
            <b:Last>Boal</b:Last>
            <b:First>K.</b:First>
            <b:Middle>B.</b:Middle>
          </b:Person>
          <b:Person>
            <b:Last>Hooijberg</b:Last>
            <b:First>R.</b:First>
          </b:Person>
        </b:NameList>
      </b:Author>
    </b:Author>
    <b:JournalName>Leadership Quartely volume 11 issue 4</b:JournalName>
    <b:Pages>515 - 549</b:Pages>
    <b:RefOrder>770</b:RefOrder>
  </b:Source>
  <b:Source>
    <b:Tag>Yeo10</b:Tag>
    <b:SourceType>JournalArticle</b:SourceType>
    <b:Guid>{A855C1CC-E4FA-43F6-B2D0-65438C24F5BD}</b:Guid>
    <b:Author>
      <b:Author>
        <b:NameList>
          <b:Person>
            <b:Last>Yeo</b:Last>
            <b:First>R.</b:First>
            <b:Middle>K.</b:Middle>
          </b:Person>
          <b:Person>
            <b:Last>Youssef</b:Last>
            <b:First>M.</b:First>
            <b:Middle>A.</b:Middle>
          </b:Person>
        </b:NameList>
      </b:Author>
    </b:Author>
    <b:Title>Communicating corporate image into existence: the case of the Saudi banking industry</b:Title>
    <b:JournalName>Corporate Communications: An International Journal Vol. 15 Issue 3</b:JournalName>
    <b:Year>2010</b:Year>
    <b:Pages>263-280</b:Pages>
    <b:RefOrder>771</b:RefOrder>
  </b:Source>
  <b:Source>
    <b:Tag>Guo14</b:Tag>
    <b:SourceType>JournalArticle</b:SourceType>
    <b:Guid>{90864BFF-31BC-4E38-BBA8-CF2DAD6A821D}</b:Guid>
    <b:Author>
      <b:Author>
        <b:NameList>
          <b:Person>
            <b:Last>Guo</b:Last>
            <b:First>Y.</b:First>
          </b:Person>
          <b:Person>
            <b:Last>Holland</b:Last>
            <b:First>J.</b:First>
          </b:Person>
          <b:Person>
            <b:Last>Kreander</b:Last>
            <b:First>N.</b:First>
          </b:Person>
        </b:NameList>
      </b:Author>
    </b:Author>
    <b:Title>An exploration of the value creation process in bank-corporate communications</b:Title>
    <b:JournalName>Journal of Communication Management, Vol. 18 Issue 3</b:JournalName>
    <b:Year>2014</b:Year>
    <b:Pages>254-270</b:Pages>
    <b:RefOrder>772</b:RefOrder>
  </b:Source>
  <b:Source>
    <b:Tag>Wij18</b:Tag>
    <b:SourceType>JournalArticle</b:SourceType>
    <b:Guid>{AC832F40-63A6-44E2-B5FB-B180CA5D604B}</b:Guid>
    <b:Author>
      <b:Author>
        <b:NameList>
          <b:Person>
            <b:Last>Wijethilake</b:Last>
            <b:First>C.</b:First>
          </b:Person>
          <b:Person>
            <b:Last>Ekanayake</b:Last>
            <b:First>A.</b:First>
          </b:Person>
        </b:NameList>
      </b:Author>
    </b:Author>
    <b:Title>Proactive Strategic Responses to Corporate Sustainability Pressures: A Sustainability Control System Framework</b:Title>
    <b:JournalName>Advances in Management Accounting </b:JournalName>
    <b:Year>2018</b:Year>
    <b:Pages>129 - 173</b:Pages>
    <b:RefOrder>773</b:RefOrder>
  </b:Source>
  <b:Source>
    <b:Tag>Blo14</b:Tag>
    <b:SourceType>JournalArticle</b:SourceType>
    <b:Guid>{419C3467-5A88-4B08-9453-802FBF1DC525}</b:Guid>
    <b:Author>
      <b:Author>
        <b:NameList>
          <b:Person>
            <b:Last>Bloodgood</b:Last>
            <b:First>J.</b:First>
            <b:Middle>M.</b:Middle>
          </b:Person>
          <b:Person>
            <b:Last>Hornsby</b:Last>
            <b:First>J.</b:First>
            <b:Middle>S.</b:Middle>
          </b:Person>
          <b:Person>
            <b:Last>Hayton</b:Last>
            <b:First>J.</b:First>
            <b:Middle>C.</b:Middle>
          </b:Person>
        </b:NameList>
      </b:Author>
    </b:Author>
    <b:Title>Organizational Resourcefulness: The Role of Purposeful Resource Focus Vacillation in Implementing Corporate Entrepreneurship</b:Title>
    <b:JournalName>Advances in Entrepreneurship, Firm Emergence and Growth, Volume 15</b:JournalName>
    <b:Year>2014</b:Year>
    <b:Pages>125 - 147</b:Pages>
    <b:RefOrder>774</b:RefOrder>
  </b:Source>
  <b:Source>
    <b:Tag>Cho11</b:Tag>
    <b:SourceType>JournalArticle</b:SourceType>
    <b:Guid>{0E00B91C-483E-451C-AD34-8729A743CACF}</b:Guid>
    <b:Author>
      <b:Author>
        <b:NameList>
          <b:Person>
            <b:Last>Chowdhury</b:Last>
            <b:First>H.</b:First>
            <b:Middle>M. M.</b:Middle>
          </b:Person>
        </b:NameList>
      </b:Author>
    </b:Author>
    <b:Title>Ethical issues as competitive advantage for bank management</b:Title>
    <b:JournalName> Humanomics Vol. 27 Issue 2</b:JournalName>
    <b:Year>2011</b:Year>
    <b:Pages>109-120</b:Pages>
    <b:RefOrder>775</b:RefOrder>
  </b:Source>
  <b:Source>
    <b:Tag>Che161</b:Tag>
    <b:SourceType>JournalArticle</b:SourceType>
    <b:Guid>{284FCCD5-8C7C-4ED4-9917-37E1E1EDA0D1}</b:Guid>
    <b:Author>
      <b:Author>
        <b:NameList>
          <b:Person>
            <b:Last>Chew</b:Last>
            <b:First>B.</b:First>
            <b:Middle>C.</b:Middle>
          </b:Person>
          <b:Person>
            <b:Last>Tan</b:Last>
            <b:First>L.</b:First>
            <b:Middle>H.</b:Middle>
          </b:Person>
          <b:Person>
            <b:Last>Hamid</b:Last>
            <b:First>S.</b:First>
            <b:Middle>R,</b:Middle>
          </b:Person>
        </b:NameList>
      </b:Author>
    </b:Author>
    <b:Title>Ethical banking in practice: a closer look at the Co-operative Bank UK PLC</b:Title>
    <b:JournalName>Qualitative Research in Financial Markets, Vol. 8 Issue 1</b:JournalName>
    <b:Year>2016</b:Year>
    <b:Pages>70-91</b:Pages>
    <b:RefOrder>776</b:RefOrder>
  </b:Source>
  <b:Source>
    <b:Tag>Gil151</b:Tag>
    <b:SourceType>JournalArticle</b:SourceType>
    <b:Guid>{AFBE373B-08E0-4EFD-8522-DFECE90D3C20}</b:Guid>
    <b:Author>
      <b:Author>
        <b:NameList>
          <b:Person>
            <b:Last>Gilani</b:Last>
            <b:First>H.</b:First>
          </b:Person>
        </b:NameList>
      </b:Author>
    </b:Author>
    <b:Title>Exploring the ethical aspects of Islamic banking</b:Title>
    <b:JournalName> International  Journal of Islamic and Middle Eastern Finance and Management Vol. 8 Issue 1</b:JournalName>
    <b:Year>2015</b:Year>
    <b:Pages>85-98</b:Pages>
    <b:RefOrder>777</b:RefOrder>
  </b:Source>
  <b:Source>
    <b:Tag>DFI13</b:Tag>
    <b:SourceType>Report</b:SourceType>
    <b:Guid>{9F95370D-D906-4859-93C6-AAC4FED27AD9}</b:Guid>
    <b:Title>Disasters and Emergencies Preparedness Programme, Business Case Intervention Summary</b:Title>
    <b:Year>2013</b:Year>
    <b:Author>
      <b:Author>
        <b:Corporate>DFID</b:Corporate>
      </b:Author>
    </b:Author>
    <b:Publisher>DFID</b:Publisher>
    <b:RefOrder>778</b:RefOrder>
  </b:Source>
  <b:Source>
    <b:Tag>Aud11</b:Tag>
    <b:SourceType>JournalArticle</b:SourceType>
    <b:Guid>{B88FCD9A-19A9-4826-A1AB-F26586EAD639}</b:Guid>
    <b:Title>What Future Role for Local Organizations? A Reflection on the Need for Humanitarian Capacity-Building</b:Title>
    <b:Year>2011</b:Year>
    <b:Author>
      <b:Author>
        <b:NameList>
          <b:Person>
            <b:Last>Audet</b:Last>
            <b:First>F.</b:First>
          </b:Person>
        </b:NameList>
      </b:Author>
    </b:Author>
    <b:JournalName>International Review of the Red Cross, Volume 93, Number 884</b:JournalName>
    <b:Pages>1151-1164</b:Pages>
    <b:RefOrder>779</b:RefOrder>
  </b:Source>
  <b:Source>
    <b:Tag>Don15</b:Tag>
    <b:SourceType>Report</b:SourceType>
    <b:Guid>{BE752B37-9A7D-4BA6-9665-5F957FA50B3F}</b:Guid>
    <b:Author>
      <b:Author>
        <b:NameList>
          <b:Person>
            <b:Last>Donini</b:Last>
            <b:First>A.</b:First>
          </b:Person>
        </b:NameList>
      </b:Author>
    </b:Author>
    <b:Title> Humanitarian Agenda 2015: The State of Humanitarian Enterprise</b:Title>
    <b:Year>2015</b:Year>
    <b:Publisher> Feinstein International Centre</b:Publisher>
    <b:City>Tufts University, USA</b:City>
    <b:RefOrder>780</b:RefOrder>
  </b:Source>
  <b:Source>
    <b:Tag>Smi11</b:Tag>
    <b:SourceType>Book</b:SourceType>
    <b:Guid>{C1C5D6AE-34B8-4C47-AF7D-10FEE18CF5C0}</b:Guid>
    <b:Author>
      <b:Author>
        <b:NameList>
          <b:Person>
            <b:Last>Smillie</b:Last>
            <b:First>A.</b:First>
          </b:Person>
        </b:NameList>
      </b:Author>
    </b:Author>
    <b:Title>Patronage or Partnership: Local Capacity-building in Humanitarian Crises</b:Title>
    <b:Year>2011</b:Year>
    <b:Publisher>Bloomfield</b:Publisher>
    <b:City>Kumarian Press, Inc.</b:City>
    <b:RefOrder>781</b:RefOrder>
  </b:Source>
  <b:Source>
    <b:Tag>Tsi12</b:Tag>
    <b:SourceType>Book</b:SourceType>
    <b:Guid>{FD8C16F3-5EC2-493D-B64A-B2BB7389C8B9}</b:Guid>
    <b:Author>
      <b:Author>
        <b:NameList>
          <b:Person>
            <b:Last>Tsitnbaum</b:Last>
            <b:First>Y.</b:First>
          </b:Person>
        </b:NameList>
      </b:Author>
    </b:Author>
    <b:Title>Aid Partnerships: A Vehicle to Strengthen NGOs in Somalia</b:Title>
    <b:Year>2012</b:Year>
    <b:City>Nairobi </b:City>
    <b:RefOrder>782</b:RefOrder>
  </b:Source>
  <b:Source>
    <b:Tag>Ram131</b:Tag>
    <b:SourceType>Report</b:SourceType>
    <b:Guid>{F89C9C61-0266-49C5-ACDB-7688BE392119}</b:Guid>
    <b:Title>Missed Opportunities: the case for strengthening national and local partnership-based humanitarian responses, a report commissioned by a consortium of UK-based international non-governmental organizations</b:Title>
    <b:Year>2013</b:Year>
    <b:City>London </b:City>
    <b:Publisher>COFAD </b:Publisher>
    <b:Author>
      <b:Author>
        <b:NameList>
          <b:Person>
            <b:Last>Ramalingam</b:Last>
            <b:First>B.</b:First>
          </b:Person>
        </b:NameList>
      </b:Author>
    </b:Author>
    <b:RefOrder>783</b:RefOrder>
  </b:Source>
  <b:Source>
    <b:Tag>Pou09</b:Tag>
    <b:SourceType>Report</b:SourceType>
    <b:Guid>{35469DCC-016B-43EE-905A-0D8291DFEAA3}</b:Guid>
    <b:Author>
      <b:Author>
        <b:NameList>
          <b:Person>
            <b:Last>Pouligny</b:Last>
            <b:First>B.</b:First>
          </b:Person>
        </b:NameList>
      </b:Author>
    </b:Author>
    <b:Title>Supporting Local Ownership in Humanitarian Action, Humanitarian Policy Series, 109</b:Title>
    <b:Year>2009</b:Year>
    <b:Publisher>Centre for Transatlantic Relations and Global Public Policy Studies</b:Publisher>
    <b:RefOrder>784</b:RefOrder>
  </b:Source>
  <b:Source>
    <b:Tag>Cam16</b:Tag>
    <b:SourceType>Report</b:SourceType>
    <b:Guid>{66B6F77F-1783-45DA-A59B-EC20CF8B895E}</b:Guid>
    <b:Author>
      <b:Author>
        <b:NameList>
          <b:Person>
            <b:Last>Campbell</b:Last>
            <b:First>L.</b:First>
          </b:Person>
          <b:Person>
            <b:Last>Knox-Clarke</b:Last>
            <b:First>P.</b:First>
          </b:Person>
        </b:NameList>
      </b:Author>
    </b:Author>
    <b:Title>How can we better involve national actors in humanitarian coordination?</b:Title>
    <b:Year>2016</b:Year>
    <b:Publisher>ALNAP/ ODI</b:Publisher>
    <b:City>London </b:City>
    <b:RefOrder>785</b:RefOrder>
  </b:Source>
  <b:Source>
    <b:Tag>Fea16</b:Tag>
    <b:SourceType>Report</b:SourceType>
    <b:Guid>{9A13B2B3-D0C8-41CE-8CE1-741AE00B166E}</b:Guid>
    <b:Author>
      <b:Author>
        <b:NameList>
          <b:Person>
            <b:Last>Featherstone</b:Last>
            <b:First>A.</b:First>
          </b:Person>
          <b:Person>
            <b:Last>Bogati</b:Last>
            <b:First>S.</b:First>
          </b:Person>
        </b:NameList>
      </b:Author>
    </b:Author>
    <b:Title>Opportunity Knocks: Realising the potential of partnerships in the Nepal earthquake response. </b:Title>
    <b:Year>2016</b:Year>
    <b:Publisher>ActionAid, CAFOD, CARE, Christian Aid, Oxfam</b:Publisher>
    <b:City>Tearfund</b:City>
    <b:RefOrder>786</b:RefOrder>
  </b:Source>
  <b:Source>
    <b:Tag>Saa16</b:Tag>
    <b:SourceType>Report</b:SourceType>
    <b:Guid>{041D5CF3-C6F4-45C9-A122-57F0A5266325}</b:Guid>
    <b:Author>
      <b:Author>
        <b:NameList>
          <b:Person>
            <b:Last>Saavedra</b:Last>
            <b:First>L.</b:First>
          </b:Person>
        </b:NameList>
      </b:Author>
    </b:Author>
    <b:Title>Learning from Exposure: How decades of disaster and armed conflict have shaped Colombian NGOS (ALNAP Country Study)</b:Title>
    <b:Year>2016</b:Year>
    <b:Publisher> ODI/ALNAP</b:Publisher>
    <b:City> London</b:City>
    <b:RefOrder>787</b:RefOrder>
  </b:Source>
  <b:Source>
    <b:Tag>Sou12</b:Tag>
    <b:SourceType>Report</b:SourceType>
    <b:Guid>{6065F99C-668C-463B-B217-92C81962D150}</b:Guid>
    <b:Author>
      <b:Author>
        <b:NameList>
          <b:Person>
            <b:Last>South</b:Last>
            <b:First>A.</b:First>
          </b:Person>
          <b:Person>
            <b:Last>Harragin</b:Last>
            <b:First>S.</b:First>
          </b:Person>
        </b:NameList>
      </b:Author>
    </b:Author>
    <b:Title>Local to Global Protection in Myanmar (Burma), Sudan, South Sudan and Zimbabwe (HPN Network Paper No. 72). </b:Title>
    <b:Year>2012</b:Year>
    <b:Publisher>ODI/HPN</b:Publisher>
    <b:City>London.</b:City>
    <b:RefOrder>788</b:RefOrder>
  </b:Source>
  <b:Source>
    <b:Tag>CHS14</b:Tag>
    <b:SourceType>Report</b:SourceType>
    <b:Guid>{58C075AC-B5BF-4766-B005-0FB776A666DB}</b:Guid>
    <b:Author>
      <b:Author>
        <b:Corporate>CHS Alliance</b:Corporate>
      </b:Author>
    </b:Author>
    <b:Title>Core Humanitarian Standard on Quality and Accountability</b:Title>
    <b:Year>2014</b:Year>
    <b:Publisher>CHS Alliance</b:Publisher>
    <b:City>London</b:City>
    <b:RefOrder>789</b:RefOrder>
  </b:Source>
  <b:Source>
    <b:Tag>Del16</b:Tag>
    <b:SourceType>Report</b:SourceType>
    <b:Guid>{C0C159EA-8D8B-4937-AECE-DD90BD74B073}</b:Guid>
    <b:Author>
      <b:Author>
        <b:NameList>
          <b:Person>
            <b:Last>Delaney</b:Last>
            <b:First>M.</b:First>
          </b:Person>
          <b:Person>
            <b:Last>Poole</b:Last>
            <b:First>L.</b:First>
          </b:Person>
          <b:Person>
            <b:Last>Kumara</b:Last>
            <b:First>S.</b:First>
          </b:Person>
        </b:NameList>
      </b:Author>
    </b:Author>
    <b:Title>Let Your Voice Be Heard: Improving Humanitarian Response</b:Title>
    <b:Year>2016</b:Year>
    <b:Publisher>Crescendo International</b:Publisher>
    <b:RefOrder>790</b:RefOrder>
  </b:Source>
  <b:Source>
    <b:Tag>Tan16</b:Tag>
    <b:SourceType>Report</b:SourceType>
    <b:Guid>{F5EFF69F-3BC7-4B57-82AB-B4D4617DF3E4}</b:Guid>
    <b:Author>
      <b:Author>
        <b:NameList>
          <b:Person>
            <b:Last>Tanner</b:Last>
            <b:First>D.</b:First>
            <b:Middle>L.</b:Middle>
          </b:Person>
          <b:Person>
            <b:Last>Moro</b:Last>
            <b:First>D.</b:First>
            <b:Middle>L.</b:Middle>
          </b:Person>
        </b:NameList>
      </b:Author>
    </b:Author>
    <b:Title>Missed Out: The role of local actors in the humanitarian response in the South Sudan conflict</b:Title>
    <b:Year>2016</b:Year>
    <b:Publisher> CAFOD and Trócaire, Christian Aid, Oxfam GB</b:Publisher>
    <b:City>London</b:City>
    <b:RefOrder>791</b:RefOrder>
  </b:Source>
  <b:Source>
    <b:Tag>GHA14</b:Tag>
    <b:SourceType>Report</b:SourceType>
    <b:Guid>{008B583B-79F8-4FF8-8E59-6B8D3B221C27}</b:Guid>
    <b:Author>
      <b:Author>
        <b:Corporate>GHA Report</b:Corporate>
      </b:Author>
    </b:Author>
    <b:Title>The overall international humanitarian response for 2011 was 18.6 billion USD </b:Title>
    <b:Year>2014</b:Year>
    <b:Publisher>GHA </b:Publisher>
    <b:RefOrder>792</b:RefOrder>
  </b:Source>
  <b:Source>
    <b:Tag>Poo15</b:Tag>
    <b:SourceType>Report</b:SourceType>
    <b:Guid>{7DAE3AA6-A850-4B01-B2B1-850F811B9DAC}</b:Guid>
    <b:Author>
      <b:Author>
        <b:NameList>
          <b:Person>
            <b:Last>Poole</b:Last>
            <b:First>L.</b:First>
          </b:Person>
        </b:NameList>
      </b:Author>
    </b:Author>
    <b:Title>Funding at the sharp end</b:Title>
    <b:Year>2015</b:Year>
    <b:Publisher>CAFOD</b:Publisher>
    <b:City>London</b:City>
    <b:RefOrder>793</b:RefOrder>
  </b:Source>
  <b:Source>
    <b:Tag>Sam10</b:Tag>
    <b:SourceType>JournalArticle</b:SourceType>
    <b:Guid>{4CA4F173-F289-4E3C-BB58-DDA4D8ED6899}</b:Guid>
    <b:Author>
      <b:Author>
        <b:NameList>
          <b:Person>
            <b:Last>Samson</b:Last>
            <b:First>D.</b:First>
          </b:Person>
        </b:NameList>
      </b:Author>
    </b:Author>
    <b:Title>Innovation for business success : Achiving a systematic innovation capacity</b:Title>
    <b:JournalName>Journal of Management volume 4 issue 23</b:JournalName>
    <b:Year>2010</b:Year>
    <b:Pages>52-65</b:Pages>
    <b:RefOrder>794</b:RefOrder>
  </b:Source>
  <b:Source>
    <b:Tag>Cas142</b:Tag>
    <b:SourceType>Book</b:SourceType>
    <b:Guid>{603F64E7-DF4D-48C4-9A75-E68B04504C99}</b:Guid>
    <b:Title>Cultural change: opportunity, silent killer or metamorphosis</b:Title>
    <b:Year>2014</b:Year>
    <b:Publisher>Jossey Bass</b:Publisher>
    <b:City>San Francisco</b:City>
    <b:Author>
      <b:Author>
        <b:NameList>
          <b:Person>
            <b:Last>Cascio</b:Last>
            <b:First>P.</b:First>
          </b:Person>
        </b:NameList>
      </b:Author>
    </b:Author>
    <b:RefOrder>795</b:RefOrder>
  </b:Source>
  <b:Source>
    <b:Tag>Placeholder85</b:Tag>
    <b:SourceType>JournalArticle</b:SourceType>
    <b:Guid>{16971E6E-0971-4E43-917A-61CD0CA67065}</b:Guid>
    <b:Title> The Role and importance of Motivation in TQM Success</b:Title>
    <b:Year>2011</b:Year>
    <b:Author>
      <b:Author>
        <b:NameList>
          <b:Person>
            <b:Last>Krentner</b:Last>
            <b:First>R.</b:First>
          </b:Person>
          <b:Person>
            <b:Last>Kinicki</b:Last>
            <b:First>A.</b:First>
          </b:Person>
        </b:NameList>
      </b:Author>
    </b:Author>
    <b:JournalName>International Journal of Management and Decision Making volume 4 issue 23</b:JournalName>
    <b:Pages>272-286 </b:Pages>
    <b:RefOrder>796</b:RefOrder>
  </b:Source>
  <b:Source>
    <b:Tag>Placeholder86</b:Tag>
    <b:SourceType>JournalArticle</b:SourceType>
    <b:Guid>{E8CC7332-D749-4044-84C1-161EE3B1C4D8}</b:Guid>
    <b:Author>
      <b:Author>
        <b:NameList>
          <b:Person>
            <b:Last>Locke</b:Last>
            <b:First>E.</b:First>
            <b:Middle>A.</b:Middle>
          </b:Person>
          <b:Person>
            <b:Last>Latham</b:Last>
            <b:First>G.</b:First>
            <b:Middle>P.</b:Middle>
          </b:Person>
        </b:NameList>
      </b:Author>
    </b:Author>
    <b:Title> New Directions in the Goal setting theory. </b:Title>
    <b:JournalName>Current Directions in Psychological Science vol 15 issue 5, 265-268.</b:JournalName>
    <b:Year>2010</b:Year>
    <b:Pages>265 - 268</b:Pages>
    <b:RefOrder>797</b:RefOrder>
  </b:Source>
  <b:Source>
    <b:Tag>Placeholder87</b:Tag>
    <b:SourceType>Book</b:SourceType>
    <b:Guid>{79DECCC7-ECBC-40EF-84BE-997E0EC324BD}</b:Guid>
    <b:Author>
      <b:Author>
        <b:NameList>
          <b:Person>
            <b:Last>Kothari</b:Last>
            <b:First>C.</b:First>
            <b:Middle>R.</b:Middle>
          </b:Person>
        </b:NameList>
      </b:Author>
    </b:Author>
    <b:Title>Research Methodology</b:Title>
    <b:Year>2004</b:Year>
    <b:City>New Delhi</b:City>
    <b:Publisher>New Age International</b:Publisher>
    <b:RefOrder>799</b:RefOrder>
  </b:Source>
  <b:Source>
    <b:Tag>Placeholder88</b:Tag>
    <b:SourceType>Book</b:SourceType>
    <b:Guid>{C3E581AF-EBE3-4E46-A5AC-326F4BAE3E9F}</b:Guid>
    <b:Title>Business research methods</b:Title>
    <b:Year>2016</b:Year>
    <b:Author>
      <b:Author>
        <b:NameList>
          <b:Person>
            <b:Last>Cooper</b:Last>
            <b:First>D.</b:First>
          </b:Person>
          <b:Person>
            <b:Last>Schindler</b:Last>
            <b:First>P.</b:First>
            <b:Middle>S.</b:Middle>
          </b:Person>
        </b:NameList>
      </b:Author>
    </b:Author>
    <b:City>New Delhi</b:City>
    <b:Publisher>McGraw Hill</b:Publisher>
    <b:RefOrder>801</b:RefOrder>
  </b:Source>
  <b:Source>
    <b:Tag>DiM83</b:Tag>
    <b:SourceType>JournalArticle</b:SourceType>
    <b:Guid>{EFA615CF-BCD3-43B6-A0D8-85F414A373E2}</b:Guid>
    <b:Title>The Iron Cage Revisited: Institutional Isomorphism and Collective Rationality in Organizational Fields</b:Title>
    <b:Year>1983</b:Year>
    <b:Author>
      <b:Author>
        <b:NameList>
          <b:Person>
            <b:Last>DiMaggio</b:Last>
            <b:First>P.</b:First>
            <b:Middle>J.</b:Middle>
          </b:Person>
          <b:Person>
            <b:Last>Powell</b:Last>
            <b:First>W.</b:First>
            <b:Middle>W.</b:Middle>
          </b:Person>
        </b:NameList>
      </b:Author>
    </b:Author>
    <b:JournalName>American Sociological Review vol. 48</b:JournalName>
    <b:Pages>147–160</b:Pages>
    <b:RefOrder>802</b:RefOrder>
  </b:Source>
  <b:Source>
    <b:Tag>Had15</b:Tag>
    <b:SourceType>Book</b:SourceType>
    <b:Guid>{4B93F7E7-6A6D-4EA5-B11F-2E5A6A50232D}</b:Guid>
    <b:Title>Institutionalism and Neo-institutionalism: History of the Concepts</b:Title>
    <b:Year>2015</b:Year>
    <b:Author>
      <b:Author>
        <b:NameList>
          <b:Person>
            <b:Last>Hadler</b:Last>
            <b:First>M.</b:First>
          </b:Person>
        </b:NameList>
      </b:Author>
    </b:Author>
    <b:City>Oxford </b:City>
    <b:Publisher>Elservier </b:Publisher>
    <b:RefOrder>803</b:RefOrder>
  </b:Source>
  <b:Source>
    <b:Tag>Sco13</b:Tag>
    <b:SourceType>Book</b:SourceType>
    <b:Guid>{76240631-DBA1-4DF8-A6D5-87044DCEC65B}</b:Guid>
    <b:Author>
      <b:Author>
        <b:NameList>
          <b:Person>
            <b:Last>Scott</b:Last>
            <b:First>W.</b:First>
            <b:Middle>R.</b:Middle>
          </b:Person>
        </b:NameList>
      </b:Author>
    </b:Author>
    <b:Title>Institutions and Organizations: Ideas, Interests, and Identities</b:Title>
    <b:Year>2013</b:Year>
    <b:City>London </b:City>
    <b:Publisher>SAGE Publications</b:Publisher>
    <b:RefOrder>804</b:RefOrder>
  </b:Source>
  <b:Source>
    <b:Tag>Placeholder89</b:Tag>
    <b:SourceType>Book</b:SourceType>
    <b:Guid>{41703DB2-FE05-4EDB-9908-5F978DF224A6}</b:Guid>
    <b:Title>Institutitional Theory examination</b:Title>
    <b:Year>2015</b:Year>
    <b:Author>
      <b:Author>
        <b:NameList>
          <b:Person>
            <b:Last>Braton</b:Last>
            <b:First>T.</b:First>
          </b:Person>
          <b:Person>
            <b:Last>Ahlstrom</b:Last>
            <b:First>S.</b:First>
          </b:Person>
        </b:NameList>
      </b:Author>
    </b:Author>
    <b:City>Geneva</b:City>
    <b:Publisher>Free Press</b:Publisher>
    <b:RefOrder>805</b:RefOrder>
  </b:Source>
  <b:Source>
    <b:Tag>Guy99</b:Tag>
    <b:SourceType>Book</b:SourceType>
    <b:Guid>{6CB37FAA-3528-4D32-94D6-16068EE288C1}</b:Guid>
    <b:Title>Institutional Theory in Political Science. The ‘New Institutionalism</b:Title>
    <b:Year>1999</b:Year>
    <b:Author>
      <b:Author>
        <b:NameList>
          <b:Person>
            <b:Last>Guy</b:Last>
            <b:First>P.</b:First>
            <b:Middle>B.</b:Middle>
          </b:Person>
        </b:NameList>
      </b:Author>
    </b:Author>
    <b:City>London </b:City>
    <b:Publisher>Continuum Press</b:Publisher>
    <b:RefOrder>806</b:RefOrder>
  </b:Source>
  <b:Source>
    <b:Tag>Agu18</b:Tag>
    <b:SourceType>JournalArticle</b:SourceType>
    <b:Guid>{7555C032-FD1B-4CCB-A2B6-5F0FF430B96C}</b:Guid>
    <b:Title>Addressing funding issues for Danish mental health NGOs</b:Title>
    <b:Year>2018</b:Year>
    <b:Author>
      <b:Author>
        <b:NameList>
          <b:Person>
            <b:Last>Aguilar</b:Last>
            <b:First>N.</b:First>
            <b:Middle>F.</b:Middle>
          </b:Person>
          <b:Person>
            <b:Last>Hansen</b:Last>
            <b:First>Z.</b:First>
            <b:Middle>N. L.</b:Middle>
          </b:Person>
        </b:NameList>
      </b:Author>
    </b:Author>
    <b:JournalName>Journal of Public Mental Health Vol. 17 Issue2</b:JournalName>
    <b:Pages>79-89</b:Pages>
    <b:RefOrder>807</b:RefOrder>
  </b:Source>
  <b:Source>
    <b:Tag>ODw15</b:Tag>
    <b:SourceType>JournalArticle</b:SourceType>
    <b:Guid>{C3647EBF-716B-4EF3-BA9A-BB1CF548B39D}</b:Guid>
    <b:Author>
      <b:Author>
        <b:NameList>
          <b:Person>
            <b:Last>O'Dwyer</b:Last>
            <b:First>B.</b:First>
          </b:Person>
          <b:Person>
            <b:Last>Boomsma</b:Last>
            <b:First>R.</b:First>
          </b:Person>
        </b:NameList>
      </b:Author>
    </b:Author>
    <b:Title>The co-construction of NGO accountability: Aligning imposed and felt accountability in NGO-funder accountability relationships</b:Title>
    <b:JournalName>Accounting, Auditing &amp; Accountability Journal Vol. 28 Issue 1</b:JournalName>
    <b:Year>2015</b:Year>
    <b:Pages>36-68</b:Pages>
    <b:RefOrder>808</b:RefOrder>
  </b:Source>
  <b:Source>
    <b:Tag>Fia13</b:Tag>
    <b:SourceType>JournalArticle</b:SourceType>
    <b:Guid>{AFF271ED-670B-42B5-8AFA-774FF823819E}</b:Guid>
    <b:Author>
      <b:Author>
        <b:NameList>
          <b:Person>
            <b:Last>Fiador</b:Last>
            <b:First>V.</b:First>
            <b:Middle>O.</b:Middle>
          </b:Person>
        </b:NameList>
      </b:Author>
    </b:Author>
    <b:Title>Determinants of financial governance practices: evidence from NGOs in Ghana</b:Title>
    <b:JournalName> International Journal of Sociology and Social Policy Vol. 33 Issue 1/2</b:JournalName>
    <b:Year>2013</b:Year>
    <b:Pages>114-130</b:Pages>
    <b:RefOrder>809</b:RefOrder>
  </b:Source>
  <b:Source>
    <b:Tag>Kiw09</b:Tag>
    <b:SourceType>JournalArticle</b:SourceType>
    <b:Guid>{33579149-058A-4C65-8817-9A3C7ECB485B}</b:Guid>
    <b:Author>
      <b:Author>
        <b:NameList>
          <b:Person>
            <b:Last>Kiweu</b:Last>
            <b:First>J.</b:First>
            <b:Middle>M.</b:Middle>
          </b:Person>
        </b:NameList>
      </b:Author>
    </b:Author>
    <b:Title>Leveraging donor funds: the switch to commercial funding</b:Title>
    <b:JournalName>Managerial Finance, Vol. 35 Issue 12</b:JournalName>
    <b:Year>2009</b:Year>
    <b:Pages>1011-1026</b:Pages>
    <b:RefOrder>810</b:RefOrder>
  </b:Source>
  <b:Source>
    <b:Tag>Oko12</b:Tag>
    <b:SourceType>JournalArticle</b:SourceType>
    <b:Guid>{2D7A737B-9204-48A2-A120-4305F241F345}</b:Guid>
    <b:Author>
      <b:Author>
        <b:NameList>
          <b:Person>
            <b:Last>Okorley</b:Last>
            <b:First>E.</b:First>
            <b:Middle>L.</b:Middle>
          </b:Person>
          <b:Person>
            <b:Last>Nkrumah</b:Last>
            <b:First>E.</b:First>
            <b:Middle>E.</b:Middle>
          </b:Person>
        </b:NameList>
      </b:Author>
    </b:Author>
    <b:Title>Organisational factors influencing sustainability of local non‐governmental organisations: Lessons from a Ghanaian context</b:Title>
    <b:JournalName>International Journal of Social Economics, Vol. 39 Issue 5</b:JournalName>
    <b:Year>2012</b:Year>
    <b:Pages>330-341</b:Pages>
    <b:RefOrder>811</b:RefOrder>
  </b:Source>
  <b:Source>
    <b:Tag>Nie18</b:Tag>
    <b:SourceType>JournalArticle</b:SourceType>
    <b:Guid>{2812A395-B366-46D1-942B-0B9EE3C62831}</b:Guid>
    <b:Author>
      <b:Author>
        <b:NameList>
          <b:Person>
            <b:Last>Nielsen</b:Last>
            <b:First>H.</b:First>
            <b:Middle>L.</b:Middle>
          </b:Person>
          <b:Person>
            <b:Last>Neergaard</b:Last>
            <b:First>P.</b:First>
          </b:Person>
        </b:NameList>
      </b:Author>
    </b:Author>
    <b:Title>Value Creation from Strategic Partnerships between Companies and NGOs, in  Stakeholders, Governance and Responsibility </b:Title>
    <b:JournalName>Developments in Corporate Governance and Responsibility Volume 24</b:JournalName>
    <b:Year>2018</b:Year>
    <b:Pages>3-32</b:Pages>
    <b:RefOrder>812</b:RefOrder>
  </b:Source>
  <b:Source>
    <b:Tag>Han11</b:Tag>
    <b:SourceType>JournalArticle</b:SourceType>
    <b:Guid>{5EAA385B-F34B-4615-8338-57F03555898E}</b:Guid>
    <b:Author>
      <b:Author>
        <b:NameList>
          <b:Person>
            <b:Last>Hansen</b:Last>
            <b:First>E.</b:First>
            <b:Middle>G.</b:Middle>
          </b:Person>
          <b:Person>
            <b:Last>Spitzeck</b:Last>
            <b:First>H.</b:First>
          </b:Person>
        </b:NameList>
      </b:Author>
    </b:Author>
    <b:Title>Measuring the impacts of NGO partnerships: the corporate and societal benefits of community involvement", Corporate Governance</b:Title>
    <b:JournalName>The international journal of business in society Vol. 11 Issue 4</b:JournalName>
    <b:Year>2011</b:Year>
    <b:Pages>415-426</b:Pages>
    <b:RefOrder>813</b:RefOrder>
  </b:Source>
  <b:Source>
    <b:Tag>Ros16</b:Tag>
    <b:SourceType>JournalArticle</b:SourceType>
    <b:Guid>{B3EE4F49-BBBD-4E1F-9C00-720F0BE7EA0D}</b:Guid>
    <b:Author>
      <b:Author>
        <b:NameList>
          <b:Person>
            <b:Last>Rose</b:Last>
            <b:First>J.</b:First>
          </b:Person>
          <b:Person>
            <b:Last>Jayawickrama</b:Last>
            <b:First>J.</b:First>
          </b:Person>
        </b:NameList>
      </b:Author>
    </b:Author>
    <b:Title>Capacity building of institutions for disaster risk reduction: Learning from communities as first responders</b:Title>
    <b:JournalName>Built Environment Project and Asset Management, Vol. 6 Issue 4</b:JournalName>
    <b:Year>2016</b:Year>
    <b:Pages>391-402</b:Pages>
    <b:RefOrder>814</b:RefOrder>
  </b:Source>
  <b:Source>
    <b:Tag>Tad09</b:Tag>
    <b:SourceType>JournalArticle</b:SourceType>
    <b:Guid>{6A09A5AD-F0A8-468C-BFF9-FE0CCA6D19DC}</b:Guid>
    <b:Author>
      <b:Author>
        <b:NameList>
          <b:Person>
            <b:Last>Tadele</b:Last>
            <b:First>F.</b:First>
          </b:Person>
          <b:Person>
            <b:Last>Manyena</b:Last>
            <b:First>S.</b:First>
            <b:Middle>B.</b:Middle>
          </b:Person>
        </b:NameList>
      </b:Author>
    </b:Author>
    <b:Title>Building disaster resilience through capacity building in Ethiopia", Disaster Prevention and Management</b:Title>
    <b:JournalName>An International Journal, Vol. 18 Issue 3</b:JournalName>
    <b:Year>2009</b:Year>
    <b:Pages>317-326</b:Pages>
    <b:RefOrder>815</b:RefOrder>
  </b:Source>
  <b:Source>
    <b:Tag>Ass10</b:Tag>
    <b:SourceType>JournalArticle</b:SourceType>
    <b:Guid>{B30C7ED1-A6EA-449D-A9D2-927715437548}</b:Guid>
    <b:Author>
      <b:Author>
        <b:NameList>
          <b:Person>
            <b:Last>Assad</b:Last>
            <b:First>J.</b:First>
            <b:Middle>M.</b:Middle>
          </b:Person>
          <b:Person>
            <b:Last>Goddard</b:Last>
            <b:First>A.</b:First>
            <b:Middle>R</b:Middle>
          </b:Person>
        </b:NameList>
      </b:Author>
    </b:Author>
    <b:Title>Stakeholder salience and accounting practices in Tanzanian NGOs</b:Title>
    <b:JournalName>International Journal of Public Sector Management, Vol. 23 Issue 3</b:JournalName>
    <b:Year>2010</b:Year>
    <b:Pages>276-299</b:Pages>
    <b:RefOrder>816</b:RefOrder>
  </b:Source>
  <b:Source>
    <b:Tag>Pio18</b:Tag>
    <b:SourceType>JournalArticle</b:SourceType>
    <b:Guid>{520C1350-67DC-4B35-B9E7-05D930C9885B}</b:Guid>
    <b:Author>
      <b:Author>
        <b:NameList>
          <b:Person>
            <b:Last>Piotrowicz</b:Last>
            <b:First>W.D.</b:First>
          </b:Person>
        </b:NameList>
      </b:Author>
    </b:Author>
    <b:Title>In-kind donations, cash transfers and local procurement in the logistics of caring for internally displaced persons: The case of Polish humanitarian NGOs and Ukrainian IDPs</b:Title>
    <b:JournalName>Journal of Humanitarian Logistics and Supply Chain Management Vol. 8 Issue 3</b:JournalName>
    <b:Year>2018</b:Year>
    <b:Pages>374-397</b:Pages>
    <b:RefOrder>817</b:RefOrder>
  </b:Source>
  <b:Source>
    <b:Tag>Fit14</b:Tag>
    <b:SourceType>JournalArticle</b:SourceType>
    <b:Guid>{DFC41847-8AFE-420E-9BB2-3DB250C478AB}</b:Guid>
    <b:Author>
      <b:Author>
        <b:NameList>
          <b:Person>
            <b:Last>Fitzpatrick</b:Last>
            <b:First>T.</b:First>
          </b:Person>
          <b:Person>
            <b:Last>Molloy</b:Last>
            <b:First>J.</b:First>
          </b:Person>
        </b:NameList>
      </b:Author>
    </b:Author>
    <b:Title>The role of NGOs in building sustainable community resilience</b:Title>
    <b:JournalName>International Journal of Disaster Resilience in the Built Environment Vol. 5 Issue 3</b:JournalName>
    <b:Year>2014</b:Year>
    <b:Pages>292-304</b:Pages>
    <b:RefOrder>818</b:RefOrder>
  </b:Source>
  <b:Source>
    <b:Tag>Kar16</b:Tag>
    <b:SourceType>JournalArticle</b:SourceType>
    <b:Guid>{914286F8-E058-419B-94C9-682CA490D8CC}</b:Guid>
    <b:Author>
      <b:Author>
        <b:NameList>
          <b:Person>
            <b:Last>Karunasena</b:Last>
            <b:First>G.</b:First>
          </b:Person>
          <b:Person>
            <b:Last>Amaratunga</b:Last>
            <b:First>D.</b:First>
          </b:Person>
        </b:NameList>
      </b:Author>
    </b:Author>
    <b:Title>Capacity building for post disaster construction and demolition waste management : A case of Sri Lanka</b:Title>
    <b:JournalName>Disaster Prevention and Management Vol. 25 Issue 2</b:JournalName>
    <b:Year>2016</b:Year>
    <b:Pages>137-153</b:Pages>
    <b:RefOrder>819</b:RefOrder>
  </b:Source>
  <b:Source>
    <b:Tag>Abo13</b:Tag>
    <b:SourceType>JournalArticle</b:SourceType>
    <b:Guid>{29C981B0-52C7-4178-ACCE-0BF9145939E8}</b:Guid>
    <b:Title>Managing healthcare waste in Ghana: a comparative study of public and private hospitals</b:Title>
    <b:Year>2013</b:Year>
    <b:Author>
      <b:Author>
        <b:NameList>
          <b:Person>
            <b:Last>Abor</b:Last>
            <b:First>A.</b:First>
            <b:Middle>P.</b:Middle>
          </b:Person>
        </b:NameList>
      </b:Author>
    </b:Author>
    <b:JournalName>International Journal of Health Care Quality Assurance, Vol. 26(4)</b:JournalName>
    <b:Pages>375-386</b:Pages>
    <b:RefOrder>5</b:RefOrder>
  </b:Source>
  <b:Source>
    <b:Tag>Wan19</b:Tag>
    <b:SourceType>JournalArticle</b:SourceType>
    <b:Guid>{1F9257A3-69FD-4EAC-85CB-A95D54A40E85}</b:Guid>
    <b:Author>
      <b:Author>
        <b:NameList>
          <b:Person>
            <b:Last>Wanigarathna</b:Last>
            <b:First>N.</b:First>
          </b:Person>
          <b:Person>
            <b:Last>Jones</b:Last>
            <b:First>K.</b:First>
          </b:Person>
          <b:Person>
            <b:Last>Bell</b:Last>
            <b:First>A.</b:First>
          </b:Person>
          <b:Person>
            <b:Last>Kapogiannis</b:Last>
            <b:First>G.</b:First>
          </b:Person>
        </b:NameList>
      </b:Author>
    </b:Author>
    <b:Title>Building information modelling to support maintenance management of healthcare built assets</b:Title>
    <b:JournalName>Facilities, Vol. 37 (7/8)</b:JournalName>
    <b:Year>2019</b:Year>
    <b:Pages>415-434</b:Pages>
    <b:RefOrder>4</b:RefOrder>
  </b:Source>
  <b:Source>
    <b:Tag>Fur13</b:Tag>
    <b:SourceType>JournalArticle</b:SourceType>
    <b:Guid>{5C57B7B5-1F13-42A5-973D-E125C0A2034E}</b:Guid>
    <b:Author>
      <b:Author>
        <b:NameList>
          <b:Person>
            <b:Last>Furaker</b:Last>
            <b:First>C.</b:First>
          </b:Person>
          <b:Person>
            <b:Last>Agneta</b:Last>
            <b:First>N.</b:First>
          </b:Person>
        </b:NameList>
      </b:Author>
    </b:Author>
    <b:Title>Registered nurses' views on nursing competence at residential facilities</b:Title>
    <b:JournalName>Leadership in Health Services, Vol. 26 (2)</b:JournalName>
    <b:Year>2013</b:Year>
    <b:Pages>135-147</b:Pages>
    <b:RefOrder>8</b:RefOrder>
  </b:Source>
  <b:Source>
    <b:Tag>Eli16</b:Tag>
    <b:SourceType>JournalArticle</b:SourceType>
    <b:Guid>{5B0E0185-FB02-415F-839A-50E25E58CD28}</b:Guid>
    <b:Author>
      <b:Author>
        <b:NameList>
          <b:Person>
            <b:Last>Elikplim</b:Last>
            <b:First>P.K.</b:First>
          </b:Person>
          <b:Person>
            <b:Last>Adomah-Afari</b:Last>
            <b:First>A.</b:First>
          </b:Person>
        </b:NameList>
      </b:Author>
    </b:Author>
    <b:Title>Health providers’ perception of quality of care for neonates in health facilities in a municipality in Southern Ghana", </b:Title>
    <b:JournalName>International Journal of Health Care Quality Assurance, Vol. 29 (8)</b:JournalName>
    <b:Year>2016</b:Year>
    <b:Pages>907-920</b:Pages>
    <b:RefOrder>9</b:RefOrder>
  </b:Source>
  <b:Source>
    <b:Tag>Dav19</b:Tag>
    <b:SourceType>JournalArticle</b:SourceType>
    <b:Guid>{3A81C01A-2766-47FD-B0A0-F013DB36AF6D}</b:Guid>
    <b:Author>
      <b:Author>
        <b:NameList>
          <b:Person>
            <b:Last>Davis</b:Last>
            <b:First>E.</b:First>
          </b:Person>
          <b:Person>
            <b:Last>Menser</b:Last>
            <b:First>T.</b:First>
          </b:Person>
          <b:Person>
            <b:Last>Cerda</b:Last>
            <b:First>A.</b:First>
          </b:Person>
          <b:Person>
            <b:Last>Tomaszeski</b:Last>
            <b:First>L.</b:First>
          </b:Person>
          <b:Person>
            <b:Last>Kash</b:Last>
            <b:First>B.</b:First>
          </b:Person>
        </b:NameList>
      </b:Author>
    </b:Author>
    <b:Title>Examining healthcare systems: a market analysis for Kenya</b:Title>
    <b:JournalName>European Journal of Training and Development, Vol. 43 (1/2)</b:JournalName>
    <b:Year>2019</b:Year>
    <b:Pages>2-20</b:Pages>
    <b:RefOrder>11</b:RefOrder>
  </b:Source>
  <b:Source>
    <b:Tag>Alm19</b:Tag>
    <b:SourceType>JournalArticle</b:SourceType>
    <b:Guid>{76E388F3-7598-4E08-A6A0-7073B119FF6B}</b:Guid>
    <b:Author>
      <b:Author>
        <b:NameList>
          <b:Person>
            <b:Last>Almeida</b:Last>
            <b:First>S.</b:First>
          </b:Person>
          <b:Person>
            <b:Last>Fernando</b:Last>
            <b:First>M.</b:First>
          </b:Person>
          <b:Person>
            <b:Last>Munoz</b:Last>
            <b:First>A.</b:First>
          </b:Person>
          <b:Person>
            <b:Last>Cartwright</b:Last>
            <b:First>S.</b:First>
          </b:Person>
        </b:NameList>
      </b:Author>
    </b:Author>
    <b:Title>Retaining health carers: the role of personal and organisation job resources</b:Title>
    <b:JournalName>Journal of Organizational Effectiveness: People and Performance, Vol. 6  (2)</b:JournalName>
    <b:Year>2019</b:Year>
    <b:Pages>98-113</b:Pages>
    <b:RefOrder>10</b:RefOrder>
  </b:Source>
  <b:Source>
    <b:Tag>Bez14</b:Tag>
    <b:SourceType>JournalArticle</b:SourceType>
    <b:Guid>{8B0077ED-5C9B-4F18-B471-8764C8562E88}</b:Guid>
    <b:Author>
      <b:Author>
        <b:NameList>
          <b:Person>
            <b:Last>Bezboruah</b:Last>
            <b:First>C.</b:First>
          </b:Person>
          <b:Person>
            <b:Last>Paulson</b:Last>
            <b:First>D.</b:First>
          </b:Person>
          <b:Person>
            <b:Last>Smith</b:Last>
            <b:First>J.</b:First>
          </b:Person>
        </b:NameList>
      </b:Author>
    </b:Author>
    <b:Title>Management attitudes and technology adoption in long-term care facilities</b:Title>
    <b:JournalName>Journal of Health Organization and Management, Vol. 28 (3)</b:JournalName>
    <b:Year>2014</b:Year>
    <b:Pages>344-365</b:Pages>
    <b:RefOrder>12</b:RefOrder>
  </b:Source>
  <b:Source>
    <b:Tag>Abu11</b:Tag>
    <b:SourceType>JournalArticle</b:SourceType>
    <b:Guid>{280D8254-86FD-4D49-9BA3-6124F3D3395C}</b:Guid>
    <b:Author>
      <b:Author>
        <b:NameList>
          <b:Person>
            <b:Last>Abur-Razzaq</b:Last>
            <b:First>M.</b:First>
          </b:Person>
        </b:NameList>
      </b:Author>
    </b:Author>
    <b:Title>Illness episode vs treatment outcome: questions regarding safety</b:Title>
    <b:JournalName>Mental Health Review Journal, Vol. 16 (4)</b:JournalName>
    <b:Year>2011</b:Year>
    <b:Pages>197-204</b:Pages>
    <b:RefOrder>14</b:RefOrder>
  </b:Source>
  <b:Source>
    <b:Tag>Zak19</b:Tag>
    <b:SourceType>JournalArticle</b:SourceType>
    <b:Guid>{ACAA821F-6A74-431F-8679-128ADB688DCA}</b:Guid>
    <b:Author>
      <b:Author>
        <b:NameList>
          <b:Person>
            <b:Last>Zakkar</b:Last>
            <b:First>M.</b:First>
          </b:Person>
        </b:NameList>
      </b:Author>
    </b:Author>
    <b:Title>Patient experience: determinants and manifestations</b:Title>
    <b:JournalName>International Journal of Health Governance, Vol. 24  (2)</b:JournalName>
    <b:Year>2019</b:Year>
    <b:Pages>143-154</b:Pages>
    <b:RefOrder>15</b:RefOrder>
  </b:Source>
  <b:Source>
    <b:Tag>Ony13</b:Tag>
    <b:SourceType>Report</b:SourceType>
    <b:Guid>{01FB2CB1-CCE7-474B-A06B-BA6C337742AE}</b:Guid>
    <b:Author>
      <b:Author>
        <b:NameList>
          <b:Person>
            <b:Last>Onyumbu</b:Last>
            <b:First>S.</b:First>
            <b:Middle>G.</b:Middle>
          </b:Person>
        </b:NameList>
      </b:Author>
    </b:Author>
    <b:Title>Organizational culture change at Kenya Power and Lighting Company </b:Title>
    <b:Year>2013</b:Year>
    <b:Publisher>Unpublished MBA thesis UoN</b:Publisher>
    <b:City>Nairobi </b:City>
    <b:RefOrder>5</b:RefOrder>
  </b:Source>
  <b:Source>
    <b:Tag>Ith13</b:Tag>
    <b:SourceType>Report</b:SourceType>
    <b:Guid>{F6BE017A-32A0-4C66-83A7-9D7F8FD88CC8}</b:Guid>
    <b:Author>
      <b:Author>
        <b:NameList>
          <b:Person>
            <b:Last>Ithiri</b:Last>
            <b:First>M.</b:First>
            <b:Middle>D.</b:Middle>
          </b:Person>
        </b:NameList>
      </b:Author>
    </b:Author>
    <b:Title>Coporate restructuring and its effects  on  performance of commercial banks in Kenya  </b:Title>
    <b:Year>2013</b:Year>
    <b:Publisher>Unpublished MBA thesis Kenyatta Univeristy </b:Publisher>
    <b:RefOrder>6</b:RefOrder>
  </b:Source>
  <b:Source>
    <b:Tag>Omu12</b:Tag>
    <b:SourceType>Report</b:SourceType>
    <b:Guid>{2B037A35-EE7B-4371-ADD1-7CF74BFBE9C4}</b:Guid>
    <b:Title>Organizational Restructuring as a Strategic Approach to Performance bv Safaricom Limited</b:Title>
    <b:Year>2012</b:Year>
    <b:Author>
      <b:Author>
        <b:NameList>
          <b:Person>
            <b:Last>Omusula</b:Last>
            <b:First>B.</b:First>
            <b:Middle>A,</b:Middle>
          </b:Person>
        </b:NameList>
      </b:Author>
    </b:Author>
    <b:Publisher>Unpublished MBA thesis UoN</b:Publisher>
    <b:RefOrder>13</b:RefOrder>
  </b:Source>
  <b:Source>
    <b:Tag>Pee17</b:Tag>
    <b:SourceType>JournalArticle</b:SourceType>
    <b:Guid>{A5E734B7-BF41-4B54-8069-0EABB61BE352}</b:Guid>
    <b:Title>Planning and governance issues in the restructuring of the high street</b:Title>
    <b:Year>2017</b:Year>
    <b:Author>
      <b:Author>
        <b:NameList>
          <b:Person>
            <b:Last>Peel</b:Last>
            <b:First>D.</b:First>
          </b:Person>
          <b:Person>
            <b:Last>Parker</b:Last>
            <b:First>C.</b:First>
          </b:Person>
        </b:NameList>
      </b:Author>
    </b:Author>
    <b:JournalName>Journal of Place Management and Development, Vol. 10 (4)</b:JournalName>
    <b:Pages>404-418</b:Pages>
    <b:RefOrder>11</b:RefOrder>
  </b:Source>
  <b:Source>
    <b:Tag>Cos15</b:Tag>
    <b:SourceType>JournalArticle</b:SourceType>
    <b:Guid>{D19475D6-2DD7-4668-B4E9-ED593F89B2B1}</b:Guid>
    <b:Author>
      <b:Author>
        <b:NameList>
          <b:Person>
            <b:Last>Costanzo</b:Last>
            <b:First>L.</b:First>
            <b:Middle>A.</b:Middle>
          </b:Person>
          <b:Person>
            <b:Last>Di-Domenico</b:Last>
            <b:First>M.</b:First>
            <b:Middle>L.</b:Middle>
          </b:Person>
        </b:NameList>
      </b:Author>
    </b:Author>
    <b:Title>A Multi-level Dialectical-Paradox Lens for Top Management Team Strategic Decision-Making in a Corporate Venture</b:Title>
    <b:JournalName>British Journal of Management vol. 25 Issue 3</b:JournalName>
    <b:Year>2015</b:Year>
    <b:Pages>484- 506</b:Pages>
    <b:RefOrder>10</b:RefOrder>
  </b:Source>
  <b:Source>
    <b:Tag>Bry11</b:Tag>
    <b:SourceType>Book</b:SourceType>
    <b:Guid>{ADA52C19-F80D-43B7-8E50-D1FD494D84BC}</b:Guid>
    <b:Title>Business Research Methods. 3rd ed. </b:Title>
    <b:Year>2011</b:Year>
    <b:Author>
      <b:Author>
        <b:NameList>
          <b:Person>
            <b:Last>Bryman</b:Last>
            <b:First>A.</b:First>
          </b:Person>
          <b:Person>
            <b:Last>Bell</b:Last>
            <b:First>E.</b:First>
          </b:Person>
        </b:NameList>
      </b:Author>
    </b:Author>
    <b:City> Oxford </b:City>
    <b:Publisher>Oxford University Press.</b:Publisher>
    <b:RefOrder>18</b:RefOrder>
  </b:Source>
  <b:Source>
    <b:Tag>Placeholder90</b:Tag>
    <b:SourceType>Book</b:SourceType>
    <b:Guid>{77D234C1-F78C-4BB2-82F4-D1870190B61E}</b:Guid>
    <b:Author>
      <b:Author>
        <b:NameList>
          <b:Person>
            <b:Last>Sekaran</b:Last>
            <b:First>U.</b:First>
          </b:Person>
        </b:NameList>
      </b:Author>
    </b:Author>
    <b:Title>Research Methods for Business: A Skill Building Approach</b:Title>
    <b:Year>2010</b:Year>
    <b:City>London</b:City>
    <b:Publisher>John Wiley &amp; Sons</b:Publisher>
    <b:RefOrder>16</b:RefOrder>
  </b:Source>
  <b:Source>
    <b:Tag>Apt18</b:Tag>
    <b:SourceType>JournalArticle</b:SourceType>
    <b:Guid>{0250D4CF-6F5A-4272-85C2-80A2F17C3A1F}</b:Guid>
    <b:Title>Zigzag and zeitgeist: motivation in organizations</b:Title>
    <b:Year>2018</b:Year>
    <b:Author>
      <b:Author>
        <b:NameList>
          <b:Person>
            <b:Last>Apter</b:Last>
            <b:First>M.</b:First>
          </b:Person>
          <b:Person>
            <b:Last>Desselles</b:Last>
            <b:First>M.</b:First>
          </b:Person>
        </b:NameList>
      </b:Author>
    </b:Author>
    <b:JournalName>Development and Learning in Organizations: An International Journal, Vol. 32 Issue 5</b:JournalName>
    <b:Pages>5-7</b:Pages>
    <b:RefOrder>19</b:RefOrder>
  </b:Source>
  <b:Source>
    <b:Tag>Arm011</b:Tag>
    <b:SourceType>Book</b:SourceType>
    <b:Guid>{A343C11D-96EB-4976-8372-AE9D1C395D9A}</b:Guid>
    <b:Author>
      <b:Author>
        <b:NameList>
          <b:Person>
            <b:Last>Armstrong</b:Last>
            <b:First>M.</b:First>
          </b:Person>
        </b:NameList>
      </b:Author>
    </b:Author>
    <b:Title> A handbook of Human Resource Management, 8th Edition</b:Title>
    <b:Year>2001</b:Year>
    <b:City>London</b:City>
    <b:Publisher>Prentice Hall </b:Publisher>
    <b:RefOrder>189</b:RefOrder>
  </b:Source>
  <b:Source>
    <b:Tag>Arm021</b:Tag>
    <b:SourceType>Book</b:SourceType>
    <b:Guid>{F68A3B15-74CB-4CBC-8E00-D99CF8D28159}</b:Guid>
    <b:Author>
      <b:Author>
        <b:NameList>
          <b:Person>
            <b:Last>Armstrong</b:Last>
            <b:First>M.</b:First>
          </b:Person>
        </b:NameList>
      </b:Author>
    </b:Author>
    <b:Title> A Handbook of Human Resource Management Practice. </b:Title>
    <b:Year>2002</b:Year>
    <b:City>London and Philadelphia</b:City>
    <b:Publisher>Kogan Page. </b:Publisher>
    <b:RefOrder>190</b:RefOrder>
  </b:Source>
  <b:Source>
    <b:Tag>Cza03</b:Tag>
    <b:SourceType>JournalArticle</b:SourceType>
    <b:Guid>{BB0A947B-F167-46B9-9603-6F399235FE7C}</b:Guid>
    <b:Title>Workplace spirituality and employee work attitudes: an exploratory empirical assessment</b:Title>
    <b:Year>2003</b:Year>
    <b:Author>
      <b:Author>
        <b:NameList>
          <b:Person>
            <b:Last>Czaplewski</b:Last>
            <b:First>A.</b:First>
            <b:Middle>J.</b:Middle>
          </b:Person>
        </b:NameList>
      </b:Author>
    </b:Author>
    <b:JournalName>Journal of  Orginazational  Change Management</b:JournalName>
    <b:Pages>50- 60</b:Pages>
    <b:RefOrder>225</b:RefOrder>
  </b:Source>
  <b:Source>
    <b:Tag>Ese02</b:Tag>
    <b:SourceType>JournalArticle</b:SourceType>
    <b:Guid>{24A85AED-2150-4D48-BB3F-3F4FA7C3528C}</b:Guid>
    <b:Author>
      <b:Author>
        <b:NameList>
          <b:Person>
            <b:Last>Eseryel</b:Last>
            <b:First>Deniz</b:First>
          </b:Person>
        </b:NameList>
      </b:Author>
    </b:Author>
    <b:Title> Approaches to Evaluation of Training: Theory &amp; Practice.</b:Title>
    <b:JournalName>Educational Technology &amp; Society (5),2</b:JournalName>
    <b:Year>2002</b:Year>
    <b:Pages>93-98</b:Pages>
    <b:RefOrder>239</b:RefOrder>
  </b:Source>
  <b:Source>
    <b:Tag>Placeholder91</b:Tag>
    <b:SourceType>JournalArticle</b:SourceType>
    <b:Guid>{8543C78D-3CFC-4A1C-8850-64AEF273314A}</b:Guid>
    <b:Title> All Changes Great and Small: Exploring Approaches to Change and its Leadership. </b:Title>
    <b:Year>2005</b:Year>
    <b:Author>
      <b:Author>
        <b:NameList>
          <b:Person>
            <b:Last>Higgs</b:Last>
            <b:First>M.</b:First>
          </b:Person>
          <b:Person>
            <b:Last>Rowland</b:Last>
            <b:First>D.</b:First>
          </b:Person>
        </b:NameList>
      </b:Author>
    </b:Author>
    <b:JournalName>Journal of Change Management, Vol. 5, No. 2</b:JournalName>
    <b:Pages>121-151</b:Pages>
    <b:RefOrder>289</b:RefOrder>
  </b:Source>
  <b:Source>
    <b:Tag>Coo082</b:Tag>
    <b:SourceType>Book</b:SourceType>
    <b:Guid>{B47BADFD-4612-4587-BAB8-D61A9A6AFB9F}</b:Guid>
    <b:Title> Business Research Methods (8th ed.). </b:Title>
    <b:Year>2008</b:Year>
    <b:Author>
      <b:Author>
        <b:NameList>
          <b:Person>
            <b:Last>Cooper</b:Last>
            <b:First>D.</b:First>
          </b:Person>
          <b:Person>
            <b:Last>Schindler</b:Last>
            <b:First>P.</b:First>
            <b:Middle>S.</b:Middle>
          </b:Person>
        </b:NameList>
      </b:Author>
    </b:Author>
    <b:City>New Delhi:</b:City>
    <b:Publisher>Tata McGraw-Hill Publishing Company</b:Publisher>
    <b:RefOrder>327</b:RefOrder>
  </b:Source>
  <b:Source>
    <b:Tag>Bry071</b:Tag>
    <b:SourceType>Book</b:SourceType>
    <b:Guid>{B27EBAE9-EEFD-4211-9736-62DAF8664BBE}</b:Guid>
    <b:Author>
      <b:Author>
        <b:NameList>
          <b:Person>
            <b:Last>Bryman</b:Last>
            <b:First>A.</b:First>
          </b:Person>
        </b:NameList>
      </b:Author>
    </b:Author>
    <b:Title> Business Research Methods, 2nd edition</b:Title>
    <b:Year>2007</b:Year>
    <b:City>New York</b:City>
    <b:Publisher>Oxford University Press</b:Publisher>
    <b:RefOrder>334</b:RefOrder>
  </b:Source>
  <b:Source>
    <b:Tag>Pal93</b:Tag>
    <b:SourceType>Book</b:SourceType>
    <b:Guid>{E8FA50C7-13D6-43D1-B40C-40F3359D0A6C}</b:Guid>
    <b:Author>
      <b:Author>
        <b:NameList>
          <b:Person>
            <b:Last>Palmier</b:Last>
            <b:First>L</b:First>
          </b:Person>
        </b:NameList>
      </b:Author>
    </b:Author>
    <b:Title> Bureaucratic Corruption and its Remedies. Quoted in Holmes Leslie, (1993) The End of Communist Power. Anti-Corruption Campaign and Legitimating Crisis</b:Title>
    <b:Year>1993</b:Year>
    <b:City>New York</b:City>
    <b:Publisher>Oxford University Press</b:Publisher>
    <b:RefOrder>376</b:RefOrder>
  </b:Source>
  <b:Source>
    <b:Tag>Kau05</b:Tag>
    <b:SourceType>Book</b:SourceType>
    <b:Guid>{58B3117B-D625-4AB3-AE30-D4DCD87F0869}</b:Guid>
    <b:Author>
      <b:Author>
        <b:NameList>
          <b:Person>
            <b:Last>Kauffmann</b:Last>
          </b:Person>
        </b:NameList>
      </b:Author>
    </b:Author>
    <b:Year>2005</b:Year>
    <b:RefOrder>402</b:RefOrder>
  </b:Source>
  <b:Source>
    <b:Tag>jan03</b:Tag>
    <b:SourceType>JournalArticle</b:SourceType>
    <b:Guid>{D04D6D4A-543D-4FBE-A06F-B2FD48824013}</b:Guid>
    <b:Year>2003</b:Year>
    <b:Author>
      <b:Author>
        <b:NameList>
          <b:Person>
            <b:Last>khimani</b:Last>
            <b:First>jandi</b:First>
          </b:Person>
        </b:NameList>
      </b:Author>
    </b:Author>
    <b:RefOrder>403</b:RefOrder>
  </b:Source>
  <b:Source>
    <b:Tag>Dah11</b:Tag>
    <b:SourceType>ArticleInAPeriodical</b:SourceType>
    <b:Guid>{558252D9-0671-4467-9DCC-72CC48DEFB0D}</b:Guid>
    <b:Year>2011</b:Year>
    <b:Author>
      <b:Author>
        <b:NameList>
          <b:Person>
            <b:Last>Dahimi</b:Last>
          </b:Person>
        </b:NameList>
      </b:Author>
    </b:Author>
    <b:Pages>9-23</b:Pages>
    <b:RefOrder>405</b:RefOrder>
  </b:Source>
  <b:Source>
    <b:Tag>Aha10</b:Tag>
    <b:SourceType>ArticleInAPeriodical</b:SourceType>
    <b:Guid>{FE6D9510-8BE9-4113-B2BD-C5EE7F26054D}</b:Guid>
    <b:Author>
      <b:Author>
        <b:NameList>
          <b:Person>
            <b:Last>Mahee</b:Last>
            <b:First>Ahadeem</b:First>
          </b:Person>
        </b:NameList>
      </b:Author>
    </b:Author>
    <b:Year>2010</b:Year>
    <b:Pages>29-30</b:Pages>
    <b:RefOrder>406</b:RefOrder>
  </b:Source>
  <b:Source>
    <b:Tag>Cra01</b:Tag>
    <b:SourceType>BookSection</b:SourceType>
    <b:Guid>{4553E8BE-518D-4E4B-BBF9-6CC9974C4E05}</b:Guid>
    <b:Year>2001</b:Year>
    <b:Pages>12-14</b:Pages>
    <b:Author>
      <b:Author>
        <b:NameList>
          <b:Person>
            <b:Last>Muhsin</b:Last>
            <b:First>Crailahseen</b:First>
          </b:Person>
        </b:NameList>
      </b:Author>
    </b:Author>
    <b:RefOrder>407</b:RefOrder>
  </b:Source>
  <b:Source>
    <b:Tag>Placeholder92</b:Tag>
    <b:SourceType>Book</b:SourceType>
    <b:Guid>{40EB7E22-37FC-48DA-BE88-B0BFB4A0146B}</b:Guid>
    <b:Year>2004</b:Year>
    <b:Author>
      <b:Author>
        <b:NameList>
          <b:Person>
            <b:Last>Maleek</b:Last>
          </b:Person>
        </b:NameList>
      </b:Author>
    </b:Author>
    <b:RefOrder>408</b:RefOrder>
  </b:Source>
  <b:Source>
    <b:Tag>Lee00</b:Tag>
    <b:SourceType>Book</b:SourceType>
    <b:Guid>{FBC762B3-4F4E-4268-9ADF-BE4643752696}</b:Guid>
    <b:Author>
      <b:Author>
        <b:NameList>
          <b:Person>
            <b:Last>Whyu</b:Last>
            <b:First>Lee</b:First>
          </b:Person>
        </b:NameList>
      </b:Author>
    </b:Author>
    <b:Year>2000</b:Year>
    <b:RefOrder>409</b:RefOrder>
  </b:Source>
  <b:Source>
    <b:Tag>The98</b:Tag>
    <b:SourceType>Book</b:SourceType>
    <b:Guid>{93A33921-BCB4-4299-8405-D7012A130E21}</b:Guid>
    <b:Author>
      <b:Author>
        <b:NameList>
          <b:Person>
            <b:Last>Lewis</b:Last>
            <b:First>Theesa</b:First>
          </b:Person>
        </b:NameList>
      </b:Author>
    </b:Author>
    <b:Year>1998</b:Year>
    <b:RefOrder>410</b:RefOrder>
  </b:Source>
  <b:Source>
    <b:Tag>Jam06</b:Tag>
    <b:SourceType>ArticleInAPeriodical</b:SourceType>
    <b:Guid>{567FA937-7DBE-420C-98B0-BBC87C5E8DFD}</b:Guid>
    <b:Year>2006</b:Year>
    <b:Author>
      <b:Author>
        <b:NameList>
          <b:Person>
            <b:Last>Lupo</b:Last>
            <b:First>James</b:First>
          </b:Person>
        </b:NameList>
      </b:Author>
    </b:Author>
    <b:Pages>12-17</b:Pages>
    <b:RefOrder>411</b:RefOrder>
  </b:Source>
  <b:Source>
    <b:Tag>Mor97</b:Tag>
    <b:SourceType>JournalArticle</b:SourceType>
    <b:Guid>{7793690E-9614-47DF-91B7-24AA3CAF1293}</b:Guid>
    <b:Title> An Investigation of the Effect and Economic Utility of Corporate-Wide Training</b:Title>
    <b:Year>1997</b:Year>
    <b:Author>
      <b:Author>
        <b:NameList>
          <b:Person>
            <b:Last>Morrow</b:Last>
            <b:First>C.</b:First>
            <b:Middle>C.</b:Middle>
          </b:Person>
          <b:Person>
            <b:Last>Jarrett</b:Last>
            <b:First>M.</b:First>
            <b:Middle>Q.</b:Middle>
          </b:Person>
          <b:Person>
            <b:Last>Rupinski</b:Last>
            <b:First>M.</b:First>
            <b:Middle>T.</b:Middle>
          </b:Person>
        </b:NameList>
      </b:Author>
    </b:Author>
    <b:JournalName>Personnel Psychology, Vol. 50</b:JournalName>
    <b:Pages>91–117</b:Pages>
    <b:RefOrder>415</b:RefOrder>
  </b:Source>
  <b:Source>
    <b:Tag>Bro01</b:Tag>
    <b:SourceType>JournalArticle</b:SourceType>
    <b:Guid>{DF69C804-AF0A-4447-AFBD-E6CC63BD7BA8}</b:Guid>
    <b:Author>
      <b:Author>
        <b:NameList>
          <b:Person>
            <b:Last>Broom</b:Last>
            <b:First>G.</b:First>
            <b:Middle>M.</b:Middle>
          </b:Person>
          <b:Person>
            <b:Last>Dozier</b:Last>
            <b:First>D.</b:First>
            <b:Middle>M.</b:Middle>
          </b:Person>
        </b:NameList>
      </b:Author>
    </b:Author>
    <b:Title> Advancement for public relations role models. </b:Title>
    <b:Year>2001</b:Year>
    <b:JournalName>Public Relations Review, Vol 9</b:JournalName>
    <b:Pages>54-69</b:Pages>
    <b:RefOrder>479</b:RefOrder>
  </b:Source>
  <b:Source>
    <b:Tag>Placeholder93</b:Tag>
    <b:SourceType>JournalArticle</b:SourceType>
    <b:Guid>{2284ACBC-0BA8-4A91-9581-8DCA2CCD6106}</b:Guid>
    <b:Author>
      <b:Author>
        <b:NameList>
          <b:Person>
            <b:Last>Chaddad</b:Last>
            <b:First>M.</b:First>
            <b:Middle>B.</b:Middle>
          </b:Person>
        </b:NameList>
      </b:Author>
    </b:Author>
    <b:Title> A Stakeholder Framework for Analyzing and Evaluating Corporate Social Performance.</b:Title>
    <b:JournalName>Academy of Management Review, 20:1</b:JournalName>
    <b:Year>2009</b:Year>
    <b:Pages>92-117</b:Pages>
    <b:RefOrder>551</b:RefOrder>
  </b:Source>
  <b:Source>
    <b:Tag>Kre03</b:Tag>
    <b:SourceType>Report</b:SourceType>
    <b:Guid>{272DB1A6-E737-4226-8AAA-29FAAC9121F8}</b:Guid>
    <b:Title> Building Safer Cities: The Future of Disaster Risk, Disaster Risk Management Series No 3</b:Title>
    <b:Year>2003</b:Year>
    <b:Author>
      <b:Author>
        <b:NameList>
          <b:Person>
            <b:Last>Kreimer</b:Last>
            <b:First>A.</b:First>
          </b:Person>
          <b:Person>
            <b:Last>Anold</b:Last>
            <b:First>M.</b:First>
          </b:Person>
          <b:Person>
            <b:Last>Carlin</b:Last>
            <b:First>A.</b:First>
          </b:Person>
        </b:NameList>
      </b:Author>
    </b:Author>
    <b:Publisher>World Bank</b:Publisher>
    <b:City>Washington, DC.</b:City>
    <b:RefOrder>622</b:RefOrder>
  </b:Source>
  <b:Source>
    <b:Tag>Abb11</b:Tag>
    <b:SourceType>JournalArticle</b:SourceType>
    <b:Guid>{7D779360-1119-4DE7-B6F3-1FE1106FFE29}</b:Guid>
    <b:Author>
      <b:Author>
        <b:NameList>
          <b:Person>
            <b:Last>Abbasi</b:Last>
            <b:First>M.</b:First>
            <b:Middle>M.</b:Middle>
          </b:Person>
          <b:Person>
            <b:Last>Khan</b:Last>
            <b:First>M.</b:First>
          </b:Person>
          <b:Person>
            <b:Last>Rashi</b:Last>
            <b:First>K.</b:First>
          </b:Person>
        </b:NameList>
      </b:Author>
    </b:Author>
    <b:Title>Employee empowerment, service quality and customer satisfaction in banks </b:Title>
    <b:JournalName>Journal of Bank Management volume 10 issue 4</b:JournalName>
    <b:Year>2011</b:Year>
    <b:Pages>236 - 249</b:Pages>
    <b:RefOrder>2</b:RefOrder>
  </b:Source>
  <b:Source>
    <b:Tag>Won14</b:Tag>
    <b:SourceType>JournalArticle</b:SourceType>
    <b:Guid>{318F977C-DDBB-4C0B-8626-8A5604F1AF08}</b:Guid>
    <b:Author>
      <b:Author>
        <b:NameList>
          <b:Person>
            <b:Last>Wong</b:Last>
            <b:First>A.</b:First>
            <b:Middle>T.</b:Middle>
          </b:Person>
        </b:NameList>
      </b:Author>
    </b:Author>
    <b:Title>Evaluation of organizational commitment models and their componets in Asia cities</b:Title>
    <b:JournalName>International Journal of HRM studies volume 14 issue 2</b:JournalName>
    <b:Year>2014</b:Year>
    <b:Pages>562 - 571</b:Pages>
    <b:RefOrder>22</b:RefOrder>
  </b:Source>
  <b:Source>
    <b:Tag>Dav12</b:Tag>
    <b:SourceType>JournalArticle</b:SourceType>
    <b:Guid>{B5B2286E-5AC9-4104-B106-025D1528E8AB}</b:Guid>
    <b:Author>
      <b:Author>
        <b:NameList>
          <b:Person>
            <b:Last>Davis</b:Last>
            <b:First>M.</b:First>
          </b:Person>
          <b:Person>
            <b:Last>Lansbury</b:Last>
            <b:First>D.</b:First>
          </b:Person>
        </b:NameList>
      </b:Author>
    </b:Author>
    <b:Title>Employee participation </b:Title>
    <b:JournalName>International labour review volume 131 issue 2</b:JournalName>
    <b:Year>2012</b:Year>
    <b:Pages>231 - 248</b:Pages>
    <b:RefOrder>23</b:RefOrder>
  </b:Source>
  <b:Source>
    <b:Tag>Nel15</b:Tag>
    <b:SourceType>Book</b:SourceType>
    <b:Guid>{1458F618-F3C1-4AE9-A620-230538C07621}</b:Guid>
    <b:Author>
      <b:Author>
        <b:NameList>
          <b:Person>
            <b:Last>Nel</b:Last>
            <b:First>P.</b:First>
            <b:Middle>S.</b:Middle>
          </b:Person>
          <b:Person>
            <b:Last>Swanepoel</b:Last>
            <b:First>B.</b:First>
            <b:Middle>J.</b:Middle>
          </b:Person>
          <b:Person>
            <b:Last>Kirsten</b:Last>
            <b:First>M.</b:First>
          </b:Person>
          <b:Person>
            <b:Last>Eramus</b:Last>
            <b:First>B.J.</b:First>
          </b:Person>
          <b:Person>
            <b:Last>Tsabadi</b:Last>
            <b:First>M.</b:First>
            <b:Middle>J.</b:Middle>
          </b:Person>
        </b:NameList>
      </b:Author>
    </b:Author>
    <b:Title>Employee realtions: theory and Practice </b:Title>
    <b:Year>2015</b:Year>
    <b:Pages> South African</b:Pages>
    <b:City>Pretoria </b:City>
    <b:Publisher>Schailik Publishers </b:Publisher>
    <b:RefOrder>24</b:RefOrder>
  </b:Source>
  <b:Source>
    <b:Tag>She10</b:Tag>
    <b:SourceType>Book</b:SourceType>
    <b:Guid>{96F5D58D-B1CC-4587-8A8A-6672FDD27472}</b:Guid>
    <b:Author>
      <b:Author>
        <b:NameList>
          <b:Person>
            <b:Last>Shelley</b:Last>
            <b:First>M.</b:First>
          </b:Person>
        </b:NameList>
      </b:Author>
    </b:Author>
    <b:Title>The Stakeholding theory of corporate governance : can it deliver upon its promise </b:Title>
    <b:Year>2010</b:Year>
    <b:City>London </b:City>
    <b:Publisher>Center for employement and labour relation  law </b:Publisher>
    <b:RefOrder>25</b:RefOrder>
  </b:Source>
  <b:Source>
    <b:Tag>Bjo13</b:Tag>
    <b:SourceType>JournalArticle</b:SourceType>
    <b:Guid>{A57FA456-519F-409F-9C0E-C71257FD6E43}</b:Guid>
    <b:Title>Production puzzles: should employee participation be an issue</b:Title>
    <b:Year>2013</b:Year>
    <b:Author>
      <b:Author>
        <b:NameList>
          <b:Person>
            <b:Last>Bjorne</b:Last>
            <b:First>G.</b:First>
          </b:Person>
          <b:Person>
            <b:Last>Torunn</b:Last>
            <b:First>K.</b:First>
          </b:Person>
        </b:NameList>
      </b:Author>
    </b:Author>
    <b:JournalName>Journal of political economy volume 32</b:JournalName>
    <b:Pages>139- 167</b:Pages>
    <b:RefOrder>26</b:RefOrder>
  </b:Source>
  <b:Source>
    <b:Tag>Jud11</b:Tag>
    <b:SourceType>JournalArticle</b:SourceType>
    <b:Guid>{E77A8C1A-40D8-460F-922B-FDC3BFEA7AB0}</b:Guid>
    <b:Author>
      <b:Author>
        <b:NameList>
          <b:Person>
            <b:Last>Judeh</b:Last>
            <b:First>M.</b:First>
          </b:Person>
        </b:NameList>
      </b:Author>
    </b:Author>
    <b:Title>An examination of the effects of employee involvement on team work effectiveness</b:Title>
    <b:JournalName>International journal of business and management volume 6 issue 9</b:JournalName>
    <b:Year>2011</b:Year>
    <b:Pages>202 - 209</b:Pages>
    <b:RefOrder>28</b:RefOrder>
  </b:Source>
  <b:Source>
    <b:Tag>Hil14</b:Tag>
    <b:SourceType>JournalArticle</b:SourceType>
    <b:Guid>{3FC0210F-720E-47C6-93CF-FE65ACCD14B7}</b:Guid>
    <b:Author>
      <b:Author>
        <b:NameList>
          <b:Person>
            <b:Last>Hill</b:Last>
            <b:First>F.</b:First>
          </b:Person>
          <b:Person>
            <b:Last>Huq</b:Last>
            <b:First>R</b:First>
          </b:Person>
        </b:NameList>
      </b:Author>
    </b:Author>
    <b:Title>Employee empowerment : conceptualizations, aims and outcome</b:Title>
    <b:JournalName>Journal of TQM volume 15 issue 8</b:JournalName>
    <b:Year>2014</b:Year>
    <b:Pages>1025 - 1041</b:Pages>
    <b:RefOrder>5</b:RefOrder>
  </b:Source>
  <b:Source>
    <b:Tag>Tho10</b:Tag>
    <b:SourceType>JournalArticle</b:SourceType>
    <b:Guid>{B14B9B36-D076-4980-840B-5975D69D5132}</b:Guid>
    <b:Author>
      <b:Author>
        <b:NameList>
          <b:Person>
            <b:Last>Thomas</b:Last>
            <b:First>K.</b:First>
            <b:Middle>V.</b:Middle>
          </b:Person>
          <b:Person>
            <b:Last>Velthouse</b:Last>
            <b:First>B.</b:First>
            <b:Middle>A.</b:Middle>
          </b:Person>
        </b:NameList>
      </b:Author>
    </b:Author>
    <b:Title>Cognitive elements of empowerment : An interpretive of instrinsic task motivation </b:Title>
    <b:JournalName>Academy of Management Review volume 15 issue 4</b:JournalName>
    <b:Year>2010</b:Year>
    <b:Pages>666 - 681</b:Pages>
    <b:RefOrder>6</b:RefOrder>
  </b:Source>
  <b:Source>
    <b:Tag>Fox08</b:Tag>
    <b:SourceType>Book</b:SourceType>
    <b:Guid>{66B0BCC8-6574-43DA-8F15-856F8DE9EC8A}</b:Guid>
    <b:Title>Employee Empowerment: Apprentice model </b:Title>
    <b:Year>2008</b:Year>
    <b:Author>
      <b:Author>
        <b:NameList>
          <b:Person>
            <b:Last>Fox</b:Last>
            <b:First>J.</b:First>
          </b:Person>
        </b:NameList>
      </b:Author>
    </b:Author>
    <b:City>Hartford</b:City>
    <b:Publisher>University of Hartford</b:Publisher>
    <b:RefOrder>7</b:RefOrder>
  </b:Source>
  <b:Source>
    <b:Tag>Placeholder94</b:Tag>
    <b:SourceType>Book</b:SourceType>
    <b:Guid>{BEDC9474-E0C4-40A3-AB9D-310969ECA6BE}</b:Guid>
    <b:Author>
      <b:Author>
        <b:NameList>
          <b:Person>
            <b:Last>Borg</b:Last>
            <b:First>W.</b:First>
          </b:Person>
          <b:Person>
            <b:Last>Gall</b:Last>
            <b:First>M.</b:First>
            <b:Middle>D.</b:Middle>
          </b:Person>
        </b:NameList>
      </b:Author>
    </b:Author>
    <b:Title>Research in Education : An Introduction</b:Title>
    <b:Year>2009</b:Year>
    <b:City>London</b:City>
    <b:Publisher>Longman</b:Publisher>
    <b:RefOrder>31</b:RefOrder>
  </b:Source>
  <b:Source>
    <b:Tag>Placeholder95</b:Tag>
    <b:SourceType>Book</b:SourceType>
    <b:Guid>{4F91E355-8A0A-4D1C-BFBA-2A0D6DC98BF1}</b:Guid>
    <b:Author>
      <b:Author>
        <b:NameList>
          <b:Person>
            <b:Last>Cooper</b:Last>
            <b:First>D.</b:First>
          </b:Person>
          <b:Person>
            <b:Last>Schindle</b:Last>
            <b:First>P.</b:First>
            <b:Middle>S.</b:Middle>
          </b:Person>
        </b:NameList>
      </b:Author>
    </b:Author>
    <b:Title>Business Research Methods </b:Title>
    <b:Year>2008</b:Year>
    <b:City>New Delhi</b:City>
    <b:Publisher>McGraw Hill</b:Publisher>
    <b:RefOrder>32</b:RefOrder>
  </b:Source>
  <b:Source>
    <b:Tag>Kin13</b:Tag>
    <b:SourceType>Book</b:SourceType>
    <b:Guid>{54DC9B61-C771-4B99-8145-533A19C07847}</b:Guid>
    <b:Author>
      <b:Author>
        <b:NameList>
          <b:Person>
            <b:Last>Kinicki</b:Last>
            <b:First>A.</b:First>
          </b:Person>
        </b:NameList>
      </b:Author>
    </b:Author>
    <b:Title>Management: A practical introduction</b:Title>
    <b:Year>2013</b:Year>
    <b:City>London </b:City>
    <b:Publisher>McGraw Hill</b:Publisher>
    <b:RefOrder>33</b:RefOrder>
  </b:Source>
  <b:Source>
    <b:Tag>Die07</b:Tag>
    <b:SourceType>Book</b:SourceType>
    <b:Guid>{97C9ECE9-ABC3-4961-BFF7-9D7087697EC1}</b:Guid>
    <b:Title>The Happy worker: Hypothesis about the role of positive affects worker productivity</b:Title>
    <b:Year>2007</b:Year>
    <b:Author>
      <b:Author>
        <b:NameList>
          <b:Person>
            <b:Last>Diener</b:Last>
            <b:First>E.</b:First>
          </b:Person>
          <b:Person>
            <b:Last>Lucas</b:Last>
            <b:First>R.</b:First>
          </b:Person>
        </b:NameList>
      </b:Author>
    </b:Author>
    <b:City>San Fransico</b:City>
    <b:Publisher>Wiley publishers </b:Publisher>
    <b:RefOrder>37</b:RefOrder>
  </b:Source>
  <b:Source>
    <b:Tag>Oro09</b:Tag>
    <b:SourceType>Book</b:SourceType>
    <b:Guid>{2F45920D-C52A-45A4-95A6-EE5FAFCD2ACA}</b:Guid>
    <b:Title>Techniques of writing research proposal and reports in Edacation and Social Science</b:Title>
    <b:Year>2009</b:Year>
    <b:City>Nairobi</b:City>
    <b:Publisher>Molases</b:Publisher>
    <b:Author>
      <b:Author>
        <b:NameList>
          <b:Person>
            <b:Last>Orodho</b:Last>
            <b:First>J.</b:First>
          </b:Person>
        </b:NameList>
      </b:Author>
    </b:Author>
    <b:RefOrder>39</b:RefOrder>
  </b:Source>
  <b:Source>
    <b:Tag>Placeholder96</b:Tag>
    <b:SourceType>Book</b:SourceType>
    <b:Guid>{0861BB5E-ED35-4186-8309-A1462DA2292A}</b:Guid>
    <b:Author>
      <b:Author>
        <b:NameList>
          <b:Person>
            <b:Last>Sekaran</b:Last>
            <b:First>U.</b:First>
          </b:Person>
        </b:NameList>
      </b:Author>
    </b:Author>
    <b:Title>Research Methods for Business: A skill bulding Approach</b:Title>
    <b:Year>2009</b:Year>
    <b:City>London </b:City>
    <b:Publisher> John Wiley and Sons</b:Publisher>
    <b:RefOrder>40</b:RefOrder>
  </b:Source>
  <b:Source>
    <b:Tag>Placeholder97</b:Tag>
    <b:SourceType>JournalArticle</b:SourceType>
    <b:Guid>{D6D9E82A-9B74-46AD-9C28-1523ADA05053}</b:Guid>
    <b:Title>Organizational culture as a predictor of job satisfaction: the role of gender and age</b:Title>
    <b:Year>2010</b:Year>
    <b:Author>
      <b:Author>
        <b:NameList>
          <b:Person>
            <b:Last>Bellou</b:Last>
          </b:Person>
        </b:NameList>
      </b:Author>
    </b:Author>
    <b:JournalName>Career development international, vol 15 no 1</b:JournalName>
    <b:Pages>1 - 19</b:Pages>
    <b:RefOrder>41</b:RefOrder>
  </b:Source>
  <b:Source>
    <b:Tag>Placeholder98</b:Tag>
    <b:SourceType>JournalArticle</b:SourceType>
    <b:Guid>{791E970F-C15E-4640-9F64-B250FCCE5E22}</b:Guid>
    <b:Author>
      <b:Author>
        <b:NameList>
          <b:Person>
            <b:Last>Berson</b:Last>
            <b:First>Y.</b:First>
          </b:Person>
          <b:Person>
            <b:Last>Oreg</b:Last>
            <b:First>S.</b:First>
          </b:Person>
          <b:Person>
            <b:Last>Dvir</b:Last>
            <b:First>T.</b:First>
          </b:Person>
        </b:NameList>
      </b:Author>
    </b:Author>
    <b:Title>CEO values, organizational culture and organizations outcomes</b:Title>
    <b:JournalName>Journal of organization behaviour volume 29</b:JournalName>
    <b:Year>2008</b:Year>
    <b:Pages>615 - 633</b:Pages>
    <b:RefOrder>42</b:RefOrder>
  </b:Source>
  <b:Source>
    <b:Tag>Placeholder99</b:Tag>
    <b:SourceType>Book</b:SourceType>
    <b:Guid>{765B2442-B4DD-4114-B953-60EFF1447BE3}</b:Guid>
    <b:Title>Organizational development</b:Title>
    <b:Year>2008</b:Year>
    <b:Author>
      <b:Author>
        <b:NameList>
          <b:Person>
            <b:Last>Blakemore</b:Last>
            <b:First>N.</b:First>
          </b:Person>
        </b:NameList>
      </b:Author>
    </b:Author>
    <b:City>Connectcut </b:City>
    <b:Publisher>Arrow Publisher </b:Publisher>
    <b:RefOrder>43</b:RefOrder>
  </b:Source>
  <b:Source>
    <b:Tag>Mul11</b:Tag>
    <b:SourceType>Book</b:SourceType>
    <b:Guid>{77F3FDD4-8477-4990-BC86-8964E73B9BD5}</b:Guid>
    <b:Author>
      <b:Author>
        <b:NameList>
          <b:Person>
            <b:Last>Mullins</b:Last>
            <b:First>P.</b:First>
          </b:Person>
        </b:NameList>
      </b:Author>
    </b:Author>
    <b:Title>Management and Organization Behaviour</b:Title>
    <b:Year>2011</b:Year>
    <b:City>London </b:City>
    <b:Publisher>Pearson education </b:Publisher>
    <b:RefOrder>45</b:RefOrder>
  </b:Source>
  <b:Source>
    <b:Tag>Che11</b:Tag>
    <b:SourceType>Report</b:SourceType>
    <b:Guid>{056D63CC-DBEF-4B62-928A-2AA0DD2F2675}</b:Guid>
    <b:Title>A study on the impact of empowerment on employee performance in the automotive industry </b:Title>
    <b:Year>2011</b:Year>
    <b:Publisher>University of Malayasia </b:Publisher>
    <b:Author>
      <b:Author>
        <b:NameList>
          <b:Person>
            <b:Last>Chen</b:Last>
            <b:First>K.</b:First>
            <b:Middle>P.</b:Middle>
          </b:Person>
        </b:NameList>
      </b:Author>
    </b:Author>
    <b:RefOrder>46</b:RefOrder>
  </b:Source>
  <b:Source>
    <b:Tag>Cla10</b:Tag>
    <b:SourceType>JournalArticle</b:SourceType>
    <b:Guid>{E4B4F772-C06E-4634-9D1B-18BD9605D534}</b:Guid>
    <b:Title>Trusting me, Trusting you? The Ethics of Employee Empowerment</b:Title>
    <b:Year>2010</b:Year>
    <b:Author>
      <b:Author>
        <b:NameList>
          <b:Person>
            <b:Last>Claydon</b:Last>
            <b:First>T.</b:First>
          </b:Person>
          <b:Person>
            <b:Last>Doyle</b:Last>
            <b:First>M.</b:First>
          </b:Person>
        </b:NameList>
      </b:Author>
    </b:Author>
    <b:JournalName>Personnel review Journal volume 25 issue 6</b:JournalName>
    <b:Pages>13 - 25</b:Pages>
    <b:RefOrder>47</b:RefOrder>
  </b:Source>
  <b:Source>
    <b:Tag>Clu09</b:Tag>
    <b:SourceType>Report</b:SourceType>
    <b:Guid>{FDBE4D8D-FEC4-4EB1-8624-7170BE0A3724}</b:Guid>
    <b:Title>The power of empowerment </b:Title>
    <b:Year>2009</b:Year>
    <b:Author>
      <b:Author>
        <b:NameList>
          <b:Person>
            <b:Last>Clutterbuck</b:Last>
            <b:First>D.</b:First>
          </b:Person>
          <b:Person>
            <b:Last>Kernaghan</b:Last>
            <b:First>S.</b:First>
          </b:Person>
        </b:NameList>
      </b:Author>
    </b:Author>
    <b:Publisher>Kogan Page </b:Publisher>
    <b:City>London </b:City>
    <b:RefOrder>48</b:RefOrder>
  </b:Source>
  <b:Source>
    <b:Tag>Daf07</b:Tag>
    <b:SourceType>Book</b:SourceType>
    <b:Guid>{4EA14AF9-996A-4354-B810-ECA084031E75}</b:Guid>
    <b:Title>Understanding the theory and design of organization  </b:Title>
    <b:Year>2007</b:Year>
    <b:Publisher>West Publishing company </b:Publisher>
    <b:City>South western</b:City>
    <b:Author>
      <b:Author>
        <b:NameList>
          <b:Person>
            <b:Last>Daft</b:Last>
            <b:First>R.I.</b:First>
          </b:Person>
        </b:NameList>
      </b:Author>
    </b:Author>
    <b:RefOrder>49</b:RefOrder>
  </b:Source>
  <b:Source>
    <b:Tag>Eln14</b:Tag>
    <b:SourceType>JournalArticle</b:SourceType>
    <b:Guid>{895C1797-F518-4EF4-A382-2C960AEC0EDA}</b:Guid>
    <b:Title>The impact of empowerment on job satisfaction</b:Title>
    <b:Year>2014</b:Year>
    <b:Author>
      <b:Author>
        <b:NameList>
          <b:Person>
            <b:Last>Elnaga</b:Last>
            <b:First>A.</b:First>
            <b:Middle>A.</b:Middle>
          </b:Person>
          <b:Person>
            <b:Last>Imran</b:Last>
            <b:First>A.</b:First>
          </b:Person>
        </b:NameList>
      </b:Author>
    </b:Author>
    <b:JournalName>American Journal of reserach communication volume 2 issue 1</b:JournalName>
    <b:Pages>235-242</b:Pages>
    <b:RefOrder>50</b:RefOrder>
  </b:Source>
  <b:Source>
    <b:Tag>Pet00</b:Tag>
    <b:SourceType>Book</b:SourceType>
    <b:Guid>{11C2D850-79F7-46C2-8A58-F6783C55EE32}</b:Guid>
    <b:Author>
      <b:Author>
        <b:NameList>
          <b:Person>
            <b:Last>Peters</b:Last>
            <b:First>G.</b:First>
          </b:Person>
        </b:NameList>
      </b:Author>
    </b:Author>
    <b:Title>Institutional Theory: Problems and Prospects</b:Title>
    <b:Year>2000</b:Year>
    <b:City>Vienna</b:City>
    <b:Publisher>Institute of Advanced Studies </b:Publisher>
    <b:RefOrder>51</b:RefOrder>
  </b:Source>
  <b:Source>
    <b:Tag>Zuc07</b:Tag>
    <b:SourceType>JournalArticle</b:SourceType>
    <b:Guid>{CBA6B097-D3EB-4F9B-80FD-8B119A6FA1CE}</b:Guid>
    <b:Title>Institutional theories of organizations</b:Title>
    <b:Year>2007</b:Year>
    <b:Author>
      <b:Author>
        <b:NameList>
          <b:Person>
            <b:Last>Zucker</b:Last>
            <b:First>L.</b:First>
          </b:Person>
        </b:NameList>
      </b:Author>
    </b:Author>
    <b:JournalName>Annual  Review of Socilogy vol. 13 issue 2</b:JournalName>
    <b:Pages>216-224</b:Pages>
    <b:RefOrder>52</b:RefOrder>
  </b:Source>
  <b:Source>
    <b:Tag>Kat09</b:Tag>
    <b:SourceType>JournalArticle</b:SourceType>
    <b:Guid>{2C9F7CF5-2017-44E2-9D6C-E7C76417C61E}</b:Guid>
    <b:Author>
      <b:Author>
        <b:NameList>
          <b:Person>
            <b:Last>Kato</b:Last>
            <b:First>J.</b:First>
          </b:Person>
        </b:NameList>
      </b:Author>
    </b:Author>
    <b:Title>Institutions and Rationality in Politics : Three varieties of  Neo- Institutionalist </b:Title>
    <b:JournalName>British Journal of Political Science vol. 26 issue 4</b:JournalName>
    <b:Year>2009</b:Year>
    <b:Pages>553-581</b:Pages>
    <b:RefOrder>53</b:RefOrder>
  </b:Source>
  <b:Source>
    <b:Tag>Imm08</b:Tag>
    <b:SourceType>JournalArticle</b:SourceType>
    <b:Guid>{4B144991-352C-4041-8FFB-58586D4291BD}</b:Guid>
    <b:Author>
      <b:Author>
        <b:NameList>
          <b:Person>
            <b:Last>Immergut</b:Last>
            <b:First>E.</b:First>
          </b:Person>
        </b:NameList>
      </b:Author>
    </b:Author>
    <b:Title>The Theoretical Core of the New Institutionalism</b:Title>
    <b:JournalName>Journal of Politics and Society</b:JournalName>
    <b:Year>2008</b:Year>
    <b:Pages>5-34 </b:Pages>
    <b:RefOrder>54</b:RefOrder>
  </b:Source>
  <b:Source>
    <b:Tag>Kre111</b:Tag>
    <b:SourceType>JournalArticle</b:SourceType>
    <b:Guid>{4C1B310E-B892-4807-B672-A680C8E7798A}</b:Guid>
    <b:Author>
      <b:Author>
        <b:NameList>
          <b:Person>
            <b:Last>Krentner</b:Last>
            <b:First>R.</b:First>
          </b:Person>
          <b:Person>
            <b:Last>Kinicki</b:Last>
            <b:First>A.</b:First>
          </b:Person>
        </b:NameList>
      </b:Author>
    </b:Author>
    <b:Title>The Role and importance of  Motivation in TQM Success</b:Title>
    <b:JournalName>International Journal of Management and Decision Making volume 4 issue 23</b:JournalName>
    <b:Year>2011</b:Year>
    <b:Pages>272-286  </b:Pages>
    <b:RefOrder>55</b:RefOrder>
  </b:Source>
  <b:Source>
    <b:Tag>Placeholder100</b:Tag>
    <b:SourceType>Book</b:SourceType>
    <b:Guid>{E5C19EC8-DCD4-4DEB-A2FD-5B8976106EF8}</b:Guid>
    <b:Title>The Happy worker: Hypothesis about the role of positive affects worker productivity</b:Title>
    <b:Year>2007</b:Year>
    <b:Author>
      <b:Author>
        <b:NameList>
          <b:Person>
            <b:Last>Lucas</b:Last>
            <b:First>R.</b:First>
          </b:Person>
          <b:Person>
            <b:Last>Diener</b:Last>
            <b:First>E.</b:First>
          </b:Person>
        </b:NameList>
      </b:Author>
    </b:Author>
    <b:City>San Fransico</b:City>
    <b:Publisher>Wiley</b:Publisher>
    <b:RefOrder>56</b:RefOrder>
  </b:Source>
  <b:Source>
    <b:Tag>Cox09</b:Tag>
    <b:SourceType>JournalArticle</b:SourceType>
    <b:Guid>{81C7380D-4155-4EBF-90AF-678161D3A7B9}</b:Guid>
    <b:Author>
      <b:Author>
        <b:NameList>
          <b:Person>
            <b:Last>Cox</b:Last>
            <b:First>A.</b:First>
          </b:Person>
        </b:NameList>
      </b:Author>
    </b:Author>
    <b:Title>Power, Value and Supply chain Management </b:Title>
    <b:JournalName>Supply chain management : An international Journal volume 4 issue 4</b:JournalName>
    <b:Year>2009</b:Year>
    <b:Pages>167 - 175</b:Pages>
    <b:RefOrder>57</b:RefOrder>
  </b:Source>
  <b:Source>
    <b:Tag>Har103</b:Tag>
    <b:SourceType>JournalArticle</b:SourceType>
    <b:Guid>{33F72113-DAFD-4558-9D6B-A89FF46F67F9}</b:Guid>
    <b:Author>
      <b:Author>
        <b:NameList>
          <b:Person>
            <b:Last>Harps</b:Last>
            <b:First>L.</b:First>
          </b:Person>
        </b:NameList>
      </b:Author>
    </b:Author>
    <b:Title>The haves and the have nots : Supply chain practicess for the new millenium</b:Title>
    <b:JournalName>Logistics Journal vol 25</b:JournalName>
    <b:Year>2010</b:Year>
    <b:Pages>75 - 114</b:Pages>
    <b:RefOrder>58</b:RefOrder>
  </b:Source>
  <b:Source>
    <b:Tag>Placeholder101</b:Tag>
    <b:SourceType>JournalArticle</b:SourceType>
    <b:Guid>{263637E0-6DAC-4284-8D5A-2775E58D9B97}</b:Guid>
    <b:Author>
      <b:Author>
        <b:NameList>
          <b:Person>
            <b:Last>Vera</b:Last>
            <b:First>R.</b:First>
          </b:Person>
          <b:Person>
            <b:Last>Pullman</b:Last>
            <b:First>M.</b:First>
            <b:Middle>E.</b:Middle>
          </b:Person>
        </b:NameList>
      </b:Author>
    </b:Author>
    <b:Title>An analysis of the supplier selection process</b:Title>
    <b:JournalName>International Journal of Management of Science volume 26 issue 6</b:JournalName>
    <b:Year>2008</b:Year>
    <b:Pages>739 - 750</b:Pages>
    <b:RefOrder>59</b:RefOrder>
  </b:Source>
  <b:Source>
    <b:Tag>Han09</b:Tag>
    <b:SourceType>Book</b:SourceType>
    <b:Guid>{5F74ACEF-C093-4EA3-A017-C1D06387F25B}</b:Guid>
    <b:Title>Introduction to Supply Chain Management</b:Title>
    <b:Year>2009</b:Year>
    <b:Author>
      <b:Author>
        <b:NameList>
          <b:Person>
            <b:Last>Handfield</b:Last>
            <b:First>R.</b:First>
            <b:Middle>B.</b:Middle>
          </b:Person>
          <b:Person>
            <b:Last>Nicholus</b:Last>
            <b:First>E.</b:First>
            <b:Middle>L.</b:Middle>
          </b:Person>
        </b:NameList>
      </b:Author>
    </b:Author>
    <b:City>New York</b:City>
    <b:Publisher>Prentice Hall</b:Publisher>
    <b:RefOrder>60</b:RefOrder>
  </b:Source>
  <b:Source>
    <b:Tag>And10</b:Tag>
    <b:SourceType>JournalArticle</b:SourceType>
    <b:Guid>{2E7D6ED8-1A2E-4C3F-AC31-ED347265BB23}</b:Guid>
    <b:Author>
      <b:Author>
        <b:NameList>
          <b:Person>
            <b:Last>Andeson</b:Last>
            <b:First>E.</b:First>
          </b:Person>
          <b:Person>
            <b:Last>Fornell</b:Last>
            <b:First>C.</b:First>
          </b:Person>
        </b:NameList>
      </b:Author>
    </b:Author>
    <b:Title>Foundations of  American customer satisfaction index</b:Title>
    <b:JournalName>Journal of TQM volume 11 issue No 7</b:JournalName>
    <b:Year>2010</b:Year>
    <b:Pages>869-883</b:Pages>
    <b:RefOrder>62</b:RefOrder>
  </b:Source>
  <b:Source>
    <b:Tag>Car02</b:Tag>
    <b:SourceType>JournalArticle</b:SourceType>
    <b:Guid>{008B3DA0-11A1-44E5-91F4-B3E46002D31C}</b:Guid>
    <b:Author>
      <b:Author>
        <b:NameList>
          <b:Person>
            <b:Last>Caruana</b:Last>
            <b:First>A.</b:First>
          </b:Person>
        </b:NameList>
      </b:Author>
    </b:Author>
    <b:Title>Service loyalty: The effects of service quality and the mediating role of customer satisfaction. European journal of marketing, 36(7/8), 811-828.</b:Title>
    <b:JournalName>European journal of marketing, 36(7/8)</b:JournalName>
    <b:Year>2002</b:Year>
    <b:Pages>811-828</b:Pages>
    <b:RefOrder>63</b:RefOrder>
  </b:Source>
  <b:Source>
    <b:Tag>Bla101</b:Tag>
    <b:SourceType>Book</b:SourceType>
    <b:Guid>{FD511B3A-918F-4807-8A57-866ED8372F09}</b:Guid>
    <b:Author>
      <b:Author>
        <b:NameList>
          <b:Person>
            <b:Last>Blanchard</b:Last>
            <b:First>D.</b:First>
          </b:Person>
        </b:NameList>
      </b:Author>
    </b:Author>
    <b:Title>Supply chain management best practices.</b:Title>
    <b:Year>2010</b:Year>
    <b:City>New York</b:City>
    <b:Publisher>John Wiley &amp; Sons</b:Publisher>
    <b:RefOrder>64</b:RefOrder>
  </b:Source>
  <b:Source>
    <b:Tag>Coy16</b:Tag>
    <b:SourceType>Book</b:SourceType>
    <b:Guid>{DFE9D131-C041-4329-9106-6468F3B02579}</b:Guid>
    <b:Title>Supply chain management: a logistics perspective</b:Title>
    <b:Year>2016</b:Year>
    <b:Author>
      <b:Author>
        <b:NameList>
          <b:Person>
            <b:Last>Coyle</b:Last>
            <b:First>J.</b:First>
            <b:Middle>J.</b:Middle>
          </b:Person>
          <b:Person>
            <b:Last>Langley</b:Last>
            <b:First>C.</b:First>
            <b:Middle>J.</b:Middle>
          </b:Person>
          <b:Person>
            <b:Last>Novack</b:Last>
            <b:First>R.</b:First>
            <b:Middle>A.</b:Middle>
          </b:Person>
          <b:Person>
            <b:Last>Gibson</b:Last>
            <b:First>B.</b:First>
          </b:Person>
        </b:NameList>
      </b:Author>
    </b:Author>
    <b:Publisher>Nelson Education</b:Publisher>
    <b:RefOrder>65</b:RefOrder>
  </b:Source>
  <b:Source>
    <b:Tag>Cho15</b:Tag>
    <b:SourceType>Book</b:SourceType>
    <b:Guid>{5C0D2CED-7CC9-4508-A6B2-DFA33F2F79C1}</b:Guid>
    <b:Author>
      <b:Author>
        <b:NameList>
          <b:Person>
            <b:Last>Chopra</b:Last>
            <b:First>S.</b:First>
          </b:Person>
          <b:Person>
            <b:Last>Meindl</b:Last>
            <b:First>P.</b:First>
          </b:Person>
        </b:NameList>
      </b:Author>
    </b:Author>
    <b:Title>Supply Chain Management 6th edition</b:Title>
    <b:Year>2015</b:Year>
    <b:City>New Jersey</b:City>
    <b:Publisher>Prentice Hall</b:Publisher>
    <b:RefOrder>66</b:RefOrder>
  </b:Source>
  <b:Source>
    <b:Tag>Dat08</b:Tag>
    <b:SourceType>Book</b:SourceType>
    <b:Guid>{87E18B80-3498-4D5D-92B8-7AFFDA18296F}</b:Guid>
    <b:Author>
      <b:Author>
        <b:NameList>
          <b:Person>
            <b:Last>Datta</b:Last>
            <b:First>A.</b:First>
            <b:Middle>K.</b:Middle>
          </b:Person>
        </b:NameList>
      </b:Author>
    </b:Author>
    <b:Title>Materials Management Procedures, Texts and Cases, 2nd Edition,</b:Title>
    <b:Year>2008</b:Year>
    <b:City>Ohio, India </b:City>
    <b:Publisher> Prentice Hall of India</b:Publisher>
    <b:RefOrder>67</b:RefOrder>
  </b:Source>
  <b:Source>
    <b:Tag>Dav14</b:Tag>
    <b:SourceType>Book</b:SourceType>
    <b:Guid>{E6073037-8909-46DB-AC0E-BE3885148460}</b:Guid>
    <b:Author>
      <b:Author>
        <b:NameList>
          <b:Person>
            <b:Last>David</b:Last>
            <b:First>J.</b:First>
          </b:Person>
          <b:Person>
            <b:Last>Jones</b:Last>
            <b:First>A.</b:First>
          </b:Person>
        </b:NameList>
      </b:Author>
    </b:Author>
    <b:Title> Purchasing Principles and Management, 6th Edition</b:Title>
    <b:Year>2014</b:Year>
    <b:City>London, UK</b:City>
    <b:Publisher>Prentice Hall</b:Publisher>
    <b:RefOrder>68</b:RefOrder>
  </b:Source>
  <b:Source>
    <b:Tag>Don08</b:Tag>
    <b:SourceType>Book</b:SourceType>
    <b:Guid>{A586B395-0A08-4D75-8EB3-44C7E4172106}</b:Guid>
    <b:Author>
      <b:Author>
        <b:NameList>
          <b:Person>
            <b:Last>Donald</b:Last>
            <b:First>J.B.</b:First>
          </b:Person>
          <b:Person>
            <b:Last>David</b:Last>
            <b:First>J.C</b:First>
          </b:Person>
          <b:Person>
            <b:Last>Bixby</b:Last>
            <b:First>M.</b:First>
            <b:Middle>C.</b:Middle>
          </b:Person>
        </b:NameList>
      </b:Author>
    </b:Author>
    <b:Title>Distribution Management Logistics Management, 2nd Edition</b:Title>
    <b:Year>2008</b:Year>
    <b:City>New York, USA</b:City>
    <b:Publisher>McGraw Hill Companies</b:Publisher>
    <b:RefOrder>69</b:RefOrder>
  </b:Source>
  <b:Source>
    <b:Tag>Placeholder102</b:Tag>
    <b:SourceType>JournalArticle</b:SourceType>
    <b:Guid>{CF7C0D68-583C-4583-8927-A8995A95107B}</b:Guid>
    <b:Author>
      <b:Author>
        <b:NameList>
          <b:Person>
            <b:Last>Desouza</b:Last>
            <b:First>K.</b:First>
          </b:Person>
          <b:Person>
            <b:Last>Chattaraj</b:Last>
            <b:First>A.</b:First>
          </b:Person>
          <b:Person>
            <b:Last>Kraft</b:Last>
            <b:First>G.</b:First>
          </b:Person>
        </b:NameList>
      </b:Author>
    </b:Author>
    <b:Title>Supply Chain perspectives to knowledgemanagement: research propositions</b:Title>
    <b:JournalName>Journal of Knowledge Management, vol 7, no 3</b:JournalName>
    <b:Year>2003</b:Year>
    <b:Pages>129-138</b:Pages>
    <b:RefOrder>70</b:RefOrder>
  </b:Source>
  <b:Source>
    <b:Tag>Ach10</b:Tag>
    <b:SourceType>JournalArticle</b:SourceType>
    <b:Guid>{B23992A0-05EB-4E21-904F-305D3479E3F2}</b:Guid>
    <b:Title>A logistic regression model to identify key determinants of poverty using economic and health survey data</b:Title>
    <b:Year>2010</b:Year>
    <b:Author>
      <b:Author>
        <b:NameList>
          <b:Person>
            <b:Last>Achial</b:Last>
            <b:First>T.N.O.</b:First>
          </b:Person>
          <b:Person>
            <b:Last>Wangombe</b:Last>
            <b:First>A.</b:First>
          </b:Person>
          <b:Person>
            <b:Last>Khadioli</b:Last>
            <b:First>N.</b:First>
          </b:Person>
        </b:NameList>
      </b:Author>
    </b:Author>
    <b:JournalName>European Journal of Social Sciences, Vol. 13 No. 1</b:JournalName>
    <b:Pages>38-45</b:Pages>
    <b:RefOrder>125</b:RefOrder>
  </b:Source>
  <b:Source>
    <b:Tag>Ack09</b:Tag>
    <b:SourceType>Report</b:SourceType>
    <b:Guid>{E617A614-C1B3-42AD-89DB-038E55AE79CE}</b:Guid>
    <b:Author>
      <b:Author>
        <b:NameList>
          <b:Person>
            <b:Last>Acker</b:Last>
            <b:First>D.</b:First>
          </b:Person>
          <b:Person>
            <b:Last>Gasperini</b:Last>
            <b:First>L.</b:First>
          </b:Person>
        </b:NameList>
      </b:Author>
    </b:Author>
    <b:Title>Education for Rural People – The Role of Education, Training and Capacity Development in Poverty Reduction and Food Security,</b:Title>
    <b:Year>2009</b:Year>
    <b:Publisher> The Food and Agricultural Organization of the United Nations</b:Publisher>
    <b:City> Rome</b:City>
    <b:RefOrder>127</b:RefOrder>
  </b:Source>
  <b:Source>
    <b:Tag>Abo09</b:Tag>
    <b:SourceType>JournalArticle</b:SourceType>
    <b:Guid>{8B88CB71-95CF-4846-8FD6-6960942AD9CF}</b:Guid>
    <b:Title>International Public Management Review</b:Title>
    <b:Year>2009</b:Year>
    <b:Author>
      <b:Author>
        <b:NameList>
          <b:Person>
            <b:Last>Abong’o</b:Last>
            <b:First>N.</b:First>
          </b:Person>
        </b:NameList>
      </b:Author>
    </b:Author>
    <b:JournalName>Electronic journal Volume 10, issue 2</b:JournalName>
    <b:RefOrder>137</b:RefOrder>
  </b:Source>
  <b:Source>
    <b:Tag>Ada09</b:Tag>
    <b:SourceType>Book</b:SourceType>
    <b:Guid>{995DD660-943A-4D13-B33B-86B58016B2C5}</b:Guid>
    <b:Author>
      <b:Author>
        <b:NameList>
          <b:Person>
            <b:Last>Adair</b:Last>
            <b:First>John</b:First>
          </b:Person>
        </b:NameList>
      </b:Author>
    </b:Author>
    <b:Title>Leadership for Innovation: How to Organize Team Creativity and Harvest Ideas</b:Title>
    <b:Year>2009</b:Year>
    <b:City>New York</b:City>
    <b:Publisher>Kogan page</b:Publisher>
    <b:RefOrder>240</b:RefOrder>
  </b:Source>
  <b:Source>
    <b:Tag>Abe10</b:Tag>
    <b:SourceType>JournalArticle</b:SourceType>
    <b:Guid>{16500223-E1E7-40E7-94EB-38DC56E8B68E}</b:Guid>
    <b:Author>
      <b:Author>
        <b:NameList>
          <b:Person>
            <b:Last>Abetti</b:Last>
            <b:First>P.</b:First>
            <b:Middle>A.</b:Middle>
          </b:Person>
        </b:NameList>
      </b:Author>
    </b:Author>
    <b:Title>General Electric after Jack Welch: succession and success</b:Title>
    <b:JournalName> International Journal of Technology Management, Vol. 22 Nos 7/8</b:JournalName>
    <b:Year>2010</b:Year>
    <b:Pages> 656‐669</b:Pages>
    <b:RefOrder>285</b:RefOrder>
  </b:Source>
  <b:Source>
    <b:Tag>Ach07</b:Tag>
    <b:SourceType>Report</b:SourceType>
    <b:Guid>{2113AFF3-9F37-40D7-9807-D6BB969DDF04}</b:Guid>
    <b:Title>Should banks be diversified? Evidence from  individual bank loan portfolios</b:Title>
    <b:Year>2007</b:Year>
    <b:Author>
      <b:Author>
        <b:NameList>
          <b:Person>
            <b:Last>Acharya</b:Last>
            <b:First>V.</b:First>
          </b:Person>
          <b:Person>
            <b:Last>Hasan</b:Last>
            <b:First>I.</b:First>
          </b:Person>
          <b:Person>
            <b:Last>Saunders</b:Last>
            <b:First>A.</b:First>
          </b:Person>
        </b:NameList>
      </b:Author>
    </b:Author>
    <b:Publisher>Bank for International Settlements, BIS working Papers No 118</b:Publisher>
    <b:RefOrder>619</b:RefOrder>
  </b:Source>
  <b:Source>
    <b:Tag>Placeholder103</b:Tag>
    <b:SourceType>Book</b:SourceType>
    <b:Guid>{2651162A-E27A-47FB-81FD-63472F91BB32}</b:Guid>
    <b:Author>
      <b:Author>
        <b:NameList>
          <b:Person>
            <b:Last>Borg</b:Last>
            <b:First>W.</b:First>
            <b:Middle>A.</b:Middle>
          </b:Person>
          <b:Person>
            <b:Last>Gall</b:Last>
            <b:First>M.</b:First>
            <b:Middle>D.</b:Middle>
          </b:Person>
        </b:NameList>
      </b:Author>
    </b:Author>
    <b:Title>Educational research : an introduction</b:Title>
    <b:Year>2009</b:Year>
    <b:City>New York</b:City>
    <b:Publisher>Pearson Education Ltd.</b:Publisher>
    <b:RefOrder>708</b:RefOrder>
  </b:Source>
  <b:Source>
    <b:Tag>Placeholder104</b:Tag>
    <b:SourceType>Book</b:SourceType>
    <b:Guid>{9CB64346-8277-406C-A40F-F214C7D68E1E}</b:Guid>
    <b:Title>Business Research Methods </b:Title>
    <b:Year>2008</b:Year>
    <b:Author>
      <b:Author>
        <b:NameList>
          <b:Person>
            <b:Last>Cooper</b:Last>
            <b:First>D.</b:First>
          </b:Person>
          <b:Person>
            <b:Last>Schindle</b:Last>
            <b:First>P</b:First>
          </b:Person>
        </b:NameList>
      </b:Author>
    </b:Author>
    <b:City>New Dehli</b:City>
    <b:Publisher>Tata McGraw Hill</b:Publisher>
    <b:RefOrder>709</b:RefOrder>
  </b:Source>
  <b:Source>
    <b:Tag>Placeholder105</b:Tag>
    <b:SourceType>Book</b:SourceType>
    <b:Guid>{162749DE-2013-4D69-9DEA-04459623B046}</b:Guid>
    <b:Author>
      <b:Author>
        <b:NameList>
          <b:Person>
            <b:Last>Kothari</b:Last>
            <b:First>C.</b:First>
            <b:Middle>R.</b:Middle>
          </b:Person>
        </b:NameList>
      </b:Author>
    </b:Author>
    <b:Title>Research Methodology : methods and techniques </b:Title>
    <b:Year>2004</b:Year>
    <b:City>New Delhi</b:City>
    <b:Publisher>New Age International Publishers</b:Publisher>
    <b:RefOrder>710</b:RefOrder>
  </b:Source>
  <b:Source>
    <b:Tag>Ala04</b:Tag>
    <b:SourceType>JournalArticle</b:SourceType>
    <b:Guid>{62BADE58-F336-480F-9B13-CB36EA6AFA1C}</b:Guid>
    <b:Author>
      <b:Author>
        <b:NameList>
          <b:Person>
            <b:Last>Alade</b:Last>
            <b:First>J.</b:First>
            <b:Middle>A.</b:Middle>
          </b:Person>
          <b:Person>
            <b:Last>Sharma</b:Last>
            <b:First>D.</b:First>
            <b:Middle>K.</b:Middle>
          </b:Person>
          <b:Person>
            <b:Last>Sharma</b:Last>
            <b:First>H.</b:First>
            <b:Middle>P.</b:Middle>
          </b:Person>
        </b:NameList>
      </b:Author>
    </b:Author>
    <b:Title>Role of supply chain management decisions in effective inventory control</b:Title>
    <b:JournalName>Journal of Academy of Business and Economics Vol 21(6)</b:JournalName>
    <b:Year>2004</b:Year>
    <b:Pages>136-149</b:Pages>
    <b:RefOrder>711</b:RefOrder>
  </b:Source>
  <b:Source>
    <b:Tag>Ala10</b:Tag>
    <b:SourceType>Book</b:SourceType>
    <b:Guid>{0EC7FB64-5356-4BF4-B443-26FF434B5A6D}</b:Guid>
    <b:Title>The Hand Book of Logistics &amp; Distribution Management (4th Edition)</b:Title>
    <b:Year>2010</b:Year>
    <b:Author>
      <b:Author>
        <b:NameList>
          <b:Person>
            <b:Last>Alan</b:Last>
            <b:First>R.</b:First>
          </b:Person>
          <b:Person>
            <b:Last>Phil</b:Last>
            <b:First>C.</b:First>
          </b:Person>
          <b:Person>
            <b:Last>Peter</b:Last>
            <b:First>B.</b:First>
          </b:Person>
        </b:NameList>
      </b:Author>
    </b:Author>
    <b:City>London</b:City>
    <b:Publisher> Kogan Page Ltd. UK.</b:Publisher>
    <b:RefOrder>712</b:RefOrder>
  </b:Source>
  <b:Source>
    <b:Tag>Bal07</b:Tag>
    <b:SourceType>Book</b:SourceType>
    <b:Guid>{DA4E3BB7-B664-444A-AF73-931513878A53}</b:Guid>
    <b:Title>Measures of Purchasing Effectiveness</b:Title>
    <b:Year>2007</b:Year>
    <b:Author>
      <b:Author>
        <b:NameList>
          <b:Person>
            <b:Last>Bales</b:Last>
            <b:First>W.</b:First>
          </b:Person>
        </b:NameList>
      </b:Author>
    </b:Author>
    <b:City>Arizona</b:City>
    <b:Publisher>Arizona State University</b:Publisher>
    <b:RefOrder>713</b:RefOrder>
  </b:Source>
  <b:Source>
    <b:Tag>Bar041</b:Tag>
    <b:SourceType>JournalArticle</b:SourceType>
    <b:Guid>{B8FCDC27-58F7-4C6D-A315-321C33EE960F}</b:Guid>
    <b:Author>
      <b:Author>
        <b:NameList>
          <b:Person>
            <b:Last>Barry</b:Last>
            <b:First>J.</b:First>
          </b:Person>
        </b:NameList>
      </b:Author>
    </b:Author>
    <b:Title>Supply chain risk in an uncertain global supply chain environment.</b:Title>
    <b:JournalName> International Journal of Physical Distribution &amp; Logistics Management, 34(9)</b:JournalName>
    <b:Year>2004</b:Year>
    <b:Pages> 695-697</b:Pages>
    <b:RefOrder>714</b:RefOrder>
  </b:Source>
  <b:Source>
    <b:Tag>Bas101</b:Tag>
    <b:SourceType>Book</b:SourceType>
    <b:Guid>{8F18511E-7D11-4FE7-957E-DAFCBCC39F13}</b:Guid>
    <b:Title>Total supply chain management</b:Title>
    <b:Year>2010</b:Year>
    <b:Author>
      <b:Author>
        <b:NameList>
          <b:Person>
            <b:Last>Basu</b:Last>
            <b:First>R.</b:First>
          </b:Person>
          <b:Person>
            <b:Last>Wright</b:Last>
            <b:First>J.</b:First>
            <b:Middle>N.</b:Middle>
          </b:Person>
        </b:NameList>
      </b:Author>
    </b:Author>
    <b:City>London</b:City>
    <b:Publisher>Routledge Publishers</b:Publisher>
    <b:RefOrder>715</b:RefOrder>
  </b:Source>
  <b:Source>
    <b:Tag>Placeholder106</b:Tag>
    <b:SourceType>JournalArticle</b:SourceType>
    <b:Guid>{F695A2D9-F318-4365-9B8E-93C1DAE68380}</b:Guid>
    <b:Title>International purchasing benefits and requirements and challenges</b:Title>
    <b:Year>2003</b:Year>
    <b:Author>
      <b:Author>
        <b:NameList>
          <b:Person>
            <b:Last>Birou</b:Last>
            <b:First>L.</b:First>
          </b:Person>
        </b:NameList>
      </b:Author>
    </b:Author>
    <b:JournalName>International Journal of purchasing and supply Vol. 6. (2)</b:JournalName>
    <b:Pages>22-25</b:Pages>
    <b:RefOrder>716</b:RefOrder>
  </b:Source>
  <b:Source>
    <b:Tag>Bur03</b:Tag>
    <b:SourceType>Book</b:SourceType>
    <b:Guid>{A8CAD0F8-E83D-400F-BDC0-3AD42E2F61F5}</b:Guid>
    <b:Title>World-Class Supply Management: The Key to Supply Chain Management</b:Title>
    <b:Year>2003</b:Year>
    <b:Author>
      <b:Author>
        <b:NameList>
          <b:Person>
            <b:Last>Burt</b:Last>
            <b:First>D.N.</b:First>
          </b:Person>
          <b:Person>
            <b:Last>Dobler</b:Last>
            <b:First>D.W.</b:First>
          </b:Person>
          <b:Person>
            <b:Last>Starling</b:Last>
            <b:First>S.L.</b:First>
          </b:Person>
        </b:NameList>
      </b:Author>
    </b:Author>
    <b:City>New York</b:City>
    <b:Publisher>McGraw-Hill </b:Publisher>
    <b:RefOrder>717</b:RefOrder>
  </b:Source>
  <b:Source>
    <b:Tag>Coo97</b:Tag>
    <b:SourceType>JournalArticle</b:SourceType>
    <b:Guid>{2E1C1DA1-2DE2-46CF-982E-E30F0DE32C6A}</b:Guid>
    <b:Author>
      <b:Author>
        <b:NameList>
          <b:Person>
            <b:Last>Cooper</b:Last>
            <b:First>M.C.</b:First>
          </b:Person>
          <b:Person>
            <b:Last>Lambert</b:Last>
            <b:First>D.M.</b:First>
          </b:Person>
          <b:Person>
            <b:Last>Pagh</b:Last>
            <b:First>J.D.</b:First>
          </b:Person>
        </b:NameList>
      </b:Author>
    </b:Author>
    <b:Title>Supply chain management: more than a new name for logistics</b:Title>
    <b:JournalName>International Journal of Logistics Management, Vol. 8, No. 1</b:JournalName>
    <b:Year>1997</b:Year>
    <b:Pages>1-13</b:Pages>
    <b:RefOrder>718</b:RefOrder>
  </b:Source>
  <b:Source>
    <b:Tag>Dav08</b:Tag>
    <b:SourceType>JournalArticle</b:SourceType>
    <b:Guid>{F012E52E-AFEB-420E-B5D2-094F4E0D454F}</b:Guid>
    <b:Author>
      <b:Author>
        <b:NameList>
          <b:Person>
            <b:Last>Davis</b:Last>
            <b:First>P.</b:First>
            <b:Middle>R.</b:Middle>
          </b:Person>
        </b:NameList>
      </b:Author>
    </b:Author>
    <b:Title>A relationship approach to construction supply chains</b:Title>
    <b:Year>2008</b:Year>
    <b:JournalName> Industrial management &amp; data systems, vol. 108 no. 3</b:JournalName>
    <b:Pages>310-327</b:Pages>
    <b:RefOrder>719</b:RefOrder>
  </b:Source>
  <b:Source>
    <b:Tag>Dra12</b:Tag>
    <b:SourceType>Book</b:SourceType>
    <b:Guid>{49A6DBDC-6C48-42B7-919B-3941FBA9AE3B}</b:Guid>
    <b:Title>Global supply chain management</b:Title>
    <b:Year>2012</b:Year>
    <b:Author>
      <b:Author>
        <b:NameList>
          <b:Person>
            <b:Last>Drake</b:Last>
            <b:First>M.</b:First>
          </b:Person>
        </b:NameList>
      </b:Author>
    </b:Author>
    <b:Publisher>Business Expert Press</b:Publisher>
    <b:RefOrder>720</b:RefOrder>
  </b:Source>
  <b:Source>
    <b:Tag>Placeholder107</b:Tag>
    <b:SourceType>Book</b:SourceType>
    <b:Guid>{FE9F2DE5-1570-44B6-B659-ECE27289B8EF}</b:Guid>
    <b:Title> Research Methods; Quantitative and Qualitative Approaches</b:Title>
    <b:Year>2003</b:Year>
    <b:Author>
      <b:Author>
        <b:NameList>
          <b:Person>
            <b:Last>Mugenda</b:Last>
            <b:First>O.</b:First>
          </b:Person>
          <b:Person>
            <b:Last>Mugenda</b:Last>
            <b:First>A.</b:First>
          </b:Person>
        </b:NameList>
      </b:Author>
    </b:Author>
    <b:City>Nairobi</b:City>
    <b:Publisher>ACTS.</b:Publisher>
    <b:RefOrder>721</b:RefOrder>
  </b:Source>
  <b:Source>
    <b:Tag>Placeholder108</b:Tag>
    <b:SourceType>Book</b:SourceType>
    <b:Guid>{B72E2372-C0C9-45AD-A55F-724A94C7D085}</b:Guid>
    <b:Author>
      <b:Author>
        <b:NameList>
          <b:Person>
            <b:Last>Orodho</b:Last>
            <b:First>A.</b:First>
            <b:Middle>J.</b:Middle>
          </b:Person>
        </b:NameList>
      </b:Author>
    </b:Author>
    <b:Title>Essentials of Educational and Social Sciences Research Methods</b:Title>
    <b:Year>2012</b:Year>
    <b:City>Nairobi</b:City>
    <b:Publisher>Masola Publishers</b:Publisher>
    <b:RefOrder>722</b:RefOrder>
  </b:Source>
  <b:Source>
    <b:Tag>Placeholder109</b:Tag>
    <b:SourceType>Book</b:SourceType>
    <b:Guid>{A09EBEC9-DBC1-4002-A8A8-0588E9A0F66A}</b:Guid>
    <b:Title> Techniques of writing research proposal &amp; reports in educational and social science</b:Title>
    <b:Year>2008</b:Year>
    <b:City>Maseno</b:City>
    <b:Author>
      <b:Author>
        <b:NameList>
          <b:Person>
            <b:Last>Orodho</b:Last>
            <b:First>J.</b:First>
            <b:Middle>A.</b:Middle>
          </b:Person>
        </b:NameList>
      </b:Author>
    </b:Author>
    <b:RefOrder>723</b:RefOrder>
  </b:Source>
  <b:Source>
    <b:Tag>Placeholder110</b:Tag>
    <b:SourceType>Book</b:SourceType>
    <b:Guid>{A6C71970-F701-40E2-8005-FB4307CE3DFF}</b:Guid>
    <b:Title>Inventory Management: Controlling in a Fluctuating Demand Environment</b:Title>
    <b:Year>2009</b:Year>
    <b:Author>
      <b:Author>
        <b:NameList>
          <b:Person>
            <b:Last>Saxena</b:Last>
            <b:First>R.</b:First>
            <b:Middle>S.</b:Middle>
          </b:Person>
        </b:NameList>
      </b:Author>
    </b:Author>
    <b:City>New Delhi</b:City>
    <b:Publisher>Global India Publications</b:Publisher>
    <b:RefOrder>724</b:RefOrder>
  </b:Source>
  <b:Source>
    <b:Tag>Sod12</b:Tag>
    <b:SourceType>JournalArticle</b:SourceType>
    <b:Guid>{FB57E1B3-72B4-4D86-B31C-35F6B9B4A86F}</b:Guid>
    <b:Title>Researchers' perspectives on supply chain risk management.</b:Title>
    <b:Year>2012</b:Year>
    <b:Author>
      <b:Author>
        <b:NameList>
          <b:Person>
            <b:Last>Sodhi</b:Last>
            <b:First>M.</b:First>
            <b:Middle>S.</b:Middle>
          </b:Person>
          <b:Person>
            <b:Last>Son</b:Last>
            <b:First>B.</b:First>
            <b:Middle>G.</b:Middle>
          </b:Person>
          <b:Person>
            <b:Last>Tang</b:Last>
            <b:First>C.</b:First>
            <b:Middle>S.</b:Middle>
          </b:Person>
        </b:NameList>
      </b:Author>
    </b:Author>
    <b:JournalName>Production and operations management, 21(1)</b:JournalName>
    <b:Pages>1-13</b:Pages>
    <b:RefOrder>725</b:RefOrder>
  </b:Source>
  <b:Source>
    <b:Tag>Placeholder111</b:Tag>
    <b:SourceType>JournalArticle</b:SourceType>
    <b:Guid>{0BDEB446-53F9-4D57-8B1F-ACBB0D543D70}</b:Guid>
    <b:Author>
      <b:Author>
        <b:NameList>
          <b:Person>
            <b:Last>Spekman</b:Last>
            <b:First>R.</b:First>
          </b:Person>
          <b:Person>
            <b:Last>Salmond</b:Last>
            <b:First>C.</b:First>
          </b:Person>
          <b:Person>
            <b:Last>Kamauff</b:Last>
            <b:First>J.</b:First>
          </b:Person>
        </b:NameList>
      </b:Author>
    </b:Author>
    <b:Title>At Last Procurement Becomes Strategic</b:Title>
    <b:JournalName>Long-Range Planning, Vol 27:2</b:JournalName>
    <b:Year>2004</b:Year>
    <b:Pages>76-84</b:Pages>
    <b:RefOrder>726</b:RefOrder>
  </b:Source>
  <b:Source>
    <b:Tag>Spr09</b:Tag>
    <b:SourceType>JournalArticle</b:SourceType>
    <b:Guid>{7F892612-7C73-47D2-AE26-4E00B0D2E0E6}</b:Guid>
    <b:Author>
      <b:Author>
        <b:NameList>
          <b:Person>
            <b:Last>Spreng</b:Last>
            <b:First>R.</b:First>
          </b:Person>
          <b:Person>
            <b:Last>Mackoy</b:Last>
            <b:First>R.</b:First>
          </b:Person>
        </b:NameList>
      </b:Author>
    </b:Author>
    <b:Title>An empirical examination of a model of perceived service quality and satisfaction</b:Title>
    <b:JournalName>Journal of retailing </b:JournalName>
    <b:Year>2009</b:Year>
    <b:Pages>201-214</b:Pages>
    <b:RefOrder>727</b:RefOrder>
  </b:Source>
  <b:Source>
    <b:Tag>Sto06</b:Tag>
    <b:SourceType>JournalArticle</b:SourceType>
    <b:Guid>{A9C69D98-A237-447A-99AB-36603E9EBD70}</b:Guid>
    <b:Author>
      <b:Author>
        <b:NameList>
          <b:Person>
            <b:Last>Storey</b:Last>
            <b:First>J</b:First>
          </b:Person>
          <b:Person>
            <b:Last>Emberson</b:Last>
            <b:First>C.</b:First>
          </b:Person>
          <b:Person>
            <b:Last>Godsell</b:Last>
            <b:First>J.</b:First>
          </b:Person>
          <b:Person>
            <b:Last>Harrison</b:Last>
            <b:First>A.</b:First>
          </b:Person>
        </b:NameList>
      </b:Author>
    </b:Author>
    <b:Title>Supply chain management: theory, practice and future challenges</b:Title>
    <b:JournalName>International Journal of Operations Production Management Volume: 26, Issue: 7</b:JournalName>
    <b:Year>2006</b:Year>
    <b:Pages>754-774</b:Pages>
    <b:RefOrder>728</b:RefOrder>
  </b:Source>
  <b:Source>
    <b:Tag>Tre04</b:Tag>
    <b:SourceType>JournalArticle</b:SourceType>
    <b:Guid>{93279B97-27E5-4278-93C6-4378109C38CB}</b:Guid>
    <b:Author>
      <b:Author>
        <b:NameList>
          <b:Person>
            <b:Last>Treville</b:Last>
            <b:First>S.</b:First>
            <b:Middle>D.</b:Middle>
          </b:Person>
          <b:Person>
            <b:Last>Shapiro</b:Last>
            <b:First>R.</b:First>
          </b:Person>
          <b:Person>
            <b:Last>Hameri</b:Last>
            <b:First>A.</b:First>
          </b:Person>
        </b:NameList>
      </b:Author>
    </b:Author>
    <b:Title>From supply chain to demand chain: the role of lead time reduction in improving demand chain performance. </b:Title>
    <b:JournalName>Journal of Opererations Management (21)</b:JournalName>
    <b:Year>2004</b:Year>
    <b:Pages>613–627</b:Pages>
    <b:RefOrder>729</b:RefOrder>
  </b:Source>
  <b:Source>
    <b:Tag>Placeholder112</b:Tag>
    <b:SourceType>Book</b:SourceType>
    <b:Guid>{5E173E0B-F9B8-4AD3-AB75-F037898091C0}</b:Guid>
    <b:Author>
      <b:Author>
        <b:NameList>
          <b:Person>
            <b:Last>Zikmund</b:Last>
            <b:First>W.</b:First>
          </b:Person>
        </b:NameList>
      </b:Author>
    </b:Author>
    <b:Title>Business Research Methods 8th Edition</b:Title>
    <b:Year>2010</b:Year>
    <b:City>New York</b:City>
    <b:Publisher>McGraw-Hill Publishers</b:Publisher>
    <b:RefOrder>730</b:RefOrder>
  </b:Source>
  <b:Source>
    <b:Tag>Arj06</b:Tag>
    <b:SourceType>Book</b:SourceType>
    <b:Guid>{C43702E9-9192-492A-B4AE-DDAF4BF9B202}</b:Guid>
    <b:Title>Purchasing and Distribution Management Analysis, Strategy, Planning and Practice, 4th Edition</b:Title>
    <b:Year>2006</b:Year>
    <b:Author>
      <b:Author>
        <b:NameList>
          <b:Person>
            <b:Last>Arjan</b:Last>
            <b:First>J.</b:First>
          </b:Person>
        </b:NameList>
      </b:Author>
    </b:Author>
    <b:City>London, UK</b:City>
    <b:Publisher>Thomson Learning</b:Publisher>
    <b:RefOrder>731</b:RefOrder>
  </b:Source>
  <b:Source>
    <b:Tag>Placeholder113</b:Tag>
    <b:SourceType>Book</b:SourceType>
    <b:Guid>{68E8FEAD-4D70-40D9-9FC5-0CE576B78B0B}</b:Guid>
    <b:Author>
      <b:Author>
        <b:NameList>
          <b:Person>
            <b:Last>Benton</b:Last>
            <b:First>W.C.</b:First>
          </b:Person>
        </b:NameList>
      </b:Author>
    </b:Author>
    <b:Title> Purchasing and Distribution Management, New Edition</b:Title>
    <b:Year>2007</b:Year>
    <b:City>New York, USA </b:City>
    <b:Publisher>McGraw Hill International</b:Publisher>
    <b:RefOrder>732</b:RefOrder>
  </b:Source>
  <b:Source>
    <b:Tag>Nis07</b:Tag>
    <b:SourceType>Book</b:SourceType>
    <b:Guid>{34102B87-1031-4E40-A635-562F4D44CEC5}</b:Guid>
    <b:Author>
      <b:Author>
        <b:NameList>
          <b:Person>
            <b:Last>Nisar</b:Last>
            <b:First>A.</b:First>
            <b:Middle>S.</b:Middle>
          </b:Person>
        </b:NameList>
      </b:Author>
    </b:Author>
    <b:Title>Purchasing and Supplies Management, 2nd Edition</b:Title>
    <b:Year>2007</b:Year>
    <b:City>Nairobi, Kenya</b:City>
    <b:Publisher>Saleemi Publishers</b:Publisher>
    <b:RefOrder>733</b:RefOrder>
  </b:Source>
  <b:Source>
    <b:Tag>Lys061</b:Tag>
    <b:SourceType>Book</b:SourceType>
    <b:Guid>{2F10F30D-0384-44F5-B6C8-B4E1FE6C0AC5}</b:Guid>
    <b:Author>
      <b:Author>
        <b:NameList>
          <b:Person>
            <b:Last>Lysons</b:Last>
            <b:First>K.</b:First>
          </b:Person>
          <b:Person>
            <b:Last>Lysons</b:Last>
            <b:First>B.</b:First>
          </b:Person>
        </b:NameList>
      </b:Author>
    </b:Author>
    <b:Title>Purchasing and Distribution Management, 7th Edition</b:Title>
    <b:Year>2006</b:Year>
    <b:City>London</b:City>
    <b:Publisher>Pearson Prentice Hall</b:Publisher>
    <b:RefOrder>734</b:RefOrder>
  </b:Source>
  <b:Source>
    <b:Tag>Placeholder114</b:Tag>
    <b:SourceType>JournalArticle</b:SourceType>
    <b:Guid>{AC3080DF-5D2C-4290-91DB-4E3273611E9D}</b:Guid>
    <b:Author>
      <b:Author>
        <b:NameList>
          <b:Person>
            <b:Last>Brady</b:Last>
            <b:First>M.</b:First>
          </b:Person>
          <b:Person>
            <b:Last>Cronin</b:Last>
            <b:First>J.</b:First>
          </b:Person>
          <b:Person>
            <b:Last>Brand</b:Last>
            <b:First>R.</b:First>
          </b:Person>
        </b:NameList>
      </b:Author>
    </b:Author>
    <b:Title>Performance measurement of service quality: a replication and extension </b:Title>
    <b:JournalName>Journal of business research </b:JournalName>
    <b:Year>2010</b:Year>
    <b:Pages>17-31</b:Pages>
    <b:RefOrder>735</b:RefOrder>
  </b:Source>
  <b:Source>
    <b:Tag>And14</b:Tag>
    <b:SourceType>JournalArticle</b:SourceType>
    <b:Guid>{14DDEBFE-ED22-489C-9D22-2879815DDFFF}</b:Guid>
    <b:Author>
      <b:Author>
        <b:NameList>
          <b:Person>
            <b:Last>Anderson</b:Last>
            <b:First>E.</b:First>
          </b:Person>
          <b:Person>
            <b:Last>Fornell</b:Last>
            <b:First>C.</b:First>
          </b:Person>
          <b:Person>
            <b:Last>Lehmann</b:Last>
            <b:First>D.</b:First>
          </b:Person>
        </b:NameList>
      </b:Author>
    </b:Author>
    <b:Title>Customer satisfaction, market share and profitability: the findings from Sweden </b:Title>
    <b:JournalName>Journal of Marketing </b:JournalName>
    <b:Year>2014</b:Year>
    <b:Pages>53-66</b:Pages>
    <b:RefOrder>736</b:RefOrder>
  </b:Source>
  <b:Source>
    <b:Tag>And13</b:Tag>
    <b:SourceType>JournalArticle</b:SourceType>
    <b:Guid>{2304D57A-5B45-4AB7-B087-0FEBEC9808B4}</b:Guid>
    <b:Author>
      <b:Author>
        <b:NameList>
          <b:Person>
            <b:Last>Anderson</b:Last>
            <b:First>E.</b:First>
          </b:Person>
        </b:NameList>
      </b:Author>
    </b:Author>
    <b:Title>Customer Satisfaction and price tolerance</b:Title>
    <b:JournalName>Journal of marketing letters vol. 7 issue no 3</b:JournalName>
    <b:Year>2013</b:Year>
    <b:Pages>19-30</b:Pages>
    <b:RefOrder>737</b:RefOrder>
  </b:Source>
  <b:Source>
    <b:Tag>For12</b:Tag>
    <b:SourceType>JournalArticle</b:SourceType>
    <b:Guid>{A1109205-D296-4D4D-A23D-B7278CC5530A}</b:Guid>
    <b:Author>
      <b:Author>
        <b:NameList>
          <b:Person>
            <b:Last>Fornell</b:Last>
            <b:First>C.</b:First>
          </b:Person>
        </b:NameList>
      </b:Author>
    </b:Author>
    <b:Title>A national customer satisfaction barometer </b:Title>
    <b:JournalName>Journal of marketing </b:JournalName>
    <b:Year>2012</b:Year>
    <b:Pages>6-21</b:Pages>
    <b:RefOrder>738</b:RefOrder>
  </b:Source>
  <b:Source>
    <b:Tag>Woo09</b:Tag>
    <b:SourceType>Book</b:SourceType>
    <b:Guid>{799E7DDC-C67B-4500-A0D1-4C71996B9C3B}</b:Guid>
    <b:Title>Customer service, value and system : best practices in customer service </b:Title>
    <b:Year>2009</b:Year>
    <b:Author>
      <b:Author>
        <b:NameList>
          <b:Person>
            <b:Last>Wood</b:Last>
            <b:First>J</b:First>
          </b:Person>
        </b:NameList>
      </b:Author>
    </b:Author>
    <b:City>New Delhi</b:City>
    <b:Publisher>Jaico</b:Publisher>
    <b:RefOrder>739</b:RefOrder>
  </b:Source>
  <b:Source>
    <b:Tag>Ban11</b:Tag>
    <b:SourceType>Book</b:SourceType>
    <b:Guid>{DE8F185C-2F8E-4862-852D-453338853974}</b:Guid>
    <b:Author>
      <b:Author>
        <b:NameList>
          <b:Person>
            <b:Last>Bansal</b:Last>
            <b:First>S.</b:First>
          </b:Person>
          <b:Person>
            <b:Last>Gupta</b:Last>
            <b:First>G.</b:First>
          </b:Person>
        </b:NameList>
      </b:Author>
    </b:Author>
    <b:Title>Building customer loyalty : business to business </b:Title>
    <b:Year>2011</b:Year>
    <b:City>New Delhi</b:City>
    <b:Publisher>Tata McGraw hill</b:Publisher>
    <b:RefOrder>740</b:RefOrder>
  </b:Source>
  <b:Source>
    <b:Tag>Cra07</b:Tag>
    <b:SourceType>Book</b:SourceType>
    <b:Guid>{86721007-2485-4414-911C-7715CC459B85}</b:Guid>
    <b:Author>
      <b:Author>
        <b:NameList>
          <b:Person>
            <b:Last>Craven</b:Last>
            <b:First>E.</b:First>
            <b:Middle>K.</b:Middle>
          </b:Person>
        </b:NameList>
      </b:Author>
    </b:Author>
    <b:Title>Understanding performance </b:Title>
    <b:Year>2007</b:Year>
    <b:City>Boston</b:City>
    <b:Publisher>Boston university press</b:Publisher>
    <b:RefOrder>741</b:RefOrder>
  </b:Source>
  <b:Source>
    <b:Tag>Dib11</b:Tag>
    <b:SourceType>Book</b:SourceType>
    <b:Guid>{9C77D75B-1049-49A5-A78C-82EF5C011805}</b:Guid>
    <b:Title>Marketing concepts and strategies </b:Title>
    <b:Year>2011</b:Year>
    <b:City>New York</b:City>
    <b:Publisher>Houghton Miffling</b:Publisher>
    <b:Author>
      <b:Author>
        <b:NameList>
          <b:Person>
            <b:Last>Dibb</b:Last>
            <b:First>S.</b:First>
          </b:Person>
          <b:Person>
            <b:Last>Mimikin</b:Last>
            <b:First>L.</b:First>
          </b:Person>
          <b:Person>
            <b:Last>Pride</b:Last>
            <b:First>W.</b:First>
          </b:Person>
          <b:Person>
            <b:Last>Farrell</b:Last>
            <b:First>O.</b:First>
          </b:Person>
        </b:NameList>
      </b:Author>
    </b:Author>
    <b:RefOrder>742</b:RefOrder>
  </b:Source>
  <b:Source>
    <b:Tag>Ekl12</b:Tag>
    <b:SourceType>JournalArticle</b:SourceType>
    <b:Guid>{3EBC8670-E81B-4AA8-9BAD-CDC8F740C0E5}</b:Guid>
    <b:Title>The pan- european customer satisfaction index programme current work and the way a head </b:Title>
    <b:Year>2012</b:Year>
    <b:Author>
      <b:Author>
        <b:NameList>
          <b:Person>
            <b:Last>Eklof</b:Last>
            <b:First>J.</b:First>
          </b:Person>
          <b:Person>
            <b:Last>Westlund</b:Last>
            <b:First>A.</b:First>
          </b:Person>
        </b:NameList>
      </b:Author>
    </b:Author>
    <b:JournalName>Journal of TQM vol. 11 issue 8</b:JournalName>
    <b:Pages>109-118</b:Pages>
    <b:RefOrder>743</b:RefOrder>
  </b:Source>
  <b:Source>
    <b:Tag>Gra10</b:Tag>
    <b:SourceType>JournalArticle</b:SourceType>
    <b:Guid>{1255F169-296E-4D0A-8FC7-32103E6594B0}</b:Guid>
    <b:Author>
      <b:Author>
        <b:NameList>
          <b:Person>
            <b:Last>Graham</b:Last>
            <b:First>J.</b:First>
            <b:Middle>R.</b:Middle>
          </b:Person>
        </b:NameList>
      </b:Author>
    </b:Author>
    <b:Title>Customer service redefined </b:Title>
    <b:JournalName>Journal of marketing news </b:JournalName>
    <b:Year>2010</b:Year>
    <b:Pages>25-28</b:Pages>
    <b:RefOrder>744</b:RefOrder>
  </b:Source>
  <b:Source>
    <b:Tag>Gra14</b:Tag>
    <b:SourceType>JournalArticle</b:SourceType>
    <b:Guid>{9C465AE9-BD52-4E5F-ADFA-A01E10589FE1}</b:Guid>
    <b:Author>
      <b:Author>
        <b:NameList>
          <b:Person>
            <b:Last>Gray</b:Last>
            <b:First>B.</b:First>
          </b:Person>
        </b:NameList>
      </b:Author>
    </b:Author>
    <b:Title>The realtionship between service quality, customer satisfaction and buying intentions in the private hosipitals </b:Title>
    <b:JournalName>Journal of business management </b:JournalName>
    <b:Year>2014</b:Year>
    <b:Pages>37-47</b:Pages>
    <b:RefOrder>745</b:RefOrder>
  </b:Source>
  <b:Source>
    <b:Tag>Gro04</b:Tag>
    <b:SourceType>JournalArticle</b:SourceType>
    <b:Guid>{AFE9D841-4B97-4831-BE15-1C71F0331E47}</b:Guid>
    <b:Author>
      <b:Author>
        <b:NameList>
          <b:Person>
            <b:Last>Gronroos</b:Last>
            <b:First>C.</b:First>
          </b:Person>
        </b:NameList>
      </b:Author>
    </b:Author>
    <b:Title>Service quality model and its implications </b:Title>
    <b:JournalName>European journal of marketing</b:JournalName>
    <b:Year>2004</b:Year>
    <b:Pages>36-44</b:Pages>
    <b:RefOrder>746</b:RefOrder>
  </b:Source>
  <b:Source>
    <b:Tag>Kot10</b:Tag>
    <b:SourceType>Book</b:SourceType>
    <b:Guid>{10BF2796-4F53-404A-AC22-B742847D65C8}</b:Guid>
    <b:Author>
      <b:Author>
        <b:NameList>
          <b:Person>
            <b:Last>Kotle</b:Last>
            <b:First>P.</b:First>
          </b:Person>
        </b:NameList>
      </b:Author>
    </b:Author>
    <b:Title>Marketing management</b:Title>
    <b:Year>2010</b:Year>
    <b:City>New Delhi</b:City>
    <b:Publisher>Prentice hall</b:Publisher>
    <b:RefOrder>747</b:RefOrder>
  </b:Source>
  <b:Source>
    <b:Tag>Mar09</b:Tag>
    <b:SourceType>Book</b:SourceType>
    <b:Guid>{A91D8C71-CD85-4046-B9D3-27C1082148F8}</b:Guid>
    <b:Author>
      <b:Author>
        <b:NameList>
          <b:Person>
            <b:Last>Martin</b:Last>
            <b:First>B.</b:First>
            <b:Middle>W.</b:Middle>
          </b:Person>
        </b:NameList>
      </b:Author>
    </b:Author>
    <b:Title>Managing quality customer service</b:Title>
    <b:Year>2009</b:Year>
    <b:City>London</b:City>
    <b:Publisher>Kogan Page publishers </b:Publisher>
    <b:RefOrder>748</b:RefOrder>
  </b:Source>
  <b:Source>
    <b:Tag>Mat06</b:Tag>
    <b:SourceType>JournalArticle</b:SourceType>
    <b:Guid>{C609E0AE-4A38-4829-9CDD-660110DB38F0}</b:Guid>
    <b:Title>How to delight your customers</b:Title>
    <b:Year>2006</b:Year>
    <b:Author>
      <b:Author>
        <b:NameList>
          <b:Person>
            <b:Last>Matzle</b:Last>
            <b:First>K.</b:First>
          </b:Person>
          <b:Person>
            <b:Last>Hinterhuber</b:Last>
            <b:First>H.</b:First>
          </b:Person>
          <b:Person>
            <b:Last>Bailom</b:Last>
            <b:First>F.</b:First>
          </b:Person>
          <b:Person>
            <b:Last>Sauerwein</b:Last>
            <b:First>E.</b:First>
          </b:Person>
        </b:NameList>
      </b:Author>
    </b:Author>
    <b:JournalName>Journal of production and brand management</b:JournalName>
    <b:Pages>6-18</b:Pages>
    <b:RefOrder>749</b:RefOrder>
  </b:Source>
  <b:Source>
    <b:Tag>Far08</b:Tag>
    <b:SourceType>Book</b:SourceType>
    <b:Guid>{AAADE8F1-8780-44B5-957D-3A1133B1CC8B}</b:Guid>
    <b:Title>Marketing</b:Title>
    <b:Year>2008</b:Year>
    <b:Author>
      <b:Author>
        <b:NameList>
          <b:Person>
            <b:Last>Farell</b:Last>
            <b:First>O.C.</b:First>
          </b:Person>
          <b:Person>
            <b:Last>Price</b:Last>
            <b:First>K.</b:First>
          </b:Person>
          <b:Person>
            <b:Last>William</b:Last>
            <b:First>W.</b:First>
          </b:Person>
        </b:NameList>
      </b:Author>
    </b:Author>
    <b:City>Manson</b:City>
    <b:Publisher>Cengage</b:Publisher>
    <b:RefOrder>750</b:RefOrder>
  </b:Source>
  <b:Source>
    <b:Tag>Ash14</b:Tag>
    <b:SourceType>JournalArticle</b:SourceType>
    <b:Guid>{DA304E3E-8D17-49EB-B5FE-4A28C5EDEF6A}</b:Guid>
    <b:Title>The Promotional tools and situational factors that impacts consumer behaviour and sales promotions </b:Title>
    <b:Year>2014 </b:Year>
    <b:Author>
      <b:Author>
        <b:NameList>
          <b:Person>
            <b:Last>Ashraf</b:Last>
            <b:First>G.</b:First>
            <b:Middle>M.</b:Middle>
          </b:Person>
        </b:NameList>
      </b:Author>
    </b:Author>
    <b:JournalName>Journal of public administration and governance vol 4 issue 2 </b:JournalName>
    <b:RefOrder>751</b:RefOrder>
  </b:Source>
  <b:Source>
    <b:Tag>Bat99</b:Tag>
    <b:SourceType>Book</b:SourceType>
    <b:Guid>{EEAEA333-EBA9-4E17-A7E9-269D58ED6DBA}</b:Guid>
    <b:Title> Management, Building Competitive Advantage, 4th Edition</b:Title>
    <b:Year>1999</b:Year>
    <b:Author>
      <b:Author>
        <b:NameList>
          <b:Person>
            <b:Last>Bateman</b:Last>
            <b:First>T.S.</b:First>
          </b:Person>
          <b:Person>
            <b:Last>Snell</b:Last>
            <b:First>S.A.</b:First>
          </b:Person>
        </b:NameList>
      </b:Author>
    </b:Author>
    <b:City>Boston</b:City>
    <b:Publisher>McGraw Hill</b:Publisher>
    <b:RefOrder>752</b:RefOrder>
  </b:Source>
  <b:Source>
    <b:Tag>KKo04</b:Tag>
    <b:SourceType>Book</b:SourceType>
    <b:Guid>{A9656720-9CCD-4E6A-9D74-3C93D08954DC}</b:Guid>
    <b:Author>
      <b:Author>
        <b:NameList>
          <b:Person>
            <b:Last>KKotler</b:Last>
            <b:First>P.</b:First>
          </b:Person>
        </b:NameList>
      </b:Author>
    </b:Author>
    <b:Title>Marketing Management 11 th Edition. International Edition</b:Title>
    <b:Year>2004</b:Year>
    <b:City>Upper Saddle River, New Jersey, USA</b:City>
    <b:Publisher>Pearson Education Inc.</b:Publisher>
    <b:RefOrder>753</b:RefOrder>
  </b:Source>
  <b:Source>
    <b:Tag>McN99</b:Tag>
    <b:SourceType>JournalArticle</b:SourceType>
    <b:Guid>{C7CCFED1-EAD8-4E3D-A676-2774918FA631}</b:Guid>
    <b:Title>The Evolving Nature of Branding: Consumer and Managerial Considerations</b:Title>
    <b:Year>1999</b:Year>
    <b:Author>
      <b:Author>
        <b:NameList>
          <b:Person>
            <b:Last>McNally</b:Last>
            <b:First>M.R.</b:First>
          </b:Person>
          <b:Person>
            <b:Last>De Chernatony</b:Last>
            <b:First>L.</b:First>
          </b:Person>
        </b:NameList>
      </b:Author>
    </b:Author>
    <b:JournalName>Academy of Marketing Science Review</b:JournalName>
    <b:Pages>36-52</b:Pages>
    <b:RefOrder>754</b:RefOrder>
  </b:Source>
  <b:Source>
    <b:Tag>Por80</b:Tag>
    <b:SourceType>Book</b:SourceType>
    <b:Guid>{A6E33E2C-FDC3-4FF9-BCA5-2D5910BF8BD6}</b:Guid>
    <b:Title>Competitive Strategy, Techniques for Analyzing Industries and Competitors</b:Title>
    <b:Year>1980</b:Year>
    <b:Author>
      <b:Author>
        <b:NameList>
          <b:Person>
            <b:Last>Porter</b:Last>
            <b:First>M.</b:First>
            <b:Middle>E.</b:Middle>
          </b:Person>
        </b:NameList>
      </b:Author>
    </b:Author>
    <b:City>New York.</b:City>
    <b:Publisher>The Free Press</b:Publisher>
    <b:RefOrder>755</b:RefOrder>
  </b:Source>
  <b:Source>
    <b:Tag>Maj96</b:Tag>
    <b:SourceType>Book</b:SourceType>
    <b:Guid>{A8B5AD15-E47D-40E8-986C-1178C6894A2A}</b:Guid>
    <b:Author>
      <b:Author>
        <b:NameList>
          <b:Person>
            <b:Last>Majumadar</b:Last>
            <b:First>R.</b:First>
          </b:Person>
        </b:NameList>
      </b:Author>
    </b:Author>
    <b:Title>Marketing Strategies</b:Title>
    <b:Year>1996</b:Year>
    <b:City>New Delhi.</b:City>
    <b:Publisher>Allied publishers</b:Publisher>
    <b:RefOrder>756</b:RefOrder>
  </b:Source>
  <b:Source>
    <b:Tag>Pro02</b:Tag>
    <b:SourceType>Book</b:SourceType>
    <b:Guid>{ECBD5C13-59FC-4BA6-A3ED-A586CC082298}</b:Guid>
    <b:Title>Strategic Planning: An Introduction </b:Title>
    <b:Year>2002</b:Year>
    <b:Publisher>Rutledge</b:Publisher>
    <b:City>New York </b:City>
    <b:Author>
      <b:Author>
        <b:NameList>
          <b:Person>
            <b:Last>Proctor</b:Last>
            <b:First>T.</b:First>
          </b:Person>
        </b:NameList>
      </b:Author>
    </b:Author>
    <b:RefOrder>757</b:RefOrder>
  </b:Source>
  <b:Source>
    <b:Tag>Mar95</b:Tag>
    <b:SourceType>Book</b:SourceType>
    <b:Guid>{E5E7FD7A-4E44-4C82-B333-548641CA10AA}</b:Guid>
    <b:Author>
      <b:Author>
        <b:NameList>
          <b:Person>
            <b:Last>Martin</b:Last>
            <b:First>E.</b:First>
          </b:Person>
          <b:Person>
            <b:Last>Malcolm</b:Last>
            <b:First>M.</b:First>
          </b:Person>
        </b:NameList>
      </b:Author>
    </b:Author>
    <b:Title>Marketing: An Introductory Text</b:Title>
    <b:Year>1995</b:Year>
    <b:City>London</b:City>
    <b:Publisher> Macmillan Press Ltd  </b:Publisher>
    <b:RefOrder>758</b:RefOrder>
  </b:Source>
  <b:Source>
    <b:Tag>Loc102</b:Tag>
    <b:SourceType>JournalArticle</b:SourceType>
    <b:Guid>{26A1458D-F750-45F8-A909-9AEDE1DAF387}</b:Guid>
    <b:Title>New Directions in the Goal setting theory</b:Title>
    <b:Year>2010</b:Year>
    <b:Author>
      <b:Author>
        <b:NameList>
          <b:Person>
            <b:Last>Locke</b:Last>
            <b:First>E.</b:First>
            <b:Middle>A.</b:Middle>
          </b:Person>
          <b:Person>
            <b:Last>Latham</b:Last>
            <b:First>G.</b:First>
            <b:Middle>P.</b:Middle>
          </b:Person>
        </b:NameList>
      </b:Author>
    </b:Author>
    <b:JournalName>Current Directions in Psychological Science vol 15 issue 5</b:JournalName>
    <b:Pages>265-268</b:Pages>
    <b:RefOrder>759</b:RefOrder>
  </b:Source>
  <b:Source>
    <b:Tag>Isa111</b:Tag>
    <b:SourceType>JournalArticle</b:SourceType>
    <b:Guid>{26B4B666-3057-4FFF-913A-C5EA5E670230}</b:Guid>
    <b:Author>
      <b:Author>
        <b:NameList>
          <b:Person>
            <b:Last>Isaac</b:Last>
            <b:First>A.</b:First>
          </b:Person>
        </b:NameList>
      </b:Author>
    </b:Author>
    <b:Title>Increasing the effectiveness of reward management</b:Title>
    <b:JournalName>Employee Relations Journal Vol 33 issue 2</b:JournalName>
    <b:Year>2011</b:Year>
    <b:Pages>126-138</b:Pages>
    <b:RefOrder>760</b:RefOrder>
  </b:Source>
  <b:Source>
    <b:Tag>Placeholder115</b:Tag>
    <b:SourceType>JournalArticle</b:SourceType>
    <b:Guid>{8821CFCD-02DF-4A2F-8216-34D66311EF60}</b:Guid>
    <b:Author>
      <b:Author>
        <b:NameList>
          <b:Person>
            <b:Last>Ferris</b:Last>
            <b:First>W.</b:First>
          </b:Person>
        </b:NameList>
      </b:Author>
    </b:Author>
    <b:Title>Enriching Goal Setting Theory with time : An integrated approach</b:Title>
    <b:JournalName>Academy of Management Review vol 29 issue 3</b:JournalName>
    <b:Year>2007</b:Year>
    <b:Pages>404- 422</b:Pages>
    <b:RefOrder>761</b:RefOrder>
  </b:Source>
  <b:Source>
    <b:Tag>Kin131</b:Tag>
    <b:SourceType>Book</b:SourceType>
    <b:Guid>{36C65278-25AE-422B-9D96-4B2D497CC0BA}</b:Guid>
    <b:Title>Management: A practical introduction </b:Title>
    <b:Year>2013</b:Year>
    <b:Author>
      <b:Author>
        <b:NameList>
          <b:Person>
            <b:Last>Kinicki</b:Last>
            <b:First>A.</b:First>
          </b:Person>
        </b:NameList>
      </b:Author>
    </b:Author>
    <b:City>London </b:City>
    <b:Publisher>McGraw- Hill</b:Publisher>
    <b:RefOrder>762</b:RefOrder>
  </b:Source>
  <b:Source>
    <b:Tag>Kre112</b:Tag>
    <b:SourceType>JournalArticle</b:SourceType>
    <b:Guid>{51AC20C5-5C68-4175-8957-E3D9C87809B7}</b:Guid>
    <b:Author>
      <b:Author>
        <b:NameList>
          <b:Person>
            <b:Last>Krentner</b:Last>
            <b:First>R.</b:First>
          </b:Person>
          <b:Person>
            <b:Last>Kinicki</b:Last>
            <b:First>A</b:First>
          </b:Person>
        </b:NameList>
      </b:Author>
    </b:Author>
    <b:Title>The Role and importance of Motivation in TQM Success</b:Title>
    <b:JournalName>International Journal of Management and Decision Making volume 4 issue 23</b:JournalName>
    <b:Year>2011</b:Year>
    <b:Pages>272-286</b:Pages>
    <b:RefOrder>763</b:RefOrder>
  </b:Source>
  <b:Source>
    <b:Tag>Wil11</b:Tag>
    <b:SourceType>Book</b:SourceType>
    <b:Guid>{E8ABAF1D-3E77-4A73-B79B-0537A5F16563}</b:Guid>
    <b:Title>Managing Sport Finance</b:Title>
    <b:Year>2011</b:Year>
    <b:Publisher>Taylor and Francis</b:Publisher>
    <b:City>New York</b:City>
    <b:Author>
      <b:Author>
        <b:NameList>
          <b:Person>
            <b:Last>Willison</b:Last>
            <b:First>R.</b:First>
          </b:Person>
        </b:NameList>
      </b:Author>
    </b:Author>
    <b:RefOrder>764</b:RefOrder>
  </b:Source>
  <b:Source>
    <b:Tag>Ngu06</b:Tag>
    <b:SourceType>Report</b:SourceType>
    <b:Guid>{A7476A7A-1986-42C5-97F7-2FF72259C9CB}</b:Guid>
    <b:Title>A survey of  promotional mix used by self-supporting football clubs in Kenyan premier league  to attract funding</b:Title>
    <b:Year>2006</b:Year>
    <b:City>Nairobi</b:City>
    <b:Publisher>Unpublished MBA theis UoN</b:Publisher>
    <b:Author>
      <b:Author>
        <b:NameList>
          <b:Person>
            <b:Last>Ngucine</b:Last>
            <b:First>M.</b:First>
          </b:Person>
        </b:NameList>
      </b:Author>
    </b:Author>
    <b:RefOrder>765</b:RefOrder>
  </b:Source>
  <b:Source>
    <b:Tag>Omo10</b:Tag>
    <b:SourceType>Report</b:SourceType>
    <b:Guid>{338E4AC6-3911-4606-8F71-69669C713A91}</b:Guid>
    <b:Author>
      <b:Author>
        <b:NameList>
          <b:Person>
            <b:Last>Omondi</b:Last>
            <b:First>E.</b:First>
          </b:Person>
        </b:NameList>
      </b:Author>
    </b:Author>
    <b:Title>Strategic planning of football clubs in Kenyan Premier League</b:Title>
    <b:Year>2010</b:Year>
    <b:Publisher>Unpublished MBA thesis UoN</b:Publisher>
    <b:City>Nairobi</b:City>
    <b:RefOrder>766</b:RefOrder>
  </b:Source>
  <b:Source>
    <b:Tag>Ech14</b:Tag>
    <b:SourceType>JournalArticle</b:SourceType>
    <b:Guid>{6C915087-D0B4-4A66-88ED-5955A0208CD1}</b:Guid>
    <b:Title>Nigerian Football: Interests, Marginalization and the struggle</b:Title>
    <b:Year>2014</b:Year>
    <b:Pages>144-156</b:Pages>
    <b:Author>
      <b:Author>
        <b:NameList>
          <b:Person>
            <b:Last>Echili</b:Last>
            <b:First>C.</b:First>
            <b:Middle>O.</b:Middle>
          </b:Person>
        </b:NameList>
      </b:Author>
    </b:Author>
    <b:JournalName>Critical African Studies vol 6. issue 2-3</b:JournalName>
    <b:RefOrder>767</b:RefOrder>
  </b:Source>
  <b:Source>
    <b:Tag>Dim10</b:Tag>
    <b:SourceType>JournalArticle</b:SourceType>
    <b:Guid>{07D6246D-68E7-472D-94AA-4C015CCD9727}</b:Guid>
    <b:Author>
      <b:Author>
        <b:NameList>
          <b:Person>
            <b:Last>Dimitropoulos</b:Last>
            <b:First>P.</b:First>
          </b:Person>
        </b:NameList>
      </b:Author>
    </b:Author>
    <b:Title>Analyzing the profitability of Greek football clubs: Implications for financial decision making</b:Title>
    <b:JournalName>Business Intelligence Journal Vol. 2 issue 1</b:JournalName>
    <b:Year>2010</b:Year>
    <b:Pages>159-169</b:Pages>
    <b:RefOrder>768</b:RefOrder>
  </b:Source>
  <b:Source>
    <b:Tag>Che12</b:Tag>
    <b:SourceType>Report</b:SourceType>
    <b:Guid>{0A402DBA-F126-48D0-ADD0-342B4AA6C23E}</b:Guid>
    <b:Title>For Football research : British Football on TV, Fact sheet eight</b:Title>
    <b:Year>2012</b:Year>
    <b:Author>
      <b:Author>
        <b:NameList>
          <b:Person>
            <b:Last>Chester</b:Last>
            <b:First>N.</b:First>
          </b:Person>
        </b:NameList>
      </b:Author>
    </b:Author>
    <b:Publisher>University of Leicester </b:Publisher>
    <b:City>Leicester</b:City>
    <b:RefOrder>769</b:RefOrder>
  </b:Source>
  <b:Source>
    <b:Tag>Cal16</b:Tag>
    <b:SourceType>JournalArticle</b:SourceType>
    <b:Guid>{1A25B851-7179-4BB8-970C-D23343E99325}</b:Guid>
    <b:Author>
      <b:Author>
        <b:NameList>
          <b:Person>
            <b:Last>Callejo</b:Last>
            <b:First>M.</b:First>
            <b:Middle>B.</b:Middle>
          </b:Person>
          <b:Person>
            <b:Last>Forcadell</b:Last>
            <b:First>F.</b:First>
            <b:Middle>J.</b:Middle>
          </b:Person>
        </b:NameList>
      </b:Author>
    </b:Author>
    <b:Title>Real Madrid football club: a new model of business organizations for sports clubs in Spain. </b:Title>
    <b:JournalName>Global business and organization excellence volume 26 issue 1</b:JournalName>
    <b:Year>2016</b:Year>
    <b:Pages>51- 64</b:Pages>
    <b:RefOrder>770</b:RefOrder>
  </b:Source>
  <b:Source>
    <b:Tag>Gon10</b:Tag>
    <b:SourceType>JournalArticle</b:SourceType>
    <b:Guid>{DAB0EA0D-3F35-4711-90E4-01C8BA4B05B0}</b:Guid>
    <b:Author>
      <b:Author>
        <b:NameList>
          <b:Person>
            <b:Last>Gonzalez- Gomez</b:Last>
            <b:First>F.</b:First>
          </b:Person>
          <b:Person>
            <b:Last>Picazo- Tadeo</b:Last>
            <b:First>A.</b:First>
            <b:Middle>J.</b:Middle>
          </b:Person>
        </b:NameList>
      </b:Author>
    </b:Author>
    <b:Title>Can we be satisfied with out team football team : Evidence from spanish proffessional football</b:Title>
    <b:JournalName>Journal of Sports Economics vol 11 issue 4</b:JournalName>
    <b:Year>2010</b:Year>
    <b:Pages>418-442</b:Pages>
    <b:RefOrder>771</b:RefOrder>
  </b:Source>
  <b:Source>
    <b:Tag>Dou092</b:Tag>
    <b:SourceType>JournalArticle</b:SourceType>
    <b:Guid>{636DAB29-4D09-4B54-A48C-5AFE7314F9B0}</b:Guid>
    <b:Author>
      <b:Author>
        <b:NameList>
          <b:Person>
            <b:Last>Douglas</b:Last>
            <b:First>A.</b:First>
          </b:Person>
          <b:Person>
            <b:Last>Coleman</b:Last>
            <b:First>S.</b:First>
          </b:Person>
          <b:Person>
            <b:Last>Oddy</b:Last>
            <b:First>R.</b:First>
          </b:Person>
        </b:NameList>
      </b:Author>
    </b:Author>
    <b:Title>The Perspective : the case of ISO implementation </b:Title>
    <b:JournalName>The Total Quality Management vol. 15 issue 5</b:JournalName>
    <b:Year>2009</b:Year>
    <b:Pages>123-136</b:Pages>
    <b:RefOrder>772</b:RefOrder>
  </b:Source>
  <b:Source>
    <b:Tag>Har102</b:Tag>
    <b:SourceType>JournalArticle</b:SourceType>
    <b:Guid>{4AA1C0A6-B88D-4233-8948-471BD960CE58}</b:Guid>
    <b:Author>
      <b:Author>
        <b:NameList>
          <b:Person>
            <b:Last>Harms</b:Last>
            <b:First>D.</b:First>
          </b:Person>
          <b:Person>
            <b:Last>Kumar</b:Last>
            <b:First>H.</b:First>
          </b:Person>
        </b:NameList>
      </b:Author>
    </b:Author>
    <b:Title>The Importance of Strategic Management Process in the Knowledge Based Economy.</b:Title>
    <b:JournalName>Review of the International Comparative Management vol 10 issue 1</b:JournalName>
    <b:Year>2010</b:Year>
    <b:Pages>98-109</b:Pages>
    <b:RefOrder>773</b:RefOrder>
  </b:Source>
  <b:Source>
    <b:Tag>Placeholder116</b:Tag>
    <b:SourceType>JournalArticle</b:SourceType>
    <b:Guid>{D9EAE086-A491-4165-93AF-8A461DE22916}</b:Guid>
    <b:Author>
      <b:Author>
        <b:NameList>
          <b:Person>
            <b:Last>Chen</b:Last>
            <b:First>M.</b:First>
          </b:Person>
        </b:NameList>
      </b:Author>
    </b:Author>
    <b:Title>A study on Corporate governance of public hosipitals in China </b:Title>
    <b:JournalName>Chinese Journal of Hospital Administration Vol. 27</b:JournalName>
    <b:Year>2011</b:Year>
    <b:Pages>33-77</b:Pages>
    <b:RefOrder>774</b:RefOrder>
  </b:Source>
  <b:Source>
    <b:Tag>Woo08</b:Tag>
    <b:SourceType>Book</b:SourceType>
    <b:Guid>{F061EDC1-9F82-41D5-8748-03A52210F1BC}</b:Guid>
    <b:Title>Business Accounting </b:Title>
    <b:Year>2008</b:Year>
    <b:Author>
      <b:Author>
        <b:NameList>
          <b:Person>
            <b:Last>Wood</b:Last>
            <b:First>F.</b:First>
          </b:Person>
          <b:Person>
            <b:Last>Sangeste</b:Last>
            <b:First>A.</b:First>
          </b:Person>
        </b:NameList>
      </b:Author>
    </b:Author>
    <b:City>London </b:City>
    <b:Publisher>Pearson Education Ltd</b:Publisher>
    <b:RefOrder>775</b:RefOrder>
  </b:Source>
  <b:Source>
    <b:Tag>Mad09</b:Tag>
    <b:SourceType>JournalArticle</b:SourceType>
    <b:Guid>{C4BEEA7E-CCC1-43CE-92F4-CD691D186062}</b:Guid>
    <b:Title>Social indentity effects in a belief, attitude, intentions hierarchy; Implications for corporate sponsorship </b:Title>
    <b:Year>2009</b:Year>
    <b:Author>
      <b:Author>
        <b:NameList>
          <b:Person>
            <b:Last>Madrigal</b:Last>
            <b:First>R.</b:First>
          </b:Person>
        </b:NameList>
      </b:Author>
    </b:Author>
    <b:JournalName>Psychology and Marketing Journal vol. 18 issues 2</b:JournalName>
    <b:Pages>145 - 165</b:Pages>
    <b:RefOrder>776</b:RefOrder>
  </b:Source>
  <b:Source>
    <b:Tag>Kno06</b:Tag>
    <b:SourceType>JournalArticle</b:SourceType>
    <b:Guid>{A9AC1A80-9178-454E-A0C5-CFB0CEAA6555}</b:Guid>
    <b:Title>Using a Balanced approach to measure merchandising supplier performance</b:Title>
    <b:Year>2006</b:Year>
    <b:Author>
      <b:Author>
        <b:NameList>
          <b:Person>
            <b:Last>Knotts</b:Last>
            <b:First>T.</b:First>
            <b:Middle>L.</b:Middle>
          </b:Person>
          <b:Person>
            <b:Last>Jones</b:Last>
            <b:First>C.</b:First>
            <b:Middle>S.</b:Middle>
          </b:Person>
          <b:Person>
            <b:Last>Udell</b:Last>
            <b:First>G.G.</b:First>
          </b:Person>
        </b:NameList>
      </b:Author>
    </b:Author>
    <b:JournalName>Measuring business excellence vol. 10 issue 1</b:JournalName>
    <b:Pages>4 - 13</b:Pages>
    <b:RefOrder>777</b:RefOrder>
  </b:Source>
  <b:Source>
    <b:Tag>For10</b:Tag>
    <b:SourceType>Report</b:SourceType>
    <b:Guid>{473A7850-7C96-4DBF-B55D-73B9D44EAD3C}</b:Guid>
    <b:Author>
      <b:Author>
        <b:NameList>
          <b:Person>
            <b:Last>Fort</b:Last>
            <b:First>R.</b:First>
            <b:Middle>D.</b:Middle>
          </b:Person>
          <b:Person>
            <b:Last>Fizel</b:Last>
            <b:First>J.</b:First>
          </b:Person>
        </b:NameList>
      </b:Author>
    </b:Author>
    <b:Title>International Sports Economics Comparisions</b:Title>
    <b:Year>2010</b:Year>
    <b:Publisher>Green Publishing Group </b:Publisher>
    <b:City>Westport  </b:City>
    <b:RefOrder>778</b:RefOrder>
  </b:Source>
  <b:Source>
    <b:Tag>Pro12</b:Tag>
    <b:SourceType>Report</b:SourceType>
    <b:Guid>{8BDE9AA1-B906-4C94-B9FE-E8319CD94887}</b:Guid>
    <b:Author>
      <b:Author>
        <b:NameList>
          <b:Person>
            <b:Last>Prochazka</b:Last>
            <b:First>D.</b:First>
          </b:Person>
        </b:NameList>
      </b:Author>
    </b:Author>
    <b:Title>Financial Conditions and Transparency of the Czech Professionnal football clubs, Economic paper four</b:Title>
    <b:Year>2012</b:Year>
    <b:City>Prague</b:City>
    <b:RefOrder>779</b:RefOrder>
  </b:Source>
  <b:Source>
    <b:Tag>Vop11</b:Tag>
    <b:SourceType>Report</b:SourceType>
    <b:Guid>{B640DD3A-FB02-4106-A07B-802FC358D30D}</b:Guid>
    <b:Author>
      <b:Author>
        <b:NameList>
          <b:Person>
            <b:Last>Vopel</b:Last>
            <b:First>H.</b:First>
          </b:Person>
        </b:NameList>
      </b:Author>
    </b:Author>
    <b:Title>Do we really need financial fair play in European club football : An economic perspective analysis </b:Title>
    <b:Year>2011</b:Year>
    <b:Publisher>UEFA</b:Publisher>
    <b:City>London</b:City>
    <b:RefOrder>780</b:RefOrder>
  </b:Source>
  <b:Source>
    <b:Tag>Smi09</b:Tag>
    <b:SourceType>JournalArticle</b:SourceType>
    <b:Guid>{B0C5EF04-42A4-4CB7-BE7A-C76417E6265E}</b:Guid>
    <b:Title>Not Playing Around : Global Capitalism, Modern Sport and Consumer Culture</b:Title>
    <b:Year>2009</b:Year>
    <b:Author>
      <b:Author>
        <b:NameList>
          <b:Person>
            <b:Last>Smith</b:Last>
            <b:First>B.</b:First>
          </b:Person>
        </b:NameList>
      </b:Author>
    </b:Author>
    <b:JournalName>Global Networks vol 7. issue 2</b:JournalName>
    <b:Pages>113 - 134</b:Pages>
    <b:RefOrder>781</b:RefOrder>
  </b:Source>
  <b:Source>
    <b:Tag>Jew14</b:Tag>
    <b:SourceType>JournalArticle</b:SourceType>
    <b:Guid>{6C5B56CA-0688-46DE-9E5B-07BBD89C4008}</b:Guid>
    <b:Author>
      <b:Author>
        <b:NameList>
          <b:Person>
            <b:Last>Jewell</b:Last>
            <b:First>R.</b:First>
          </b:Person>
          <b:Person>
            <b:Last>Simmons</b:Last>
            <b:First>R.</b:First>
          </b:Person>
          <b:Person>
            <b:Last>Szymanski</b:Last>
            <b:First>S.</b:First>
          </b:Person>
        </b:NameList>
      </b:Author>
    </b:Author>
    <b:Title>Bad for Business? The effects of  Hooliganism on English Professional Football Clubs</b:Title>
    <b:JournalName>Journal of Sports Economics  volume 15 issue 5</b:JournalName>
    <b:Year>2014</b:Year>
    <b:Pages>429 - 450</b:Pages>
    <b:RefOrder>782</b:RefOrder>
  </b:Source>
  <b:Source>
    <b:Tag>Bra08</b:Tag>
    <b:SourceType>JournalArticle</b:SourceType>
    <b:Guid>{AD6C0082-AF56-4C47-9EC8-DA0F92E9A080}</b:Guid>
    <b:Author>
      <b:Author>
        <b:NameList>
          <b:Person>
            <b:Last>Braun</b:Last>
            <b:First>R.</b:First>
          </b:Person>
          <b:Person>
            <b:Last>Vilegenthart</b:Last>
            <b:First>R.</b:First>
          </b:Person>
        </b:NameList>
      </b:Author>
    </b:Author>
    <b:Title>The Contentious Fans: The Impact of Repression, Media caverage, Grievances and Aggressive Play on Supporters Violence</b:Title>
    <b:JournalName>International Sociology Association volume  23 issue 6</b:JournalName>
    <b:Year>2008</b:Year>
    <b:Pages>796 -818</b:Pages>
    <b:RefOrder>783</b:RefOrder>
  </b:Source>
  <b:Source>
    <b:Tag>Nye11</b:Tag>
    <b:SourceType>Report</b:SourceType>
    <b:Guid>{23E7A3E1-6D68-4909-845C-7E13BF4CE9AB}</b:Guid>
    <b:Title>Gor Mahia drive on Violence wins backs Super Sport</b:Title>
    <b:Year>2011</b:Year>
    <b:Author>
      <b:Author>
        <b:NameList>
          <b:Person>
            <b:Last>Nyende</b:Last>
            <b:First>C</b:First>
          </b:Person>
        </b:NameList>
      </b:Author>
    </b:Author>
    <b:Publisher>Daily Nation, 21st July</b:Publisher>
    <b:RefOrder>784</b:RefOrder>
  </b:Source>
  <b:Source>
    <b:Tag>Ayi11</b:Tag>
    <b:SourceType>Report</b:SourceType>
    <b:Guid>{9F75DBFB-A19F-42DC-A5C1-8392ABE98115}</b:Guid>
    <b:Author>
      <b:Author>
        <b:NameList>
          <b:Person>
            <b:Last>Ayieko</b:Last>
            <b:First>O.</b:First>
          </b:Person>
        </b:NameList>
      </b:Author>
    </b:Author>
    <b:Title>Blame game after Gor Mahia Football Clubs fans go berserk</b:Title>
    <b:Year>2011</b:Year>
    <b:Publisher>Daily Nation, 20th May </b:Publisher>
    <b:RefOrder>785</b:RefOrder>
  </b:Source>
  <b:Source>
    <b:Tag>Bor093</b:Tag>
    <b:SourceType>Book</b:SourceType>
    <b:Guid>{C9E1A22A-A1EF-419D-B1BA-458872F2D8A2}</b:Guid>
    <b:Title>Research in Education : An Introduction</b:Title>
    <b:Year>2009</b:Year>
    <b:Publisher>Longman</b:Publisher>
    <b:City>London</b:City>
    <b:Author>
      <b:Author>
        <b:NameList>
          <b:Person>
            <b:Last>Borg</b:Last>
            <b:First>W.</b:First>
          </b:Person>
          <b:Person>
            <b:Last>Gall</b:Last>
            <b:First>M.</b:First>
            <b:Middle>D.</b:Middle>
          </b:Person>
        </b:NameList>
      </b:Author>
    </b:Author>
    <b:RefOrder>786</b:RefOrder>
  </b:Source>
  <b:Source>
    <b:Tag>Placeholder117</b:Tag>
    <b:SourceType>Book</b:SourceType>
    <b:Guid>{7E0895C7-A1B7-43F9-B72D-6A84100175F8}</b:Guid>
    <b:Author>
      <b:Author>
        <b:NameList>
          <b:Person>
            <b:Last>Cooper</b:Last>
            <b:First>D.</b:First>
          </b:Person>
          <b:Person>
            <b:Last>Schindle</b:Last>
            <b:First>P.</b:First>
            <b:Middle>S.</b:Middle>
          </b:Person>
        </b:NameList>
      </b:Author>
    </b:Author>
    <b:Title>Business Research Methods 8th edition </b:Title>
    <b:Year>2008</b:Year>
    <b:City>New Delhi</b:City>
    <b:Publisher>Tata McGraw hill </b:Publisher>
    <b:RefOrder>787</b:RefOrder>
  </b:Source>
  <b:Source>
    <b:Tag>Kom092</b:Tag>
    <b:SourceType>Book</b:SourceType>
    <b:Guid>{55F402D7-1066-4364-9E22-18C0EF48F3BF}</b:Guid>
    <b:Author>
      <b:Author>
        <b:NameList>
          <b:Person>
            <b:Last>Kombo</b:Last>
            <b:First>D.</b:First>
            <b:Middle>K.</b:Middle>
          </b:Person>
          <b:Person>
            <b:Last>Tromp</b:Last>
            <b:First>D.</b:First>
            <b:Middle>L</b:Middle>
          </b:Person>
        </b:NameList>
      </b:Author>
    </b:Author>
    <b:Title>Proposal and Thesis Writing: An introduction </b:Title>
    <b:Year>2009</b:Year>
    <b:City>Nairobi</b:City>
    <b:Publisher> Pauline Publications Africa.</b:Publisher>
    <b:RefOrder>788</b:RefOrder>
  </b:Source>
  <b:Source>
    <b:Tag>Placeholder118</b:Tag>
    <b:SourceType>Book</b:SourceType>
    <b:Guid>{99F5422C-D58A-4E66-B1F2-E811358D918E}</b:Guid>
    <b:Author>
      <b:Author>
        <b:NameList>
          <b:Person>
            <b:Last>Sekaran</b:Last>
            <b:First>U.</b:First>
          </b:Person>
        </b:NameList>
      </b:Author>
    </b:Author>
    <b:Title>Research Methods for Business: A skill bulding Approach </b:Title>
    <b:Year>2009</b:Year>
    <b:City>London</b:City>
    <b:Publisher>John Wiley and Sons </b:Publisher>
    <b:RefOrder>789</b:RefOrder>
  </b:Source>
  <b:Source>
    <b:Tag>Placeholder119</b:Tag>
    <b:SourceType>Book</b:SourceType>
    <b:Guid>{CAD1205F-6744-4C47-8789-4D10CE4BEC58}</b:Guid>
    <b:Author>
      <b:Author>
        <b:NameList>
          <b:Person>
            <b:Last>Orodho</b:Last>
            <b:First>J.</b:First>
          </b:Person>
        </b:NameList>
      </b:Author>
    </b:Author>
    <b:Title>Techniques of writing research proposal and reports in Edacation and Social Science</b:Title>
    <b:Year>2005</b:Year>
    <b:City>Nairobi</b:City>
    <b:Publisher>Molases</b:Publisher>
    <b:RefOrder>790</b:RefOrder>
  </b:Source>
  <b:Source>
    <b:Tag>Placeholder120</b:Tag>
    <b:SourceType>Book</b:SourceType>
    <b:Guid>{EB69210F-1179-44EC-A2B8-8BFA2D287F10}</b:Guid>
    <b:Author>
      <b:Author>
        <b:NameList>
          <b:Person>
            <b:Last>Mugenda</b:Last>
            <b:First>A.</b:First>
          </b:Person>
          <b:Person>
            <b:Last>Mugenda</b:Last>
            <b:First>O.</b:First>
          </b:Person>
        </b:NameList>
      </b:Author>
    </b:Author>
    <b:Title>Research Methods: Quantitative and Qualitative Approaches </b:Title>
    <b:Year>2003</b:Year>
    <b:City>Nairobi </b:City>
    <b:Publisher>African Centre for Technology Studies.</b:Publisher>
    <b:RefOrder>791</b:RefOrder>
  </b:Source>
  <b:Source>
    <b:Tag>Placeholder121</b:Tag>
    <b:SourceType>Book</b:SourceType>
    <b:Guid>{4E61F912-6E5D-4FFF-9963-61BF0E1D0AE5}</b:Guid>
    <b:Author>
      <b:Author>
        <b:NameList>
          <b:Person>
            <b:Last>Kothari</b:Last>
            <b:First>C.</b:First>
            <b:Middle>R.</b:Middle>
          </b:Person>
        </b:NameList>
      </b:Author>
    </b:Author>
    <b:Title>Research Methodology</b:Title>
    <b:Year>2004</b:Year>
    <b:City>New Delhi</b:City>
    <b:Publisher>New Age International</b:Publisher>
    <b:RefOrder>792</b:RefOrder>
  </b:Source>
  <b:Source>
    <b:Tag>Kap011</b:Tag>
    <b:SourceType>JournalArticle</b:SourceType>
    <b:Guid>{EC983818-31DB-4D85-B0D1-3C315CA0F148}</b:Guid>
    <b:Author>
      <b:Author>
        <b:NameList>
          <b:Person>
            <b:Last>Kaplan</b:Last>
            <b:First>R.</b:First>
            <b:Middle>S.</b:Middle>
          </b:Person>
          <b:Person>
            <b:Last>Norton</b:Last>
            <b:First>D.P.</b:First>
          </b:Person>
        </b:NameList>
      </b:Author>
    </b:Author>
    <b:Title>The Balance Scorecard : measures that drive performance</b:Title>
    <b:JournalName>Harvard Business Review Jan - Feb</b:JournalName>
    <b:Year>2004</b:Year>
    <b:Pages>71 - 79</b:Pages>
    <b:RefOrder>793</b:RefOrder>
  </b:Source>
  <b:Source>
    <b:Tag>Ari12</b:Tag>
    <b:SourceType>Report</b:SourceType>
    <b:Guid>{2AAE4494-AE48-48C7-B25B-E49CC0BBAC55}</b:Guid>
    <b:Title>The expected economic impact of devolution of resources to the counties </b:Title>
    <b:Year>2012</b:Year>
    <b:City>Nairobi</b:City>
    <b:Publisher>Unpublished MBA thesis univesirty of Nairobi</b:Publisher>
    <b:Author>
      <b:Author>
        <b:NameList>
          <b:Person>
            <b:Last>Ariko</b:Last>
            <b:First>J.</b:First>
            <b:Middle>N.</b:Middle>
          </b:Person>
        </b:NameList>
      </b:Author>
    </b:Author>
    <b:RefOrder>794</b:RefOrder>
  </b:Source>
  <b:Source>
    <b:Tag>Placeholder122</b:Tag>
    <b:SourceType>JournalArticle</b:SourceType>
    <b:Guid>{FFB06EE6-FE04-49C6-9381-BA4626B76761}</b:Guid>
    <b:Title>Kenyan nurses involvement of resources in national policy development process </b:Title>
    <b:Year>2014</b:Year>
    <b:Author>
      <b:Author>
        <b:NameList>
          <b:Person>
            <b:Last>Atieno</b:Last>
            <b:First>P.</b:First>
            <b:Middle>J.</b:Middle>
          </b:Person>
          <b:Person>
            <b:Last>Nancy</b:Last>
            <b:First>E.</b:First>
          </b:Person>
          <b:Person>
            <b:Last>Spitzer</b:Last>
            <b:First>D.</b:First>
          </b:Person>
        </b:NameList>
      </b:Author>
    </b:Author>
    <b:JournalName>Nursing research and practice volume 14</b:JournalName>
    <b:RefOrder>795</b:RefOrder>
  </b:Source>
  <b:Source>
    <b:Tag>Bas11</b:Tag>
    <b:SourceType>Report</b:SourceType>
    <b:Guid>{F83F2BAB-5FD3-42DF-9EA8-33F32BE88587}</b:Guid>
    <b:Title>Decentralization and rural service delivery in Uganda </b:Title>
    <b:Year>2011</b:Year>
    <b:Author>
      <b:Author>
        <b:NameList>
          <b:Person>
            <b:Last>Bashasha</b:Last>
            <b:First>B.</b:First>
          </b:Person>
          <b:Person>
            <b:Last>Najjingo</b:Last>
            <b:First>M.</b:First>
          </b:Person>
          <b:Person>
            <b:Last>Nkonya</b:Last>
            <b:First>E.</b:First>
          </b:Person>
        </b:NameList>
      </b:Author>
    </b:Author>
    <b:Publisher>International Food Policy Reserach Institute</b:Publisher>
    <b:City>Kampala </b:City>
    <b:RefOrder>796</b:RefOrder>
  </b:Source>
  <b:Source>
    <b:Tag>Bir12</b:Tag>
    <b:SourceType>JournalArticle</b:SourceType>
    <b:Guid>{12E24613-F406-4A5D-B126-90640AFDE1AC}</b:Guid>
    <b:Author>
      <b:Author>
        <b:NameList>
          <b:Person>
            <b:Last>Birken</b:Last>
            <b:First>S.</b:First>
          </b:Person>
          <b:Person>
            <b:Last>Lee</b:Last>
            <b:First>S.</b:First>
            <b:Middle>Y.</b:Middle>
          </b:Person>
          <b:Person>
            <b:Last>Weiner</b:Last>
            <b:First>B.</b:First>
          </b:Person>
        </b:NameList>
      </b:Author>
    </b:Author>
    <b:Title>Uncovering middle managers role in healthcare innovation implementation</b:Title>
    <b:JournalName>Implementation science volume 7 issue 1</b:JournalName>
    <b:Year>2012</b:Year>
    <b:Pages>28</b:Pages>
    <b:RefOrder>797</b:RefOrder>
  </b:Source>
  <b:Source>
    <b:Tag>Blo11</b:Tag>
    <b:SourceType>JournalArticle</b:SourceType>
    <b:Guid>{FA463F55-61B0-4799-B8BA-3B8DEF5E106D}</b:Guid>
    <b:Author>
      <b:Author>
        <b:NameList>
          <b:Person>
            <b:Last>Bloom</b:Last>
            <b:First>G.</b:First>
          </b:Person>
        </b:NameList>
      </b:Author>
    </b:Author>
    <b:Title>Building institution for an effective health system: lessons from China's experience with rural health reform</b:Title>
    <b:JournalName>Social science and medicine  volume 72</b:JournalName>
    <b:Year>2011</b:Year>
    <b:Pages>1302-1309</b:Pages>
    <b:RefOrder>798</b:RefOrder>
  </b:Source>
  <b:Source>
    <b:Tag>Bol07</b:Tag>
    <b:SourceType>Book</b:SourceType>
    <b:Guid>{9F6976C1-743F-4026-98BD-E95469C45297}</b:Guid>
    <b:Title>Management work and organizations: Searching for the human in HRM</b:Title>
    <b:Year>2007</b:Year>
    <b:Author>
      <b:Author>
        <b:NameList>
          <b:Person>
            <b:Last>Bolton</b:Last>
            <b:First>S.</b:First>
            <b:Middle>C.</b:Middle>
          </b:Person>
          <b:Person>
            <b:Last>Haulihan</b:Last>
            <b:First>M.</b:First>
          </b:Person>
        </b:NameList>
      </b:Author>
    </b:Author>
    <b:City>New York</b:City>
    <b:Publisher>Palgrave Macmillan</b:Publisher>
    <b:RefOrder>799</b:RefOrder>
  </b:Source>
  <b:Source>
    <b:Tag>Bri14</b:Tag>
    <b:SourceType>Book</b:SourceType>
    <b:Guid>{3D138D7C-9259-42DD-8259-8FC72F58CB36}</b:Guid>
    <b:Author>
      <b:Author>
        <b:NameList>
          <b:Person>
            <b:Last>Briscombe</b:Last>
            <b:First>B.</b:First>
          </b:Person>
          <b:Person>
            <b:Last>Suneeta</b:Last>
            <b:First>S.</b:First>
          </b:Person>
          <b:Person>
            <b:Last>Thomson</b:Last>
            <b:First>S.</b:First>
          </b:Person>
        </b:NameList>
      </b:Author>
    </b:Author>
    <b:Title>Improving resource allocation in Kenya's public health sector</b:Title>
    <b:Year>2014</b:Year>
    <b:City>Washingtone, D.C.</b:City>
    <b:Publisher>Health policy initiative task</b:Publisher>
    <b:RefOrder>800</b:RefOrder>
  </b:Source>
  <b:Source>
    <b:Tag>Cas14</b:Tag>
    <b:SourceType>Report</b:SourceType>
    <b:Guid>{6C9F4F8D-9C1B-4319-82FA-F280E7B2E26B}</b:Guid>
    <b:Title>Paying for performance in healthcare: implications for heath system performance  and accountability </b:Title>
    <b:Year>2014</b:Year>
    <b:Publisher>European  Observator on Health Systems  series </b:Publisher>
    <b:Author>
      <b:Author>
        <b:NameList>
          <b:Person>
            <b:Last>Cashin</b:Last>
            <b:First>C.</b:First>
          </b:Person>
          <b:Person>
            <b:Last>Chi</b:Last>
            <b:First>Y.</b:First>
            <b:Middle>L.</b:Middle>
          </b:Person>
          <b:Person>
            <b:Last>Smith</b:Last>
            <b:First>B.</b:First>
            <b:Middle>M.</b:Middle>
          </b:Person>
          <b:Person>
            <b:Last>Thomson</b:Last>
            <b:First>S.</b:First>
          </b:Person>
        </b:NameList>
      </b:Author>
    </b:Author>
    <b:RefOrder>801</b:RefOrder>
  </b:Source>
  <b:Source>
    <b:Tag>Placeholder123</b:Tag>
    <b:SourceType>JournalArticle</b:SourceType>
    <b:Guid>{30E134D3-FA70-4514-9AF7-C142D9BABC68}</b:Guid>
    <b:Title>A study on corporate governace of public hosipitals in China </b:Title>
    <b:Year>2011</b:Year>
    <b:Author>
      <b:Author>
        <b:NameList>
          <b:Person>
            <b:Last>Chen</b:Last>
            <b:First>M.</b:First>
          </b:Person>
        </b:NameList>
      </b:Author>
    </b:Author>
    <b:JournalName>Chinese Journal of Hospital Administration volume 27</b:JournalName>
    <b:Pages>33-77</b:Pages>
    <b:RefOrder>802</b:RefOrder>
  </b:Source>
  <b:Source>
    <b:Tag>Chu09</b:Tag>
    <b:SourceType>JournalArticle</b:SourceType>
    <b:Guid>{03550BC8-A25C-4D3B-9B66-631F1ED818D8}</b:Guid>
    <b:Author>
      <b:Author>
        <b:NameList>
          <b:Person>
            <b:Last>Chuma</b:Last>
            <b:First>J.</b:First>
          </b:Person>
          <b:Person>
            <b:Last>Musimbi</b:Last>
            <b:First>J.</b:First>
          </b:Person>
          <b:Person>
            <b:Last>Okungu</b:Last>
            <b:First>V.</b:First>
          </b:Person>
          <b:Person>
            <b:Last>Goodman</b:Last>
            <b:First>C.</b:First>
          </b:Person>
          <b:Person>
            <b:Last>Molyneux</b:Last>
            <b:First>C.</b:First>
          </b:Person>
        </b:NameList>
      </b:Author>
    </b:Author>
    <b:Title>Reducing user fees for primary healthcare in Kenya : Policy on paper or policy in practice</b:Title>
    <b:JournalName>International journal of equity health</b:JournalName>
    <b:Year>2009</b:Year>
    <b:Pages>8-15</b:Pages>
    <b:RefOrder>803</b:RefOrder>
  </b:Source>
  <b:Source>
    <b:Tag>Fra12</b:Tag>
    <b:SourceType>Book</b:SourceType>
    <b:Guid>{1C237C03-44F9-4512-A44E-D2F9543C8516}</b:Guid>
    <b:Title>Understanding research: coping quantitative and  quantitative  divide</b:Title>
    <b:Year>2012</b:Year>
    <b:Author>
      <b:Author>
        <b:NameList>
          <b:Person>
            <b:Last>Franlin</b:Last>
            <b:First>M.</b:First>
            <b:Middle>I.</b:Middle>
          </b:Person>
        </b:NameList>
      </b:Author>
    </b:Author>
    <b:City>London</b:City>
    <b:Publisher>Routledge</b:Publisher>
    <b:RefOrder>804</b:RefOrder>
  </b:Source>
  <b:Source>
    <b:Tag>Ful10</b:Tag>
    <b:SourceType>JournalArticle</b:SourceType>
    <b:Guid>{AC55A412-1A2F-4E97-89A0-75113D4EE0CF}</b:Guid>
    <b:Title>From leader to leadership : clinician managers and where to next</b:Title>
    <b:Year>2010</b:Year>
    <b:Author>
      <b:Author>
        <b:NameList>
          <b:Person>
            <b:Last>Fulop</b:Last>
            <b:First>L.</b:First>
          </b:Person>
          <b:Person>
            <b:Last>Day</b:Last>
            <b:First>G.</b:First>
          </b:Person>
        </b:NameList>
      </b:Author>
    </b:Author>
    <b:JournalName>Austrialia health review volume 34 issue 3</b:JournalName>
    <b:Pages>344-452</b:Pages>
    <b:RefOrder>805</b:RefOrder>
  </b:Source>
  <b:Source>
    <b:Tag>Tay08</b:Tag>
    <b:SourceType>JournalArticle</b:SourceType>
    <b:Guid>{69571FC9-B50D-43D6-943A-DE95F9F58318}</b:Guid>
    <b:Title>Exploring leadership competences in established  and aspiring physician leaders : an interview based study </b:Title>
    <b:Year>2008</b:Year>
    <b:Author>
      <b:Author>
        <b:NameList>
          <b:Person>
            <b:Last>Taylor</b:Last>
            <b:First>C.A.</b:First>
          </b:Person>
          <b:Person>
            <b:Last>Taylor</b:Last>
            <b:First>J.C.</b:First>
          </b:Person>
          <b:Person>
            <b:Last>Stoller</b:Last>
            <b:First>J.K.</b:First>
          </b:Person>
        </b:NameList>
      </b:Author>
    </b:Author>
    <b:JournalName>Journal of general medicine </b:JournalName>
    <b:RefOrder>806</b:RefOrder>
  </b:Source>
  <b:Source>
    <b:Tag>Tam10</b:Tag>
    <b:SourceType>JournalArticle</b:SourceType>
    <b:Guid>{EC2F5C2F-5C58-44AA-9520-25CA3809AA6E}</b:Guid>
    <b:Author>
      <b:Author>
        <b:NameList>
          <b:Person>
            <b:Last>Tam</b:Last>
            <b:First>W.</b:First>
          </b:Person>
        </b:NameList>
      </b:Author>
    </b:Author>
    <b:Title>Privitasing healthcare in China: problems and reforms </b:Title>
    <b:JournalName>Journal of contemporary Asia vol 40 issue 5</b:JournalName>
    <b:Year>2010</b:Year>
    <b:Pages>63-81</b:Pages>
    <b:RefOrder>807</b:RefOrder>
  </b:Source>
  <b:Source>
    <b:Tag>Sih13</b:Tag>
    <b:SourceType>Book</b:SourceType>
    <b:Guid>{50258486-56A0-4084-A5F8-652AB6169B7E}</b:Guid>
    <b:Title>Presidentialism and administratitive bureaucracy 1963-2013  innovative lawyering and sihanya mentoring</b:Title>
    <b:Year>2013</b:Year>
    <b:Author>
      <b:Author>
        <b:NameList>
          <b:Person>
            <b:Last>Sihanya</b:Last>
            <b:First>B.</b:First>
          </b:Person>
        </b:NameList>
      </b:Author>
    </b:Author>
    <b:City>Nairobi</b:City>
    <b:RefOrder>808</b:RefOrder>
  </b:Source>
  <b:Source>
    <b:Tag>Sil11</b:Tag>
    <b:SourceType>Book</b:SourceType>
    <b:Guid>{1A4634D9-DFC5-44CC-B6A5-0A52B4EB1241}</b:Guid>
    <b:Author>
      <b:Author>
        <b:NameList>
          <b:Person>
            <b:Last>Silverman</b:Last>
            <b:First>D</b:First>
          </b:Person>
        </b:NameList>
      </b:Author>
    </b:Author>
    <b:Title>Qualitatitive Research: Issues of theory, method and practice </b:Title>
    <b:Year>2011</b:Year>
    <b:City>New Delhi</b:City>
    <b:Publisher>Sage</b:Publisher>
    <b:RefOrder>809</b:RefOrder>
  </b:Source>
  <b:Source>
    <b:Tag>Sha02</b:Tag>
    <b:SourceType>JournalArticle</b:SourceType>
    <b:Guid>{EA3DDE92-9C6A-417B-A9CB-70AE8F911D98}</b:Guid>
    <b:Title>Devolution and community based natural  resource management</b:Title>
    <b:Year>2002</b:Year>
    <b:Author>
      <b:Author>
        <b:NameList>
          <b:Person>
            <b:Last>Shackleton</b:Last>
            <b:First>S.</b:First>
          </b:Person>
          <b:Person>
            <b:Last>Campbell</b:Last>
            <b:First>B.</b:First>
          </b:Person>
          <b:Person>
            <b:Last>Wollenberg</b:Last>
            <b:First>E.</b:First>
          </b:Person>
          <b:Person>
            <b:Last>Edmunds</b:Last>
            <b:First>D.</b:First>
          </b:Person>
        </b:NameList>
      </b:Author>
    </b:Author>
    <b:JournalName>Natural resource perspective No 76</b:JournalName>
    <b:RefOrder>810</b:RefOrder>
  </b:Source>
  <b:Source>
    <b:Tag>Placeholder124</b:Tag>
    <b:SourceType>Book</b:SourceType>
    <b:Guid>{98B53B64-871E-43B5-ABE4-0E59D89C5585}</b:Guid>
    <b:Author>
      <b:Author>
        <b:NameList>
          <b:Person>
            <b:Last>Borg</b:Last>
            <b:First>R.</b:First>
          </b:Person>
          <b:Person>
            <b:Last>Gall</b:Last>
            <b:First>W.</b:First>
          </b:Person>
        </b:NameList>
      </b:Author>
    </b:Author>
    <b:Title>Educational Research- An Introduction</b:Title>
    <b:Year>2009</b:Year>
    <b:City>New York</b:City>
    <b:Publisher>Flipkart Books</b:Publisher>
    <b:RefOrder>811</b:RefOrder>
  </b:Source>
  <b:Source>
    <b:Tag>Cav01</b:Tag>
    <b:SourceType>Book</b:SourceType>
    <b:Guid>{E608BF9D-AB0C-4BD6-BA09-75034A985A97}</b:Guid>
    <b:Title>Applied business research: Qualitative and quantitative methods. </b:Title>
    <b:Year>2001</b:Year>
    <b:Author>
      <b:Author>
        <b:NameList>
          <b:Person>
            <b:Last>Cavana</b:Last>
            <b:First>R.</b:First>
            <b:Middle>Y.</b:Middle>
          </b:Person>
          <b:Person>
            <b:Last>Delahaye</b:Last>
            <b:First>B.</b:First>
            <b:Middle>L.</b:Middle>
          </b:Person>
          <b:Person>
            <b:Last>Sekaran</b:Last>
            <b:First>U.</b:First>
          </b:Person>
        </b:NameList>
      </b:Author>
    </b:Author>
    <b:City>Australia</b:City>
    <b:Publisher>John Wiley &amp; Sons </b:Publisher>
    <b:RefOrder>812</b:RefOrder>
  </b:Source>
  <b:Source>
    <b:Tag>Gar14</b:Tag>
    <b:SourceType>Book</b:SourceType>
    <b:Guid>{9C7AD2C7-1414-4F5A-9C12-3285A25C3534}</b:Guid>
    <b:Title>Research Methodology. Methods and Techniques</b:Title>
    <b:JournalName>New Age International Publishers. New Delhi-110002.</b:JournalName>
    <b:Year>2014</b:Year>
    <b:Author>
      <b:Author>
        <b:NameList>
          <b:Person>
            <b:Last>Garg</b:Last>
            <b:First>G.</b:First>
          </b:Person>
          <b:Person>
            <b:Last>Kothari</b:Last>
            <b:First>C.</b:First>
            <b:Middle>R.</b:Middle>
          </b:Person>
        </b:NameList>
      </b:Author>
    </b:Author>
    <b:City>New Delhi</b:City>
    <b:Publisher>New Age International Publishers.</b:Publisher>
    <b:RefOrder>813</b:RefOrder>
  </b:Source>
  <b:Source>
    <b:Tag>Placeholder125</b:Tag>
    <b:SourceType>Book</b:SourceType>
    <b:Guid>{09DB323E-5633-4B80-9CC8-9F93813326B9}</b:Guid>
    <b:Author>
      <b:Author>
        <b:NameList>
          <b:Person>
            <b:Last>Kothari</b:Last>
            <b:First>C.</b:First>
            <b:Middle>R.</b:Middle>
          </b:Person>
        </b:NameList>
      </b:Author>
    </b:Author>
    <b:Title> Research Methodology: Methods and Techniques.</b:Title>
    <b:Year>2004</b:Year>
    <b:City> New Delhi</b:City>
    <b:Publisher>New Age Publishers</b:Publisher>
    <b:RefOrder>814</b:RefOrder>
  </b:Source>
  <b:Source>
    <b:Tag>One08</b:Tag>
    <b:SourceType>JournalArticle</b:SourceType>
    <b:Guid>{77F7C7D3-9ACD-4831-8693-B0EED23BB35E}</b:Guid>
    <b:Title>Human resource leadership : the key to improved results in health</b:Title>
    <b:Year>2008</b:Year>
    <b:Author>
      <b:Author>
        <b:NameList>
          <b:Person>
            <b:Last>O'neal</b:Last>
            <b:First>M.</b:First>
          </b:Person>
        </b:NameList>
      </b:Author>
    </b:Author>
    <b:JournalName>Human resource medical journal </b:JournalName>
    <b:Pages>10-19</b:Pages>
    <b:RefOrder>815</b:RefOrder>
  </b:Source>
  <b:Source>
    <b:Tag>Nzi09</b:Tag>
    <b:SourceType>JournalArticle</b:SourceType>
    <b:Guid>{91173D77-5E49-4C23-8DE6-488917B9AC07}</b:Guid>
    <b:Author>
      <b:Author>
        <b:NameList>
          <b:Person>
            <b:Last>Nzinga</b:Last>
            <b:First>J.</b:First>
          </b:Person>
          <b:Person>
            <b:Last>Mbindyo</b:Last>
            <b:First>P.</b:First>
          </b:Person>
          <b:Person>
            <b:Last>Warira</b:Last>
            <b:First>A.</b:First>
          </b:Person>
          <b:Person>
            <b:Last>English</b:Last>
            <b:First>A.</b:First>
          </b:Person>
        </b:NameList>
      </b:Author>
    </b:Author>
    <b:Title>Documentation the expriences of health workers expected to implement </b:Title>
    <b:JournalName>Impementation science volume 4 issue 44</b:JournalName>
    <b:Year>2009</b:Year>
    <b:RefOrder>816</b:RefOrder>
  </b:Source>
  <b:Source>
    <b:Tag>Dou09</b:Tag>
    <b:SourceType>JournalArticle</b:SourceType>
    <b:Guid>{CAF70DA0-5898-4666-8585-F8EBB43C12B9}</b:Guid>
    <b:Author>
      <b:Author>
        <b:NameList>
          <b:Person>
            <b:Last>Douglas</b:Last>
            <b:First>A.</b:First>
          </b:Person>
          <b:Person>
            <b:Last>Coleman</b:Last>
            <b:First>S.</b:First>
          </b:Person>
          <b:Person>
            <b:Last>Oddy</b:Last>
            <b:First>R.</b:First>
          </b:Person>
        </b:NameList>
      </b:Author>
    </b:Author>
    <b:Title>Perspective: The case of ISO 9000</b:Title>
    <b:JournalName>The TQM magazine volume 15 issue number 5</b:JournalName>
    <b:Year>2009</b:Year>
    <b:RefOrder>817</b:RefOrder>
  </b:Source>
  <b:Source>
    <b:Tag>Ned09</b:Tag>
    <b:SourceType>JournalArticle</b:SourceType>
    <b:Guid>{FEB4A683-2308-4A84-9E12-96ECA31997C0}</b:Guid>
    <b:Author>
      <b:Author>
        <b:NameList>
          <b:Person>
            <b:Last>Nedelea</b:Last>
            <b:First>S.</b:First>
          </b:Person>
          <b:Person>
            <b:Last>Paun</b:Last>
            <b:First>L.</b:First>
            <b:Middle>A.</b:Middle>
          </b:Person>
        </b:NameList>
      </b:Author>
    </b:Author>
    <b:Title>The importance of stategic management process in the knowldge based economy</b:Title>
    <b:JournalName>Review of international  comparative management volume 10 issue 1</b:JournalName>
    <b:Year>2009</b:Year>
    <b:Pages>269-276</b:Pages>
    <b:RefOrder>818</b:RefOrder>
  </b:Source>
  <b:Source>
    <b:Tag>Placeholder126</b:Tag>
    <b:SourceType>Report</b:SourceType>
    <b:Guid>{B46760B6-2D39-4A43-AB48-389C71B1C860}</b:Guid>
    <b:Title>Edon Consultant’s International Ltd  Annual report 2017</b:Title>
    <b:Year>2017</b:Year>
    <b:City>Nairobi</b:City>
    <b:Publisher>Edon Consultant’s International Ltd </b:Publisher>
    <b:Author>
      <b:Author>
        <b:Corporate>ANNUAL REPORT</b:Corporate>
      </b:Author>
    </b:Author>
    <b:RefOrder>4</b:RefOrder>
  </b:Source>
  <b:Source>
    <b:Tag>Tit18</b:Tag>
    <b:SourceType>JournalArticle</b:SourceType>
    <b:Guid>{18AAB17D-A74E-4973-856B-4D40F672AE65}</b:Guid>
    <b:Author>
      <b:Author>
        <b:NameList>
          <b:Person>
            <b:Last>Titus</b:Last>
            <b:First>J.</b:First>
          </b:Person>
          <b:Person>
            <b:Last>Anderson</b:Last>
            <b:First>B.</b:First>
            <b:Middle>S.</b:Middle>
          </b:Person>
        </b:NameList>
      </b:Author>
    </b:Author>
    <b:Title>Firm Structure and Environment as Contingencies to the Corporate Venture Capital-Parent Firm Value Relationship</b:Title>
    <b:JournalName>Entrepreneurship theory and practice vol. 42 issue 3</b:JournalName>
    <b:Year>2018</b:Year>
    <b:Pages>498- 522</b:Pages>
    <b:RefOrder>13</b:RefOrder>
  </b:Source>
  <b:Source>
    <b:Tag>Placeholder127</b:Tag>
    <b:SourceType>Book</b:SourceType>
    <b:Guid>{08C6F24B-B7FB-4090-87DC-B32D27229140}</b:Guid>
    <b:Title>Strategic Management </b:Title>
    <b:Year>2007</b:Year>
    <b:Publisher>Palgrave Macmillian </b:Publisher>
    <b:City>New york</b:City>
    <b:Author>
      <b:Author>
        <b:NameList>
          <b:Person>
            <b:Last>Ansoff</b:Last>
            <b:First>H.</b:First>
            <b:Middle>I.</b:Middle>
          </b:Person>
          <b:Person>
            <b:Last>Nakamura</b:Last>
            <b:First>G.</b:First>
            <b:Middle>I.</b:Middle>
          </b:Person>
        </b:NameList>
      </b:Author>
    </b:Author>
    <b:RefOrder>819</b:RefOrder>
  </b:Source>
  <b:Source>
    <b:Tag>Agh12</b:Tag>
    <b:SourceType>Book</b:SourceType>
    <b:Guid>{56FE251C-6090-48DB-97E0-ADC813FB1B29}</b:Guid>
    <b:Title>Strategies for cultural change </b:Title>
    <b:Year>2012</b:Year>
    <b:Author>
      <b:Author>
        <b:NameList>
          <b:Person>
            <b:Last>Agha</b:Last>
            <b:First>F</b:First>
          </b:Person>
          <b:Person>
            <b:Last>Alrubaiee</b:Last>
            <b:First>O.</b:First>
          </b:Person>
        </b:NameList>
      </b:Author>
    </b:Author>
    <b:City>Oxford </b:City>
    <b:Publisher>Butterworth</b:Publisher>
    <b:RefOrder>825</b:RefOrder>
  </b:Source>
  <b:Source>
    <b:Tag>Ajz11</b:Tag>
    <b:SourceType>Book</b:SourceType>
    <b:Guid>{E2EE7161-D67C-4A06-82F8-1D85CFADE9C7}</b:Guid>
    <b:Author>
      <b:Author>
        <b:NameList>
          <b:Person>
            <b:Last>Ajzen</b:Last>
            <b:First>I.</b:First>
          </b:Person>
          <b:Person>
            <b:Last>Fishbein</b:Last>
            <b:First>M</b:First>
          </b:Person>
        </b:NameList>
      </b:Author>
    </b:Author>
    <b:Title>Predicting and changing behaviour : the reasoned action approach </b:Title>
    <b:Year>2011</b:Year>
    <b:City>New York</b:City>
    <b:Publisher>Psychology Press</b:Publisher>
    <b:RefOrder>827</b:RefOrder>
  </b:Source>
  <b:Source>
    <b:Tag>Ajz04</b:Tag>
    <b:SourceType>JournalArticle</b:SourceType>
    <b:Guid>{8687120D-156A-4D79-945A-95C642C10495}</b:Guid>
    <b:Author>
      <b:Author>
        <b:NameList>
          <b:Person>
            <b:Last>Ajzen</b:Last>
            <b:First>I.</b:First>
          </b:Person>
          <b:Person>
            <b:Last>Fishbein</b:Last>
            <b:First>M.</b:First>
          </b:Person>
        </b:NameList>
      </b:Author>
    </b:Author>
    <b:Title>Question raised by a reason action approach</b:Title>
    <b:Year>2004</b:Year>
    <b:JournalName>Journal of Health ptschology vol.23 issue 4</b:JournalName>
    <b:Pages>431- 434 </b:Pages>
    <b:RefOrder>828</b:RefOrder>
  </b:Source>
  <b:Source>
    <b:Tag>Bjo041</b:Tag>
    <b:SourceType>Report</b:SourceType>
    <b:Guid>{C1363E59-AEE1-46BE-9C50-A2378D0B0802}</b:Guid>
    <b:Author>
      <b:Author>
        <b:NameList>
          <b:Person>
            <b:Last>Bjorck</b:Last>
            <b:First>F,</b:First>
          </b:Person>
        </b:NameList>
      </b:Author>
    </b:Author>
    <b:Title>Institutional Theory : A new perspective for research </b:Title>
    <b:Year>2004</b:Year>
    <b:Publisher>HICSS</b:Publisher>
    <b:City>Hawaii</b:City>
    <b:RefOrder>829</b:RefOrder>
  </b:Source>
  <b:Source>
    <b:Tag>Placeholder128</b:Tag>
    <b:SourceType>Book</b:SourceType>
    <b:Guid>{F12AF75B-906E-4CC7-B513-D6E75A8AC4D2}</b:Guid>
    <b:Title>Cultures in Organization ; three perspectives </b:Title>
    <b:Year>2012</b:Year>
    <b:Author>
      <b:Author>
        <b:NameList>
          <b:Person>
            <b:Last>Borman</b:Last>
            <b:First>W.</b:First>
          </b:Person>
          <b:Person>
            <b:Last>Schmit</b:Last>
            <b:First>T.</b:First>
          </b:Person>
        </b:NameList>
      </b:Author>
    </b:Author>
    <b:City>New York</b:City>
    <b:Publisher>Oxford University Press</b:Publisher>
    <b:RefOrder>832</b:RefOrder>
  </b:Source>
  <b:Source>
    <b:Tag>Bow09</b:Tag>
    <b:SourceType>JournalArticle</b:SourceType>
    <b:Guid>{BE62FCC2-9FAE-4FC2-974D-A082A9885C27}</b:Guid>
    <b:Title>Management of business  challenges among the SMEs in Nairobi </b:Title>
    <b:Year>2009</b:Year>
    <b:Author>
      <b:Author>
        <b:NameList>
          <b:Person>
            <b:Last>Bowen</b:Last>
            <b:First>M.</b:First>
          </b:Person>
          <b:Person>
            <b:Last>Morara</b:Last>
            <b:First>M.</b:First>
          </b:Person>
          <b:Person>
            <b:Last>Murethi</b:Last>
            <b:First>S.</b:First>
          </b:Person>
        </b:NameList>
      </b:Author>
    </b:Author>
    <b:JournalName>Journal of Business Management vol. 12 issue 1</b:JournalName>
    <b:Pages>16 - 31</b:Pages>
    <b:RefOrder>833</b:RefOrder>
  </b:Source>
  <b:Source>
    <b:Tag>Cas141</b:Tag>
    <b:SourceType>Book</b:SourceType>
    <b:Guid>{803BFD95-3209-453E-8931-9C9D93ED12C3}</b:Guid>
    <b:Author>
      <b:Author>
        <b:NameList>
          <b:Person>
            <b:Last>Cascio</b:Last>
            <b:First>P.</b:First>
          </b:Person>
        </b:NameList>
      </b:Author>
    </b:Author>
    <b:Title>Cultural change: opportunity, silent killer or metamorphosis</b:Title>
    <b:Year>2014</b:Year>
    <b:City>San Francisco</b:City>
    <b:Publisher>Jossey Bass</b:Publisher>
    <b:RefOrder>834</b:RefOrder>
  </b:Source>
  <b:Source>
    <b:Tag>Daf071</b:Tag>
    <b:SourceType>Book</b:SourceType>
    <b:Guid>{241ACE12-107A-4766-A27A-C5CB3D703DBD}</b:Guid>
    <b:Title>Understanding the theory and design of organizations</b:Title>
    <b:Year>2007</b:Year>
    <b:Publisher>West Publishing </b:Publisher>
    <b:City>South Western</b:City>
    <b:Author>
      <b:Author>
        <b:NameList>
          <b:Person>
            <b:Last>Daft</b:Last>
            <b:First>R.</b:First>
            <b:Middle>I.</b:Middle>
          </b:Person>
        </b:NameList>
      </b:Author>
    </b:Author>
    <b:RefOrder>836</b:RefOrder>
  </b:Source>
  <b:Source>
    <b:Tag>Placeholder129</b:Tag>
    <b:SourceType>JournalArticle</b:SourceType>
    <b:Guid>{33B68496-6102-414C-97BA-969D2EE438A4}</b:Guid>
    <b:Title>What makes an effective executive </b:Title>
    <b:Year>2004</b:Year>
    <b:Author>
      <b:Author>
        <b:NameList>
          <b:Person>
            <b:Last>Drucke</b:Last>
            <b:First>P.</b:First>
            <b:Middle>F.</b:Middle>
          </b:Person>
        </b:NameList>
      </b:Author>
    </b:Author>
    <b:JournalName>Harvad business review, June 01 volume 82 issue 6</b:JournalName>
    <b:Pages>58-63</b:Pages>
    <b:RefOrder>837</b:RefOrder>
  </b:Source>
  <b:Source>
    <b:Tag>Placeholder130</b:Tag>
    <b:SourceType>Book</b:SourceType>
    <b:Guid>{994F3BE0-E82C-46B4-A66F-D2635D1A0C5A}</b:Guid>
    <b:Title>Management and Organization behaviour </b:Title>
    <b:Year>2013</b:Year>
    <b:Author>
      <b:Author>
        <b:NameList>
          <b:Person>
            <b:Last>Mullins</b:Last>
            <b:First>L.</b:First>
            <b:Middle>J.</b:Middle>
          </b:Person>
        </b:NameList>
      </b:Author>
    </b:Author>
    <b:City>New Jersey</b:City>
    <b:Publisher>Pearson Publishers</b:Publisher>
    <b:RefOrder>840</b:RefOrder>
  </b:Source>
  <b:Source>
    <b:Tag>Oth06</b:Tag>
    <b:SourceType>Book</b:SourceType>
    <b:Guid>{B8566E87-825E-474F-A379-10697A5CBA54}</b:Guid>
    <b:Author>
      <b:Author>
        <b:NameList>
          <b:Person>
            <b:Last>Othman</b:Last>
            <b:First>T.</b:First>
          </b:Person>
        </b:NameList>
      </b:Author>
    </b:Author>
    <b:Title>The New Institutionalism in Organizational Analysis</b:Title>
    <b:Year>2006</b:Year>
    <b:City>Chicago</b:City>
    <b:Publisher>Chicago Press</b:Publisher>
    <b:RefOrder>841</b:RefOrder>
  </b:Source>
  <b:Source>
    <b:Tag>Placeholder131</b:Tag>
    <b:SourceType>Book</b:SourceType>
    <b:Guid>{C2CFF607-A125-4D1C-AEE0-12D898A57440}</b:Guid>
    <b:Title>Competitive Strategy </b:Title>
    <b:Year>1980</b:Year>
    <b:Author>
      <b:Author>
        <b:NameList>
          <b:Person>
            <b:Last>Porter</b:Last>
            <b:First>M.</b:First>
            <b:Middle>E.</b:Middle>
          </b:Person>
        </b:NameList>
      </b:Author>
    </b:Author>
    <b:City>New York </b:City>
    <b:Publisher>Free press</b:Publisher>
    <b:RefOrder>843</b:RefOrder>
  </b:Source>
  <b:Source>
    <b:Tag>Hua09</b:Tag>
    <b:SourceType>JournalArticle</b:SourceType>
    <b:Guid>{48851FB0-47AF-44DE-A76B-25794B44B52B}</b:Guid>
    <b:Author>
      <b:Author>
        <b:NameList>
          <b:Person>
            <b:Last>Huang</b:Last>
            <b:First>Y.</b:First>
          </b:Person>
        </b:NameList>
      </b:Author>
    </b:Author>
    <b:Title>Strategic renewal within an information technology firm: Exploration, exploitation and corporate venturing</b:Title>
    <b:JournalName>International Journal of Entrepreneurial Behavior &amp; Research, Vol. 15 Issue: 5</b:JournalName>
    <b:Year>2009</b:Year>
    <b:Pages>436-452</b:Pages>
    <b:RefOrder>844</b:RefOrder>
  </b:Source>
  <b:Source>
    <b:Tag>Lin17</b:Tag>
    <b:SourceType>JournalArticle</b:SourceType>
    <b:Guid>{107064CE-B8AF-44D3-BB1B-4CE350D6CBF6}</b:Guid>
    <b:Author>
      <b:Author>
        <b:NameList>
          <b:Person>
            <b:Last>Lin</b:Last>
            <b:First>Y.</b:First>
          </b:Person>
          <b:Person>
            <b:Last>Chen</b:Last>
            <b:First>C.</b:First>
          </b:Person>
          <b:Person>
            <b:Last>Lin</b:Last>
            <b:First>B.</b:First>
          </b:Person>
        </b:NameList>
      </b:Author>
    </b:Author>
    <b:Title>The influence of strategic control and operational control on new venture performance</b:Title>
    <b:JournalName>Management Decision, Vol. 55 Issue: 5</b:JournalName>
    <b:Year>2017</b:Year>
    <b:Pages>1042-1064</b:Pages>
    <b:RefOrder>845</b:RefOrder>
  </b:Source>
  <b:Source>
    <b:Tag>Aff16</b:Tag>
    <b:SourceType>JournalArticle</b:SourceType>
    <b:Guid>{DCA31531-00D2-47EA-B59A-4F84011BA806}</b:Guid>
    <b:Author>
      <b:Author>
        <b:NameList>
          <b:Person>
            <b:Last>Afful-Dadzie</b:Last>
            <b:First>E.</b:First>
          </b:Person>
          <b:Person>
            <b:Last>Afful-Dadzie</b:Last>
            <b:First>A.</b:First>
          </b:Person>
        </b:NameList>
      </b:Author>
    </b:Author>
    <b:Title>A decision making model for selecting start-up businesses in a government venture capital scheme</b:Title>
    <b:JournalName>Management Decision, Vol. 54 Issue: 3</b:JournalName>
    <b:Year>2016</b:Year>
    <b:Pages>714-734</b:Pages>
    <b:RefOrder>846</b:RefOrder>
  </b:Source>
  <b:Source>
    <b:Tag>Eld09</b:Tag>
    <b:SourceType>JournalArticle</b:SourceType>
    <b:Guid>{12C00F61-F502-4DC3-9F81-87F3BA96B34F}</b:Guid>
    <b:Author>
      <b:Author>
        <b:NameList>
          <b:Person>
            <b:Last>Eldrige</b:Last>
            <b:First>D.</b:First>
          </b:Person>
        </b:NameList>
      </b:Author>
    </b:Author>
    <b:Title>Optimal allocation of decision rights for value‐adding in venture capital</b:Title>
    <b:JournalName>Management Decision, Vol. 45 Issue: 5</b:JournalName>
    <b:Year>2009</b:Year>
    <b:Pages>897 - 909 </b:Pages>
    <b:RefOrder>847</b:RefOrder>
  </b:Source>
  <b:Source>
    <b:Tag>Mil10</b:Tag>
    <b:SourceType>JournalArticle</b:SourceType>
    <b:Guid>{8A5C6CE1-88D6-43DA-8AEB-88844ECCBA1D}</b:Guid>
    <b:Author>
      <b:Author>
        <b:NameList>
          <b:Person>
            <b:Last>Miller</b:Last>
            <b:First>T.</b:First>
            <b:Middle>L.</b:Middle>
          </b:Person>
          <b:Person>
            <b:Last>Wesley</b:Last>
            <b:First>C.</b:First>
            <b:Middle>L.</b:Middle>
          </b:Person>
        </b:NameList>
      </b:Author>
    </b:Author>
    <b:Title>Assessing Mission and Resources for Social Change: An Organizational Identity Perspective on Social Venture Capitalists' Decision Criteria</b:Title>
    <b:JournalName>Entrepreneurship Theory &amp; Practice Vol. 34 Issue 4</b:JournalName>
    <b:Year>2010</b:Year>
    <b:Pages>705 - 733</b:Pages>
    <b:RefOrder>850</b:RefOrder>
  </b:Source>
  <b:Source>
    <b:Tag>Mit13</b:Tag>
    <b:SourceType>JournalArticle</b:SourceType>
    <b:Guid>{8456688D-3FDE-44B8-8804-8CF81A043678}</b:Guid>
    <b:Author>
      <b:Author>
        <b:NameList>
          <b:Person>
            <b:Last>Mitchelmore</b:Last>
            <b:First>S.</b:First>
          </b:Person>
          <b:Person>
            <b:Last>Rowley</b:Last>
            <b:First>J.</b:First>
          </b:Person>
        </b:NameList>
      </b:Author>
    </b:Author>
    <b:Title>Entrepreneurial competencies of women entrepreneurs pursuing business growth</b:Title>
    <b:JournalName>Journal of Small Business and Enterprise Development, Vol. 20 Issue: 1</b:JournalName>
    <b:Year>2013</b:Year>
    <b:Pages>125-142</b:Pages>
    <b:RefOrder>854</b:RefOrder>
  </b:Source>
  <b:Source>
    <b:Tag>Alb091</b:Tag>
    <b:SourceType>JournalArticle</b:SourceType>
    <b:Guid>{4D2458AB-6594-460E-9997-C63797F6EC70}</b:Guid>
    <b:Author>
      <b:Author>
        <b:NameList>
          <b:Person>
            <b:Last>Albanese</b:Last>
            <b:First>R</b:First>
          </b:Person>
        </b:NameList>
      </b:Author>
    </b:Author>
    <b:Title>Competency-based management education.</b:Title>
    <b:JournalName>Journal of Management Development vol. 8 issue (2)</b:JournalName>
    <b:Year>2009</b:Year>
    <b:Pages>66-76</b:Pages>
    <b:RefOrder>856</b:RefOrder>
  </b:Source>
  <b:Source>
    <b:Tag>Bau11</b:Tag>
    <b:SourceType>JournalArticle</b:SourceType>
    <b:Guid>{4040DA84-DE97-4126-A0E2-3A215C57B51F}</b:Guid>
    <b:Author>
      <b:Author>
        <b:NameList>
          <b:Person>
            <b:Last>Baum</b:Last>
            <b:First>J.</b:First>
            <b:Middle>R.</b:Middle>
          </b:Person>
          <b:Person>
            <b:Last>Locke</b:Last>
            <b:First>E.</b:First>
            <b:Middle>A.</b:Middle>
          </b:Person>
          <b:Person>
            <b:Last>Smith</b:Last>
            <b:First>K.</b:First>
            <b:Middle>G.</b:Middle>
          </b:Person>
        </b:NameList>
      </b:Author>
    </b:Author>
    <b:Title>A multidimensional model of venture growth </b:Title>
    <b:JournalName>Academy of Management Journal vol.  44 (2)</b:JournalName>
    <b:Year>2011</b:Year>
    <b:Pages>292-302</b:Pages>
    <b:RefOrder>857</b:RefOrder>
  </b:Source>
  <b:Source>
    <b:Tag>Kum18</b:Tag>
    <b:SourceType>JournalArticle</b:SourceType>
    <b:Guid>{8CFCE975-CCA5-4F72-A8D6-CE570A643B0E}</b:Guid>
    <b:Author>
      <b:Author>
        <b:NameList>
          <b:Person>
            <b:Last>Kumar</b:Last>
            <b:First>K.</b:First>
          </b:Person>
          <b:Person>
            <b:Last>Bhattacharya</b:Last>
            <b:First>S.</b:First>
          </b:Person>
          <b:Person>
            <b:Last>Hicks</b:Last>
            <b:First>R.</b:First>
          </b:Person>
        </b:NameList>
      </b:Author>
    </b:Author>
    <b:Title>Employee perception of organizational culture with respect to fraud : where to look and what to look for </b:Title>
    <b:JournalName>Pacific Accounting Review vol. 30 Issue 2</b:JournalName>
    <b:Year>2018</b:Year>
    <b:Pages>187 - 198</b:Pages>
    <b:RefOrder>8</b:RefOrder>
  </b:Source>
  <b:Source>
    <b:Tag>Feh18</b:Tag>
    <b:SourceType>JournalArticle</b:SourceType>
    <b:Guid>{A2C2A7DB-89D1-4CDC-B07E-0B619CEB70A6}</b:Guid>
    <b:Author>
      <b:Author>
        <b:NameList>
          <b:Person>
            <b:Last>Fehrenbacher</b:Last>
            <b:First>D.</b:First>
          </b:Person>
          <b:Person>
            <b:Last>Roetzel</b:Last>
            <b:First>P.</b:First>
            <b:Middle>G.</b:Middle>
          </b:Person>
          <b:Person>
            <b:Last>Pedell</b:Last>
            <b:First>B.</b:First>
          </b:Person>
        </b:NameList>
      </b:Author>
    </b:Author>
    <b:Title>The influence of culture and framing on investment decision making the case of  Vietnam and Germany </b:Title>
    <b:JournalName>Emerald Publishing </b:JournalName>
    <b:Year>2018</b:Year>
    <b:Pages>256-262</b:Pages>
    <b:RefOrder>10</b:RefOrder>
  </b:Source>
  <b:Source>
    <b:Tag>Guo17</b:Tag>
    <b:SourceType>JournalArticle</b:SourceType>
    <b:Guid>{261F7262-0D1C-4C6C-8F2F-592D860AA05F}</b:Guid>
    <b:Author>
      <b:Author>
        <b:NameList>
          <b:Person>
            <b:Last>Guo</b:Last>
            <b:First>W.</b:First>
          </b:Person>
          <b:Person>
            <b:Last>Wang</b:Last>
            <b:First>D.</b:First>
          </b:Person>
        </b:NameList>
      </b:Author>
    </b:Author>
    <b:Title>Does joint decision making foster team creativity, exploring the moderating and mediating effects</b:Title>
    <b:JournalName>Personnel Review Vol. 46 issue 8</b:JournalName>
    <b:Year>2017</b:Year>
    <b:Pages>1590 - 1604</b:Pages>
    <b:RefOrder>11</b:RefOrder>
  </b:Source>
  <b:Source>
    <b:Tag>Fri17</b:Tag>
    <b:SourceType>JournalArticle</b:SourceType>
    <b:Guid>{5AEDE89C-4AC1-4CB3-AC5C-E903DD2FA659}</b:Guid>
    <b:Author>
      <b:Author>
        <b:NameList>
          <b:Person>
            <b:Last>Frisk</b:Last>
            <b:First>E.</b:First>
            <b:Middle>J.</b:Middle>
          </b:Person>
          <b:Person>
            <b:Last>Bannister</b:Last>
            <b:First>F.</b:First>
          </b:Person>
        </b:NameList>
      </b:Author>
    </b:Author>
    <b:Title>Improving the use of analytics and big data by changing the decision making culture a design approach </b:Title>
    <b:JournalName>Management Decision vol. 55 (10)</b:JournalName>
    <b:Year>2017</b:Year>
    <b:Pages>2074- 2088</b:Pages>
    <b:RefOrder>9</b:RefOrder>
  </b:Source>
  <b:Source>
    <b:Tag>Aza18</b:Tag>
    <b:SourceType>JournalArticle</b:SourceType>
    <b:Guid>{BA7488F9-3CCA-4DE6-80AE-B7CD4BC3CA9E}</b:Guid>
    <b:Author>
      <b:Author>
        <b:NameList>
          <b:Person>
            <b:Last>Azam</b:Last>
            <b:First>A.</b:First>
          </b:Person>
          <b:Person>
            <b:Last>Boari</b:Last>
            <b:First>C.</b:First>
          </b:Person>
          <b:Person>
            <b:Last>Bertolotti</b:Last>
            <b:First>F.</b:First>
          </b:Person>
        </b:NameList>
      </b:Author>
    </b:Author>
    <b:Title>Top management team international experience and strategic decision making </b:Title>
    <b:JournalName>Multinational Business Review vol. 26 (1)</b:JournalName>
    <b:Year>2018</b:Year>
    <b:Pages>50-70</b:Pages>
    <b:RefOrder>16</b:RefOrder>
  </b:Source>
  <b:Source>
    <b:Tag>Aba18</b:Tag>
    <b:SourceType>JournalArticle</b:SourceType>
    <b:Guid>{B2A18A6F-3631-48B5-8355-9B9A726EE93E}</b:Guid>
    <b:Author>
      <b:Author>
        <b:NameList>
          <b:Person>
            <b:Last>Abatecola</b:Last>
            <b:First>G.</b:First>
          </b:Person>
          <b:Person>
            <b:Last>Caputo</b:Last>
            <b:First>A.</b:First>
          </b:Person>
          <b:Person>
            <b:Last>Cristofaro</b:Last>
            <b:First>M.</b:First>
          </b:Person>
        </b:NameList>
      </b:Author>
    </b:Author>
    <b:Title>Reviewing cognititive distortations in Managerial decisions making towards an integrative co-evutionary framework </b:Title>
    <b:JournalName>Journal of Management Development vol.37 issue 5</b:JournalName>
    <b:Year>2018</b:Year>
    <b:Pages>409-424</b:Pages>
    <b:RefOrder>17</b:RefOrder>
  </b:Source>
  <b:Source>
    <b:Tag>Sha18</b:Tag>
    <b:SourceType>JournalArticle</b:SourceType>
    <b:Guid>{CC97C4EA-96B3-469E-A6F7-04B491FF442C}</b:Guid>
    <b:Author>
      <b:Author>
        <b:NameList>
          <b:Person>
            <b:Last>Shareef</b:Last>
            <b:First>R.</b:First>
            <b:Middle>A.</b:Middle>
          </b:Person>
          <b:Person>
            <b:Last>Atan</b:Last>
            <b:First>T.</b:First>
          </b:Person>
        </b:NameList>
      </b:Author>
    </b:Author>
    <b:Title>The influence of ethical leadership on academic employees’ organizational citizenship behavior and turnover intention: Mediating role of intrinsic motivation</b:Title>
    <b:JournalName> Management Decision 03 July 2018</b:JournalName>
    <b:Year>2018</b:Year>
    <b:RefOrder>18</b:RefOrder>
  </b:Source>
  <b:Source>
    <b:Tag>Aos11</b:Tag>
    <b:SourceType>JournalArticle</b:SourceType>
    <b:Guid>{8C500D27-1642-4DE2-8922-D9D516E43C00}</b:Guid>
    <b:Title>Strategic Management within kenya Firms</b:Title>
    <b:Year>2011</b:Year>
    <b:Author>
      <b:Author>
        <b:NameList>
          <b:Person>
            <b:Last>Aosa</b:Last>
            <b:First>E.</b:First>
          </b:Person>
        </b:NameList>
      </b:Author>
    </b:Author>
    <b:JournalName>BDA Africa Management Review volume 1 issue 1</b:JournalName>
    <b:Pages>25- 35</b:Pages>
    <b:RefOrder>858</b:RefOrder>
  </b:Source>
  <b:Source>
    <b:Tag>Placeholder132</b:Tag>
    <b:SourceType>Report</b:SourceType>
    <b:Guid>{41F4EAB4-648A-44E0-8C47-EAB045D15903}</b:Guid>
    <b:Author>
      <b:Author>
        <b:NameList>
          <b:Person>
            <b:Last>Braton</b:Last>
            <b:First>T.</b:First>
          </b:Person>
          <b:Person>
            <b:Last>Ahlstrom</b:Last>
            <b:First>S.</b:First>
          </b:Person>
        </b:NameList>
      </b:Author>
    </b:Author>
    <b:Title>Institutitional Theory examination </b:Title>
    <b:Year>2010</b:Year>
    <b:City>Geneva </b:City>
    <b:RefOrder>860</b:RefOrder>
  </b:Source>
  <b:Source>
    <b:Tag>Bro11</b:Tag>
    <b:SourceType>Report</b:SourceType>
    <b:Guid>{457A6A79-95AE-409F-BD30-6AF1BA2CAB32}</b:Guid>
    <b:Author>
      <b:Author>
        <b:NameList>
          <b:Person>
            <b:Last>Brown</b:Last>
            <b:First>M.</b:First>
          </b:Person>
          <b:Person>
            <b:Last>Cregan</b:Last>
            <b:First>C</b:First>
          </b:Person>
        </b:NameList>
      </b:Author>
    </b:Author>
    <b:Title>Organization change cynicism: the role of involvement of  HRM </b:Title>
    <b:Year>2011</b:Year>
    <b:Publisher>Wiley </b:Publisher>
    <b:RefOrder>861</b:RefOrder>
  </b:Source>
  <b:Source>
    <b:Tag>Dan11</b:Tag>
    <b:SourceType>JournalArticle</b:SourceType>
    <b:Guid>{23F9BED4-EE5E-4A19-AFB0-2AE389005C4F}</b:Guid>
    <b:Author>
      <b:Author>
        <b:NameList>
          <b:Person>
            <b:Last>Daniel</b:Last>
            <b:First>B.</b:First>
          </b:Person>
        </b:NameList>
      </b:Author>
    </b:Author>
    <b:Title>The impact of human resource management on organizational performance: Progress and prospects. </b:Title>
    <b:JournalName>Academy of Management Journal volume  39 (4)</b:JournalName>
    <b:Year>2011</b:Year>
    <b:Pages> 779-801</b:Pages>
    <b:RefOrder>862</b:RefOrder>
  </b:Source>
  <b:Source>
    <b:Tag>Placeholder133</b:Tag>
    <b:SourceType>JournalArticle</b:SourceType>
    <b:Guid>{9D79941A-66ED-4B11-A706-8FEA95060C2D}</b:Guid>
    <b:Title>Performance-only measurement of service quality: a replication and extensio. </b:Title>
    <b:Year>2009</b:Year>
    <b:Pages>17 - 31 </b:Pages>
    <b:Author>
      <b:Author>
        <b:NameList>
          <b:Person>
            <b:Last>Abongo</b:Last>
            <b:First>C.</b:First>
          </b:Person>
        </b:NameList>
      </b:Author>
    </b:Author>
    <b:JournalName>Journal of Business Research volume 55 issue 1</b:JournalName>
    <b:RefOrder>864</b:RefOrder>
  </b:Source>
  <b:Source>
    <b:Tag>Ahm18</b:Tag>
    <b:SourceType>JournalArticle</b:SourceType>
    <b:Guid>{23DCF413-AD42-4CB0-8E27-79FCFF6E05F8}</b:Guid>
    <b:Author>
      <b:Author>
        <b:NameList>
          <b:Person>
            <b:Last>Ahmand</b:Last>
            <b:First>K.</b:First>
          </b:Person>
          <b:Person>
            <b:Last>Jasimuddin</b:Last>
            <b:First>S.</b:First>
            <b:Middle>M.</b:Middle>
          </b:Person>
          <b:Person>
            <b:Last>Kee</b:Last>
            <b:First>W.</b:First>
            <b:Middle>L.</b:Middle>
          </b:Person>
        </b:NameList>
      </b:Author>
    </b:Author>
    <b:Title>Organizational climate and job satisfaction: do employee personalities matter</b:Title>
    <b:JournalName>Management Decision volume 56 issue 2</b:JournalName>
    <b:Year>2018</b:Year>
    <b:Pages>421- 440</b:Pages>
    <b:RefOrder>865</b:RefOrder>
  </b:Source>
  <b:Source>
    <b:Tag>Ahm13</b:Tag>
    <b:SourceType>Book</b:SourceType>
    <b:Guid>{439D35C7-B021-4802-B1A7-C4A0A5AA4E52}</b:Guid>
    <b:Author>
      <b:Author>
        <b:NameList>
          <b:Person>
            <b:Last>Ahmed</b:Last>
            <b:First>S.</b:First>
          </b:Person>
        </b:NameList>
      </b:Author>
    </b:Author>
    <b:Title>Effective not for profit management: context, concepts and competences</b:Title>
    <b:Year>2013</b:Year>
    <b:City>New York</b:City>
    <b:Publisher>Francis and Taylar </b:Publisher>
    <b:RefOrder>866</b:RefOrder>
  </b:Source>
  <b:Source>
    <b:Tag>Placeholder134</b:Tag>
    <b:SourceType>JournalArticle</b:SourceType>
    <b:Guid>{153F0783-732C-48A3-8420-C60A2F524262}</b:Guid>
    <b:Author>
      <b:Author>
        <b:NameList>
          <b:Person>
            <b:Last>Arif</b:Last>
            <b:First>A</b:First>
          </b:Person>
          <b:Person>
            <b:Last>Chohan</b:Last>
            <b:First>A.</b:First>
          </b:Person>
        </b:NameList>
      </b:Author>
    </b:Author>
    <b:Title>How job satisfaction is influencing the organizational citizenship behaviour </b:Title>
    <b:JournalName>Journal of contemporary research in business </b:JournalName>
    <b:Year>2012</b:Year>
    <b:Pages>212 -222</b:Pages>
    <b:RefOrder>869</b:RefOrder>
  </b:Source>
  <b:Source>
    <b:Tag>AwV17</b:Tag>
    <b:SourceType>JournalArticle</b:SourceType>
    <b:Guid>{44235AA7-C034-4B7B-8F37-6C3BCF43CEBF}</b:Guid>
    <b:Title>The impact of the followers conflict behaviour on teams transformation leadership, team member exchange and engagement</b:Title>
    <b:Year>2017</b:Year>
    <b:Author>
      <b:Author>
        <b:NameList>
          <b:Person>
            <b:Last>Aw</b:Last>
            <b:First>V.</b:First>
            <b:Middle>K.</b:Middle>
          </b:Person>
          <b:Person>
            <b:Last>Ayoko</b:Last>
            <b:First>O.B.</b:First>
          </b:Person>
        </b:NameList>
      </b:Author>
    </b:Author>
    <b:JournalName>International Journal of Conflict Management vol 28 issue no 4</b:JournalName>
    <b:Pages>509 - 532</b:Pages>
    <b:RefOrder>870</b:RefOrder>
  </b:Source>
  <b:Source>
    <b:Tag>Bea12</b:Tag>
    <b:SourceType>Book</b:SourceType>
    <b:Guid>{B250EABC-5CF2-43EC-8404-B985CB29F478}</b:Guid>
    <b:Author>
      <b:Author>
        <b:NameList>
          <b:Person>
            <b:Last>Beaudan</b:Last>
            <b:First>E.</b:First>
          </b:Person>
        </b:NameList>
      </b:Author>
    </b:Author>
    <b:Title>Creative execution : What great leaders do to unleash bold thinking and innivation </b:Title>
    <b:Year>2012</b:Year>
    <b:City>New Jersey</b:City>
    <b:Publisher>Jossey Bass </b:Publisher>
    <b:RefOrder>872</b:RefOrder>
  </b:Source>
  <b:Source>
    <b:Tag>Bec12</b:Tag>
    <b:SourceType>JournalArticle</b:SourceType>
    <b:Guid>{D06541E6-663E-492E-AD53-4C97A0616517}</b:Guid>
    <b:Author>
      <b:Author>
        <b:NameList>
          <b:Person>
            <b:Last>Becker</b:Last>
            <b:First>T.</b:First>
          </b:Person>
        </b:NameList>
      </b:Author>
    </b:Author>
    <b:Title>Foci and Bases of commitment : Are they distinctions worth making</b:Title>
    <b:JournalName>Academy of Management Journal volume 35 issue 1</b:JournalName>
    <b:Year>2012</b:Year>
    <b:Pages>232 - 244</b:Pages>
    <b:RefOrder>873</b:RefOrder>
  </b:Source>
  <b:Source>
    <b:Tag>Bha09</b:Tag>
    <b:SourceType>Book</b:SourceType>
    <b:Guid>{2DD2BAFA-888E-4C68-9205-17063ACA6E87}</b:Guid>
    <b:Author>
      <b:Author>
        <b:NameList>
          <b:Person>
            <b:Last>Bhatia</b:Last>
            <b:First>R.</b:First>
            <b:Middle>C.</b:Middle>
          </b:Person>
        </b:NameList>
      </b:Author>
    </b:Author>
    <b:Title>Business organization and Management </b:Title>
    <b:Year>2009</b:Year>
    <b:City>New Delhi</b:City>
    <b:Publisher>Ane Boks pvt   </b:Publisher>
    <b:RefOrder>874</b:RefOrder>
  </b:Source>
  <b:Source>
    <b:Tag>Ebe10</b:Tag>
    <b:SourceType>JournalArticle</b:SourceType>
    <b:Guid>{0C1EDC51-A57D-49BD-ABF2-9FF41B07BBEF}</b:Guid>
    <b:Author>
      <b:Author>
        <b:NameList>
          <b:Person>
            <b:Last>Ebener</b:Last>
            <b:First>D.</b:First>
            <b:Middle>R.</b:Middle>
          </b:Person>
          <b:Person>
            <b:Last>O’Connell</b:Last>
            <b:First>D.</b:First>
            <b:Middle>J.</b:Middle>
          </b:Person>
        </b:NameList>
      </b:Author>
    </b:Author>
    <b:Title>How Might Servant Leadership Work?</b:Title>
    <b:JournalName>Nonprofit Management &amp; Leadership, Vol. 20, No.3, Spring</b:JournalName>
    <b:Year>2013</b:Year>
    <b:RefOrder>877</b:RefOrder>
  </b:Source>
  <b:Source>
    <b:Tag>Eln13</b:Tag>
    <b:SourceType>JournalArticle</b:SourceType>
    <b:Guid>{30F5BED9-177B-4979-8876-C97156278E6D}</b:Guid>
    <b:Title>The effects of traning on employee performance </b:Title>
    <b:Year>2013</b:Year>
    <b:Author>
      <b:Author>
        <b:NameList>
          <b:Person>
            <b:Last>Elnaga</b:Last>
            <b:First>A.</b:First>
          </b:Person>
          <b:Person>
            <b:Last>Imaran</b:Last>
            <b:First>A.</b:First>
          </b:Person>
        </b:NameList>
      </b:Author>
    </b:Author>
    <b:JournalName>European Journal of business and management volume 5 issue 4</b:JournalName>
    <b:Pages>137 - 147</b:Pages>
    <b:RefOrder>878</b:RefOrder>
  </b:Source>
  <b:Source>
    <b:Tag>Her10</b:Tag>
    <b:SourceType>JournalArticle</b:SourceType>
    <b:Guid>{305E94AA-106E-4EC8-B40B-6193FFA6B787}</b:Guid>
    <b:Title>Network performance and coordination: a theoritical review and framework </b:Title>
    <b:Year>2010</b:Year>
    <b:Author>
      <b:Author>
        <b:NameList>
          <b:Person>
            <b:Last>Herranz</b:Last>
            <b:First>J.</b:First>
          </b:Person>
        </b:NameList>
      </b:Author>
    </b:Author>
    <b:JournalName>Public Performance and Management Review vol. 33 issue 3</b:JournalName>
    <b:Pages>310- 340</b:Pages>
    <b:RefOrder>879</b:RefOrder>
  </b:Source>
  <b:Source>
    <b:Tag>Hub09</b:Tag>
    <b:SourceType>JournalArticle</b:SourceType>
    <b:Guid>{61224998-BD9B-48FB-B481-57FD7F94C5B5}</b:Guid>
    <b:Author>
      <b:Author>
        <b:NameList>
          <b:Person>
            <b:Last>Hubbard</b:Last>
            <b:First>G.</b:First>
          </b:Person>
        </b:NameList>
      </b:Author>
    </b:Author>
    <b:Title>Measuring organizational performance beyond Triple Bottom Line</b:Title>
    <b:JournalName>Business Strategy and Envirionment volume 19</b:JournalName>
    <b:Year>2009</b:Year>
    <b:Pages>177-191</b:Pages>
    <b:RefOrder>880</b:RefOrder>
  </b:Source>
  <b:Source>
    <b:Tag>Kan17</b:Tag>
    <b:SourceType>JournalArticle</b:SourceType>
    <b:Guid>{4ED21B7D-CC0A-4410-8C3F-8985D1E53A91}</b:Guid>
    <b:Author>
      <b:Author>
        <b:NameList>
          <b:Person>
            <b:Last>Kang</b:Last>
            <b:First>S.</b:First>
          </b:Person>
          <b:Person>
            <b:Last>Sung</b:Last>
            <b:First>M.</b:First>
          </b:Person>
        </b:NameList>
      </b:Author>
    </b:Author>
    <b:Title>How  symmetrical  employee communication leads  to employee  engagement  and positive employee communication behaviour : the meditation of  employees - organization relationship </b:Title>
    <b:JournalName>Journal of Communication Management volume 21 issue 1</b:JournalName>
    <b:Year>2017</b:Year>
    <b:Pages>81 - 102</b:Pages>
    <b:RefOrder>881</b:RefOrder>
  </b:Source>
  <b:Source>
    <b:Tag>Kin141</b:Tag>
    <b:SourceType>Report</b:SourceType>
    <b:Guid>{93512515-1680-4902-A632-9A38D027EFF8}</b:Guid>
    <b:Title>Top management team psychological charecteristics, institutional Environment, Team Process and performance of companies listed in NSE</b:Title>
    <b:Year>2014</b:Year>
    <b:Author>
      <b:Author>
        <b:NameList>
          <b:Person>
            <b:Last>Kinuu</b:Last>
            <b:First>D.</b:First>
          </b:Person>
        </b:NameList>
      </b:Author>
    </b:Author>
    <b:Publisher>Unpublished Thesis UoN</b:Publisher>
    <b:City>Nairobi</b:City>
    <b:RefOrder>883</b:RefOrder>
  </b:Source>
  <b:Source>
    <b:Tag>Kir10</b:Tag>
    <b:SourceType>Book</b:SourceType>
    <b:Guid>{17634785-F13A-43E7-ADD3-8283244953C8}</b:Guid>
    <b:Title>Transformational corporate leadership </b:Title>
    <b:Year>2010</b:Year>
    <b:Author>
      <b:Author>
        <b:NameList>
          <b:Person>
            <b:Last>Kirimi</b:Last>
            <b:First>B.</b:First>
            <b:Middle>A.</b:Middle>
          </b:Person>
          <b:Person>
            <b:Last>Minja</b:Last>
            <b:First>D.</b:First>
          </b:Person>
        </b:NameList>
      </b:Author>
    </b:Author>
    <b:City>Wake Forest </b:City>
    <b:Publisher>IPI publishers</b:Publisher>
    <b:RefOrder>884</b:RefOrder>
  </b:Source>
  <b:Source>
    <b:Tag>Kli09</b:Tag>
    <b:SourceType>JournalArticle</b:SourceType>
    <b:Guid>{0775F0B7-E4DF-4A14-96B1-A45FF445BA8D}</b:Guid>
    <b:Author>
      <b:Author>
        <b:NameList>
          <b:Person>
            <b:Last>Klijin</b:Last>
            <b:First>J.</b:First>
            <b:Middle>E.</b:Middle>
          </b:Person>
        </b:NameList>
      </b:Author>
    </b:Author>
    <b:Title>Trust in Complex Decision-Making Networks: A Theoretical and Empirical Exploration</b:Title>
    <b:JournalName>Journal of Administration and Society vol. 39</b:JournalName>
    <b:Year>2009</b:Year>
    <b:Pages>20-25</b:Pages>
    <b:RefOrder>885</b:RefOrder>
  </b:Source>
  <b:Source>
    <b:Tag>Kud17</b:Tag>
    <b:SourceType>JournalArticle</b:SourceType>
    <b:Guid>{3DDA3D5E-CE3E-4E54-AB2C-BCD18D9622DF}</b:Guid>
    <b:Author>
      <b:Author>
        <b:NameList>
          <b:Person>
            <b:Last>Kudu</b:Last>
            <b:First>S.</b:First>
            <b:Middle>C.</b:Middle>
          </b:Person>
          <b:Person>
            <b:Last>Lata</b:Last>
            <b:First>K.</b:First>
          </b:Person>
        </b:NameList>
      </b:Author>
    </b:Author>
    <b:Title>Effects of supportive work environment on employee retention : Mediating role of organization engagement </b:Title>
    <b:JournalName>International journal of organization analysis volume 25 issue 4</b:JournalName>
    <b:Year>2017</b:Year>
    <b:Pages>703 - 722</b:Pages>
    <b:RefOrder>887</b:RefOrder>
  </b:Source>
  <b:Source>
    <b:Tag>Lut10</b:Tag>
    <b:SourceType>Book</b:SourceType>
    <b:Guid>{A6A520E5-75C7-4BE8-A487-3C99EA0164B3}</b:Guid>
    <b:Author>
      <b:Author>
        <b:NameList>
          <b:Person>
            <b:Last>Luthans</b:Last>
            <b:First>F.</b:First>
          </b:Person>
        </b:NameList>
      </b:Author>
    </b:Author>
    <b:Title>Organization Behaviour </b:Title>
    <b:Year>2010</b:Year>
    <b:City>New York</b:City>
    <b:Publisher>BookPower </b:Publisher>
    <b:RefOrder>893</b:RefOrder>
  </b:Source>
  <b:Source>
    <b:Tag>Mag12</b:Tag>
    <b:SourceType>JournalArticle</b:SourceType>
    <b:Guid>{772D3849-8406-4433-9439-F894CCBB94E1}</b:Guid>
    <b:Author>
      <b:Author>
        <b:NameList>
          <b:Person>
            <b:Last>Magee</b:Last>
            <b:First>V.</b:First>
          </b:Person>
        </b:NameList>
      </b:Author>
    </b:Author>
    <b:Title>Organizational culture as a predictor of job satisfaction: the role of gender and age. </b:Title>
    <b:JournalName>Career development international, vol 15 no 1</b:JournalName>
    <b:Year>2012</b:Year>
    <b:Pages>4-19.</b:Pages>
    <b:RefOrder>894</b:RefOrder>
  </b:Source>
  <b:Source>
    <b:Tag>Muj08</b:Tag>
    <b:SourceType>Book</b:SourceType>
    <b:Guid>{69B7F134-B44C-4BD5-AE1F-0A2F9A1D7DB9}</b:Guid>
    <b:Author>
      <b:Author>
        <b:NameList>
          <b:Person>
            <b:Last>Mujtaba</b:Last>
            <b:First>B.</b:First>
            <b:Middle>G.</b:Middle>
          </b:Person>
        </b:NameList>
      </b:Author>
    </b:Author>
    <b:Title>Coaching and performance management: Developing and Inspiring leaders</b:Title>
    <b:Year>2008</b:Year>
    <b:City>Florida </b:City>
    <b:Publisher>ILEAD Academy Publications</b:Publisher>
    <b:RefOrder>896</b:RefOrder>
  </b:Source>
  <b:Source>
    <b:Tag>Noa14</b:Tag>
    <b:SourceType>JournalArticle</b:SourceType>
    <b:Guid>{A84D8E3B-AD82-41DC-ACF8-B9563E122749}</b:Guid>
    <b:Title>A study of worker participation in management decision making</b:Title>
    <b:Year>2014</b:Year>
    <b:Author>
      <b:Author>
        <b:NameList>
          <b:Person>
            <b:Last>Noah</b:Last>
            <b:First>Y.</b:First>
          </b:Person>
        </b:NameList>
      </b:Author>
    </b:Author>
    <b:JournalName>Journal of Human resources volume 17 issue 1</b:JournalName>
    <b:Pages>31 - 39</b:Pages>
    <b:RefOrder>897</b:RefOrder>
  </b:Source>
  <b:Source>
    <b:Tag>Placeholder135</b:Tag>
    <b:SourceType>Book</b:SourceType>
    <b:Guid>{8F85225C-A1A5-4D89-9D98-ADEA4D2EC78A}</b:Guid>
    <b:Author>
      <b:Author>
        <b:NameList>
          <b:Person>
            <b:Last>Northouse</b:Last>
            <b:First>P.</b:First>
            <b:Middle>G.</b:Middle>
          </b:Person>
        </b:NameList>
      </b:Author>
    </b:Author>
    <b:Title>Leadership Theory and practice </b:Title>
    <b:Year>2013</b:Year>
    <b:City>Thousand Oaks</b:City>
    <b:Publisher>Sage</b:Publisher>
    <b:RefOrder>898</b:RefOrder>
  </b:Source>
  <b:Source>
    <b:Tag>Ram14</b:Tag>
    <b:SourceType>JournalArticle</b:SourceType>
    <b:Guid>{98144D55-7969-4585-A3B8-628556B07E7A}</b:Guid>
    <b:Author>
      <b:Author>
        <b:NameList>
          <b:Person>
            <b:Last>Ramli</b:Last>
            <b:First>A.</b:First>
          </b:Person>
          <b:Person>
            <b:Last>Desa</b:Last>
            <b:First>N.</b:First>
            <b:Middle>M.</b:Middle>
          </b:Person>
        </b:NameList>
      </b:Author>
    </b:Author>
    <b:Title>The relationship between servant leadership and organizational commitment: The Malaysian perspectives. </b:Title>
    <b:JournalName>International Journal of Management and Sustainability vol 3(2)</b:JournalName>
    <b:Year>2014</b:Year>
    <b:Pages>111-123</b:Pages>
    <b:RefOrder>900</b:RefOrder>
  </b:Source>
  <b:Source>
    <b:Tag>Placeholder136</b:Tag>
    <b:SourceType>JournalArticle</b:SourceType>
    <b:Guid>{109CD46C-B6C8-4E64-BA0A-F6F50D60A4C0}</b:Guid>
    <b:Title>Strategic planning and corporate performance: what is the relationship </b:Title>
    <b:Year>2010</b:Year>
    <b:Author>
      <b:Author>
        <b:NameList>
          <b:Person>
            <b:Last>Schmidt</b:Last>
            <b:First>A.</b:First>
            <b:Middle>M.</b:Middle>
          </b:Person>
        </b:NameList>
      </b:Author>
    </b:Author>
    <b:JournalName>Department of Management Journal  </b:JournalName>
    <b:Pages>80-100</b:Pages>
    <b:RefOrder>904</b:RefOrder>
  </b:Source>
  <b:Source>
    <b:Tag>Placeholder137</b:Tag>
    <b:SourceType>JournalArticle</b:SourceType>
    <b:Guid>{B08F704E-2048-44AB-B31F-191DFB483CDD}</b:Guid>
    <b:Author>
      <b:Author>
        <b:NameList>
          <b:Person>
            <b:Last>Schoemaker</b:Last>
            <b:First>P.</b:First>
            <b:Middle>J.</b:Middle>
          </b:Person>
          <b:Person>
            <b:Last>Krupp</b:Last>
            <b:First>S.</b:First>
          </b:Person>
          <b:Person>
            <b:Last>Howland</b:Last>
            <b:First>S.</b:First>
          </b:Person>
        </b:NameList>
      </b:Author>
    </b:Author>
    <b:Title>Strategic Leadership: the essential skills </b:Title>
    <b:JournalName>Havard business review vol 91 issue 1</b:JournalName>
    <b:Year>2013</b:Year>
    <b:Pages>131 -134</b:Pages>
    <b:RefOrder>905</b:RefOrder>
  </b:Source>
  <b:Source>
    <b:Tag>Placeholder138</b:Tag>
    <b:SourceType>JournalArticle</b:SourceType>
    <b:Guid>{36A7D9EB-3C89-4DA2-B0CA-7CC4B890592D}</b:Guid>
    <b:Author>
      <b:Author>
        <b:NameList>
          <b:Person>
            <b:Last>Shafie</b:Last>
            <b:First>B.</b:First>
          </b:Person>
        </b:NameList>
      </b:Author>
    </b:Author>
    <b:Title>The Relationship between Leadership Style and Employee Performance.</b:Title>
    <b:JournalName>Singaporean Journal of Business Economics and Management Studies vol  2</b:JournalName>
    <b:Year>2013</b:Year>
    <b:Pages>21 -29</b:Pages>
    <b:RefOrder>906</b:RefOrder>
  </b:Source>
  <b:Source>
    <b:Tag>Spe10</b:Tag>
    <b:SourceType>JournalArticle</b:SourceType>
    <b:Guid>{1560A147-A035-4A41-B91E-C1742C956677}</b:Guid>
    <b:Author>
      <b:Author>
        <b:NameList>
          <b:Person>
            <b:Last>Spears</b:Last>
            <b:First>L.C.</b:First>
          </b:Person>
        </b:NameList>
      </b:Author>
    </b:Author>
    <b:Title>The character and servant leadership: Ten characteristics of effective, caring leaders</b:Title>
    <b:JournalName>Journal of Virtues and  Leadership, Volume 1(1)</b:JournalName>
    <b:Year>2010</b:Year>
    <b:Pages>25-30</b:Pages>
    <b:RefOrder>907</b:RefOrder>
  </b:Source>
  <b:Source>
    <b:Tag>Tal13</b:Tag>
    <b:SourceType>JournalArticle</b:SourceType>
    <b:Guid>{9A56554C-05C3-48D5-A0B0-B3CBA2791CC3}</b:Guid>
    <b:Title>The relationship between servant leadership and organizational citizenship behaviour in executive organizations of GuilanProvince.</b:Title>
    <b:Year>2013</b:Year>
    <b:Author>
      <b:Author>
        <b:NameList>
          <b:Person>
            <b:Last>Taleghani</b:Last>
            <b:First>M.</b:First>
          </b:Person>
          <b:Person>
            <b:Last>Mehr</b:Last>
            <b:First>R.</b:First>
            <b:Middle>R.</b:Middle>
          </b:Person>
        </b:NameList>
      </b:Author>
    </b:Author>
    <b:JournalName>Journal of Basic and Applied Scientific Research volume  3(1)</b:JournalName>
    <b:Pages>910 – 917</b:Pages>
    <b:RefOrder>909</b:RefOrder>
  </b:Source>
  <b:Source>
    <b:Tag>Tho14</b:Tag>
    <b:SourceType>Book</b:SourceType>
    <b:Guid>{6B5BEB6A-46F3-47B8-9862-2200730F79AD}</b:Guid>
    <b:Author>
      <b:Author>
        <b:NameList>
          <b:Person>
            <b:Last>Thomas</b:Last>
            <b:First>L.</b:First>
            <b:Middle>W.</b:Middle>
          </b:Person>
          <b:Person>
            <b:Last>Hunger</b:Last>
            <b:First>D.</b:First>
            <b:Middle>J.</b:Middle>
          </b:Person>
          <b:Person>
            <b:Last>Hoffman</b:Last>
            <b:First>A.</b:First>
            <b:Middle>H.</b:Middle>
          </b:Person>
          <b:Person>
            <b:Last>Bamford</b:Last>
            <b:First>C.</b:First>
          </b:Person>
        </b:NameList>
      </b:Author>
    </b:Author>
    <b:Title>Strategic Management and business policy: Globalization, Innovation and Sustainability 14th edition </b:Title>
    <b:Year>2014</b:Year>
    <b:City>New York</b:City>
    <b:Publisher>McGraw Hill</b:Publisher>
    <b:RefOrder>910</b:RefOrder>
  </b:Source>
  <b:Source>
    <b:Tag>Tor18</b:Tag>
    <b:SourceType>JournalArticle</b:SourceType>
    <b:Guid>{FA467C26-BF83-4C11-B0ED-2E07FB0DB72B}</b:Guid>
    <b:Author>
      <b:Author>
        <b:NameList>
          <b:Person>
            <b:Last>Torres</b:Last>
            <b:First>D.</b:First>
            <b:Middle>G.</b:Middle>
          </b:Person>
        </b:NameList>
      </b:Author>
    </b:Author>
    <b:Title>Distributed leadership and teacher job satisfaction in Singapore </b:Title>
    <b:JournalName>Journal of educational administration volume 56 issue 1</b:JournalName>
    <b:Year>2018</b:Year>
    <b:Pages>127 - 142</b:Pages>
    <b:RefOrder>911</b:RefOrder>
  </b:Source>
  <b:Source>
    <b:Tag>Whe11</b:Tag>
    <b:SourceType>Book</b:SourceType>
    <b:Guid>{AAB02E11-2857-4083-82ED-FD4CE8A9A89B}</b:Guid>
    <b:Title>Leadership for High Education; Principles and Practices</b:Title>
    <b:Year>2011</b:Year>
    <b:Author>
      <b:Author>
        <b:NameList>
          <b:Person>
            <b:Last>Wheeler</b:Last>
            <b:First>D.</b:First>
            <b:Middle>W.</b:Middle>
          </b:Person>
        </b:NameList>
      </b:Author>
    </b:Author>
    <b:City>New York</b:City>
    <b:Publisher>Jossey Bass</b:Publisher>
    <b:RefOrder>914</b:RefOrder>
  </b:Source>
  <b:Source>
    <b:Tag>Mue12</b:Tag>
    <b:SourceType>JournalArticle</b:SourceType>
    <b:Guid>{965902D2-DFC2-40A1-807B-BDA40D21D3F4}</b:Guid>
    <b:Author>
      <b:Author>
        <b:NameList>
          <b:Person>
            <b:Last>Mueller</b:Last>
            <b:First>C.</b:First>
            <b:Middle>W.</b:Middle>
          </b:Person>
          <b:Person>
            <b:Last>Wallace</b:Last>
            <b:First>J.</b:First>
            <b:Middle>E.</b:Middle>
          </b:Person>
          <b:Person>
            <b:Last>Price</b:Last>
            <b:First>J.</b:First>
            <b:Middle>M.</b:Middle>
          </b:Person>
        </b:NameList>
      </b:Author>
    </b:Author>
    <b:Title>Employee commitment</b:Title>
    <b:JournalName>Work and Occupations Journal vol.19 (3)</b:JournalName>
    <b:Year>2012</b:Year>
    <b:Pages> 211 -236</b:Pages>
    <b:RefOrder>917</b:RefOrder>
  </b:Source>
  <b:Source>
    <b:Tag>Abd09</b:Tag>
    <b:SourceType>JournalArticle</b:SourceType>
    <b:Guid>{936FA46C-A834-4012-9FA8-B07C8247400E}</b:Guid>
    <b:Author>
      <b:Author>
        <b:NameList>
          <b:Person>
            <b:Last>Abdullah</b:Last>
            <b:First>R.</b:First>
            <b:Middle>B.</b:Middle>
          </b:Person>
        </b:NameList>
      </b:Author>
    </b:Author>
    <b:Title>The linkage of employee satisfaction and loyalty in hotel industry in Klang Valley, Malaysia</b:Title>
    <b:JournalName>International Journal of Business and Management vol.  4</b:JournalName>
    <b:Year>2009</b:Year>
    <b:Pages>152-160</b:Pages>
    <b:RefOrder>918</b:RefOrder>
  </b:Source>
  <b:Source>
    <b:Tag>Fur10</b:Tag>
    <b:SourceType>Book</b:SourceType>
    <b:Guid>{60B18AE0-49A0-46D1-A3F7-8A1089BBBE34}</b:Guid>
    <b:Title>The psychology of behaviour at work: The individual in the Organization (2nd ed)</b:Title>
    <b:Year>2010</b:Year>
    <b:Author>
      <b:Author>
        <b:NameList>
          <b:Person>
            <b:Last>Furnham</b:Last>
            <b:First>A.</b:First>
          </b:Person>
        </b:NameList>
      </b:Author>
    </b:Author>
    <b:City>East Sussex</b:City>
    <b:Publisher>Psychology Press</b:Publisher>
    <b:RefOrder>919</b:RefOrder>
  </b:Source>
  <b:Source>
    <b:Tag>Pon13</b:Tag>
    <b:SourceType>JournalArticle</b:SourceType>
    <b:Guid>{CFE756A0-5BB3-4993-BE74-45766BAFFA6D}</b:Guid>
    <b:Title>Job Satisfaction and Organization Commitment Among Professional Physicians : A Comparative Study of PhysiciansWorking in Thai</b:Title>
    <b:Year>2013</b:Year>
    <b:Author>
      <b:Author>
        <b:NameList>
          <b:Person>
            <b:Last>Pongsettakul</b:Last>
            <b:First>P.</b:First>
          </b:Person>
        </b:NameList>
      </b:Author>
    </b:Author>
    <b:JournalName>The Academy of Management Journal volume  26</b:JournalName>
    <b:Pages>418 - 372</b:Pages>
    <b:RefOrder>920</b:RefOrder>
  </b:Source>
  <b:Source>
    <b:Tag>Alo16</b:Tag>
    <b:SourceType>JournalArticle</b:SourceType>
    <b:Guid>{642DF431-ED8A-4E7B-B92B-1C141DDE2BA8}</b:Guid>
    <b:Author>
      <b:Author>
        <b:NameList>
          <b:Person>
            <b:Last>Alonderiene</b:Last>
            <b:First>R.</b:First>
          </b:Person>
          <b:Person>
            <b:Last>Majauskaite</b:Last>
            <b:First>M.</b:First>
          </b:Person>
        </b:NameList>
      </b:Author>
    </b:Author>
    <b:Title>Leadership style and job satisfaction in higher education institutions</b:Title>
    <b:JournalName>International Journal of Educational Management, Vol. 30 Issue: 1</b:JournalName>
    <b:Year>2016</b:Year>
    <b:Pages>140-164</b:Pages>
    <b:RefOrder>921</b:RefOrder>
  </b:Source>
  <b:Source>
    <b:Tag>Shu18</b:Tag>
    <b:SourceType>JournalArticle</b:SourceType>
    <b:Guid>{3A986C03-66A9-4B03-9AB3-556AF6BAD869}</b:Guid>
    <b:Author>
      <b:Author>
        <b:NameList>
          <b:Person>
            <b:Last>Shulhan</b:Last>
            <b:First>M</b:First>
          </b:Person>
        </b:NameList>
      </b:Author>
    </b:Author>
    <b:Title>Leadership style in the madrasah in Tulungagung: how principals enhance teacher’s performance</b:Title>
    <b:JournalName>International Journal of Educational Management, Vol. 32 Issue: 4</b:JournalName>
    <b:Year>2018</b:Year>
    <b:Pages>641-651</b:Pages>
    <b:RefOrder>922</b:RefOrder>
  </b:Source>
  <b:Source>
    <b:Tag>Kwa18</b:Tag>
    <b:SourceType>JournalArticle</b:SourceType>
    <b:Guid>{9393A4C2-A0A0-406A-992E-FDE45DFB67BC}</b:Guid>
    <b:Author>
      <b:Author>
        <b:NameList>
          <b:Person>
            <b:Last>Kwanya</b:Last>
            <b:First>T.</b:First>
          </b:Person>
          <b:Person>
            <b:Last>Stilwell</b:Last>
            <b:First>C.</b:First>
          </b:Person>
        </b:NameList>
      </b:Author>
    </b:Author>
    <b:Title>The effectiveness of leadership styles among academic and research librarians in Eastern and Southern Africa: A comparative study</b:Title>
    <b:JournalName>Library Management, Vol. 39 Issue: 6-7</b:JournalName>
    <b:Year>2018</b:Year>
    <b:Pages>402- 417</b:Pages>
    <b:RefOrder>923</b:RefOrder>
  </b:Source>
  <b:Source>
    <b:Tag>Tsc15</b:Tag>
    <b:SourceType>JournalArticle</b:SourceType>
    <b:Guid>{E62AC72A-7DF6-4DB1-9C68-0B9C98993ACE}</b:Guid>
    <b:Author>
      <b:Author>
        <b:NameList>
          <b:Person>
            <b:Last>Tschannen-Moran</b:Last>
            <b:First>M.</b:First>
          </b:Person>
          <b:Person>
            <b:Last>Gareis</b:Last>
            <b:First>C.</b:First>
            <b:Middle>R.</b:Middle>
          </b:Person>
        </b:NameList>
      </b:Author>
    </b:Author>
    <b:Title>Faculty trust in the principal: an essential ingredient in high-performing schools</b:Title>
    <b:JournalName>Journal of Educational Administration, Vol. 53 Issue: 1</b:JournalName>
    <b:Year>2015</b:Year>
    <b:Pages>66-92</b:Pages>
    <b:RefOrder>924</b:RefOrder>
  </b:Source>
  <b:Source>
    <b:Tag>Sub17</b:Tag>
    <b:SourceType>JournalArticle</b:SourceType>
    <b:Guid>{11763CD3-C6B2-4E8A-800F-0D46D0EFB09A}</b:Guid>
    <b:Author>
      <b:Author>
        <b:NameList>
          <b:Person>
            <b:Last>Subrahmanyam</b:Last>
            <b:First>A.</b:First>
          </b:Person>
          <b:Person>
            <b:Last>Shekhar</b:Last>
            <b:First>B.</b:First>
            <b:Middle>R.</b:Middle>
          </b:Person>
        </b:NameList>
      </b:Author>
    </b:Author>
    <b:Title>Where do you find loyalty in the contemporary university scene?</b:Title>
    <b:JournalName>Journal of Applied Research in Higher Education, Vol. 9 Issue: 3</b:JournalName>
    <b:Year>2017</b:Year>
    <b:Pages>378-393</b:Pages>
    <b:RefOrder>925</b:RefOrder>
  </b:Source>
  <b:Source>
    <b:Tag>Ari13</b:Tag>
    <b:SourceType>JournalArticle</b:SourceType>
    <b:Guid>{B3F285AC-64A4-45DA-9196-11C4E1B03B8D}</b:Guid>
    <b:Author>
      <b:Author>
        <b:NameList>
          <b:Person>
            <b:Last>Arif</b:Last>
            <b:First>S.</b:First>
          </b:Person>
          <b:Person>
            <b:Last>Ilyas</b:Last>
            <b:First>M.</b:First>
          </b:Person>
          <b:Person>
            <b:Last>Hameed</b:Last>
            <b:First>A.</b:First>
          </b:Person>
        </b:NameList>
      </b:Author>
    </b:Author>
    <b:Title>Student satisfaction and impact of leadership in private universities</b:Title>
    <b:JournalName>The TQM Journal, Vol. 25 Issue: 4</b:JournalName>
    <b:Year>2013</b:Year>
    <b:Pages>399-416</b:Pages>
    <b:RefOrder>926</b:RefOrder>
  </b:Source>
  <b:Source>
    <b:Tag>Ang18</b:Tag>
    <b:SourceType>JournalArticle</b:SourceType>
    <b:Guid>{0A759845-401B-46ED-AFFC-05017D962694}</b:Guid>
    <b:Author>
      <b:Author>
        <b:NameList>
          <b:Person>
            <b:Last>Angiola</b:Last>
            <b:First>N.</b:First>
          </b:Person>
          <b:Person>
            <b:Last>Bianchi</b:Last>
            <b:First>P.</b:First>
          </b:Person>
          <b:Person>
            <b:Last>Damato</b:Last>
            <b:First>L.</b:First>
          </b:Person>
        </b:NameList>
      </b:Author>
    </b:Author>
    <b:Title>Performance management in public universities: overcoming bureaucracy</b:Title>
    <b:JournalName>International Journal of Productivity and Performance Management, Vol. 67 Issue: 4</b:JournalName>
    <b:Year>2018</b:Year>
    <b:Pages>736-753</b:Pages>
    <b:RefOrder>21</b:RefOrder>
  </b:Source>
  <b:Source>
    <b:Tag>Ran14</b:Tag>
    <b:SourceType>JournalArticle</b:SourceType>
    <b:Guid>{E8279051-8132-48D4-9029-4F18A2ED57BF}</b:Guid>
    <b:Author>
      <b:Author>
        <b:NameList>
          <b:Person>
            <b:Last>Ranjbar</b:Last>
            <b:First>M.</b:First>
            <b:Middle>S.</b:Middle>
          </b:Person>
          <b:Person>
            <b:Last>Shirazi</b:Last>
            <b:First>M.</b:First>
            <b:Middle>A.</b:Middle>
          </b:Person>
          <b:Person>
            <b:Last>Blooki</b:Last>
            <b:First>M.</b:First>
            <b:Middle>L.</b:Middle>
          </b:Person>
        </b:NameList>
      </b:Author>
    </b:Author>
    <b:Title>Interaction among intra-organizational factors effective in successful strategy execution: An analytical view</b:Title>
    <b:JournalName>Journal of Strategy and Management, Vol. 7 Issue: 2</b:JournalName>
    <b:Year>2014</b:Year>
    <b:Pages>127-154</b:Pages>
    <b:RefOrder>927</b:RefOrder>
  </b:Source>
  <b:Source>
    <b:Tag>Bha13</b:Tag>
    <b:SourceType>JournalArticle</b:SourceType>
    <b:Guid>{0A4DC361-8A14-462A-8D57-817C083CAC2B}</b:Guid>
    <b:Author>
      <b:Author>
        <b:NameList>
          <b:Person>
            <b:Last>Bhatti</b:Last>
            <b:First>A.</b:First>
            <b:Middle>M.</b:Middle>
          </b:Person>
          <b:Person>
            <b:Last>Battour</b:Last>
            <b:First>M.</b:First>
            <b:Middle>M.</b:Middle>
          </b:Person>
          <b:Person>
            <b:Last>Ismail</b:Last>
            <b:First>A.</b:First>
            <b:Middle>R.</b:Middle>
          </b:Person>
        </b:NameList>
      </b:Author>
    </b:Author>
    <b:Title>Expatriates adjustment and job performance: An examination of individual and organizational factors</b:Title>
    <b:JournalName>International Journal of Productivity and Performance Management, Vol. 62 Issue: 7</b:JournalName>
    <b:Year>2013</b:Year>
    <b:Pages>694-717</b:Pages>
    <b:RefOrder>928</b:RefOrder>
  </b:Source>
  <b:Source>
    <b:Tag>Wor18</b:Tag>
    <b:SourceType>Report</b:SourceType>
    <b:Guid>{A1C09124-3670-4F14-8796-D329F6B801FA}</b:Guid>
    <b:Author>
      <b:Author>
        <b:Corporate>World Bank </b:Corporate>
      </b:Author>
    </b:Author>
    <b:Title>World Development Report 2018: Education </b:Title>
    <b:Year>2018</b:Year>
    <b:Publisher>World Bank</b:Publisher>
    <b:City>New York</b:City>
    <b:RefOrder>929</b:RefOrder>
  </b:Source>
  <b:Source>
    <b:Tag>Zus09</b:Tag>
    <b:SourceType>Report</b:SourceType>
    <b:Guid>{447E42C1-3575-4F8F-AE5F-4A9BB85F9553}</b:Guid>
    <b:Author>
      <b:Author>
        <b:NameList>
          <b:Person>
            <b:Last>Zusman</b:Last>
            <b:First>A.</b:First>
          </b:Person>
        </b:NameList>
      </b:Author>
    </b:Author>
    <b:Title>Challenges Facing Higher education in the 21st century </b:Title>
    <b:Year>2009</b:Year>
    <b:Publisher>John Hopkins University </b:Publisher>
    <b:City>Baltimore</b:City>
    <b:RefOrder>930</b:RefOrder>
  </b:Source>
  <b:Source>
    <b:Tag>Aba08</b:Tag>
    <b:SourceType>Report</b:SourceType>
    <b:Guid>{90F790AE-5DA4-4135-9508-C56BDE185310}</b:Guid>
    <b:Author>
      <b:Author>
        <b:NameList>
          <b:Person>
            <b:Last>Abagi</b:Last>
            <b:First>J.</b:First>
            <b:Middle>O.</b:Middle>
          </b:Person>
        </b:NameList>
      </b:Author>
    </b:Author>
    <b:Title>Revitalizing Financing of Higher education in Kenya </b:Title>
    <b:Year>2008</b:Year>
    <b:Publisher>AAU</b:Publisher>
    <b:City>Nairobi</b:City>
    <b:RefOrder>931</b:RefOrder>
  </b:Source>
  <b:Source>
    <b:Tag>Sif08</b:Tag>
    <b:SourceType>JournalArticle</b:SourceType>
    <b:Guid>{A6E351D8-7ACF-4816-A713-63C545816001}</b:Guid>
    <b:Title>The Governance of Kenyan Public Universities </b:Title>
    <b:Year>2008</b:Year>
    <b:Author>
      <b:Author>
        <b:NameList>
          <b:Person>
            <b:Last>Sifuna</b:Last>
            <b:First>D.</b:First>
            <b:Middle>N.</b:Middle>
          </b:Person>
        </b:NameList>
      </b:Author>
    </b:Author>
    <b:JournalName>Research in post compulsory education volume 3 issue 2</b:JournalName>
    <b:Pages>175- 192</b:Pages>
    <b:RefOrder>932</b:RefOrder>
  </b:Source>
  <b:Source>
    <b:Tag>Kib10</b:Tag>
    <b:SourceType>Report</b:SourceType>
    <b:Guid>{F56EED64-8E59-4C93-913F-01E0A37E43B1}</b:Guid>
    <b:Title>Major Challenges: We need to rethink strategies on university Education </b:Title>
    <b:Year>2010</b:Year>
    <b:Author>
      <b:Author>
        <b:NameList>
          <b:Person>
            <b:Last>Kibaji</b:Last>
            <b:First>E.</b:First>
          </b:Person>
        </b:NameList>
      </b:Author>
    </b:Author>
    <b:Publisher>NMG</b:Publisher>
    <b:City>Nairobi</b:City>
    <b:RefOrder>933</b:RefOrder>
  </b:Source>
  <b:Source>
    <b:Tag>Wor12</b:Tag>
    <b:SourceType>Report</b:SourceType>
    <b:Guid>{BE207D0C-D98F-48BB-8800-32000AAB71C4}</b:Guid>
    <b:Title>World Development Indicators 2011</b:Title>
    <b:Year>2012</b:Year>
    <b:City>Washington DC</b:City>
    <b:Publisher>World Bank</b:Publisher>
    <b:Author>
      <b:Author>
        <b:Corporate>World Bank </b:Corporate>
      </b:Author>
    </b:Author>
    <b:RefOrder>934</b:RefOrder>
  </b:Source>
  <b:Source>
    <b:Tag>Wei13</b:Tag>
    <b:SourceType>Report</b:SourceType>
    <b:Guid>{EE4DF55B-6BEC-4F42-85B6-CB42A4FC7BBF}</b:Guid>
    <b:Title>Servant leadership and organizational commitment: An empirical evidence from banking industry in Malaysia</b:Title>
    <b:Year>2013</b:Year>
    <b:Author>
      <b:Author>
        <b:NameList>
          <b:Person>
            <b:Last>Wei</b:Last>
            <b:First>L.</b:First>
            <b:Middle>S.</b:Middle>
          </b:Person>
          <b:Person>
            <b:Last>Desa</b:Last>
            <b:First>N.</b:First>
            <b:Middle>M.</b:Middle>
          </b:Person>
        </b:NameList>
      </b:Author>
    </b:Author>
    <b:Publisher>4th International conference on business and economic research</b:Publisher>
    <b:RefOrder>936</b:RefOrder>
  </b:Source>
  <b:Source>
    <b:Tag>Rus02</b:Tag>
    <b:SourceType>JournalArticle</b:SourceType>
    <b:Guid>{017A607E-D8F2-47A7-B884-F321EF3B7954}</b:Guid>
    <b:Title>A review of servant leadership attributes: Developing a practical model.</b:Title>
    <b:Year>2002</b:Year>
    <b:Author>
      <b:Author>
        <b:NameList>
          <b:Person>
            <b:Last>Russell</b:Last>
            <b:First>R.F.</b:First>
          </b:Person>
          <b:Person>
            <b:Last>Stone</b:Last>
            <b:First>A.G.</b:First>
          </b:Person>
        </b:NameList>
      </b:Author>
    </b:Author>
    <b:JournalName> Leadership and Organization Development Journal volume 23(3)</b:JournalName>
    <b:Pages>145 – 157</b:Pages>
    <b:RefOrder>937</b:RefOrder>
  </b:Source>
  <b:Source>
    <b:Tag>Aij17</b:Tag>
    <b:SourceType>JournalArticle</b:SourceType>
    <b:Guid>{03AFEBCB-83CA-4907-9E23-6C37A3A31F27}</b:Guid>
    <b:Author>
      <b:Author>
        <b:NameList>
          <b:Person>
            <b:Last>Aij</b:Last>
            <b:First>K.</b:First>
            <b:Middle>H.</b:Middle>
          </b:Person>
          <b:Person>
            <b:Last>Teunissen</b:Last>
            <b:First>M.</b:First>
          </b:Person>
        </b:NameList>
      </b:Author>
    </b:Author>
    <b:Title>Lean leadership attributes: a systematic review of the literature</b:Title>
    <b:JournalName>Journal of Health Organization and Management, Vol. 31 Issue 7/8</b:JournalName>
    <b:Year>2017</b:Year>
    <b:Pages>713-729</b:Pages>
    <b:RefOrder>938</b:RefOrder>
  </b:Source>
  <b:Source>
    <b:Tag>Placeholder139</b:Tag>
    <b:SourceType>JournalArticle</b:SourceType>
    <b:Guid>{05D4D6FC-4C2A-40BA-BC03-0F6A1B685156}</b:Guid>
    <b:Author>
      <b:Author>
        <b:NameList>
          <b:Person>
            <b:Last>Aw</b:Last>
            <b:First>V.</b:First>
            <b:Middle>K. J.</b:Middle>
          </b:Person>
          <b:Person>
            <b:Last>Ayoko</b:Last>
            <b:First>O.</b:First>
            <b:Middle>B.</b:Middle>
          </b:Person>
        </b:NameList>
      </b:Author>
    </b:Author>
    <b:Title>The impact of followers’ conflict behaviors on teams’ transformational leadership, team member exchange and engagement</b:Title>
    <b:JournalName>International Journal of Conflict Management, Vol. 28 Issue 4 </b:JournalName>
    <b:Year>2017</b:Year>
    <b:Pages>509 - 532</b:Pages>
    <b:RefOrder>939</b:RefOrder>
  </b:Source>
  <b:Source>
    <b:Tag>Abe06</b:Tag>
    <b:SourceType>JournalArticle</b:SourceType>
    <b:Guid>{B9476783-BB51-424D-8D93-32F894EBDA55}</b:Guid>
    <b:Author>
      <b:Author>
        <b:NameList>
          <b:Person>
            <b:Last>Abetti</b:Last>
            <b:First>P.A.</b:First>
          </b:Person>
        </b:NameList>
      </b:Author>
    </b:Author>
    <b:Title>Case study: Jack Welch's creative revolutionary transformations of General Electric and the Thermidorean Reaction (1981‐2004)</b:Title>
    <b:JournalName>Creativity and Innovation Management, Vol. 15 No. 1</b:JournalName>
    <b:Year>2006</b:Year>
    <b:RefOrder>940</b:RefOrder>
  </b:Source>
  <b:Source>
    <b:Tag>Buk09</b:Tag>
    <b:SourceType>Report</b:SourceType>
    <b:Guid>{789BEAB2-29DD-4845-8B87-8F48CE5F69D7}</b:Guid>
    <b:Title>Aspects of Transformational Leadership in Kenya. </b:Title>
    <b:Year>2009</b:Year>
    <b:Author>
      <b:Author>
        <b:NameList>
          <b:Person>
            <b:Last>Bukachi</b:Last>
            <b:First>O.</b:First>
            <b:Middle>F.</b:Middle>
          </b:Person>
        </b:NameList>
      </b:Author>
    </b:Author>
    <b:Publisher>Bright Leadership Centre</b:Publisher>
    <b:City>Nairobi</b:City>
    <b:RefOrder>941</b:RefOrder>
  </b:Source>
  <b:Source>
    <b:Tag>Cha17</b:Tag>
    <b:SourceType>Report</b:SourceType>
    <b:Guid>{9851A7C1-7AEE-4F88-9C08-45D97085BDFD}</b:Guid>
    <b:Title>What Organizations Can Learn from Alfred Sloan, Not Henry Ford</b:Title>
    <b:Year>2017</b:Year>
    <b:Publisher>Grassroots Strategist</b:Publisher>
    <b:Author>
      <b:Author>
        <b:NameList>
          <b:Person>
            <b:Last>Chaudry</b:Last>
            <b:First>R.</b:First>
          </b:Person>
        </b:NameList>
      </b:Author>
    </b:Author>
    <b:RefOrder>942</b:RefOrder>
  </b:Source>
  <b:Source>
    <b:Tag>Placeholder140</b:Tag>
    <b:SourceType>JournalArticle</b:SourceType>
    <b:Guid>{749E4A23-6F21-4626-BA35-924F48BF64FA}</b:Guid>
    <b:Author>
      <b:Author>
        <b:NameList>
          <b:Person>
            <b:Last>Chen</b:Last>
            <b:First>L.</b:First>
          </b:Person>
          <b:Person>
            <b:Last>Zheng</b:Last>
            <b:First>W.</b:First>
          </b:Person>
          <b:Person>
            <b:Last>Yang</b:Last>
            <b:First>B.</b:First>
          </b:Person>
          <b:Person>
            <b:Last>Bai</b:Last>
            <b:First>S.</b:First>
          </b:Person>
        </b:NameList>
      </b:Author>
    </b:Author>
    <b:Title>Transformational leadership, social capital and organizational innovation</b:Title>
    <b:JournalName> Leadership &amp; Organization Development Journal, Vol. 37 Issue 7</b:JournalName>
    <b:Year>2016</b:Year>
    <b:Pages>843-859</b:Pages>
    <b:RefOrder>943</b:RefOrder>
  </b:Source>
  <b:Source>
    <b:Tag>Eme06</b:Tag>
    <b:SourceType>JournalArticle</b:SourceType>
    <b:Guid>{1C5D5BEA-A22F-44CA-9151-9CBA16228908}</b:Guid>
    <b:Title>Leadership styles at GE and Canon: Jack Welch and Fujio Mitarai's differing approaches</b:Title>
    <b:Year>2006</b:Year>
    <b:Author>
      <b:Author>
        <b:Corporate>Emerald Group Publishing Limited</b:Corporate>
      </b:Author>
    </b:Author>
    <b:JournalName>Strategic Direction, Vol. 22 Issue: 11</b:JournalName>
    <b:Pages>15-18</b:Pages>
    <b:RefOrder>944</b:RefOrder>
  </b:Source>
  <b:Source>
    <b:Tag>Ghe14</b:Tag>
    <b:SourceType>JournalArticle</b:SourceType>
    <b:Guid>{DDF7D2BA-57F5-485A-BD13-4AA8C4E8C884}</b:Guid>
    <b:Title>Strategy and businessmodel design in dynamic telecommunications industries: A study on Italian mobile network operators</b:Title>
    <b:Year>2014</b:Year>
    <b:Author>
      <b:Author>
        <b:NameList>
          <b:Person>
            <b:Last>Ghezzi</b:Last>
            <b:First>A.</b:First>
          </b:Person>
          <b:Person>
            <b:Last>Cortimiglia</b:Last>
            <b:First>M.</b:First>
            <b:Middle>N.</b:Middle>
          </b:Person>
          <b:Person>
            <b:Last>Frank</b:Last>
            <b:First>A.G.</b:First>
          </b:Person>
        </b:NameList>
      </b:Author>
    </b:Author>
    <b:JournalName>Technological Forecasting &amp; Social Change </b:JournalName>
    <b:Pages>1-9</b:Pages>
    <b:RefOrder>945</b:RefOrder>
  </b:Source>
  <b:Source>
    <b:Tag>Has13</b:Tag>
    <b:SourceType>JournalArticle</b:SourceType>
    <b:Guid>{56F9293D-AD1D-4A78-943E-46D5D7D5875C}</b:Guid>
    <b:Title>Ethical and empowering leadership and leader effectiveness</b:Title>
    <b:Year>2013</b:Year>
    <b:Author>
      <b:Author>
        <b:NameList>
          <b:Person>
            <b:Last>Hassan</b:Last>
            <b:First>S.</b:First>
          </b:Person>
          <b:Person>
            <b:Last>Mahsud</b:Last>
            <b:First>R.</b:First>
          </b:Person>
          <b:Person>
            <b:Last>Yukl</b:Last>
            <b:First>G.</b:First>
          </b:Person>
          <b:Person>
            <b:Last>Prussia</b:Last>
            <b:First>G.</b:First>
            <b:Middle>E.</b:Middle>
          </b:Person>
        </b:NameList>
      </b:Author>
    </b:Author>
    <b:JournalName>Journal of Managerial Psychology, Vol. 28 Issue 2</b:JournalName>
    <b:Pages>133 - 146</b:Pages>
    <b:RefOrder>946</b:RefOrder>
  </b:Source>
  <b:Source>
    <b:Tag>Kou17</b:Tag>
    <b:SourceType>Book</b:SourceType>
    <b:Guid>{0A959443-4B78-4E04-A07D-8355FCE132E4}</b:Guid>
    <b:Author>
      <b:Author>
        <b:NameList>
          <b:Person>
            <b:Last>Kouzes</b:Last>
            <b:First>J.</b:First>
            <b:Middle>M.</b:Middle>
          </b:Person>
          <b:Person>
            <b:Last>Posner</b:Last>
            <b:First>B.</b:First>
            <b:Middle>Z.</b:Middle>
          </b:Person>
        </b:NameList>
      </b:Author>
    </b:Author>
    <b:Title>The Leadership Challenge: How to Make Extraordinary Things Happen in Organizations, 6th Edition </b:Title>
    <b:Year>2017</b:Year>
    <b:City>London</b:City>
    <b:Publisher>Wiley</b:Publisher>
    <b:RefOrder>947</b:RefOrder>
  </b:Source>
  <b:Source>
    <b:Tag>Dim07</b:Tag>
    <b:SourceType>Report</b:SourceType>
    <b:Guid>{4DFE2539-FFFF-4F5D-AD57-DFC0041EB43F}</b:Guid>
    <b:Author>
      <b:Author>
        <b:NameList>
          <b:Person>
            <b:Last>Dimba</b:Last>
            <b:First>E.</b:First>
          </b:Person>
          <b:Person>
            <b:Last>K'obonyo</b:Last>
            <b:First>P.</b:First>
          </b:Person>
        </b:NameList>
      </b:Author>
    </b:Author>
    <b:Title> Influence of Culture on Strategic Human Resource Management (SHRM) Practices in Multinational companies (MNC) in Kenya : A Critical Literature Review</b:Title>
    <b:Year>2007</b:Year>
    <b:Publisher>Strathmore University </b:Publisher>
    <b:City>Nairobi</b:City>
    <b:RefOrder>948</b:RefOrder>
  </b:Source>
  <b:Source>
    <b:Tag>Nya02</b:Tag>
    <b:SourceType>JournalArticle</b:SourceType>
    <b:Guid>{720EE051-9922-4796-A5F3-6FA0CCC3105D}</b:Guid>
    <b:Title>Ethnicity and human resource management practice in Sub-Saharan Africa: The relevance of the Managing Diversity Discourse</b:Title>
    <b:Year>2002</b:Year>
    <b:Author>
      <b:Author>
        <b:NameList>
          <b:Person>
            <b:Last>Nyambegera</b:Last>
            <b:First>S.M.</b:First>
          </b:Person>
        </b:NameList>
      </b:Author>
    </b:Author>
    <b:JournalName>International Journal of Human Resources Management vol 13 (7)</b:JournalName>
    <b:Pages>1077-1090</b:Pages>
    <b:RefOrder>949</b:RefOrder>
  </b:Source>
  <b:Source>
    <b:Tag>Sha12</b:Tag>
    <b:SourceType>JournalArticle</b:SourceType>
    <b:Guid>{FBFB6EBD-499B-4982-8EAA-36BD0DF147B8}</b:Guid>
    <b:Author>
      <b:Author>
        <b:NameList>
          <b:Person>
            <b:Last>Shah</b:Last>
            <b:First>S.</b:First>
            <b:Middle>M.</b:Middle>
          </b:Person>
          <b:Person>
            <b:Last>Shah</b:Last>
            <b:First>M.</b:First>
            <b:Middle>S.</b:Middle>
          </b:Person>
          <b:Person>
            <b:Last>Memon</b:Last>
            <b:First>M.</b:First>
            <b:Middle>S.</b:Middle>
          </b:Person>
          <b:Person>
            <b:Last>Phulpoto</b:Last>
            <b:First>A.</b:First>
          </b:Person>
        </b:NameList>
      </b:Author>
    </b:Author>
    <b:Title> The Impact of Organizational Culture on the Organizational commitment: A Study of Faculty Members of Public Sector Universities of Pakistan </b:Title>
    <b:JournalName>Interdisciplinary Journal of Contemporary Research in Business vol 3(9)</b:JournalName>
    <b:Year>2012</b:Year>
    <b:RefOrder>950</b:RefOrder>
  </b:Source>
  <b:Source>
    <b:Tag>Gho13</b:Tag>
    <b:SourceType>Report</b:SourceType>
    <b:Guid>{72DEAEE1-8A43-402F-870B-3817A3BF7EDE}</b:Guid>
    <b:Author>
      <b:Author>
        <b:NameList>
          <b:Person>
            <b:Last>Ghosh</b:Last>
            <b:First>A.</b:First>
            <b:Middle>K.</b:Middle>
          </b:Person>
        </b:NameList>
      </b:Author>
    </b:Author>
    <b:Title>Employee Empowerment: A Strategic Tool to obtain Sustainable Competitive Advantage</b:Title>
    <b:Year>2013</b:Year>
    <b:Publisher>Kogan Page</b:Publisher>
    <b:City>London</b:City>
    <b:RefOrder>951</b:RefOrder>
  </b:Source>
  <b:Source>
    <b:Tag>Placeholder141</b:Tag>
    <b:SourceType>Report</b:SourceType>
    <b:Guid>{FF0B87DB-F064-44AA-BFF8-C1A1E75406B6}</b:Guid>
    <b:Author>
      <b:Author>
        <b:NameList>
          <b:Person>
            <b:Last>Gachoka</b:Last>
            <b:First>H.</b:First>
          </b:Person>
        </b:NameList>
      </b:Author>
    </b:Author>
    <b:Title>The effect of Performance Management System on Perceptions of Organization Justice in State Corporations</b:Title>
    <b:Year>2010</b:Year>
    <b:Publisher>Unpublished PhD Thesis. University of Nairobi</b:Publisher>
    <b:RefOrder>952</b:RefOrder>
  </b:Source>
  <b:Source>
    <b:Tag>Kap06</b:Tag>
    <b:SourceType>JournalArticle</b:SourceType>
    <b:Guid>{99B6C978-99E3-40E1-A000-BA64C7AB7C99}</b:Guid>
    <b:Title>Responding to organizational identity thearts: Exploring the role of organizational culture </b:Title>
    <b:Year>2006</b:Year>
    <b:Author>
      <b:Author>
        <b:NameList>
          <b:Person>
            <b:Last>Kaplan</b:Last>
            <b:First>J.</b:First>
          </b:Person>
          <b:Person>
            <b:Last>Norton</b:Last>
            <b:First>W.</b:First>
          </b:Person>
        </b:NameList>
      </b:Author>
    </b:Author>
    <b:JournalName>Academy of Management Journal volume 4 issue 3 </b:JournalName>
    <b:Pages>433 - 458</b:Pages>
    <b:RefOrder>953</b:RefOrder>
  </b:Source>
  <b:Source>
    <b:Tag>GoK122</b:Tag>
    <b:SourceType>Report</b:SourceType>
    <b:Guid>{4B990F77-DFEC-4C8A-86ED-2FCEFB9A5F82}</b:Guid>
    <b:Author>
      <b:Author>
        <b:Corporate>GoK Report </b:Corporate>
      </b:Author>
    </b:Author>
    <b:Title>Ministry Human Resources Development Strategy</b:Title>
    <b:Year>2012</b:Year>
    <b:Publisher>Government Printers</b:Publisher>
    <b:City>Nairobi </b:City>
    <b:RefOrder>954</b:RefOrder>
  </b:Source>
  <b:Source>
    <b:Tag>Ogo12</b:Tag>
    <b:SourceType>Report</b:SourceType>
    <b:Guid>{CE142550-972D-4C2B-817A-42E9D266E26A}</b:Guid>
    <b:Author>
      <b:Author>
        <b:NameList>
          <b:Person>
            <b:Last>Ogolla</b:Last>
            <b:First>K.</b:First>
          </b:Person>
        </b:NameList>
      </b:Author>
    </b:Author>
    <b:Title>Organizational Configuration, Stage of Development and Performance of Commercial Banks in Kenya. </b:Title>
    <b:Year>2012</b:Year>
    <b:Publisher>Unpublished PhD Thesis, University of Nairobi</b:Publisher>
    <b:RefOrder>955</b:RefOrder>
  </b:Source>
  <b:Source>
    <b:Tag>Mas15</b:Tag>
    <b:SourceType>Report</b:SourceType>
    <b:Guid>{D9449AEA-7C10-4B64-B1D8-D494318B7C94}</b:Guid>
    <b:Author>
      <b:Author>
        <b:NameList>
          <b:Person>
            <b:Last>Masungo</b:Last>
            <b:First>J.</b:First>
          </b:Person>
          <b:Person>
            <b:Last>Marangu</b:Last>
            <b:First>M.</b:First>
          </b:Person>
          <b:Person>
            <b:Last>Obunga</b:Last>
            <b:First>P.</b:First>
          </b:Person>
          <b:Person>
            <b:Last>Lilungu</b:Last>
            <b:First>L.</b:First>
          </b:Person>
        </b:NameList>
      </b:Author>
    </b:Author>
    <b:Title>The relationship between strategic leadership and the performance of devolved government with the case study being Kakamega County</b:Title>
    <b:Year>2015</b:Year>
    <b:Publisher>University of Nairobi</b:Publisher>
    <b:City>Nairobi</b:City>
    <b:RefOrder>956</b:RefOrder>
  </b:Source>
  <b:Source>
    <b:Tag>Sha181</b:Tag>
    <b:SourceType>JournalArticle</b:SourceType>
    <b:Guid>{B825C89F-05CE-46E3-8C8B-6F461F7803B3}</b:Guid>
    <b:Author>
      <b:Author>
        <b:NameList>
          <b:Person>
            <b:Last>Shahzad</b:Last>
            <b:First>I.</b:First>
            <b:Middle>M.</b:Middle>
          </b:Person>
          <b:Person>
            <b:Last>Farrukh</b:Last>
            <b:First>M.</b:First>
          </b:Person>
          <b:Person>
            <b:Last>Kanwal</b:Last>
            <b:First>N.</b:First>
          </b:Person>
          <b:Person>
            <b:Last>Sakib</b:Last>
            <b:First>A.</b:First>
          </b:Person>
        </b:NameList>
      </b:Author>
    </b:Author>
    <b:Title>Decision making participation eulogizes probalility of behavioral output: Job satisfaction and employee performance </b:Title>
    <b:JournalName>World Journal of Entreprenuership, Management and Sustainable Development vol 14 issue 3</b:JournalName>
    <b:Year>2018</b:Year>
    <b:Pages>321-339</b:Pages>
    <b:RefOrder>19</b:RefOrder>
  </b:Source>
  <b:Source>
    <b:Tag>Jaf17</b:Tag>
    <b:SourceType>JournalArticle</b:SourceType>
    <b:Guid>{855D2354-F163-46D4-921A-045D0161809A}</b:Guid>
    <b:Author>
      <b:Author>
        <b:NameList>
          <b:Person>
            <b:Last>Jafari</b:Last>
            <b:First>M.</b:First>
            <b:Middle>J.</b:Middle>
          </b:Person>
          <b:Person>
            <b:Last>Akbar</b:Last>
            <b:First>S.</b:First>
          </b:Person>
          <b:Person>
            <b:Last>Tabataba</b:Last>
            <b:First>N.</b:First>
          </b:Person>
        </b:NameList>
      </b:Author>
    </b:Author>
    <b:Title>Corporate foresight and its effects on innovation, strategic decisionmaking and organzation performance a case study of Iranian banks  </b:Title>
    <b:JournalName>Foresight vol. 19 Issue 6</b:JournalName>
    <b:Year>2017</b:Year>
    <b:Pages>559-576</b:Pages>
    <b:RefOrder>20</b:RefOrder>
  </b:Source>
  <b:Source>
    <b:Tag>Placeholder142</b:Tag>
    <b:SourceType>Report</b:SourceType>
    <b:Guid>{90BC5A9B-3462-4108-90D6-73431765AE23}</b:Guid>
    <b:Title>Does performance pay increase job satisfaction?</b:Title>
    <b:Year>2010</b:Year>
    <b:Author>
      <b:Author>
        <b:NameList>
          <b:Person>
            <b:Last>Green</b:Last>
            <b:First>C.</b:First>
          </b:Person>
          <b:Person>
            <b:Last>Heywood</b:Last>
            <b:First>J.</b:First>
          </b:Person>
        </b:NameList>
      </b:Author>
    </b:Author>
    <b:Publisher>Economica</b:Publisher>
    <b:City>New York </b:City>
    <b:RefOrder>1</b:RefOrder>
  </b:Source>
  <b:Source>
    <b:Tag>Inv18</b:Tag>
    <b:SourceType>Report</b:SourceType>
    <b:Guid>{52D08496-5F90-4467-85C3-20995A342BA5}</b:Guid>
    <b:Author>
      <b:Author>
        <b:Corporate>Invesco Assurance Company Limited</b:Corporate>
      </b:Author>
    </b:Author>
    <b:Title>Annual Report 2017</b:Title>
    <b:Year>2018</b:Year>
    <b:Publisher>Invesco Assurance Company Limited</b:Publisher>
    <b:City>Nairobi </b:City>
    <b:RefOrder>9</b:RefOrder>
  </b:Source>
  <b:Source>
    <b:Tag>Wed13</b:Tag>
    <b:SourceType>Report</b:SourceType>
    <b:Guid>{41810244-9BED-45D6-87D3-9B4BB0A801B3}</b:Guid>
    <b:Author>
      <b:Author>
        <b:NameList>
          <b:Person>
            <b:Last>Wedge</b:Last>
            <b:First>P.</b:First>
          </b:Person>
          <b:Person>
            <b:Last>Handley</b:Last>
            <b:First>D.</b:First>
          </b:Person>
        </b:NameList>
      </b:Author>
    </b:Author>
    <b:Title>Claims Management </b:Title>
    <b:Year>2013</b:Year>
    <b:Publisher> The Chartered Insurance Institute</b:Publisher>
    <b:City>London</b:City>
    <b:RefOrder>1</b:RefOrder>
  </b:Source>
  <b:Source>
    <b:Tag>Placeholder143</b:Tag>
    <b:SourceType>Report</b:SourceType>
    <b:Guid>{B3406545-7B2C-421E-B268-8E5F8FBE3F4E}</b:Guid>
    <b:Author>
      <b:Author>
        <b:Corporate>AKI</b:Corporate>
      </b:Author>
    </b:Author>
    <b:Title> Insurance Industry Annual Report, Nairobi</b:Title>
    <b:Year>2017</b:Year>
    <b:Publisher>AKI</b:Publisher>
    <b:City>Nairobi</b:City>
    <b:RefOrder>2</b:RefOrder>
  </b:Source>
  <b:Source>
    <b:Tag>Tse14</b:Tag>
    <b:SourceType>JournalArticle</b:SourceType>
    <b:Guid>{4051CF2F-A26A-444B-9B56-C6CF6201BC2C}</b:Guid>
    <b:Title>Understanding the roles of loss-premium comparisons and insurance coverage in customer acceptance of insurance claim frauds</b:Title>
    <b:Year>2014</b:Year>
    <b:Author>
      <b:Author>
        <b:NameList>
          <b:Person>
            <b:Last>Tseng</b:Last>
            <b:First>L.</b:First>
          </b:Person>
          <b:Person>
            <b:Last>Kang</b:Last>
            <b:First>Y.</b:First>
          </b:Person>
          <b:Person>
            <b:Last>Chung</b:Last>
            <b:First>C.</b:First>
          </b:Person>
        </b:NameList>
      </b:Author>
    </b:Author>
    <b:JournalName>Journal of Financial Crime Vol. 21 Issue 3</b:JournalName>
    <b:Pages>321-335</b:Pages>
    <b:RefOrder>6</b:RefOrder>
  </b:Source>
  <b:Source>
    <b:Tag>Sto18</b:Tag>
    <b:SourceType>JournalArticle</b:SourceType>
    <b:Guid>{13BC98E0-5CE7-4CC2-80E6-DCC73C5CE635}</b:Guid>
    <b:Author>
      <b:Author>
        <b:NameList>
          <b:Person>
            <b:Last>Stowell</b:Last>
            <b:First>N.</b:First>
            <b:Middle>F.</b:Middle>
          </b:Person>
          <b:Person>
            <b:Last>Schmidt</b:Last>
            <b:First>M.</b:First>
          </b:Person>
          <b:Person>
            <b:Last>Wadlinger</b:Last>
            <b:First>N.</b:First>
          </b:Person>
        </b:NameList>
      </b:Author>
    </b:Author>
    <b:Title>Healthcare fraud under the microscope  improving its prevention</b:Title>
    <b:JournalName>Journal of Financial Crime, Vol. 25 Issue: 4</b:JournalName>
    <b:Year>2018</b:Year>
    <b:Pages>1039-1061</b:Pages>
    <b:RefOrder>25</b:RefOrder>
  </b:Source>
  <b:Source>
    <b:Tag>Ker101</b:Tag>
    <b:SourceType>Report</b:SourceType>
    <b:Guid>{BD1CC149-A97B-404B-94F2-07419467C799}</b:Guid>
    <b:Author>
      <b:Author>
        <b:NameList>
          <b:Person>
            <b:Last>Kerby</b:Last>
            <b:First>P.</b:First>
          </b:Person>
          <b:Person>
            <b:Last>William</b:Last>
            <b:First>G.</b:First>
          </b:Person>
        </b:NameList>
      </b:Author>
    </b:Author>
    <b:Title>Motor Vehicle Insurance</b:Title>
    <b:Year>2010</b:Year>
    <b:Publisher>The Chartered Insurance Institute </b:Publisher>
    <b:City>Nairobi</b:City>
    <b:RefOrder>3</b:RefOrder>
  </b:Source>
  <b:Source>
    <b:Tag>Kit13</b:Tag>
    <b:SourceType>Report</b:SourceType>
    <b:Guid>{BF53F939-E151-4615-846D-9A11ACBE33EC}</b:Guid>
    <b:Author>
      <b:Author>
        <b:NameList>
          <b:Person>
            <b:Last>Kithiji</b:Last>
            <b:First>A.</b:First>
          </b:Person>
        </b:NameList>
      </b:Author>
    </b:Author>
    <b:Title>Credit risk management and profitability of Insurance firms in Kenya</b:Title>
    <b:Year>2013</b:Year>
    <b:Publisher>CIC</b:Publisher>
    <b:City>Nairobi</b:City>
    <b:RefOrder>4</b:RefOrder>
  </b:Source>
  <b:Source>
    <b:Tag>Wal09</b:Tag>
    <b:SourceType>Report</b:SourceType>
    <b:Guid>{BBA0D106-A706-47AE-9B26-85565A6C0BC0}</b:Guid>
    <b:Author>
      <b:Author>
        <b:NameList>
          <b:Person>
            <b:Last>Walmsey</b:Last>
            <b:First>R.</b:First>
            <b:Middle>M.</b:Middle>
          </b:Person>
        </b:NameList>
      </b:Author>
    </b:Author>
    <b:Title>The Principles of Insurance </b:Title>
    <b:Year>2009</b:Year>
    <b:Publisher>Charted Institute of Loss Adjusters</b:Publisher>
    <b:City>Nairobi</b:City>
    <b:RefOrder>5</b:RefOrder>
  </b:Source>
  <b:Source>
    <b:Tag>Ogi12</b:Tag>
    <b:SourceType>JournalArticle</b:SourceType>
    <b:Guid>{289FDC17-8408-4F0D-A093-98161F031CC6}</b:Guid>
    <b:Title>The impact of credit risk management on financial performance of insurance firms in Kenya</b:Title>
    <b:Year>2012</b:Year>
    <b:Author>
      <b:Author>
        <b:NameList>
          <b:Person>
            <b:Last>Ogilo</b:Last>
            <b:First>F.</b:First>
          </b:Person>
        </b:NameList>
      </b:Author>
    </b:Author>
    <b:JournalName> BBA Africa management vol 3 issue 1</b:JournalName>
    <b:Pages>22-37</b:Pages>
    <b:RefOrder>7</b:RefOrder>
  </b:Source>
  <b:Source>
    <b:Tag>Rob18</b:Tag>
    <b:SourceType>Report</b:SourceType>
    <b:Guid>{0039ADFA-07AC-40E3-98D4-CB7302060BA8}</b:Guid>
    <b:Title>Life Insurance Policies: How Payouts Work</b:Title>
    <b:Year>2018</b:Year>
    <b:Author>
      <b:Author>
        <b:NameList>
          <b:Person>
            <b:Last>Roberts-Grey</b:Last>
            <b:First>G.</b:First>
          </b:Person>
        </b:NameList>
      </b:Author>
    </b:Author>
    <b:Publisher>Dotdash</b:Publisher>
    <b:RefOrder>8</b:RefOrder>
  </b:Source>
  <b:Source>
    <b:Tag>Nam17</b:Tag>
    <b:SourceType>JournalArticle</b:SourceType>
    <b:Guid>{3D6D0F46-2B4B-47F9-BF8F-B2F6CD736D64}</b:Guid>
    <b:Title>A Gender Gap in Executive Cash Compensation in Thailand: A View of the Expectancy Theory, in (ed.) Global Corporate Governance </b:Title>
    <b:Year>2017</b:Year>
    <b:Author>
      <b:Author>
        <b:NameList>
          <b:Person>
            <b:Last>Namwong</b:Last>
            <b:First>K.</b:First>
          </b:Person>
          <b:Person>
            <b:Last>Tatre</b:Last>
            <b:First>J.</b:First>
          </b:Person>
          <b:Person>
            <b:Last>Suwannoi</b:Last>
            <b:First>T.</b:First>
          </b:Person>
          <b:Person>
            <b:Last>Jutamas</b:Last>
            <b:First>W.</b:First>
          </b:Person>
        </b:NameList>
      </b:Author>
    </b:Author>
    <b:JournalName>Advances in Financial Economics, Volume 19</b:JournalName>
    <b:Pages>147-166</b:Pages>
    <b:RefOrder>11</b:RefOrder>
  </b:Source>
  <b:Source>
    <b:Tag>Lee11</b:Tag>
    <b:SourceType>JournalArticle</b:SourceType>
    <b:Guid>{4755631A-7647-4B58-8DB4-F430FE6449BF}</b:Guid>
    <b:Author>
      <b:Author>
        <b:NameList>
          <b:Person>
            <b:Last>Lee</b:Last>
            <b:First>S.</b:First>
          </b:Person>
        </b:NameList>
      </b:Author>
    </b:Author>
    <b:Title>Vroom's expectancy theory and the public library customer motivation model</b:Title>
    <b:JournalName>Library Review, Vol. 56 Issue: 9</b:JournalName>
    <b:Year>2011</b:Year>
    <b:Pages>788-796</b:Pages>
    <b:RefOrder>10</b:RefOrder>
  </b:Source>
  <b:Source>
    <b:Tag>Tse141</b:Tag>
    <b:SourceType>JournalArticle</b:SourceType>
    <b:Guid>{4D24AF98-504D-4E7E-B3DF-DD63912F3BCA}</b:Guid>
    <b:Author>
      <b:Author>
        <b:NameList>
          <b:Person>
            <b:Last>Tseng</b:Last>
            <b:First>Y.</b:First>
          </b:Person>
          <b:Person>
            <b:Last>Kang</b:Last>
            <b:First>Y.</b:First>
          </b:Person>
          <b:Person>
            <b:Last>Chung</b:Last>
            <b:First>C.</b:First>
          </b:Person>
        </b:NameList>
      </b:Author>
    </b:Author>
    <b:Title>Understanding the roles of loss-premium comparisons and insurance coverage in customer acceptance of insurance claim frauds</b:Title>
    <b:JournalName>Journal of Financial Crime, Vol. 21 Issue: 3</b:JournalName>
    <b:Year>2014</b:Year>
    <b:Pages>321-335</b:Pages>
    <b:RefOrder>13</b:RefOrder>
  </b:Source>
  <b:Source>
    <b:Tag>Kor15</b:Tag>
    <b:SourceType>JournalArticle</b:SourceType>
    <b:Guid>{A65DB831-C6A4-48E4-9ED2-E9994AE536D2}</b:Guid>
    <b:Author>
      <b:Author>
        <b:NameList>
          <b:Person>
            <b:Last>Korstanje</b:Last>
            <b:First>M.</b:First>
            <b:Middle>E.</b:Middle>
          </b:Person>
          <b:Person>
            <b:Last>Babu</b:Last>
            <b:First>P.</b:First>
            <b:Middle>G.</b:Middle>
          </b:Person>
        </b:NameList>
      </b:Author>
    </b:Author>
    <b:Title>What does insurance purchase behaviour say about risks?: A study in the Argentine context with special focus on travel insurance</b:Title>
    <b:JournalName>International Journal of Disaster Resilience in the Built Environment , Vol. 6 Issue 3</b:JournalName>
    <b:Year>2015</b:Year>
    <b:Pages>289-299</b:Pages>
    <b:RefOrder>14</b:RefOrder>
  </b:Source>
  <b:Source>
    <b:Tag>Kib17</b:Tag>
    <b:SourceType>Report</b:SourceType>
    <b:Guid>{7E84075A-3049-4195-8030-70E2BA0156BD}</b:Guid>
    <b:Title>THE EFFECTIVENESS OF THE INSURANCE (MOTOR VEHICLE THIRD PARTY RISKS) (AMENDMENT) ACT 2013 IN RELATION TO PUBLIC SERVICE MOTOR VEHICLES</b:Title>
    <b:Year>2017</b:Year>
    <b:Author>
      <b:Author>
        <b:NameList>
          <b:Person>
            <b:Last>Kibet</b:Last>
            <b:First>P.</b:First>
            <b:Middle>R.</b:Middle>
          </b:Person>
        </b:NameList>
      </b:Author>
    </b:Author>
    <b:Publisher>UnPublished MBA theis University of Nairobi</b:Publisher>
    <b:RefOrder>26</b:RefOrder>
  </b:Source>
  <b:Source>
    <b:Tag>Len16</b:Tag>
    <b:SourceType>JournalArticle</b:SourceType>
    <b:Guid>{01326A24-9A8C-4A8C-BED6-F2393E8DBE9E}</b:Guid>
    <b:Title>Analysis of multinational underwriting cycles in property‐liability insurance</b:Title>
    <b:Year>2016</b:Year>
    <b:Author>
      <b:Author>
        <b:NameList>
          <b:Person>
            <b:Last>Leng</b:Last>
            <b:First>C.</b:First>
          </b:Person>
          <b:Person>
            <b:Last>Meie</b:Last>
            <b:First>U.</b:First>
          </b:Person>
        </b:NameList>
      </b:Author>
    </b:Author>
    <b:JournalName>The Journal of Risk Finance, Vol. 7 Issue 2</b:JournalName>
    <b:Pages>146-159</b:Pages>
    <b:RefOrder>16</b:RefOrder>
  </b:Source>
  <b:Source>
    <b:Tag>Laz11</b:Tag>
    <b:SourceType>JournalArticle</b:SourceType>
    <b:Guid>{9D63DDD0-A54A-48FA-AFC8-F7D9D9A26B8E}</b:Guid>
    <b:Author>
      <b:Author>
        <b:NameList>
          <b:Person>
            <b:Last>Lazar</b:Last>
            <b:First>D.</b:First>
          </b:Person>
          <b:Person>
            <b:Last>Denuit</b:Last>
            <b:First>M.</b:First>
          </b:Person>
        </b:NameList>
      </b:Author>
    </b:Author>
    <b:Title>New evidence for underwriting cycles in US property‐liability insurance</b:Title>
    <b:JournalName>The Journal of Risk Finance, Vol. 13 Issue 1</b:JournalName>
    <b:Year>2011</b:Year>
    <b:Pages>4-12</b:Pages>
    <b:RefOrder>17</b:RefOrder>
  </b:Source>
  <b:Source>
    <b:Tag>Bot15</b:Tag>
    <b:SourceType>Report</b:SourceType>
    <b:Guid>{A5BB95F1-0E6C-4B96-B12A-145CCF743192}</b:Guid>
    <b:Title>Insurable interest as a requirement for insurance contracts: A comparative analysis</b:Title>
    <b:Year>2015</b:Year>
    <b:Author>
      <b:Author>
        <b:NameList>
          <b:Person>
            <b:Last>Botes</b:Last>
            <b:First>E.</b:First>
            <b:Middle>J.</b:Middle>
          </b:Person>
        </b:NameList>
      </b:Author>
    </b:Author>
    <b:Publisher>North- West University </b:Publisher>
    <b:RefOrder>20</b:RefOrder>
  </b:Source>
  <b:Source>
    <b:Tag>Dzw14</b:Tag>
    <b:SourceType>Report</b:SourceType>
    <b:Guid>{524AB958-77C9-4D45-8D37-EFC5FFF21CE9}</b:Guid>
    <b:Author>
      <b:Author>
        <b:NameList>
          <b:Person>
            <b:Last>Dzwario</b:Last>
            <b:First>S.W.</b:First>
          </b:Person>
        </b:NameList>
      </b:Author>
    </b:Author>
    <b:Title>Investigating the insurable interest of the buyer and seller in the import and export business</b:Title>
    <b:Year>2014</b:Year>
    <b:Publisher>Northern Western University </b:Publisher>
    <b:City>Cape Town</b:City>
    <b:RefOrder>27</b:RefOrder>
  </b:Source>
  <b:Source>
    <b:Tag>Tse17</b:Tag>
    <b:SourceType>JournalArticle</b:SourceType>
    <b:Guid>{3A0C7EAE-0E77-4931-8B47-1652F7FA9403}</b:Guid>
    <b:Title>Why do lenient claims handling practices exist in the insurance industry? A survey study of ethical decisions by claims adjusters</b:Title>
    <b:Year>2017</b:Year>
    <b:Author>
      <b:Author>
        <b:NameList>
          <b:Person>
            <b:Last>Tseng</b:Last>
            <b:First>L.</b:First>
          </b:Person>
        </b:NameList>
      </b:Author>
    </b:Author>
    <b:JournalName>Managerial Finance, Vol. 43 Issue 11</b:JournalName>
    <b:Pages>1254-1273</b:Pages>
    <b:RefOrder>28</b:RefOrder>
  </b:Source>
  <b:Source>
    <b:Tag>Har16</b:Tag>
    <b:SourceType>JournalArticle</b:SourceType>
    <b:Guid>{7975BE66-B7C5-40C8-8092-37A04CA29ABD}</b:Guid>
    <b:Author>
      <b:Author>
        <b:NameList>
          <b:Person>
            <b:Last>Hart</b:Last>
            <b:First>P.</b:First>
          </b:Person>
        </b:NameList>
      </b:Author>
    </b:Author>
    <b:Title>The Insurance Ombudsman and payment protection insurance</b:Title>
    <b:JournalName>Journal of Financial Regulation and Compliance, Vol. 5 Issue 2</b:JournalName>
    <b:Year>2016</b:Year>
    <b:Pages>139-145</b:Pages>
    <b:RefOrder>21</b:RefOrder>
  </b:Source>
  <b:Source>
    <b:Tag>Placeholder144</b:Tag>
    <b:SourceType>JournalArticle</b:SourceType>
    <b:Guid>{DFD3C058-FABD-4A85-A61F-F764B71E4264}</b:Guid>
    <b:Title>All Changes Great and Small: Exploring Approaches to Change and its Leadership</b:Title>
    <b:Year>2005</b:Year>
    <b:Author>
      <b:Author>
        <b:NameList>
          <b:Person>
            <b:Last>Higgs</b:Last>
            <b:First>M.</b:First>
          </b:Person>
          <b:Person>
            <b:Last>Rowland</b:Last>
            <b:First>D.</b:First>
          </b:Person>
        </b:NameList>
      </b:Author>
    </b:Author>
    <b:JournalName>Journal of Change Management, Vol. 5, No. 2</b:JournalName>
    <b:Pages>121-151</b:Pages>
    <b:RefOrder>29</b:RefOrder>
  </b:Source>
  <b:Source>
    <b:Tag>Dea18</b:Tag>
    <b:SourceType>JournalArticle</b:SourceType>
    <b:Guid>{D35DD8A7-E88F-40BC-849F-0E1CC9A99B7B}</b:Guid>
    <b:Author>
      <b:Author>
        <b:NameList>
          <b:Person>
            <b:Last>Dearing</b:Last>
            <b:First>J.</b:First>
          </b:Person>
          <b:Person>
            <b:Last>Cox</b:Last>
            <b:First>J.</b:First>
          </b:Person>
        </b:NameList>
      </b:Author>
    </b:Author>
    <b:Title>Diffusion of Innovations Theory, Practice and Principles </b:Title>
    <b:JournalName>Journal of Health Affairs vol. 32 (2)</b:JournalName>
    <b:Year>2018</b:Year>
    <b:Pages>183- 190</b:Pages>
    <b:RefOrder>33</b:RefOrder>
  </b:Source>
  <b:Source>
    <b:Tag>Nde06</b:Tag>
    <b:SourceType>Report</b:SourceType>
    <b:Guid>{D407C74B-D390-4897-95AA-AC529969AFE8}</b:Guid>
    <b:Author>
      <b:Author>
        <b:NameList>
          <b:Person>
            <b:Last>Nderitu</b:Last>
            <b:First>D.</b:First>
          </b:Person>
        </b:NameList>
      </b:Author>
    </b:Author>
    <b:Title>The  causes of higher motor vehicle  claims in the insurance sector in Kenya</b:Title>
    <b:Year>2006</b:Year>
    <b:Publisher>Unpublished Thesis UoN</b:Publisher>
    <b:RefOrder>41</b:RefOrder>
  </b:Source>
  <b:Source>
    <b:Tag>Placeholder145</b:Tag>
    <b:SourceType>Book</b:SourceType>
    <b:Guid>{A2F763BA-232D-4648-AA58-B2565A685661}</b:Guid>
    <b:Author>
      <b:Author>
        <b:NameList>
          <b:Person>
            <b:Last>Saunders</b:Last>
            <b:First>M.</b:First>
          </b:Person>
          <b:Person>
            <b:Last>Lewis</b:Last>
            <b:First>P</b:First>
          </b:Person>
          <b:Person>
            <b:Last>Thornhill</b:Last>
            <b:First>A.</b:First>
          </b:Person>
        </b:NameList>
      </b:Author>
    </b:Author>
    <b:Title>Research Methods for business students</b:Title>
    <b:Year>2009</b:Year>
    <b:City>London</b:City>
    <b:Publisher>Financial Times</b:Publisher>
    <b:RefOrder>42</b:RefOrder>
  </b:Source>
  <b:Source>
    <b:Tag>AKI10</b:Tag>
    <b:SourceType>Report</b:SourceType>
    <b:Guid>{523BA138-DF7E-4BE4-9BB0-6EE792B6C233}</b:Guid>
    <b:Title>Potential Distribution channels for insurance business in Kenya, The SBO</b:Title>
    <b:Year>2010</b:Year>
    <b:City>Nairobi</b:City>
    <b:Publisher>AKI</b:Publisher>
    <b:Author>
      <b:Author>
        <b:Corporate>AKI</b:Corporate>
      </b:Author>
    </b:Author>
    <b:RefOrder>374</b:RefOrder>
  </b:Source>
  <b:Source>
    <b:Tag>Yun08</b:Tag>
    <b:SourceType>JournalArticle</b:SourceType>
    <b:Guid>{278165D0-B4BB-4715-A820-CE7558B9C2EB}</b:Guid>
    <b:Title>Women entrepreneurship in Asian developing countries : their performance and main constraints </b:Title>
    <b:Year>2008</b:Year>
    <b:Author>
      <b:Author>
        <b:NameList>
          <b:Person>
            <b:Last>Yunus</b:Last>
            <b:First>T.</b:First>
          </b:Person>
        </b:NameList>
      </b:Author>
    </b:Author>
    <b:JournalName>Journal of performance and agriculture economics vol 1 No 2</b:JournalName>
    <b:Pages>27 - 40</b:Pages>
    <b:RefOrder>691</b:RefOrder>
  </b:Source>
  <b:Source>
    <b:Tag>Yun081</b:Tag>
    <b:SourceType>Report</b:SourceType>
    <b:Guid>{62CA6D5D-67E0-4ADF-B767-CE70DB68D32D}</b:Guid>
    <b:Title>Banker to the poor: micro-lending and the battle against world poverty</b:Title>
    <b:Year>2008</b:Year>
    <b:City>New York </b:City>
    <b:Publisher>Public Affairs </b:Publisher>
    <b:Author>
      <b:Author>
        <b:NameList>
          <b:Person>
            <b:Last>Yunus</b:Last>
            <b:First>M.</b:First>
          </b:Person>
        </b:NameList>
      </b:Author>
    </b:Author>
    <b:RefOrder>692</b:RefOrder>
  </b:Source>
  <b:Source>
    <b:Tag>Wil09</b:Tag>
    <b:SourceType>JournalArticle</b:SourceType>
    <b:Guid>{501BB068-993C-4876-9E8E-4179C19AD926}</b:Guid>
    <b:Author>
      <b:Author>
        <b:NameList>
          <b:Person>
            <b:Last>Williams</b:Last>
            <b:First>C.</b:First>
            <b:Middle>C.</b:Middle>
          </b:Person>
          <b:Person>
            <b:Last>Round</b:Last>
            <b:First>J.</b:First>
          </b:Person>
        </b:NameList>
      </b:Author>
    </b:Author>
    <b:Title>Evaluating informal entreprenuership motives evidence from Moscow</b:Title>
    <b:JournalName>International Journal of Entreprenuership research volume 15</b:JournalName>
    <b:Year>2009</b:Year>
    <b:Pages>94-107</b:Pages>
    <b:RefOrder>694</b:RefOrder>
  </b:Source>
  <b:Source>
    <b:Tag>Wan12</b:Tag>
    <b:SourceType>Book</b:SourceType>
    <b:Guid>{85CDB8A4-5BA1-4EBB-83C4-5AB7406D75E1}</b:Guid>
    <b:Title>Challenges facing SMEs in Kenya , the efforts in progress</b:Title>
    <b:Year>2012</b:Year>
    <b:Author>
      <b:Author>
        <b:NameList>
          <b:Person>
            <b:Last>Wanjohi</b:Last>
            <b:First>M.</b:First>
            <b:Middle>A.</b:Middle>
          </b:Person>
        </b:NameList>
      </b:Author>
    </b:Author>
    <b:City>Nairobi</b:City>
    <b:RefOrder>695</b:RefOrder>
  </b:Source>
  <b:Source>
    <b:Tag>Tes08</b:Tag>
    <b:SourceType>JournalArticle</b:SourceType>
    <b:Guid>{F23D92A5-A880-40B4-B284-5DCF528EDF72}</b:Guid>
    <b:Author>
      <b:Author>
        <b:NameList>
          <b:Person>
            <b:Last>Testa</b:Last>
            <b:First>S.</b:First>
          </b:Person>
          <b:Person>
            <b:Last>Massa</b:Last>
            <b:First>S.</b:First>
          </b:Person>
        </b:NameList>
      </b:Author>
    </b:Author>
    <b:Title>Innovation and small and medium enterprises: misaligned perspectives and goals among entreprenuers, policy makers and academics</b:Title>
    <b:JournalName>Journal of techovation volume 28 issue 7</b:JournalName>
    <b:Year>2008</b:Year>
    <b:Pages>393-407</b:Pages>
    <b:RefOrder>696</b:RefOrder>
  </b:Source>
  <b:Source>
    <b:Tag>Mug12</b:Tag>
    <b:SourceType>Report</b:SourceType>
    <b:Guid>{5204473E-5C53-4B79-8C40-ED44C00FD3B1}</b:Guid>
    <b:Title>Factors Affecting entreprenuership performance in kenya</b:Title>
    <b:Year>2012</b:Year>
    <b:Author>
      <b:Author>
        <b:NameList>
          <b:Person>
            <b:Last>Mugo</b:Last>
            <b:First>W.</b:First>
            <b:Middle>L.</b:Middle>
          </b:Person>
        </b:NameList>
      </b:Author>
    </b:Author>
    <b:Publisher>Molases </b:Publisher>
    <b:City>Nairobi</b:City>
    <b:RefOrder>699</b:RefOrder>
  </b:Source>
  <b:Source>
    <b:Tag>Placeholder146</b:Tag>
    <b:SourceType>Book</b:SourceType>
    <b:Guid>{AD522532-1000-411E-8538-68CF4BAD1C45}</b:Guid>
    <b:Author>
      <b:Author>
        <b:NameList>
          <b:Person>
            <b:Last>Mugenda</b:Last>
            <b:First>A.</b:First>
          </b:Person>
          <b:Person>
            <b:Last>Mugenda</b:Last>
            <b:First>O.</b:First>
          </b:Person>
        </b:NameList>
      </b:Author>
    </b:Author>
    <b:Title>Research Methods: Quantitative and Qualitative Approaches .</b:Title>
    <b:Year>2003</b:Year>
    <b:City>Nairobi</b:City>
    <b:Publisher> African Centre for Technology Studies.</b:Publisher>
    <b:RefOrder>700</b:RefOrder>
  </b:Source>
  <b:Source>
    <b:Tag>Mug031</b:Tag>
    <b:SourceType>Book</b:SourceType>
    <b:Guid>{AAB4F53A-6153-46AA-BA1F-D436749A4BDE}</b:Guid>
    <b:Title>Research Methods: Quantitative and Qualitative Approaches</b:Title>
    <b:Year>2013</b:Year>
    <b:Author>
      <b:Author>
        <b:NameList>
          <b:Person>
            <b:Last>Mugenda</b:Last>
            <b:First>A.</b:First>
          </b:Person>
          <b:Person>
            <b:Last>Mugenda</b:Last>
            <b:First>O.</b:First>
          </b:Person>
        </b:NameList>
      </b:Author>
    </b:Author>
    <b:City>Nairobi</b:City>
    <b:Publisher>ACTS Press</b:Publisher>
    <b:RefOrder>701</b:RefOrder>
  </b:Source>
  <b:Source>
    <b:Tag>Placeholder147</b:Tag>
    <b:SourceType>Book</b:SourceType>
    <b:Guid>{6D265F8D-9C0E-488A-ABA2-B718AD5B3B06}</b:Guid>
    <b:Author>
      <b:Author>
        <b:NameList>
          <b:Person>
            <b:Last>Kothari</b:Last>
            <b:First>C.</b:First>
            <b:Middle>R.</b:Middle>
          </b:Person>
        </b:NameList>
      </b:Author>
    </b:Author>
    <b:Title>Research Methodology</b:Title>
    <b:Year>2004</b:Year>
    <b:City>New Delhi</b:City>
    <b:Publisher>New Age International </b:Publisher>
    <b:RefOrder>704</b:RefOrder>
  </b:Source>
  <b:Source>
    <b:Tag>Hal11</b:Tag>
    <b:SourceType>JournalArticle</b:SourceType>
    <b:Guid>{570AD7DF-1D47-4BEA-B7B1-AB0455EC469A}</b:Guid>
    <b:Author>
      <b:Author>
        <b:NameList>
          <b:Person>
            <b:Last>Halkias</b:Last>
            <b:First>D.</b:First>
          </b:Person>
          <b:Person>
            <b:Last>Nwajiuba</b:Last>
            <b:First>C.</b:First>
          </b:Person>
          <b:Person>
            <b:Last>Harkiolakis</b:Last>
            <b:First>N.</b:First>
          </b:Person>
        </b:NameList>
      </b:Author>
    </b:Author>
    <b:Title>Facing women entrepreneurs in Nigeria </b:Title>
    <b:JournalName>Management reserach review vol 34 issue 2</b:JournalName>
    <b:Year>2011</b:Year>
    <b:Pages>221-235</b:Pages>
    <b:RefOrder>706</b:RefOrder>
  </b:Source>
  <b:Source>
    <b:Tag>Bor091</b:Tag>
    <b:SourceType>Book</b:SourceType>
    <b:Guid>{DEBA319B-6C3C-49AB-879A-EE4C1C2F7C15}</b:Guid>
    <b:Author>
      <b:Author>
        <b:NameList>
          <b:Person>
            <b:Last>Borg</b:Last>
            <b:First>W.</b:First>
          </b:Person>
          <b:Person>
            <b:Last>Gall</b:Last>
            <b:First>M.</b:First>
            <b:Middle>D.</b:Middle>
          </b:Person>
        </b:NameList>
      </b:Author>
    </b:Author>
    <b:Title>Research in Education : An Introduction</b:Title>
    <b:Year>2009</b:Year>
    <b:City>London</b:City>
    <b:Publisher>Longman Publishers</b:Publisher>
    <b:RefOrder>707</b:RefOrder>
  </b:Source>
  <b:Source>
    <b:Tag>Placeholder148</b:Tag>
    <b:SourceType>JournalArticle</b:SourceType>
    <b:Guid>{C2637A40-1976-4185-9DD4-68B3321DB8A5}</b:Guid>
    <b:Author>
      <b:Author>
        <b:NameList>
          <b:Person>
            <b:Last>Burns</b:Last>
            <b:First>N.</b:First>
          </b:Person>
          <b:Person>
            <b:Last>Grove</b:Last>
            <b:First>S.</b:First>
            <b:Middle>K.</b:Middle>
          </b:Person>
        </b:NameList>
      </b:Author>
    </b:Author>
    <b:Title>The practice of nursing research. C</b:Title>
    <b:JournalName>Journal conduct, critique &amp; utilization vol  4(5)</b:JournalName>
    <b:Year>2003</b:Year>
    <b:RefOrder>708</b:RefOrder>
  </b:Source>
  <b:Source>
    <b:Tag>Cas06</b:Tag>
    <b:SourceType>Book</b:SourceType>
    <b:Guid>{0003DFB8-BA5D-418E-B960-CFD7BDE62FCD}</b:Guid>
    <b:Title> Introduction to Banking.</b:Title>
    <b:Year>2006</b:Year>
    <b:Author>
      <b:Author>
        <b:NameList>
          <b:Person>
            <b:Last>Casu</b:Last>
            <b:First>B.</b:First>
          </b:Person>
          <b:Person>
            <b:Last>Girardone</b:Last>
            <b:First>C</b:First>
          </b:Person>
          <b:Person>
            <b:Last>Molynesux</b:Last>
            <b:First>P.</b:First>
          </b:Person>
        </b:NameList>
      </b:Author>
    </b:Author>
    <b:City>London</b:City>
    <b:Publisher> Prentice Hall Financial Times</b:Publisher>
    <b:RefOrder>709</b:RefOrder>
  </b:Source>
  <b:Source>
    <b:Tag>Cha112</b:Tag>
    <b:SourceType>JournalArticle</b:SourceType>
    <b:Guid>{F009B32E-4AFC-4797-9565-BC987053888B}</b:Guid>
    <b:Title>Supramolecular coordination: self-assembly of finite two-and three-dimensional ensembles.</b:Title>
    <b:Year>2011</b:Year>
    <b:Author>
      <b:Author>
        <b:NameList>
          <b:Person>
            <b:Last>Chakrabarty</b:Last>
            <b:First>R.</b:First>
          </b:Person>
          <b:Person>
            <b:Last>Mukherjee</b:Last>
            <b:First>P.</b:First>
            <b:Middle>S.</b:Middle>
          </b:Person>
          <b:Person>
            <b:Last>Stang</b:Last>
            <b:First>P.</b:First>
            <b:Middle>J.</b:Middle>
          </b:Person>
        </b:NameList>
      </b:Author>
    </b:Author>
    <b:JournalName>Chemical reviews vol 111(11)</b:JournalName>
    <b:Pages>6810-6918</b:Pages>
    <b:RefOrder>710</b:RefOrder>
  </b:Source>
  <b:Source>
    <b:Tag>Cha131</b:Tag>
    <b:SourceType>Report</b:SourceType>
    <b:Guid>{BA45D6F6-F57B-4462-B0B0-ACEE557EA9D8}</b:Guid>
    <b:Title>A strategic approach to SME export growth. In International Trade Forum (No. 1). </b:Title>
    <b:Year>2013</b:Year>
    <b:Author>
      <b:Author>
        <b:NameList>
          <b:Person>
            <b:Last>Charbonneau</b:Last>
            <b:First>J.</b:First>
          </b:Person>
          <b:Person>
            <b:Last>Menon</b:Last>
            <b:First>H.</b:First>
          </b:Person>
        </b:NameList>
      </b:Author>
    </b:Author>
    <b:Publisher>International Trade Centre.</b:Publisher>
    <b:RefOrder>711</b:RefOrder>
  </b:Source>
  <b:Source>
    <b:Tag>Chi10</b:Tag>
    <b:SourceType>JournalArticle</b:SourceType>
    <b:Guid>{E838B8D5-954A-417D-BD26-59935EE030A4}</b:Guid>
    <b:Title>Hepatitis-B virus infection in rural and urban populations of eastern Nigeria: prevalence of serological markers</b:Title>
    <b:Year>2010</b:Year>
    <b:Author>
      <b:Author>
        <b:NameList>
          <b:Person>
            <b:Last>Chime</b:Last>
            <b:First>A.</b:First>
            <b:Middle>B.</b:Middle>
          </b:Person>
        </b:NameList>
      </b:Author>
    </b:Author>
    <b:JournalName>East African medical journal vol 67(8) </b:JournalName>
    <b:Pages>539-544.</b:Pages>
    <b:RefOrder>712</b:RefOrder>
  </b:Source>
  <b:Source>
    <b:Tag>Chi17</b:Tag>
    <b:SourceType>JournalArticle</b:SourceType>
    <b:Guid>{53135D02-1694-44E2-BF2F-41FFF6FD28FF}</b:Guid>
    <b:Author>
      <b:Author>
        <b:NameList>
          <b:Person>
            <b:Last>Chirchir</b:Last>
            <b:First>S.</b:First>
            <b:Middle>J.</b:Middle>
          </b:Person>
          <b:Person>
            <b:Last>Maina</b:Last>
            <b:First>K.</b:First>
          </b:Person>
        </b:NameList>
      </b:Author>
    </b:Author>
    <b:Title> Effect of Credit Rationing on Financial Accessibility by Small and Medium Enterprises in Eldama Ravine Sub–county, Kenya.</b:Title>
    <b:JournalName> International Journal of Innovative Research and Development vol  6(10)</b:JournalName>
    <b:Year>2017</b:Year>
    <b:RefOrder>713</b:RefOrder>
  </b:Source>
  <b:Source>
    <b:Tag>Cro51</b:Tag>
    <b:SourceType>JournalArticle</b:SourceType>
    <b:Guid>{C244A29D-83D2-4274-92CD-563334CA8855}</b:Guid>
    <b:Author>
      <b:Author>
        <b:NameList>
          <b:Person>
            <b:Last>Cronbach</b:Last>
            <b:First>L.</b:First>
            <b:Middle>J.</b:Middle>
          </b:Person>
        </b:NameList>
      </b:Author>
    </b:Author>
    <b:Title>Coefficient alpha and the internal structure of tests. </b:Title>
    <b:JournalName>psychometrika Journal vol 16(3)</b:JournalName>
    <b:Year>1951</b:Year>
    <b:Pages>297-334</b:Pages>
    <b:RefOrder>714</b:RefOrder>
  </b:Source>
  <b:Source>
    <b:Tag>DeS10</b:Tag>
    <b:SourceType>Report</b:SourceType>
    <b:Guid>{4952BF89-D349-4BEF-BCA9-A5FC667872A6}</b:Guid>
    <b:Title> Eco-efficiency: the business link to sustainable development. </b:Title>
    <b:Year>2010</b:Year>
    <b:Author>
      <b:Author>
        <b:NameList>
          <b:Person>
            <b:Last>DeSimone</b:Last>
            <b:First>L.</b:First>
            <b:Middle>D.</b:Middle>
          </b:Person>
          <b:Person>
            <b:Last>Popoff</b:Last>
            <b:First>F.</b:First>
          </b:Person>
        </b:NameList>
      </b:Author>
    </b:Author>
    <b:Publisher>MIT press.</b:Publisher>
    <b:RefOrder>715</b:RefOrder>
  </b:Source>
  <b:Source>
    <b:Tag>Dov06</b:Tag>
    <b:SourceType>JournalArticle</b:SourceType>
    <b:Guid>{5A06E6EE-545C-41A7-96FC-15FE42495B51}</b:Guid>
    <b:Title>Tapping women's entrepreneurship in Ghana</b:Title>
    <b:Year>2006</b:Year>
    <b:Author>
      <b:Author>
        <b:NameList>
          <b:Person>
            <b:Last>Dovi</b:Last>
            <b:First>E.</b:First>
          </b:Person>
        </b:NameList>
      </b:Author>
    </b:Author>
    <b:JournalName>Africa renewal, vol 20(1).</b:JournalName>
    <b:Pages>12-15</b:Pages>
    <b:RefOrder>716</b:RefOrder>
  </b:Source>
  <b:Source>
    <b:Tag>Elh08</b:Tag>
    <b:SourceType>Report</b:SourceType>
    <b:Guid>{5FD57770-40E3-47F2-80B5-9C5BBF1DAE2B}</b:Guid>
    <b:Title>Agricultural credit under economic liberalization and Islamization in Sudan</b:Title>
    <b:Year>2008</b:Year>
    <b:Author>
      <b:Author>
        <b:NameList>
          <b:Person>
            <b:Last>Elhiraika</b:Last>
            <b:First>A.</b:First>
            <b:Middle>B.</b:Middle>
          </b:Person>
          <b:Person>
            <b:Last>Ahmed</b:Last>
            <b:First>S.</b:First>
            <b:Middle>A.</b:Middle>
          </b:Person>
        </b:NameList>
      </b:Author>
    </b:Author>
    <b:RefOrder>717</b:RefOrder>
  </b:Source>
  <b:Source>
    <b:Tag>Fat11</b:Tag>
    <b:SourceType>JournalArticle</b:SourceType>
    <b:Guid>{A9F86D54-CFE8-4769-83C0-27FC66D71014}</b:Guid>
    <b:Title>The impact of firm and entrepreneurial characteristics on access to debt finance by SMEs in King Williams’ Town, South Africa. </b:Title>
    <b:Year>2011</b:Year>
    <b:Author>
      <b:Author>
        <b:NameList>
          <b:Person>
            <b:Last>Fatoki</b:Last>
            <b:First>O.</b:First>
          </b:Person>
          <b:Person>
            <b:Last>Asah</b:Last>
            <b:First>F.</b:First>
          </b:Person>
        </b:NameList>
      </b:Author>
    </b:Author>
    <b:JournalName>International Journal of Business and Management vol. 6(8)</b:JournalName>
    <b:RefOrder>718</b:RefOrder>
  </b:Source>
  <b:Source>
    <b:Tag>Gak15</b:Tag>
    <b:SourceType>Report</b:SourceType>
    <b:Guid>{9D247BE5-3F5A-4B9F-9477-6E7DF797B070}</b:Guid>
    <b:Title>Influence of Collateral Requirements on Sacco’s Credit Accessibility in Imenti North Sub-County, Kenya</b:Title>
    <b:Year>2015</b:Year>
    <b:Author>
      <b:Author>
        <b:NameList>
          <b:Person>
            <b:Last>Gakuu</b:Last>
            <b:First>J.</b:First>
            <b:Middle>G.</b:Middle>
          </b:Person>
          <b:Person>
            <b:Last>Wachira</b:Last>
            <b:First>A.</b:First>
          </b:Person>
          <b:Person>
            <b:Last>Kagwiria</b:Last>
            <b:First>R.</b:First>
            <b:Middle>K.</b:Middle>
          </b:Person>
        </b:NameList>
      </b:Author>
    </b:Author>
    <b:RefOrder>719</b:RefOrder>
  </b:Source>
  <b:Source>
    <b:Tag>Gic14</b:Tag>
    <b:SourceType>JournalArticle</b:SourceType>
    <b:Guid>{A152AF0F-B95E-47DE-B337-2B61977881C2}</b:Guid>
    <b:Title>Challenges facing micro and small enterprises in accessing credit facilities in Kangemi Harambee market in Nairobi City County. </b:Title>
    <b:Year>2014</b:Year>
    <b:Author>
      <b:Author>
        <b:NameList>
          <b:Person>
            <b:Last>Gichuki</b:Last>
            <b:First>Njeru,</b:First>
            <b:Middle>A.</b:Middle>
          </b:Person>
          <b:Person>
            <b:Last>Tirimba</b:Last>
            <b:First>O.</b:First>
          </b:Person>
        </b:NameList>
      </b:Author>
    </b:Author>
    <b:JournalName>International Journal of Scientific and Research Publications, Volume 4</b:JournalName>
    <b:RefOrder>720</b:RefOrder>
  </b:Source>
  <b:Source>
    <b:Tag>Gor03</b:Tag>
    <b:SourceType>Report</b:SourceType>
    <b:Guid>{E0233F59-A264-4816-8B76-6DE916BAB113}</b:Guid>
    <b:Title>Financial intermediation. In Handbook of the Economics of Finance </b:Title>
    <b:Year>2003</b:Year>
    <b:Author>
      <b:Author>
        <b:NameList>
          <b:Person>
            <b:Last>Gorton</b:Last>
            <b:First>G.</b:First>
          </b:Person>
          <b:Person>
            <b:Last>Winton</b:Last>
            <b:First>A.</b:First>
          </b:Person>
        </b:NameList>
      </b:Author>
    </b:Author>
    <b:Publisher>Elsevier</b:Publisher>
    <b:RefOrder>721</b:RefOrder>
  </b:Source>
  <b:Source>
    <b:Tag>Gur60</b:Tag>
    <b:SourceType>Report</b:SourceType>
    <b:Guid>{A8B246D5-6854-4794-8208-AC42EC574183}</b:Guid>
    <b:Author>
      <b:Author>
        <b:NameList>
          <b:Person>
            <b:Last>Gurley</b:Last>
            <b:First>J.</b:First>
            <b:Middle>G.</b:Middle>
          </b:Person>
          <b:Person>
            <b:Last>Shaw</b:Last>
            <b:First>E.</b:First>
            <b:Middle>S.</b:Middle>
          </b:Person>
        </b:NameList>
      </b:Author>
    </b:Author>
    <b:Title> Money in a Theory of Finance </b:Title>
    <b:Year>1960</b:Year>
    <b:Publisher>Brookings Institution</b:Publisher>
    <b:City>Washington, DC</b:City>
    <b:RefOrder>722</b:RefOrder>
  </b:Source>
  <b:Source>
    <b:Tag>Har13</b:Tag>
    <b:SourceType>JournalArticle</b:SourceType>
    <b:Guid>{ADE3C773-FA7C-475E-B357-46503C9C5D07}</b:Guid>
    <b:Title>Factors influencing Small Medium Enterprises (SMES) in obtaining Loan.</b:Title>
    <b:Year>2013</b:Year>
    <b:Author>
      <b:Author>
        <b:NameList>
          <b:Person>
            <b:Last>Haron</b:Last>
            <b:First>H.</b:First>
          </b:Person>
          <b:Person>
            <b:Last>Said</b:Last>
            <b:First>S.</b:First>
            <b:Middle>B.</b:Middle>
          </b:Person>
          <b:Person>
            <b:Last>Jayaraman</b:Last>
            <b:First>K.</b:First>
          </b:Person>
          <b:Person>
            <b:Last>Ismail</b:Last>
            <b:First>I.</b:First>
          </b:Person>
        </b:NameList>
      </b:Author>
    </b:Author>
    <b:JournalName> International Journal of Business and Social Science, vol. 5</b:JournalName>
    <b:Pages>11-12</b:Pages>
    <b:RefOrder>723</b:RefOrder>
  </b:Source>
  <b:Source>
    <b:Tag>His05</b:Tag>
    <b:SourceType>Book</b:SourceType>
    <b:Guid>{295FD57E-2642-4836-AC43-CC4CA512B653}</b:Guid>
    <b:Title>Entrepreneurship: New Venture creation.5th edition</b:Title>
    <b:Year>2005</b:Year>
    <b:Author>
      <b:Author>
        <b:NameList>
          <b:Person>
            <b:Last>Hisrich</b:Last>
            <b:First>R.D.</b:First>
          </b:Person>
        </b:NameList>
      </b:Author>
    </b:Author>
    <b:City>New Delhi</b:City>
    <b:Publisher>Tata Mc Graw Hill</b:Publisher>
    <b:RefOrder>724</b:RefOrder>
  </b:Source>
  <b:Source>
    <b:Tag>Hoq16</b:Tag>
    <b:SourceType>JournalArticle</b:SourceType>
    <b:Guid>{C58A6B1E-C52F-4BBF-9D70-536B53DC3272}</b:Guid>
    <b:Title>Credit rationing’s determinants of small and medium enterprises (SMEs) in Chittagong, Bangladesh. </b:Title>
    <b:Year>2016</b:Year>
    <b:Author>
      <b:Author>
        <b:NameList>
          <b:Person>
            <b:Last>Hoque</b:Last>
            <b:First>M.</b:First>
            <b:Middle>Z.</b:Middle>
          </b:Person>
          <b:Person>
            <b:Last>Sultana</b:Last>
            <b:First>N.</b:First>
          </b:Person>
          <b:Person>
            <b:Last>Thalil</b:Last>
            <b:First>T.</b:First>
          </b:Person>
        </b:NameList>
      </b:Author>
    </b:Author>
    <b:JournalName>Journal of Global Entrepreneurship Research, vol. 6(1)</b:JournalName>
    <b:Pages>1-9</b:Pages>
    <b:RefOrder>725</b:RefOrder>
  </b:Source>
  <b:Source>
    <b:Tag>Jaf09</b:Tag>
    <b:SourceType>JournalArticle</b:SourceType>
    <b:Guid>{E16B0809-C71E-424E-9DEB-95BFE7F8C4FA}</b:Guid>
    <b:Title>A theory and test of credit rationing. </b:Title>
    <b:Year>2009</b:Year>
    <b:Author>
      <b:Author>
        <b:NameList>
          <b:Person>
            <b:Last>Jaffee</b:Last>
            <b:First>D.M.</b:First>
          </b:Person>
          <b:Person>
            <b:Last>Modgliani</b:Last>
            <b:First>F.</b:First>
          </b:Person>
        </b:NameList>
      </b:Author>
    </b:Author>
    <b:JournalName>The American Economic Review vol 59 (5)</b:JournalName>
    <b:Pages>850-872</b:Pages>
    <b:RefOrder>726</b:RefOrder>
  </b:Source>
  <b:Source>
    <b:Tag>Kem04</b:Tag>
    <b:SourceType>Report</b:SourceType>
    <b:Guid>{4AF3CC90-B8A0-4636-8E44-AEB19363E2D5}</b:Guid>
    <b:Title>Hard Times: How poor families make ends meet</b:Title>
    <b:Year>2004</b:Year>
    <b:Author>
      <b:Author>
        <b:NameList>
          <b:Person>
            <b:Last>Kempson</b:Last>
            <b:First>E.</b:First>
          </b:Person>
          <b:Person>
            <b:Last>Bryson</b:Last>
            <b:First>A.</b:First>
          </b:Person>
          <b:Person>
            <b:Last>Rowlingson</b:Last>
            <b:First>K.</b:First>
          </b:Person>
        </b:NameList>
      </b:Author>
    </b:Author>
    <b:Publisher> Policy Studies Institute.</b:Publisher>
    <b:RefOrder>728</b:RefOrder>
  </b:Source>
  <b:Source>
    <b:Tag>Kem14</b:Tag>
    <b:SourceType>JournalArticle</b:SourceType>
    <b:Guid>{BA7CB7CC-C4D2-4135-8937-9E48133D6B50}</b:Guid>
    <b:Title>The betaine/GABA transporter and betaine: roles in brain, kidney, and liver</b:Title>
    <b:Year>2014</b:Year>
    <b:Author>
      <b:Author>
        <b:NameList>
          <b:Person>
            <b:Last>Kempson</b:Last>
            <b:First>S.</b:First>
            <b:Middle>A.</b:Middle>
          </b:Person>
          <b:Person>
            <b:Last>Zhou</b:Last>
            <b:First>Y.,</b:First>
          </b:Person>
          <b:Person>
            <b:Last>Danbolt</b:Last>
            <b:First>N.</b:First>
            <b:Middle>C.</b:Middle>
          </b:Person>
        </b:NameList>
      </b:Author>
    </b:Author>
    <b:JournalName>Frontiers in physiology vol 5</b:JournalName>
    <b:Pages>159</b:Pages>
    <b:RefOrder>729</b:RefOrder>
  </b:Source>
  <b:Source>
    <b:Tag>Kun11</b:Tag>
    <b:SourceType>Report</b:SourceType>
    <b:Guid>{D5FF8C67-230E-4F3D-9823-8F57E2CE216A}</b:Guid>
    <b:Title>Factor affecting credit access to SMEs</b:Title>
    <b:Year>2011</b:Year>
    <b:Publisher>Munich Personal RePEc Archive</b:Publisher>
    <b:Author>
      <b:Author>
        <b:NameList>
          <b:Person>
            <b:Last>Kung'u</b:Last>
            <b:First>F.</b:First>
          </b:Person>
        </b:NameList>
      </b:Author>
    </b:Author>
    <b:RefOrder>731</b:RefOrder>
  </b:Source>
  <b:Source>
    <b:Tag>Lan07</b:Tag>
    <b:SourceType>JournalArticle</b:SourceType>
    <b:Guid>{0B4B4205-03C0-4935-B433-C19EAD0A739A}</b:Guid>
    <b:Title> The entrepreneurial propensity of women.</b:Title>
    <b:Year>2007</b:Year>
    <b:Author>
      <b:Author>
        <b:NameList>
          <b:Person>
            <b:Last>Langowitz</b:Last>
            <b:First>N.</b:First>
          </b:Person>
          <b:Person>
            <b:Last>Minniti</b:Last>
            <b:First>M.</b:First>
          </b:Person>
        </b:NameList>
      </b:Author>
    </b:Author>
    <b:JournalName>Entrepreneurship theory and practice vol  31 (3)</b:JournalName>
    <b:Pages>341 - 364</b:Pages>
    <b:RefOrder>732</b:RefOrder>
  </b:Source>
  <b:Source>
    <b:Tag>Ley95</b:Tag>
    <b:SourceType>JournalArticle</b:SourceType>
    <b:Guid>{A90EF6ED-65EE-4D72-9188-E7199A446F46}</b:Guid>
    <b:Author>
      <b:Author>
        <b:NameList>
          <b:Person>
            <b:Last>Leyshon</b:Last>
            <b:First>A.</b:First>
          </b:Person>
          <b:Person>
            <b:Last>Thrift</b:Last>
            <b:First>N.</b:First>
          </b:Person>
        </b:NameList>
      </b:Author>
    </b:Author>
    <b:Title> Geographies of financial exclusion: financial abandonment in Britain and the United States. </b:Title>
    <b:JournalName>Transactions-Institute of British Geographers vol  20</b:JournalName>
    <b:Year>1995</b:Year>
    <b:Pages>312-322.</b:Pages>
    <b:RefOrder>733</b:RefOrder>
  </b:Source>
  <b:Source>
    <b:Tag>Lus10</b:Tag>
    <b:SourceType>JournalArticle</b:SourceType>
    <b:Guid>{261A875D-768D-40B2-82BA-13CF6A8EC319}</b:Guid>
    <b:Author>
      <b:Author>
        <b:NameList>
          <b:Person>
            <b:Last>Lusardi</b:Last>
            <b:First>A.</b:First>
          </b:Person>
          <b:Person>
            <b:Last>Mitchell</b:Last>
            <b:First>O.,</b:First>
            <b:Middle>S.</b:Middle>
          </b:Person>
          <b:Person>
            <b:Last>Curto</b:Last>
            <b:First>V.</b:First>
          </b:Person>
        </b:NameList>
      </b:Author>
    </b:Author>
    <b:Title>Financial Literacy among the Young. </b:Title>
    <b:JournalName>Journal of Consumer Affairs: Official Publication of the American Council on Consumer Interests, 44(2), </b:JournalName>
    <b:Year>2010</b:Year>
    <b:Pages>358–380</b:Pages>
    <b:RefOrder>734</b:RefOrder>
  </b:Source>
  <b:Source>
    <b:Tag>Mat14</b:Tag>
    <b:SourceType>Report</b:SourceType>
    <b:Guid>{B82E4955-E96E-4A75-AFF6-B68891BCDC4C}</b:Guid>
    <b:Title>The effect of interest rates on the accessibility to credit by micro and small sized enterprises in Gitaru Division Kenya </b:Title>
    <b:Year>2014</b:Year>
    <b:Author>
      <b:Author>
        <b:NameList>
          <b:Person>
            <b:Last>Mathea</b:Last>
            <b:First>F.</b:First>
            <b:Middle>G.</b:Middle>
          </b:Person>
        </b:NameList>
      </b:Author>
    </b:Author>
    <b:Publisher>School of Business, University of Nairobi</b:Publisher>
    <b:City>Nairobi, Kenya</b:City>
    <b:RefOrder>735</b:RefOrder>
  </b:Source>
  <b:Source>
    <b:Tag>Men15</b:Tag>
    <b:SourceType>JournalArticle</b:SourceType>
    <b:Guid>{B6E67ADA-A146-49C3-B981-5015BA14910D}</b:Guid>
    <b:Title> Determinants of access to credit by agribusiness operators in the Kumasi Metropolis, Ghana. </b:Title>
    <b:Year>2015</b:Year>
    <b:Author>
      <b:Author>
        <b:NameList>
          <b:Person>
            <b:Last>Mensah</b:Last>
            <b:First>O</b:First>
          </b:Person>
          <b:Person>
            <b:Last>Agbekpornu</b:Last>
            <b:First>H.</b:First>
          </b:Person>
        </b:NameList>
      </b:Author>
    </b:Author>
    <b:JournalName>American Journal of Experimental Agriculture vol 6(5)</b:JournalName>
    <b:Pages>333-346</b:Pages>
    <b:RefOrder>736</b:RefOrder>
  </b:Source>
  <b:Source>
    <b:Tag>Min12</b:Tag>
    <b:SourceType>JournalArticle</b:SourceType>
    <b:Guid>{2900698D-8164-4619-BB26-33E9EBB4C385}</b:Guid>
    <b:Author>
      <b:Author>
        <b:NameList>
          <b:Person>
            <b:Last>Minh</b:Last>
            <b:First>L.</b:First>
            <b:Middle>P.</b:Middle>
          </b:Person>
        </b:NameList>
      </b:Author>
    </b:Author>
    <b:Title> What Determines the Access to Credit by SMEs: A Case Study in Vietnam</b:Title>
    <b:JournalName>Journal of Management Research</b:JournalName>
    <b:Year>2012</b:Year>
    <b:RefOrder>737</b:RefOrder>
  </b:Source>
  <b:Source>
    <b:Tag>Mug01</b:Tag>
    <b:SourceType>Report</b:SourceType>
    <b:Guid>{6C62A8FA-A72F-4FAC-84B7-60044AB7F153}</b:Guid>
    <b:Author>
      <b:Author>
        <b:NameList>
          <b:Person>
            <b:Last>Mugume</b:Last>
            <b:First>A.</b:First>
          </b:Person>
          <b:Person>
            <b:Last>Obwona</b:Last>
            <b:First>M.</b:First>
          </b:Person>
        </b:NameList>
      </b:Author>
    </b:Author>
    <b:Title>Credit Accessibility and Investment Decisions in Uganda’s Manufacturing Sector: An Empirical Investigation. Research Series No.27.</b:Title>
    <b:Year>2001</b:Year>
    <b:Publisher>Research Series</b:Publisher>
    <b:City>Kampala</b:City>
    <b:RefOrder>738</b:RefOrder>
  </b:Source>
  <b:Source>
    <b:Tag>Muu04</b:Tag>
    <b:SourceType>JournalArticle</b:SourceType>
    <b:Guid>{D33D21E1-9B0B-4BE9-BCDB-678B403D614C}</b:Guid>
    <b:Title>HRM in Zambia. Managing Human Resources in Africa</b:Title>
    <b:Year>2004</b:Year>
    <b:Author>
      <b:Author>
        <b:NameList>
          <b:Person>
            <b:Last>Muuka</b:Last>
            <b:First>G.</b:First>
            <b:Middle>N.</b:Middle>
          </b:Person>
          <b:Person>
            <b:Last>Mwenda</b:Last>
            <b:First>K.</b:First>
            <b:Middle>K.</b:Middle>
          </b:Person>
        </b:NameList>
      </b:Author>
    </b:Author>
    <b:JournalName>HRM Journal Volume 15</b:JournalName>
    <b:Pages>35-51.</b:Pages>
    <b:RefOrder>740</b:RefOrder>
  </b:Source>
  <b:Source>
    <b:Tag>Placeholder149</b:Tag>
    <b:SourceType>JournalArticle</b:SourceType>
    <b:Guid>{02442E22-0AB9-4156-A190-6224AB3E86CC}</b:Guid>
    <b:Author>
      <b:Author>
        <b:NameList>
          <b:Person>
            <b:Last>Mwangi</b:Last>
            <b:First>H.</b:First>
            <b:Middle>W.</b:Middle>
          </b:Person>
          <b:Person>
            <b:Last>Bwisa</b:Last>
            <b:First>H.</b:First>
          </b:Person>
        </b:NameList>
      </b:Author>
    </b:Author>
    <b:Title>The effects of entrepreneurial marketing practices on the growth of hair salons: A case study of hair salons in Kiambu Township. </b:Title>
    <b:JournalName>International Journal of Academic Research in Business and Social Sciences volume  3(5)</b:JournalName>
    <b:Year>2013</b:Year>
    <b:Pages>467-475</b:Pages>
    <b:RefOrder>741</b:RefOrder>
  </b:Source>
  <b:Source>
    <b:Tag>Nis10</b:Tag>
    <b:SourceType>JournalArticle</b:SourceType>
    <b:Guid>{45EF8BA7-F9B2-44BA-AC51-2AA2CCA5AD26}</b:Guid>
    <b:Author>
      <b:Author>
        <b:NameList>
          <b:Person>
            <b:Last>Niskanen</b:Last>
            <b:First>M.</b:First>
          </b:Person>
        </b:NameList>
      </b:Author>
    </b:Author>
    <b:Title>The debt agency costs of family ownership in small and micro firms. </b:Title>
    <b:JournalName>International Journal of Entrepreneurship and Small Business vol 11(3)</b:JournalName>
    <b:Year>2010</b:Year>
    <b:Pages>353-366</b:Pages>
    <b:RefOrder>742</b:RefOrder>
  </b:Source>
  <b:Source>
    <b:Tag>Nun11</b:Tag>
    <b:SourceType>Report</b:SourceType>
    <b:Guid>{C73EC18D-2C62-4303-B738-780286A3E65F}</b:Guid>
    <b:Title>Sustaining small and medium enterprises through financial service utilization: Does financial literacy matter. (Paper presented at the Agricultural &amp; Applied Economics Association’s 2012 AAEA Annual Meeting, S</b:Title>
    <b:Year>2011</b:Year>
    <b:Author>
      <b:Author>
        <b:NameList>
          <b:Person>
            <b:Last>Nunoo</b:Last>
            <b:First>J.</b:First>
          </b:Person>
          <b:Person>
            <b:Last>Andoh</b:Last>
            <b:First>F.</b:First>
            <b:Middle>K.</b:Middle>
          </b:Person>
        </b:NameList>
      </b:Author>
    </b:Author>
    <b:Publisher>Unpublished </b:Publisher>
    <b:RefOrder>743</b:RefOrder>
  </b:Source>
  <b:Source>
    <b:Tag>Nya11</b:Tag>
    <b:SourceType>Report</b:SourceType>
    <b:Guid>{33DAA78B-3A3A-4F6E-AD6E-7F6888F55FED}</b:Guid>
    <b:Author>
      <b:Author>
        <b:NameList>
          <b:Person>
            <b:Last>Nyamute</b:Last>
            <b:First>W.</b:First>
          </b:Person>
          <b:Person>
            <b:Last>Maina</b:Last>
            <b:First>J.</b:First>
            <b:Middle>M.</b:Middle>
          </b:Person>
        </b:NameList>
      </b:Author>
    </b:Author>
    <b:Title> Effect of financial literacy on personal financial management practices.</b:Title>
    <b:Year>2011</b:Year>
    <b:Publisher>KLB</b:Publisher>
    <b:City>Nairobi </b:City>
    <b:RefOrder>744</b:RefOrder>
  </b:Source>
  <b:Source>
    <b:Tag>Ogo13</b:Tag>
    <b:SourceType>Report</b:SourceType>
    <b:Guid>{865DE85D-A55E-4F19-A1CB-D52975D6659B}</b:Guid>
    <b:Author>
      <b:Author>
        <b:NameList>
          <b:Person>
            <b:Last>Ogolla</b:Last>
            <b:First>N.</b:First>
            <b:Middle>O.</b:Middle>
          </b:Person>
        </b:NameList>
      </b:Author>
    </b:Author>
    <b:Title>Operations strategy and performance among motor vehicle assemblers in Kenya </b:Title>
    <b:Year>2013</b:Year>
    <b:Publisher>Unpublished Doctoral dissertation, University of Nairobi</b:Publisher>
    <b:RefOrder>745</b:RefOrder>
  </b:Source>
  <b:Source>
    <b:Tag>Oso13</b:Tag>
    <b:SourceType>JournalArticle</b:SourceType>
    <b:Guid>{AE5F9B1B-A93B-46A0-A313-678DAA5A08CF}</b:Guid>
    <b:Title>The role of micro financial institutions on the growth of SMEs in Kenya: A case study of micro financial institutions in Kisii Town. </b:Title>
    <b:Year>2013</b:Year>
    <b:Author>
      <b:Author>
        <b:NameList>
          <b:Person>
            <b:Last>Osoro</b:Last>
            <b:First>K.</b:First>
          </b:Person>
          <b:Person>
            <b:Last>Muturi</b:Last>
            <b:First>W.</b:First>
          </b:Person>
        </b:NameList>
      </b:Author>
    </b:Author>
    <b:JournalName>IOSR Journal of Humanities and Social Science vol 16(1)</b:JournalName>
    <b:Pages>2279-2287 </b:Pages>
    <b:RefOrder>746</b:RefOrder>
  </b:Source>
  <b:Source>
    <b:Tag>Ram13</b:Tag>
    <b:SourceType>JournalArticle</b:SourceType>
    <b:Guid>{C82855AD-5810-4031-A15B-26D6BE80CEA2}</b:Guid>
    <b:Author>
      <b:Author>
        <b:NameList>
          <b:Person>
            <b:Last>Rambo</b:Last>
            <b:First>C.</b:First>
            <b:Middle>M.</b:Middle>
          </b:Person>
        </b:NameList>
      </b:Author>
    </b:Author>
    <b:Title>Time required to break-even for small and medium enterprises: the Evidence from Kenya. </b:Title>
    <b:JournalName>The International Journal of Marketing Research and Management, Vol. 6(1)</b:JournalName>
    <b:Year>2013</b:Year>
    <b:Pages>81-94</b:Pages>
    <b:RefOrder>747</b:RefOrder>
  </b:Source>
  <b:Source>
    <b:Tag>Placeholder150</b:Tag>
    <b:SourceType>JournalArticle</b:SourceType>
    <b:Guid>{920F78F5-420E-45F9-9403-CE75520BFB4F}</b:Guid>
    <b:Author>
      <b:Author>
        <b:NameList>
          <b:Person>
            <b:Last>Ramsden</b:Last>
            <b:First>M.</b:First>
          </b:Person>
          <b:Person>
            <b:Last>Bennett</b:Last>
            <b:First>R.</b:First>
            <b:Middle>J.</b:Middle>
          </b:Person>
        </b:NameList>
      </b:Author>
    </b:Author>
    <b:Title> The benefits of external support to SMEs: “Hard” versus “soft” outcomes and satisfaction levels. </b:Title>
    <b:JournalName>Journal of small business and enterprise development vol 12(2)</b:JournalName>
    <b:Year>2005</b:Year>
    <b:Pages>227-243.</b:Pages>
    <b:RefOrder>748</b:RefOrder>
  </b:Source>
  <b:Source>
    <b:Tag>Rao07</b:Tag>
    <b:SourceType>JournalArticle</b:SourceType>
    <b:Guid>{5A3CA10A-862A-4CA4-8ED0-E3B295A863A0}</b:Guid>
    <b:Author>
      <b:Author>
        <b:NameList>
          <b:Person>
            <b:Last>Rao</b:Last>
            <b:First>K.</b:First>
            <b:Middle>S.</b:Middle>
          </b:Person>
        </b:NameList>
      </b:Author>
    </b:Author>
    <b:Title>Financial Inclusion: An introspection</b:Title>
    <b:JournalName> Economic and political weekly, vol 42(5)</b:JournalName>
    <b:Year>2007</b:Year>
    <b:Pages>355-360</b:Pages>
    <b:RefOrder>749</b:RefOrder>
  </b:Source>
  <b:Source>
    <b:Tag>San98</b:Tag>
    <b:SourceType>JournalArticle</b:SourceType>
    <b:Guid>{B3FD3D87-F805-420B-8F81-4411306F9C4D}</b:Guid>
    <b:Author>
      <b:Author>
        <b:NameList>
          <b:Person>
            <b:Last>Santomero</b:Last>
            <b:First>A.</b:First>
            <b:Middle>M.</b:Middle>
          </b:Person>
        </b:NameList>
      </b:Author>
    </b:Author>
    <b:Title>Financial innovation and bank risk taking. </b:Title>
    <b:JournalName>Journal of Economic Behavior &amp; Organization vol  35(1)</b:JournalName>
    <b:Year>1998</b:Year>
    <b:Pages> 25-37.</b:Pages>
    <b:RefOrder>750</b:RefOrder>
  </b:Source>
  <b:Source>
    <b:Tag>Sau11</b:Tag>
    <b:SourceType>Book</b:SourceType>
    <b:Guid>{EC82A583-CE27-42DE-A97B-8AC91C57ED87}</b:Guid>
    <b:Title>Financial Institutions Management: Risk management Approach</b:Title>
    <b:Year>2011</b:Year>
    <b:Author>
      <b:Author>
        <b:NameList>
          <b:Person>
            <b:Last>Saunders</b:Last>
            <b:First>A.</b:First>
          </b:Person>
          <b:Person>
            <b:Last>Cornett</b:Last>
            <b:First>M.</b:First>
            <b:Middle>M.</b:Middle>
          </b:Person>
        </b:NameList>
      </b:Author>
    </b:Author>
    <b:City>Singapore</b:City>
    <b:Publisher>McGraw-Hill </b:Publisher>
    <b:RefOrder>751</b:RefOrder>
  </b:Source>
  <b:Source>
    <b:Tag>Sho17</b:Tag>
    <b:SourceType>JournalArticle</b:SourceType>
    <b:Guid>{C685DC77-640F-4850-8257-5618ED995CF9}</b:Guid>
    <b:Title>Federated cloud resource management: Review and discussion. </b:Title>
    <b:Year>2017</b:Year>
    <b:Author>
      <b:Author>
        <b:NameList>
          <b:Person>
            <b:Last>Shoaib</b:Last>
            <b:First>U.</b:First>
          </b:Person>
        </b:NameList>
      </b:Author>
    </b:Author>
    <b:JournalName>Journal of Network and Computer Applications,vol 77</b:JournalName>
    <b:Pages>87-105.</b:Pages>
    <b:RefOrder>752</b:RefOrder>
  </b:Source>
  <b:Source>
    <b:Tag>Sti09</b:Tag>
    <b:SourceType>JournalArticle</b:SourceType>
    <b:Guid>{7725628B-3B09-4E13-9113-AD9EB69FE1A9}</b:Guid>
    <b:Author>
      <b:Author>
        <b:NameList>
          <b:Person>
            <b:Last>Stiglitz</b:Last>
            <b:First>J.</b:First>
            <b:Middle>E.</b:Middle>
          </b:Person>
          <b:Person>
            <b:Last>Weiss</b:Last>
            <b:First>A.</b:First>
          </b:Person>
        </b:NameList>
      </b:Author>
    </b:Author>
    <b:Title>Credit rationing in markets with imperfect information. </b:Title>
    <b:JournalName>The American economic review vol 71(3)</b:JournalName>
    <b:Year>2009</b:Year>
    <b:Pages>393-410</b:Pages>
    <b:RefOrder>753</b:RefOrder>
  </b:Source>
  <b:Source>
    <b:Tag>Ubo14</b:Tag>
    <b:SourceType>JournalArticle</b:SourceType>
    <b:Guid>{474387DC-80A6-44FF-B3A6-48F09BC43F9B}</b:Guid>
    <b:Author>
      <b:Author>
        <b:NameList>
          <b:Person>
            <b:Last>Ubon</b:Last>
            <b:First>A.</b:First>
            <b:Middle>E.</b:Middle>
          </b:Person>
          <b:Person>
            <b:Last>Chukwuemeka</b:Last>
            <b:First>J.</b:First>
            <b:Middle>A.</b:Middle>
          </b:Person>
        </b:NameList>
      </b:Author>
    </b:Author>
    <b:Title>An analysis of Access to Credit Markets and the Performance of Small Scale Agro-Based Enterprises in The Niger Delta Region of Nigeria.</b:Title>
    <b:JournalName>International Journal of Food and Agricultural Economics</b:JournalName>
    <b:Year>2014</b:Year>
    <b:Pages>105-120</b:Pages>
    <b:RefOrder>754</b:RefOrder>
  </b:Source>
  <b:Source>
    <b:Tag>Van111</b:Tag>
    <b:SourceType>JournalArticle</b:SourceType>
    <b:Guid>{682300A9-27A4-420A-BAFD-29C8B2697A90}</b:Guid>
    <b:Author>
      <b:Author>
        <b:NameList>
          <b:Person>
            <b:Last>Van Aardt</b:Last>
            <b:First>K.</b:First>
          </b:Person>
          <b:Person>
            <b:Last>Fatoki</b:Last>
            <b:First>O.</b:First>
            <b:Middle>O.</b:Middle>
          </b:Person>
        </b:NameList>
      </b:Author>
    </b:Author>
    <b:Title>Constraints to credit access by new SMEs in South Africa: A supply-side analysis</b:Title>
    <b:JournalName>African Journal of Business Management vol 5(4) </b:JournalName>
    <b:Year>2011</b:Year>
    <b:Pages>1413- 1426</b:Pages>
    <b:RefOrder>755</b:RefOrder>
  </b:Source>
  <b:Source>
    <b:Tag>Ver10</b:Tag>
    <b:SourceType>JournalArticle</b:SourceType>
    <b:Guid>{FAEBE53E-E078-4EB3-A2BB-6930654395C3}</b:Guid>
    <b:Author>
      <b:Author>
        <b:NameList>
          <b:Person>
            <b:Last>Vera</b:Last>
            <b:First>D.</b:First>
          </b:Person>
          <b:Person>
            <b:Last>Onji</b:Last>
            <b:First>K.</b:First>
          </b:Person>
        </b:NameList>
      </b:Author>
    </b:Author>
    <b:Title> Changes in the Banking System and Small Business Lending. </b:Title>
    <b:JournalName>Small Business Economics vol  34(3)</b:JournalName>
    <b:Year>2010</b:Year>
    <b:Pages>293-308</b:Pages>
    <b:RefOrder>756</b:RefOrder>
  </b:Source>
  <b:Source>
    <b:Tag>Vuv11</b:Tag>
    <b:SourceType>Report</b:SourceType>
    <b:Guid>{77B58F1A-23F1-4C4F-A9A7-0DAF26BFD45B}</b:Guid>
    <b:Title>The Challenges Faced by Small &amp; Medium Enterprises (SMEs) in Obtaining Credit in Ghana. </b:Title>
    <b:Year>2011</b:Year>
    <b:Author>
      <b:Author>
        <b:NameList>
          <b:Person>
            <b:Last>Vuvor</b:Last>
            <b:First>S.</b:First>
          </b:Person>
          <b:Person>
            <b:Last>Ackah</b:Last>
            <b:First>J.</b:First>
          </b:Person>
        </b:NameList>
      </b:Author>
    </b:Author>
    <b:Publisher>School of Management.</b:Publisher>
    <b:RefOrder>757</b:RefOrder>
  </b:Source>
  <b:Source>
    <b:Tag>Afr161</b:Tag>
    <b:SourceType>Report</b:SourceType>
    <b:Guid>{3C70CC11-8CE9-48AB-8780-2FCC83B73536}</b:Guid>
    <b:Title>The predictive modelling of insurance claims using reversible jump Markov Chain Monte Carlo Methods in Kumasi Ghana</b:Title>
    <b:Year>2016</b:Year>
    <b:Author>
      <b:Author>
        <b:NameList>
          <b:Person>
            <b:Last>Afranie</b:Last>
            <b:First>D.</b:First>
            <b:Middle>C.</b:Middle>
          </b:Person>
        </b:NameList>
      </b:Author>
    </b:Author>
    <b:Publisher>K. N. U. S. T.</b:Publisher>
    <b:City>Kumasi </b:City>
    <b:RefOrder>15</b:RefOrder>
  </b:Source>
  <b:Source>
    <b:Tag>Yus09</b:Tag>
    <b:SourceType>JournalArticle</b:SourceType>
    <b:Guid>{BAC370BF-8ED4-421E-816A-7AFDA907FA17}</b:Guid>
    <b:Title>Control of insurance fraud in Nigeria: an exploratory study (case study)</b:Title>
    <b:Year>2009</b:Year>
    <b:Author>
      <b:Author>
        <b:NameList>
          <b:Person>
            <b:Last>Yusuf</b:Last>
            <b:First>T.O.</b:First>
          </b:Person>
          <b:Person>
            <b:Last>Babalola</b:Last>
            <b:First>A.</b:First>
          </b:Person>
        </b:NameList>
      </b:Author>
    </b:Author>
    <b:JournalName>Journal of Financial Crime, Vol. 16 Issue 4</b:JournalName>
    <b:Pages>418-435</b:Pages>
    <b:RefOrder>22</b:RefOrder>
  </b:Source>
  <b:Source>
    <b:Tag>Git13</b:Tag>
    <b:SourceType>Report</b:SourceType>
    <b:Guid>{859818D2-B363-4EAF-B2B3-046359C2CC2D}</b:Guid>
    <b:Title>Factors causing the low penetration of uptake of insurance in Kenya</b:Title>
    <b:Year>2013</b:Year>
    <b:Author>
      <b:Author>
        <b:NameList>
          <b:Person>
            <b:Last>Gitau</b:Last>
            <b:First>B.</b:First>
            <b:Middle>N.</b:Middle>
          </b:Person>
        </b:NameList>
      </b:Author>
    </b:Author>
    <b:Publisher>Unpublished MBA Thesis  University of Nairobi </b:Publisher>
    <b:City>Nairobi </b:City>
    <b:RefOrder>23</b:RefOrder>
  </b:Source>
  <b:Source>
    <b:Tag>Arn17</b:Tag>
    <b:SourceType>JournalArticle</b:SourceType>
    <b:Guid>{4FF09F31-CD93-47C2-B19B-B432B6E18451}</b:Guid>
    <b:Title>Insurance Law Reform by Degrees: Late Payment and Insurable Interest</b:Title>
    <b:Year>2017</b:Year>
    <b:Author>
      <b:Author>
        <b:NameList>
          <b:Person>
            <b:Last>Arnold-Dwyer</b:Last>
            <b:First>F.</b:First>
          </b:Person>
        </b:NameList>
      </b:Author>
    </b:Author>
    <b:JournalName>Modern Law Review  Vol. 80 Issue 3</b:JournalName>
    <b:Pages>489-509</b:Pages>
    <b:RefOrder>19</b:RefOrder>
  </b:Source>
  <b:Source>
    <b:Tag>Nde14</b:Tag>
    <b:SourceType>Report</b:SourceType>
    <b:Guid>{AB253306-BFE2-41CA-86B8-A6579039CD6B}</b:Guid>
    <b:Title>The  underwriting risk management strategies for motor vehicle insurance:  Kenya Alliance Insurance Company as study case </b:Title>
    <b:Year>2014</b:Year>
    <b:Author>
      <b:Author>
        <b:NameList>
          <b:Person>
            <b:Last>Ndeda</b:Last>
            <b:First>J.</b:First>
          </b:Person>
        </b:NameList>
      </b:Author>
    </b:Author>
    <b:Publisher>Unpublished MBA Thesis UoN</b:Publisher>
    <b:RefOrder>18</b:RefOrder>
  </b:Source>
  <b:Source>
    <b:Tag>Kin17</b:Tag>
    <b:SourceType>JournalArticle</b:SourceType>
    <b:Guid>{F7B40217-07F1-4DD2-B6C3-186E45DFDCAA}</b:Guid>
    <b:Author>
      <b:Author>
        <b:NameList>
          <b:Person>
            <b:Last>King</b:Last>
            <b:First>S.</b:First>
          </b:Person>
          <b:Person>
            <b:Last>Hickey</b:Last>
            <b:First>S.</b:First>
          </b:Person>
        </b:NameList>
      </b:Author>
    </b:Author>
    <b:Title>Building Democracy from below: Lessons from Western Uganda</b:Title>
    <b:JournalName>Journal of Development studies vol. 53 issues 10</b:JournalName>
    <b:Year>2017</b:Year>
    <b:Pages>1584 - 1599</b:Pages>
    <b:RefOrder>23</b:RefOrder>
  </b:Source>
  <b:Source>
    <b:Tag>Kuy14</b:Tag>
    <b:SourceType>JournalArticle</b:SourceType>
    <b:Guid>{4E9E738C-1ABE-4FDA-8C1E-0ACFE268DEB0}</b:Guid>
    <b:Author>
      <b:Author>
        <b:NameList>
          <b:Person>
            <b:Last>Kuyper</b:Last>
            <b:First>J.</b:First>
            <b:Middle>W.</b:Middle>
          </b:Person>
        </b:NameList>
      </b:Author>
    </b:Author>
    <b:Title>Global democratization and interational regime complexity </b:Title>
    <b:JournalName>European Journal of international relations vol. 20(3)</b:JournalName>
    <b:Year>2014</b:Year>
    <b:Pages>620-624</b:Pages>
    <b:RefOrder>42</b:RefOrder>
  </b:Source>
  <b:Source>
    <b:Tag>Fen12</b:Tag>
    <b:SourceType>JournalArticle</b:SourceType>
    <b:Guid>{7B0807DF-313F-4C8E-8505-8F7DE7B9EE2D}</b:Guid>
    <b:Author>
      <b:Author>
        <b:NameList>
          <b:Person>
            <b:Last>Fenardoh</b:Last>
            <b:First>C.</b:First>
            <b:Middle>S.</b:Middle>
          </b:Person>
        </b:NameList>
      </b:Author>
    </b:Author>
    <b:Title>Explaing Party Sytem Institutionalisation in East Cental Europe</b:Title>
    <b:JournalName>East European Political politics Volume 28 issue 4</b:JournalName>
    <b:Year>2012</b:Year>
    <b:Pages>452-472</b:Pages>
    <b:RefOrder>7</b:RefOrder>
  </b:Source>
  <b:Source>
    <b:Tag>Placeholder151</b:Tag>
    <b:SourceType>Report</b:SourceType>
    <b:Guid>{9856EC29-8581-4BBB-8554-F4F995051029}</b:Guid>
    <b:Title>Party System institutionalization in new democracies </b:Title>
    <b:Year>2011</b:Year>
    <b:Author>
      <b:Author>
        <b:NameList>
          <b:Person>
            <b:Last>Casal</b:Last>
            <b:First>B.</b:First>
            <b:Middle>F.</b:Middle>
          </b:Person>
        </b:NameList>
      </b:Author>
    </b:Author>
    <b:Publisher>European Union </b:Publisher>
    <b:City>Berlin</b:City>
    <b:RefOrder>43</b:RefOrder>
  </b:Source>
  <b:Source>
    <b:Tag>Bra07</b:Tag>
    <b:SourceType>JournalArticle</b:SourceType>
    <b:Guid>{63558F4E-0898-4A0C-B56E-3452C5D45785}</b:Guid>
    <b:Title>The Democracy Barometters: Formal Verses Informal institutions in Africa </b:Title>
    <b:Year>2007</b:Year>
    <b:Author>
      <b:Author>
        <b:NameList>
          <b:Person>
            <b:Last>Bratton</b:Last>
            <b:First>M.</b:First>
          </b:Person>
        </b:NameList>
      </b:Author>
    </b:Author>
    <b:JournalName>Journal of Democracy vol. 18 July issue </b:JournalName>
    <b:Pages>96-110</b:Pages>
    <b:RefOrder>1</b:RefOrder>
  </b:Source>
  <b:Source>
    <b:Tag>Jot12</b:Tag>
    <b:SourceType>JournalArticle</b:SourceType>
    <b:Guid>{94B7EE21-F1CF-4088-8DDB-C7C9921BC6C4}</b:Guid>
    <b:Title>Liberal democracy an African perspective </b:Title>
    <b:Year>2012</b:Year>
    <b:Author>
      <b:Author>
        <b:NameList>
          <b:Person>
            <b:Last>Jotia</b:Last>
            <b:First>L.</b:First>
            <b:Middle>A.</b:Middle>
          </b:Person>
        </b:NameList>
      </b:Author>
    </b:Author>
    <b:JournalName>Academic research international vol. 3(2)</b:JournalName>
    <b:Pages>621-628</b:Pages>
    <b:RefOrder>44</b:RefOrder>
  </b:Source>
  <b:Source>
    <b:Tag>Edo08</b:Tag>
    <b:SourceType>JournalArticle</b:SourceType>
    <b:Guid>{6B47C7E0-EFC2-4B18-B1AD-7FC71D93D928}</b:Guid>
    <b:Author>
      <b:Author>
        <b:NameList>
          <b:Person>
            <b:Last>Edozie</b:Last>
            <b:First>R.</b:First>
            <b:Middle>K.</b:Middle>
          </b:Person>
        </b:NameList>
      </b:Author>
    </b:Author>
    <b:Title>New trends in democracy and development : democratic capitalization in South Africa, Nigeria and Kenya </b:Title>
    <b:JournalName>Politkon vol. 35 issue 1</b:JournalName>
    <b:Year>2008</b:Year>
    <b:Pages>43-67</b:Pages>
    <b:RefOrder>45</b:RefOrder>
  </b:Source>
  <b:Source>
    <b:Tag>Cab11</b:Tag>
    <b:SourceType>Report</b:SourceType>
    <b:Guid>{3F842F2A-4F5F-4A79-8095-B888C455EF83}</b:Guid>
    <b:Title>The cabinet manual: A guide to Laws, conventions and the rules on the operations of  Government</b:Title>
    <b:Year>2011</b:Year>
    <b:Author>
      <b:Author>
        <b:Corporate>Cabinet Office </b:Corporate>
      </b:Author>
    </b:Author>
    <b:Publisher>Cabinet Office, The Prime-Minister </b:Publisher>
    <b:City>London </b:City>
    <b:RefOrder>3</b:RefOrder>
  </b:Source>
  <b:Source>
    <b:Tag>Ins15</b:Tag>
    <b:SourceType>Report</b:SourceType>
    <b:Guid>{605759E9-F913-4DD8-A299-E89358A6CA86}</b:Guid>
    <b:Title>From law to practice: The assessment of politicals parties adherece to law in Kenya </b:Title>
    <b:Year>2015</b:Year>
    <b:Author>
      <b:Author>
        <b:Corporate>Institute for education in democracy </b:Corporate>
      </b:Author>
    </b:Author>
    <b:Publisher>IED</b:Publisher>
    <b:City>Nairobi </b:City>
    <b:RefOrder>4</b:RefOrder>
  </b:Source>
  <b:Source>
    <b:Tag>GoK10</b:Tag>
    <b:SourceType>Report</b:SourceType>
    <b:Guid>{7C8D0A33-97C6-44C9-8BC3-DEF39362DED9}</b:Guid>
    <b:Author>
      <b:Author>
        <b:Corporate>GoK</b:Corporate>
      </b:Author>
    </b:Author>
    <b:Title>The Consititution of Kenya </b:Title>
    <b:Year>2010</b:Year>
    <b:Publisher>Government Printers </b:Publisher>
    <b:City>Nairobi </b:City>
    <b:RefOrder>12</b:RefOrder>
  </b:Source>
  <b:Source>
    <b:Tag>Epl15</b:Tag>
    <b:SourceType>JournalArticle</b:SourceType>
    <b:Guid>{072F2AF8-8457-4A36-9CC3-27CECBE94DA8}</b:Guid>
    <b:Author>
      <b:Author>
        <b:NameList>
          <b:Person>
            <b:Last>Epley</b:Last>
            <b:First>J.</b:First>
            <b:Middle>L.</b:Middle>
          </b:Person>
        </b:NameList>
      </b:Author>
    </b:Author>
    <b:Title>Weber's Theory of  Charismatic Leadership </b:Title>
    <b:JournalName>International journal of Humanities and Socialscience vol.5 Issue 7</b:JournalName>
    <b:Year>2015</b:Year>
    <b:Pages>7-17</b:Pages>
    <b:RefOrder>17</b:RefOrder>
  </b:Source>
  <b:Source>
    <b:Tag>Web681</b:Tag>
    <b:SourceType>Report</b:SourceType>
    <b:Guid>{141CB1B6-B77F-49E7-B268-3684CA7C33D7}</b:Guid>
    <b:Author>
      <b:Author>
        <b:NameList>
          <b:Person>
            <b:Last>Weber</b:Last>
            <b:First>M.</b:First>
          </b:Person>
        </b:NameList>
      </b:Author>
    </b:Author>
    <b:Title>On charisma and Institutional Building  </b:Title>
    <b:Year>1968</b:Year>
    <b:Publisher>University of Chicago</b:Publisher>
    <b:City>Chicago</b:City>
    <b:RefOrder>16</b:RefOrder>
  </b:Source>
  <b:Source>
    <b:Tag>Mar08</b:Tag>
    <b:SourceType>Book</b:SourceType>
    <b:Guid>{7E35B9BF-057E-43E5-8B68-54F681EF44EA}</b:Guid>
    <b:Title>Global Democracy: For and against </b:Title>
    <b:Year>2008</b:Year>
    <b:Author>
      <b:Author>
        <b:NameList>
          <b:Person>
            <b:Last>Marchetti</b:Last>
            <b:First>R.</b:First>
          </b:Person>
        </b:NameList>
      </b:Author>
    </b:Author>
    <b:City>New York</b:City>
    <b:Publisher>Routledge Publishers </b:Publisher>
    <b:RefOrder>46</b:RefOrder>
  </b:Source>
  <b:Source>
    <b:Tag>Chr04</b:Tag>
    <b:SourceType>JournalArticle</b:SourceType>
    <b:Guid>{898F58B2-9BD5-4826-917E-B77F118D11F7}</b:Guid>
    <b:Title>The Autority of democracy </b:Title>
    <b:Year>2004</b:Year>
    <b:Author>
      <b:Author>
        <b:NameList>
          <b:Person>
            <b:Last>Christiano</b:Last>
            <b:First>T.</b:First>
          </b:Person>
        </b:NameList>
      </b:Author>
    </b:Author>
    <b:JournalName>Journal of political philosophy vol/ 12 (3)</b:JournalName>
    <b:Pages>266-290</b:Pages>
    <b:RefOrder>24</b:RefOrder>
  </b:Source>
  <b:Source>
    <b:Tag>Chr18</b:Tag>
    <b:SourceType>Book</b:SourceType>
    <b:Guid>{E3CE60C2-B2B6-474C-88E8-895BA7010722}</b:Guid>
    <b:Title>Democracy </b:Title>
    <b:Year>2018</b:Year>
    <b:Publisher>Encyclopedia of Philosophy</b:Publisher>
    <b:City>Stanford </b:City>
    <b:Author>
      <b:Author>
        <b:NameList>
          <b:Person>
            <b:Last>Christiano</b:Last>
            <b:First>T.</b:First>
          </b:Person>
        </b:NameList>
      </b:Author>
    </b:Author>
    <b:RefOrder>51</b:RefOrder>
  </b:Source>
  <b:Source>
    <b:Tag>Har58</b:Tag>
    <b:SourceType>JournalArticle</b:SourceType>
    <b:Guid>{009FF147-A642-4F9A-AE8F-98942E3968D0}</b:Guid>
    <b:Author>
      <b:Author>
        <b:NameList>
          <b:Person>
            <b:Last>Hart</b:Last>
            <b:First>L.</b:First>
            <b:Middle>A. H.</b:Middle>
          </b:Person>
        </b:NameList>
      </b:Author>
    </b:Author>
    <b:Title>Positivism and the Separation of Law and Morals</b:Title>
    <b:JournalName>Harvard Law Review, Vol 71</b:JournalName>
    <b:Year>1958</b:Year>
    <b:Pages>593-529</b:Pages>
    <b:RefOrder>26</b:RefOrder>
  </b:Source>
  <b:Source>
    <b:Tag>Lei09</b:Tag>
    <b:SourceType>Report</b:SourceType>
    <b:Guid>{064513BD-2FA4-41FC-AF34-209AEB1B10F4}</b:Guid>
    <b:Title>Why Legal Positivism </b:Title>
    <b:Year>2009</b:Year>
    <b:Author>
      <b:Author>
        <b:NameList>
          <b:Person>
            <b:Last>Leiter</b:Last>
            <b:First>B.</b:First>
          </b:Person>
        </b:NameList>
      </b:Author>
    </b:Author>
    <b:Publisher>University of Chicagi Law School</b:Publisher>
    <b:City>Chicango </b:City>
    <b:RefOrder>25</b:RefOrder>
  </b:Source>
  <b:Source>
    <b:Tag>Lit13</b:Tag>
    <b:SourceType>JournalArticle</b:SourceType>
    <b:Guid>{0E2C811E-4014-462D-9A29-A8564C06B23B}</b:Guid>
    <b:Author>
      <b:Author>
        <b:NameList>
          <b:Person>
            <b:Last>Little</b:Last>
            <b:First>A.</b:First>
          </b:Person>
          <b:Person>
            <b:Last>MacDonald</b:Last>
            <b:First>K.</b:First>
          </b:Person>
        </b:NameList>
      </b:Author>
    </b:Author>
    <b:Title>Pathways to global Democracy : Escaping the statist Imaginary</b:Title>
    <b:JournalName>Review if international studies vol. 39 (4)</b:JournalName>
    <b:Year>2013</b:Year>
    <b:Pages>789-813</b:Pages>
    <b:RefOrder>18</b:RefOrder>
  </b:Source>
  <b:Source>
    <b:Tag>Bac06</b:Tag>
    <b:SourceType>JournalArticle</b:SourceType>
    <b:Guid>{D007AC5A-78F7-4A88-B418-34C40BE64F7F}</b:Guid>
    <b:Author>
      <b:Author>
        <b:NameList>
          <b:Person>
            <b:Last>Backstrand</b:Last>
            <b:First>K.</b:First>
          </b:Person>
        </b:NameList>
      </b:Author>
    </b:Author>
    <b:Title>Democratizing Global Envirionmental  Governance; Stakeholders democracy after the world summit on development </b:Title>
    <b:JournalName>European Journal of International relations  vol.12 (4)</b:JournalName>
    <b:Year>2006</b:Year>
    <b:Pages>467-498</b:Pages>
    <b:RefOrder>52</b:RefOrder>
  </b:Source>
  <b:Source>
    <b:Tag>Hou041</b:Tag>
    <b:SourceType>Book</b:SourceType>
    <b:Guid>{AAEB38E2-790D-4A75-B371-2A87A4586D4A}</b:Guid>
    <b:Title> Theory of charismatic leadership, Leadership: The cutting edge</b:Title>
    <b:Year>2004</b:Year>
    <b:Publisher>Southern Illinois University Press.</b:Publisher>
    <b:City>Carbondale</b:City>
    <b:Author>
      <b:Author>
        <b:NameList>
          <b:Person>
            <b:Last>House</b:Last>
            <b:First>R.</b:First>
          </b:Person>
        </b:NameList>
      </b:Author>
    </b:Author>
    <b:RefOrder>53</b:RefOrder>
  </b:Source>
  <b:Source>
    <b:Tag>Mas121</b:Tag>
    <b:SourceType>JournalArticle</b:SourceType>
    <b:Guid>{28609AFA-8ADF-4BE9-AD33-76DACB1A210C}</b:Guid>
    <b:Title>Transformational Leadership and Attribution Theory: The Situational Strength Perspective</b:Title>
    <b:Year>2012</b:Year>
    <b:Author>
      <b:Author>
        <b:NameList>
          <b:Person>
            <b:Last>Masood</b:Last>
            <b:First>S.</b:First>
            <b:Middle>A.</b:Middle>
          </b:Person>
          <b:Person>
            <b:Last>Shahbaz</b:Last>
            <b:First>M.</b:First>
          </b:Person>
          <b:Person>
            <b:Last>Shaheen</b:Last>
            <b:First>M.</b:First>
          </b:Person>
        </b:NameList>
      </b:Author>
    </b:Author>
    <b:JournalName>Life Science Journal vol. 9(1)</b:JournalName>
    <b:Pages>317-329.</b:Pages>
    <b:RefOrder>27</b:RefOrder>
  </b:Source>
  <b:Source>
    <b:Tag>Pet99</b:Tag>
    <b:SourceType>Book</b:SourceType>
    <b:Guid>{9CF10C3B-0C44-4897-AFBE-1C5BB41443B6}</b:Guid>
    <b:Title> Institutional Theory in Political Science.</b:Title>
    <b:Year>1999</b:Year>
    <b:Author>
      <b:Author>
        <b:NameList>
          <b:Person>
            <b:Last>Peters</b:Last>
            <b:First>G.</b:First>
            <b:Middle>B</b:Middle>
          </b:Person>
        </b:NameList>
      </b:Author>
    </b:Author>
    <b:City>London</b:City>
    <b:Publisher>Continuum.</b:Publisher>
    <b:RefOrder>54</b:RefOrder>
  </b:Source>
  <b:Source>
    <b:Tag>Placeholder152</b:Tag>
    <b:SourceType>Book</b:SourceType>
    <b:Guid>{587D705C-C995-4399-AF25-69AEC326009E}</b:Guid>
    <b:Author>
      <b:Author>
        <b:NameList>
          <b:Person>
            <b:Last>Saunders</b:Last>
            <b:First>M.</b:First>
          </b:Person>
          <b:Person>
            <b:Last>Lewis</b:Last>
            <b:First>P</b:First>
          </b:Person>
          <b:Person>
            <b:Last>Thornhill</b:Last>
            <b:First>A.</b:First>
          </b:Person>
        </b:NameList>
      </b:Author>
    </b:Author>
    <b:Title>Research Methods for business students 7th ed. </b:Title>
    <b:Year>2016</b:Year>
    <b:City>London</b:City>
    <b:Publisher>Financial Times</b:Publisher>
    <b:RefOrder>55</b:RefOrder>
  </b:Source>
  <b:Source>
    <b:Tag>Mic13</b:Tag>
    <b:SourceType>JournalArticle</b:SourceType>
    <b:Guid>{8505C2F5-F0BC-498D-A9B7-0869B4E86A4B}</b:Guid>
    <b:Title>Charismatic leaders: the role of admiration and system justification</b:Title>
    <b:Year>2013</b:Year>
    <b:Author>
      <b:Author>
        <b:NameList>
          <b:Person>
            <b:Last>Michel</b:Last>
            <b:First>J.</b:First>
            <b:Middle>W.</b:Middle>
          </b:Person>
          <b:Person>
            <b:Last>Wallace</b:Last>
            <b:First>D.</b:First>
            <b:Middle>L.</b:Middle>
          </b:Person>
          <b:Person>
            <b:Last>Rawling</b:Last>
            <b:First>R.</b:First>
            <b:Middle>A.</b:Middle>
          </b:Person>
        </b:NameList>
      </b:Author>
    </b:Author>
    <b:JournalName>Leadership and Organization Development Journal, Vol. 34 (5)</b:JournalName>
    <b:Pages>469-487</b:Pages>
    <b:RefOrder>59</b:RefOrder>
  </b:Source>
  <b:Source>
    <b:Tag>Dup12</b:Tag>
    <b:SourceType>JournalArticle</b:SourceType>
    <b:Guid>{3763B528-2446-498B-B2A7-4EAF65D3247E}</b:Guid>
    <b:Author>
      <b:Author>
        <b:NameList>
          <b:Person>
            <b:Last>Dupas</b:Last>
            <b:First>P.</b:First>
          </b:Person>
          <b:Person>
            <b:Last>Robinson</b:Last>
            <b:First>J.</b:First>
          </b:Person>
        </b:NameList>
      </b:Author>
    </b:Author>
    <b:Title>The hidden costs of political instability: Evidence from Kenya's 2007</b:Title>
    <b:JournalName>Journal of Development Economics vol. 99 </b:JournalName>
    <b:Year>2012</b:Year>
    <b:Pages>314-329</b:Pages>
    <b:RefOrder>34</b:RefOrder>
  </b:Source>
  <b:Source>
    <b:Tag>Aso16</b:Tag>
    <b:SourceType>JournalArticle</b:SourceType>
    <b:Guid>{56624872-C3DA-4F34-B43D-A307BDFA6E5F}</b:Guid>
    <b:Author>
      <b:Author>
        <b:NameList>
          <b:Person>
            <b:Last>Asongu</b:Last>
            <b:First>S.</b:First>
            <b:Middle>A.</b:Middle>
          </b:Person>
          <b:Person>
            <b:Last>Nwachuckwu</b:Last>
            <b:First>J.</b:First>
            <b:Middle>C.</b:Middle>
          </b:Person>
        </b:NameList>
      </b:Author>
    </b:Author>
    <b:Title>The role of lifelong learning on political stability and non violence: evidence from Africa</b:Title>
    <b:JournalName>Journal of Economic Studies, Vol. 43 Issue: 1</b:JournalName>
    <b:Year>2016</b:Year>
    <b:Pages>141-164</b:Pages>
    <b:RefOrder>35</b:RefOrder>
  </b:Source>
  <b:Source>
    <b:Tag>Ras17</b:Tag>
    <b:SourceType>JournalArticle</b:SourceType>
    <b:Guid>{5A7CBED0-DF9F-427C-BA5C-03A3C85CEACB}</b:Guid>
    <b:Author>
      <b:Author>
        <b:NameList>
          <b:Person>
            <b:Last>Rashid</b:Last>
            <b:First>M.</b:First>
          </b:Person>
          <b:Person>
            <b:Last>Looi</b:Last>
            <b:First>X.</b:First>
            <b:Middle>H.</b:Middle>
          </b:Person>
          <b:Person>
            <b:Last>Wong</b:Last>
            <b:First>S.</b:First>
            <b:Middle>J.</b:Middle>
          </b:Person>
        </b:NameList>
      </b:Author>
    </b:Author>
    <b:Title>Political stability and FDI in the most competitive Asia Pacific countries</b:Title>
    <b:JournalName> Journal of Financial Economic Policy, Vol. 9 Issue 2</b:JournalName>
    <b:Year>2017</b:Year>
    <b:Pages>140-155</b:Pages>
    <b:RefOrder>36</b:RefOrder>
  </b:Source>
  <b:Source>
    <b:Tag>Lui11</b:Tag>
    <b:SourceType>JournalArticle</b:SourceType>
    <b:Guid>{D7822ED2-6A7B-4100-92B9-F88C2F235923}</b:Guid>
    <b:Author>
      <b:Author>
        <b:NameList>
          <b:Person>
            <b:Last>Lui</b:Last>
            <b:First>J.</b:First>
          </b:Person>
          <b:Person>
            <b:Last>Wang</b:Last>
            <b:First>W.</b:First>
          </b:Person>
          <b:Person>
            <b:Last>Kun-peng</b:Last>
            <b:First>C.</b:First>
          </b:Person>
        </b:NameList>
      </b:Author>
    </b:Author>
    <b:Title>Leader political skill and team performance a moderated mediation model</b:Title>
    <b:JournalName>Nankai Business Review International, Vol. 2 Issue 1</b:JournalName>
    <b:Year>2011</b:Year>
    <b:Pages>5-22</b:Pages>
    <b:RefOrder>32</b:RefOrder>
  </b:Source>
  <b:Source>
    <b:Tag>Mil141</b:Tag>
    <b:SourceType>JournalArticle</b:SourceType>
    <b:Guid>{EC0A93A2-C0EF-4F01-B228-6C91603DBA06}</b:Guid>
    <b:Author>
      <b:Author>
        <b:NameList>
          <b:Person>
            <b:Last>Milosevic</b:Last>
            <b:First>I.</b:First>
          </b:Person>
          <b:Person>
            <b:Last>Bass</b:Last>
            <b:First>E.</b:First>
            <b:Middle>A.</b:Middle>
          </b:Person>
        </b:NameList>
      </b:Author>
    </b:Author>
    <b:Title>Revisiting Weber's charismatic leadership  learning from the past and looking to the future</b:Title>
    <b:JournalName>Journal of Management History, Vol. 20 Issue 2</b:JournalName>
    <b:Year>2014</b:Year>
    <b:Pages>224-240</b:Pages>
    <b:RefOrder>33</b:RefOrder>
  </b:Source>
  <b:Source>
    <b:Tag>Bur114</b:Tag>
    <b:SourceType>JournalArticle</b:SourceType>
    <b:Guid>{619ECE6A-2869-4FE5-B2B9-624A06DC050A}</b:Guid>
    <b:Author>
      <b:Author>
        <b:NameList>
          <b:Person>
            <b:Last>Burchi</b:Last>
            <b:First>F.</b:First>
          </b:Person>
        </b:NameList>
      </b:Author>
    </b:Author>
    <b:Title>Democracy, institutions and famines in developing and emerging countries</b:Title>
    <b:JournalName>Canadian Journal of Development Studies Vol.32 Issue 1</b:JournalName>
    <b:Year>2011</b:Year>
    <b:Pages>17-31</b:Pages>
    <b:RefOrder>29</b:RefOrder>
  </b:Source>
  <b:Source>
    <b:Tag>Kuy131</b:Tag>
    <b:SourceType>JournalArticle</b:SourceType>
    <b:Guid>{F00C64AE-178D-4AB8-996E-C1F58C32F0D7}</b:Guid>
    <b:Author>
      <b:Author>
        <b:NameList>
          <b:Person>
            <b:Last>Kuyper</b:Last>
            <b:First>J.</b:First>
            <b:Middle>W.</b:Middle>
          </b:Person>
        </b:NameList>
      </b:Author>
    </b:Author>
    <b:Title>Designing institutions for global democracy flexibility through escape clauses and sunset provisions</b:Title>
    <b:JournalName> Ethics &amp; Global Politics vol. 6 issue 4</b:JournalName>
    <b:Year>2013</b:Year>
    <b:Pages>195-215</b:Pages>
    <b:RefOrder>60</b:RefOrder>
  </b:Source>
  <b:Source>
    <b:Tag>McT15</b:Tag>
    <b:SourceType>JournalArticle</b:SourceType>
    <b:Guid>{6505EB51-C0EC-4538-B79E-064AA2668481}</b:Guid>
    <b:Author>
      <b:Author>
        <b:NameList>
          <b:Person>
            <b:Last>McTavish</b:Last>
            <b:First>D.</b:First>
          </b:Person>
        </b:NameList>
      </b:Author>
    </b:Author>
    <b:Title>Politics and Political Strategies in Multi-Level Systems: The Missing Linkages </b:Title>
    <b:JournalName>Critical Perspectives on International Public Sector Management, Volume 4</b:JournalName>
    <b:Year>2015</b:Year>
    <b:Pages>271-293</b:Pages>
    <b:RefOrder>28</b:RefOrder>
  </b:Source>
  <b:Source>
    <b:Tag>Uri13</b:Tag>
    <b:SourceType>Report</b:SourceType>
    <b:Guid>{CD487497-5EC4-4575-A04D-D9A6D4F4C33B}</b:Guid>
    <b:Title>Living Law and Political Stability in Post-Soviet Central Asia  A Case Study of the Ferghana Valley in Uzbekistan</b:Title>
    <b:Year>2013</b:Year>
    <b:Author>
      <b:Author>
        <b:NameList>
          <b:Person>
            <b:Last>Urinboyev</b:Last>
            <b:First>R.</b:First>
          </b:Person>
        </b:NameList>
      </b:Author>
    </b:Author>
    <b:Publisher>Lund University </b:Publisher>
    <b:City>Oslo </b:City>
    <b:RefOrder>30</b:RefOrder>
  </b:Source>
  <b:Source>
    <b:Tag>Ukw17</b:Tag>
    <b:SourceType>JournalArticle</b:SourceType>
    <b:Guid>{07F2F97E-75E2-4FDC-8696-698FCD223F9B}</b:Guid>
    <b:Title>Develop the recruitment criteria for professionalisation of politicians: a focus to group study</b:Title>
    <b:Year>2017</b:Year>
    <b:Author>
      <b:Author>
        <b:NameList>
          <b:Person>
            <b:Last>Ukwatta</b:Last>
            <b:First>W.</b:First>
          </b:Person>
        </b:NameList>
      </b:Author>
    </b:Author>
    <b:JournalName>Journal of Global Responsibility Vol. 8 Issue 2</b:JournalName>
    <b:Pages>244-0260</b:Pages>
    <b:RefOrder>31</b:RefOrder>
  </b:Source>
  <b:Source>
    <b:Tag>Eur14</b:Tag>
    <b:SourceType>Report</b:SourceType>
    <b:Guid>{B8CAEEA8-BFFC-4DD9-AB8E-A70839D64A79}</b:Guid>
    <b:Author>
      <b:Author>
        <b:Corporate>Europe Parliamentary Assembly </b:Corporate>
      </b:Author>
    </b:Author>
    <b:Title>Majority and opposition : striking a balance in democracy</b:Title>
    <b:Year>2014</b:Year>
    <b:Publisher>Europe Parliamentary Assembly</b:Publisher>
    <b:City>Oslo</b:City>
    <b:RefOrder>2</b:RefOrder>
  </b:Source>
  <b:Source>
    <b:Tag>Hel11</b:Tag>
    <b:SourceType>JournalArticle</b:SourceType>
    <b:Guid>{56D90FAC-A899-47ED-94A8-C8FFFC817DCE}</b:Guid>
    <b:Author>
      <b:Author>
        <b:NameList>
          <b:Person>
            <b:Last>Held</b:Last>
            <b:First>D.</b:First>
          </b:Person>
        </b:NameList>
      </b:Author>
    </b:Author>
    <b:Title>Cosmopolitan democracy: paths and agents </b:Title>
    <b:JournalName>Ethics and International Affairs vol. 25 issue 4</b:JournalName>
    <b:Year>2011</b:Year>
    <b:Pages>433-461</b:Pages>
    <b:RefOrder>19</b:RefOrder>
  </b:Source>
  <b:Source>
    <b:Tag>Keo09</b:Tag>
    <b:SourceType>JournalArticle</b:SourceType>
    <b:Guid>{AC85C892-776C-4E96-9A4B-B2B5080A443E}</b:Guid>
    <b:Author>
      <b:Author>
        <b:NameList>
          <b:Person>
            <b:Last>Keohane</b:Last>
            <b:First>R.</b:First>
            <b:Middle>O.</b:Middle>
          </b:Person>
          <b:Person>
            <b:Last>Moravcsik</b:Last>
            <b:First>A.</b:First>
          </b:Person>
          <b:Person>
            <b:Last>Macedo</b:Last>
            <b:First>S.</b:First>
          </b:Person>
        </b:NameList>
      </b:Author>
    </b:Author>
    <b:Title>Democracy  ehancing multilateralism</b:Title>
    <b:JournalName>International Organization vol. 63 Issue 1</b:JournalName>
    <b:Year>2009</b:Year>
    <b:Pages>1- 31</b:Pages>
    <b:RefOrder>61</b:RefOrder>
  </b:Source>
  <b:Source>
    <b:Tag>Afr16</b:Tag>
    <b:SourceType>Report</b:SourceType>
    <b:Guid>{F9118018-EF15-4EFF-AF2E-EBFCF3404FA8}</b:Guid>
    <b:Author>
      <b:Author>
        <b:Corporate>African Union Democracy and Electoral Assistance Unit </b:Corporate>
      </b:Author>
    </b:Author>
    <b:Title>2016 Electoral Calendar</b:Title>
    <b:Year>2016</b:Year>
    <b:Publisher>African Union </b:Publisher>
    <b:City>Addis Ababa</b:City>
    <b:RefOrder>20</b:RefOrder>
  </b:Source>
  <b:Source>
    <b:Tag>Son16</b:Tag>
    <b:SourceType>Report</b:SourceType>
    <b:Guid>{F00A1533-375D-4399-923F-6DB01CDA1B2B}</b:Guid>
    <b:Author>
      <b:Author>
        <b:NameList>
          <b:Person>
            <b:Last>Songww</b:Last>
            <b:First>V.</b:First>
          </b:Person>
        </b:NameList>
      </b:Author>
    </b:Author>
    <b:Title>Africa’s Mixed Political Transitions in the 3 Gs: Gabon, the Gambia and Ghana</b:Title>
    <b:Year>2016</b:Year>
    <b:Publisher>International Foundation for Electoral Systems</b:Publisher>
    <b:City>Kumasi </b:City>
    <b:RefOrder>21</b:RefOrder>
  </b:Source>
  <b:Source>
    <b:Tag>Mae17</b:Tag>
    <b:SourceType>Report</b:SourceType>
    <b:Guid>{CAD23E7A-7A12-4526-91C1-0FB24C482D7F}</b:Guid>
    <b:Author>
      <b:Author>
        <b:Corporate>Maendeleo Policy Forum </b:Corporate>
      </b:Author>
    </b:Author>
    <b:Title>Deepening Democracy: Election Management and Stability in Africa’s Divided Societies</b:Title>
    <b:Year>2017</b:Year>
    <b:Publisher>Africa Policy Institute</b:Publisher>
    <b:City>Nairobi </b:City>
    <b:RefOrder>22</b:RefOrder>
  </b:Source>
  <b:Source>
    <b:Tag>Uni15</b:Tag>
    <b:SourceType>Report</b:SourceType>
    <b:Guid>{5808945B-7ED7-4718-92E9-AF649D6A3F42}</b:Guid>
    <b:Title>Universal Declaration of Human Rights</b:Title>
    <b:Year>2015</b:Year>
    <b:Author>
      <b:Author>
        <b:Corporate>United Nations </b:Corporate>
      </b:Author>
    </b:Author>
    <b:Publisher>United Nations Regional information Centre (UNRIC)</b:Publisher>
    <b:City>New York </b:City>
    <b:RefOrder>10</b:RefOrder>
  </b:Source>
  <b:Source>
    <b:Tag>Uni76</b:Tag>
    <b:SourceType>Report</b:SourceType>
    <b:Guid>{B72650CF-6626-4E90-B74F-4F79D9F26662}</b:Guid>
    <b:Author>
      <b:Author>
        <b:Corporate>United Nations </b:Corporate>
      </b:Author>
    </b:Author>
    <b:Title>International Convention on Civil and Political Rights</b:Title>
    <b:Year>1976</b:Year>
    <b:Publisher>United Nations </b:Publisher>
    <b:City>New York</b:City>
    <b:RefOrder>11</b:RefOrder>
  </b:Source>
  <b:Source>
    <b:Tag>Kit86</b:Tag>
    <b:SourceType>JournalArticle</b:SourceType>
    <b:Guid>{B2DE02F4-37E5-44D2-80FC-362775F3ACF7}</b:Guid>
    <b:Title>‘Political Opportunity Structures and Political Protest: Anti-Nuclear Movements in Four Democracies’, </b:Title>
    <b:Year>1986</b:Year>
    <b:Author>
      <b:Author>
        <b:NameList>
          <b:Person>
            <b:Last>Kitschelt</b:Last>
            <b:First>H.</b:First>
            <b:Middle>P.</b:Middle>
          </b:Person>
        </b:NameList>
      </b:Author>
    </b:Author>
    <b:JournalName>British Journal of Political Research vol 16(1)</b:JournalName>
    <b:Pages>57-87</b:Pages>
    <b:RefOrder>62</b:RefOrder>
  </b:Source>
  <b:Source>
    <b:Tag>Gol03</b:Tag>
    <b:SourceType>Report</b:SourceType>
    <b:Guid>{FABBC342-60F2-442A-B4CC-03F5A95F8DFE}</b:Guid>
    <b:Title>States, Parties, and Social Movements</b:Title>
    <b:Year>2003</b:Year>
    <b:Author>
      <b:Author>
        <b:NameList>
          <b:Person>
            <b:Last>Goldstone</b:Last>
            <b:First>J.A.</b:First>
          </b:Person>
        </b:NameList>
      </b:Author>
    </b:Author>
    <b:Publisher>Cambridge  University Press</b:Publisher>
    <b:City>Cambridge</b:City>
    <b:RefOrder>5</b:RefOrder>
  </b:Source>
  <b:Source>
    <b:Tag>von87</b:Tag>
    <b:SourceType>Report</b:SourceType>
    <b:Guid>{596B3682-813A-4831-8CE8-82F5E47700D9}</b:Guid>
    <b:Author>
      <b:Author>
        <b:NameList>
          <b:Person>
            <b:Last>von Beyme</b:Last>
            <b:First>K.</b:First>
          </b:Person>
          <b:Person>
            <b:Last>Pulzer</b:Last>
            <b:First>P.</b:First>
          </b:Person>
          <b:Person>
            <b:Last>Smith</b:Last>
            <b:First>G</b:First>
          </b:Person>
        </b:NameList>
      </b:Author>
    </b:Author>
    <b:Title>Parliamentary Oppositions in Western Europe </b:Title>
    <b:Year>1987</b:Year>
    <b:Publisher>Croom Helm</b:Publisher>
    <b:City>London</b:City>
    <b:RefOrder>6</b:RefOrder>
  </b:Source>
  <b:Source>
    <b:Tag>Les18</b:Tag>
    <b:SourceType>Report</b:SourceType>
    <b:Guid>{36AE16E7-F28C-4C2B-A799-7A82B4A42EE5}</b:Guid>
    <b:Author>
      <b:Author>
        <b:NameList>
          <b:Person>
            <b:Last>Leslie</b:Last>
            <b:First>G.</b:First>
          </b:Person>
        </b:NameList>
      </b:Author>
    </b:Author>
    <b:Title>Legal Positivism</b:Title>
    <b:Year>2018</b:Year>
    <b:Publisher>The Stanford Encyclopedia of Philosophy </b:Publisher>
    <b:City>Stanford</b:City>
    <b:RefOrder>8</b:RefOrder>
  </b:Source>
  <b:Source>
    <b:Tag>Kri08</b:Tag>
    <b:SourceType>Report</b:SourceType>
    <b:Guid>{FD3EC48B-7645-4D7F-864F-C91A9CC5E441}</b:Guid>
    <b:Author>
      <b:Author>
        <b:Corporate>Kriegler Commision Report </b:Corporate>
      </b:Author>
    </b:Author>
    <b:Title>Kriegler Commision Report on 2007 Elections</b:Title>
    <b:Year>2008</b:Year>
    <b:Publisher>Government Printers </b:Publisher>
    <b:City>Nairobi </b:City>
    <b:RefOrder>9</b:RefOrder>
  </b:Source>
  <b:Source>
    <b:Tag>Yuk14</b:Tag>
    <b:SourceType>Book</b:SourceType>
    <b:Guid>{CB145DAA-0518-44D4-8B7F-A610B75BAD8E}</b:Guid>
    <b:Author>
      <b:Author>
        <b:NameList>
          <b:Person>
            <b:Last>Yukl</b:Last>
            <b:First>G.</b:First>
          </b:Person>
        </b:NameList>
      </b:Author>
    </b:Author>
    <b:Title> Leadership in Organizations</b:Title>
    <b:Year>2014</b:Year>
    <b:City> Upper Saddle River, NJ</b:City>
    <b:Publisher> Prentice-Hall</b:Publisher>
    <b:RefOrder>13</b:RefOrder>
  </b:Source>
  <b:Source>
    <b:Tag>Yuk10</b:Tag>
    <b:SourceType>JournalArticle</b:SourceType>
    <b:Guid>{E9876CAA-8B38-4BAB-8E40-1EAC6ADCBC58}</b:Guid>
    <b:Author>
      <b:Author>
        <b:NameList>
          <b:Person>
            <b:Last>Yukl</b:Last>
            <b:First>G.</b:First>
          </b:Person>
        </b:NameList>
      </b:Author>
    </b:Author>
    <b:Title>Charismatic and Transformational Leadership.</b:Title>
    <b:JournalName> Leadership in organizations. Vol 7 (9) </b:JournalName>
    <b:Year>2010</b:Year>
    <b:Pages>260-297</b:Pages>
    <b:RefOrder>64</b:RefOrder>
  </b:Source>
  <b:Source>
    <b:Tag>Lut15</b:Tag>
    <b:SourceType>JournalArticle</b:SourceType>
    <b:Guid>{6AF0EC4D-9876-46E4-BF46-232EE870C714}</b:Guid>
    <b:Author>
      <b:Author>
        <b:NameList>
          <b:Person>
            <b:Last>Luthra</b:Last>
            <b:First>A.</b:First>
          </b:Person>
          <b:Person>
            <b:Last>Dahiya</b:Last>
            <b:First>D.</b:First>
          </b:Person>
        </b:NameList>
      </b:Author>
    </b:Author>
    <b:Title>Effective Leadership is all About Communicating Effectively: Connecting Leadership and Communication</b:Title>
    <b:JournalName>International journal of Management and business Vol. 5, Issue 3, July - Sept </b:JournalName>
    <b:Year>2015</b:Year>
    <b:Pages>43-48</b:Pages>
    <b:RefOrder>14</b:RefOrder>
  </b:Source>
  <b:Source>
    <b:Tag>Raj17</b:Tag>
    <b:SourceType>JournalArticle</b:SourceType>
    <b:Guid>{22CE01AE-DFD1-4948-B3EA-83D258A0676C}</b:Guid>
    <b:Title>A critial analysis of  John P. Kotler Change Management framework</b:Title>
    <b:Year>2017</b:Year>
    <b:Author>
      <b:Author>
        <b:NameList>
          <b:Person>
            <b:Last>Rajan</b:Last>
            <b:First>R.</b:First>
          </b:Person>
          <b:Person>
            <b:Last>Ganesan</b:Last>
            <b:First>R.</b:First>
          </b:Person>
        </b:NameList>
      </b:Author>
    </b:Author>
    <b:JournalName>Asian Journal of  Research in Business Economics and Management vol 7. issue 7</b:JournalName>
    <b:Pages>181- 203 </b:Pages>
    <b:RefOrder>68</b:RefOrder>
  </b:Source>
  <b:Source>
    <b:Tag>Liv09</b:Tag>
    <b:SourceType>Report</b:SourceType>
    <b:Guid>{91B9EBC6-4DB2-4742-BFD7-10DA5CC8448C}</b:Guid>
    <b:Title>A new Horizon for organizational change and  development scholarship: Connecting planned and emergent change </b:Title>
    <b:Year>2009</b:Year>
    <b:Author>
      <b:Author>
        <b:NameList>
          <b:Person>
            <b:Last>Livne-Tarandach</b:Last>
            <b:First>R.</b:First>
          </b:Person>
          <b:Person>
            <b:Last>Bartunek</b:Last>
            <b:First>J.</b:First>
          </b:Person>
        </b:NameList>
      </b:Author>
    </b:Author>
    <b:Publisher>Emerald Publishing Ltd </b:Publisher>
    <b:City>Bingley </b:City>
    <b:RefOrder>77</b:RefOrder>
  </b:Source>
  <b:Source>
    <b:Tag>Van181</b:Tag>
    <b:SourceType>JournalArticle</b:SourceType>
    <b:Guid>{F522DEAB-610F-4118-9482-A9FB81E59C89}</b:Guid>
    <b:Title>A smarter process for manageing and explaining oragnization change design</b:Title>
    <b:Year>2018</b:Year>
    <b:Author>
      <b:Author>
        <b:NameList>
          <b:Person>
            <b:Last>Vantrappen</b:Last>
            <b:First>H.</b:First>
          </b:Person>
          <b:Person>
            <b:Last>Writz</b:Last>
            <b:First>F.</b:First>
          </b:Person>
        </b:NameList>
      </b:Author>
    </b:Author>
    <b:JournalName>Strategy and Leadership vol 46(5)</b:JournalName>
    <b:Pages>36-43 </b:Pages>
    <b:RefOrder>78</b:RefOrder>
  </b:Source>
  <b:Source>
    <b:Tag>Jun14</b:Tag>
    <b:SourceType>JournalArticle</b:SourceType>
    <b:Guid>{39BE0E13-99F9-4892-8291-499D718CCFBC}</b:Guid>
    <b:Author>
      <b:Author>
        <b:NameList>
          <b:Person>
            <b:Last>Jun</b:Last>
            <b:First>W.</b:First>
          </b:Person>
          <b:Person>
            <b:Last>Rowley</b:Last>
            <b:First>C.</b:First>
          </b:Person>
        </b:NameList>
      </b:Author>
    </b:Author>
    <b:Title>Change and Continuity in Management system and corporate performance : Human resource management, corporate culture, risk management and corporate startegy in South Korea </b:Title>
    <b:JournalName>Business History Journal vol. 53 (3)</b:JournalName>
    <b:Year>2014</b:Year>
    <b:Pages>485- 508</b:Pages>
    <b:RefOrder>80</b:RefOrder>
  </b:Source>
  <b:Source>
    <b:Tag>Lie10</b:Tag>
    <b:SourceType>JournalArticle</b:SourceType>
    <b:Guid>{3EBD97A6-9B25-406B-8A5E-9149E2E93833}</b:Guid>
    <b:Author>
      <b:Author>
        <b:NameList>
          <b:Person>
            <b:Last>Liebhart</b:Last>
            <b:First>M.</b:First>
          </b:Person>
          <b:Person>
            <b:Last>Lucia</b:Last>
            <b:First>G.</b:First>
          </b:Person>
        </b:NameList>
      </b:Author>
    </b:Author>
    <b:Title>Between planned and emergent change: decision maker's perceptions of managing change in organizations </b:Title>
    <b:JournalName>International Journal of knowledge, culture and change management Vol. 10 (5)</b:JournalName>
    <b:Year>2010</b:Year>
    <b:Pages>214-225</b:Pages>
    <b:RefOrder>81</b:RefOrder>
  </b:Source>
  <b:Source>
    <b:Tag>App12</b:Tag>
    <b:SourceType>JournalArticle</b:SourceType>
    <b:Guid>{AF1C8351-FE7F-4017-80C2-F8071FCB124C}</b:Guid>
    <b:Author>
      <b:Author>
        <b:NameList>
          <b:Person>
            <b:Last>Appelbaum</b:Last>
            <b:First>S.</b:First>
          </b:Person>
          <b:Person>
            <b:Last>Habashy</b:Last>
            <b:First>S.</b:First>
          </b:Person>
          <b:Person>
            <b:Last>Malo</b:Last>
            <b:First>J.</b:First>
          </b:Person>
          <b:Person>
            <b:Last>Shafiq</b:Last>
            <b:First>H.</b:First>
          </b:Person>
        </b:NameList>
      </b:Author>
    </b:Author>
    <b:Title>Back to the future: revisting Kotter's 1996 change model.</b:Title>
    <b:JournalName>Journal of Management Development vol.31 (8)</b:JournalName>
    <b:Year>2012</b:Year>
    <b:Pages>764-782</b:Pages>
    <b:RefOrder>82</b:RefOrder>
  </b:Source>
  <b:Source>
    <b:Tag>Ros18</b:Tag>
    <b:SourceType>JournalArticle</b:SourceType>
    <b:Guid>{0009D0E9-1D1D-4369-9109-67F0679AC701}</b:Guid>
    <b:Author>
      <b:Author>
        <b:NameList>
          <b:Person>
            <b:Last>Rosenbaum</b:Last>
            <b:First>D.</b:First>
          </b:Person>
          <b:Person>
            <b:Last>More</b:Last>
            <b:First>E.</b:First>
          </b:Person>
          <b:Person>
            <b:Last>Steane</b:Last>
            <b:First>P.</b:First>
          </b:Person>
        </b:NameList>
      </b:Author>
    </b:Author>
    <b:Title>Planned organizational change management: Forward to the past: an exploratory literature review</b:Title>
    <b:JournalName>Journal of Organizational change management vol. 31(2)</b:JournalName>
    <b:Year>2018</b:Year>
    <b:Pages>286-303</b:Pages>
    <b:RefOrder>83</b:RefOrder>
  </b:Source>
  <b:Source>
    <b:Tag>Row05</b:Tag>
    <b:SourceType>JournalArticle</b:SourceType>
    <b:Guid>{1496D48A-DF52-4204-8CEF-7789333B12E4}</b:Guid>
    <b:Author>
      <b:Author>
        <b:NameList>
          <b:Person>
            <b:Last>Rowe</b:Last>
            <b:First>A.</b:First>
          </b:Person>
          <b:Person>
            <b:Last>De Savigny</b:Last>
            <b:First>D.</b:First>
          </b:Person>
          <b:Person>
            <b:Last>Lanata</b:Last>
            <b:First>C.</b:First>
          </b:Person>
          <b:Person>
            <b:Last>Victoria</b:Last>
            <b:First>C.</b:First>
          </b:Person>
        </b:NameList>
      </b:Author>
    </b:Author>
    <b:Title>How can we achieve and maintain high qualuity performance of health workers in low resource setting</b:Title>
    <b:JournalName>Lancet volume 266</b:JournalName>
    <b:Year>2005</b:Year>
    <b:Pages>1026 - 1035</b:Pages>
    <b:RefOrder>94</b:RefOrder>
  </b:Source>
  <b:Source>
    <b:Tag>Bur031</b:Tag>
    <b:SourceType>JournalArticle</b:SourceType>
    <b:Guid>{DA5F38A3-2C25-4C17-A880-A75B99635EDB}</b:Guid>
    <b:Author>
      <b:Author>
        <b:NameList>
          <b:Person>
            <b:Last>Burnes</b:Last>
            <b:First>B.</b:First>
          </b:Person>
        </b:NameList>
      </b:Author>
    </b:Author>
    <b:Title>Managing change and changing managers from ABC to XYZ</b:Title>
    <b:JournalName>Journal of management development vol.22 (7)</b:JournalName>
    <b:Year>2004</b:Year>
    <b:Pages>627-642</b:Pages>
    <b:RefOrder>97</b:RefOrder>
  </b:Source>
  <b:Source>
    <b:Tag>Bur112</b:Tag>
    <b:SourceType>JournalArticle</b:SourceType>
    <b:Guid>{1FB6E5AB-BAF9-49D5-AC6C-735678EBB7F8}</b:Guid>
    <b:Author>
      <b:Author>
        <b:NameList>
          <b:Person>
            <b:Last>Burnes</b:Last>
            <b:First>B.</b:First>
          </b:Person>
        </b:NameList>
      </b:Author>
    </b:Author>
    <b:Title>Introduction: why does change fail and what can we do about it</b:Title>
    <b:JournalName>Journal of change management vol 11 (4)</b:JournalName>
    <b:Year>2011</b:Year>
    <b:Pages>445-450</b:Pages>
    <b:RefOrder>98</b:RefOrder>
  </b:Source>
  <b:Source>
    <b:Tag>Placeholder153</b:Tag>
    <b:SourceType>Book</b:SourceType>
    <b:Guid>{5245E2E8-0B5E-4E31-AB93-8A6595E2E884}</b:Guid>
    <b:Title>Revolution: How to create a high performance organization </b:Title>
    <b:Year>2009</b:Year>
    <b:Pages>Nel, C. &amp; Beudeker, N., (2009), Revolution: How to create a high performance organization. Cape Town: The Village of Leaders Products.</b:Pages>
    <b:Author>
      <b:Author>
        <b:NameList>
          <b:Person>
            <b:Last>Nel</b:Last>
            <b:First>C.</b:First>
          </b:Person>
          <b:Person>
            <b:Last>Beudeker</b:Last>
            <b:First>N.</b:First>
          </b:Person>
        </b:NameList>
      </b:Author>
    </b:Author>
    <b:City>Cape Town</b:City>
    <b:Publisher>VLP Publishers </b:Publisher>
    <b:RefOrder>102</b:RefOrder>
  </b:Source>
  <b:Source>
    <b:Tag>Lui09</b:Tag>
    <b:SourceType>JournalArticle</b:SourceType>
    <b:Guid>{755D3136-9262-4FC4-B9E8-690A03B61728}</b:Guid>
    <b:Author>
      <b:Author>
        <b:NameList>
          <b:Person>
            <b:Last>Lui</b:Last>
            <b:First>Y.</b:First>
          </b:Person>
        </b:NameList>
      </b:Author>
    </b:Author>
    <b:Title>Analysis and evaluation of organizational change approaches </b:Title>
    <b:JournalName>International Journal of business and management vol. 4 (12)</b:JournalName>
    <b:Year>2009</b:Year>
    <b:Pages>234-238</b:Pages>
    <b:RefOrder>103</b:RefOrder>
  </b:Source>
  <b:Source>
    <b:Tag>Placeholder154</b:Tag>
    <b:SourceType>JournalArticle</b:SourceType>
    <b:Guid>{263EE791-BD88-4459-87BE-041E1F327D5C}</b:Guid>
    <b:Author>
      <b:Author>
        <b:NameList>
          <b:Person>
            <b:Last>Hameri</b:Last>
            <b:First>A.</b:First>
          </b:Person>
          <b:Person>
            <b:Last>Hintsa</b:Last>
            <b:First>A.</b:First>
          </b:Person>
        </b:NameList>
      </b:Author>
    </b:Author>
    <b:Title>Assessing the driver of change  for cross border supply chain </b:Title>
    <b:JournalName>International Journal of Physical Distribution and Logistics Management volume 39 issue 9</b:JournalName>
    <b:Year>2009</b:Year>
    <b:Pages>741- 769</b:Pages>
    <b:RefOrder>104</b:RefOrder>
  </b:Source>
  <b:Source>
    <b:Tag>Dos06</b:Tag>
    <b:SourceType>JournalArticle</b:SourceType>
    <b:Guid>{F98B6A09-6921-4B6A-B52F-10E7374A89D3}</b:Guid>
    <b:Title>Concepts of culture and organizational Analysis</b:Title>
    <b:Year>2006</b:Year>
    <b:Author>
      <b:Author>
        <b:NameList>
          <b:Person>
            <b:Last>Dosi</b:Last>
            <b:First>L.</b:First>
          </b:Person>
        </b:NameList>
      </b:Author>
    </b:Author>
    <b:JournalName>Administrative Science Quartely volume 28 issue 3</b:JournalName>
    <b:Pages>339 - 358</b:Pages>
    <b:RefOrder>106</b:RefOrder>
  </b:Source>
  <b:Source>
    <b:Tag>Cam11</b:Tag>
    <b:SourceType>Book</b:SourceType>
    <b:Guid>{6E1DEC61-8D2C-4B86-A85C-F6AF4A381942}</b:Guid>
    <b:Author>
      <b:Author>
        <b:NameList>
          <b:Person>
            <b:Last>Cameron</b:Last>
            <b:First>K.</b:First>
            <b:Middle>S.</b:Middle>
          </b:Person>
          <b:Person>
            <b:Last>Quinn</b:Last>
            <b:First>R.</b:First>
            <b:Middle>E.</b:Middle>
          </b:Person>
        </b:NameList>
      </b:Author>
    </b:Author>
    <b:Title>Diagnosis and organizational culture: The competing vales framework</b:Title>
    <b:Year>2011</b:Year>
    <b:City>London </b:City>
    <b:Publisher>Addison-Wesley</b:Publisher>
    <b:RefOrder>110</b:RefOrder>
  </b:Source>
  <b:Source>
    <b:Tag>Das081</b:Tag>
    <b:SourceType>Book</b:SourceType>
    <b:Guid>{4275FE2E-20EF-4884-874F-C35582E52155}</b:Guid>
    <b:Author>
      <b:Author>
        <b:NameList>
          <b:Person>
            <b:Last>Dasanayake</b:Last>
            <b:First>S.</b:First>
          </b:Person>
          <b:Person>
            <b:Last>Mahakalanda</b:Last>
            <b:First>I.</b:First>
          </b:Person>
        </b:NameList>
      </b:Author>
    </b:Author>
    <b:Title>A literature survey of organizational culture and Innovation </b:Title>
    <b:Year>2008</b:Year>
    <b:City>Florida </b:City>
    <b:Publisher>GBMR</b:Publisher>
    <b:RefOrder>111</b:RefOrder>
  </b:Source>
  <b:Source>
    <b:Tag>Cyt17</b:Tag>
    <b:SourceType>Report</b:SourceType>
    <b:Guid>{35E20441-B201-4F68-B1C6-934DE4C73E6F}</b:Guid>
    <b:Title>Kenya Listed Commercial Bank Analysis  2017</b:Title>
    <b:Year>2017</b:Year>
    <b:Author>
      <b:Author>
        <b:Corporate>Cytonn Investment</b:Corporate>
      </b:Author>
    </b:Author>
    <b:Publisher>Cytonn Investment </b:Publisher>
    <b:City>Nairobi </b:City>
    <b:RefOrder>27</b:RefOrder>
  </b:Source>
  <b:Source>
    <b:Tag>ANN16</b:Tag>
    <b:SourceType>Report</b:SourceType>
    <b:Guid>{89D6506E-CBA3-4EDA-8115-1D629AB4BC4B}</b:Guid>
    <b:Title>KENYA AIRWAYS LIMITED ANNUAL REPORT &amp; FINANCIAL STATEMENTS 2016</b:Title>
    <b:Year>2017</b:Year>
    <b:City>Nairobi</b:City>
    <b:Publisher>KENYA AIRWAYS LIMITED</b:Publisher>
    <b:Author>
      <b:Author>
        <b:Corporate>Annual Report</b:Corporate>
      </b:Author>
    </b:Author>
    <b:RefOrder>11</b:RefOrder>
  </b:Source>
  <b:Source>
    <b:Tag>Placeholder155</b:Tag>
    <b:SourceType>JournalArticle</b:SourceType>
    <b:Guid>{DB55517F-43BF-4AAD-8484-C0004087DF55}</b:Guid>
    <b:RefOrder>18</b:RefOrder>
  </b:Source>
  <b:Source>
    <b:Tag>Placeholder156</b:Tag>
    <b:SourceType>Report</b:SourceType>
    <b:Guid>{7AE37DF9-35ED-4F36-9B01-85E67439DE0E}</b:Guid>
    <b:Title>KENYA AIRWAYS LIMITED ANNUAL REPORT &amp; FINANCIAL S TATEMENTS 2015</b:Title>
    <b:Year>2016</b:Year>
    <b:City>Nairobi</b:City>
    <b:Publisher>KENYA AIRWAYS LIMITED </b:Publisher>
    <b:Author>
      <b:Author>
        <b:Corporate> ANNUAL REPORT</b:Corporate>
      </b:Author>
    </b:Author>
    <b:RefOrder>9</b:RefOrder>
  </b:Source>
  <b:Source>
    <b:Tag>Wor09</b:Tag>
    <b:SourceType>Report</b:SourceType>
    <b:Guid>{F6CC8A6D-4016-4B06-9A2F-FAEF3360D980}</b:Guid>
    <b:Title>Poverty Overview</b:Title>
    <b:Year>2009</b:Year>
    <b:Author>
      <b:Author>
        <b:Corporate>World Bank</b:Corporate>
      </b:Author>
    </b:Author>
    <b:Publisher>World Bank</b:Publisher>
    <b:City>Washington, D. C.</b:City>
    <b:RefOrder>29</b:RefOrder>
  </b:Source>
  <b:Source>
    <b:Tag>Wor11</b:Tag>
    <b:SourceType>Report</b:SourceType>
    <b:Guid>{31718AD6-8573-463F-95AD-64BA0F1FF8A6}</b:Guid>
    <b:Author>
      <b:Author>
        <b:Corporate>World Bank </b:Corporate>
      </b:Author>
    </b:Author>
    <b:Title>World Development Indicators 2011</b:Title>
    <b:Year>2011</b:Year>
    <b:Publisher>The World Bank</b:Publisher>
    <b:City>Washington DC.</b:City>
    <b:RefOrder>30</b:RefOrder>
  </b:Source>
  <b:Source>
    <b:Tag>Gov03</b:Tag>
    <b:SourceType>Report</b:SourceType>
    <b:Guid>{13111344-9DB8-4183-9C87-6A681822BEBE}</b:Guid>
    <b:Author>
      <b:Author>
        <b:Corporate>Government of Kenya</b:Corporate>
      </b:Author>
    </b:Author>
    <b:Title>Economic Recovery Strategy for Wealth and Employment</b:Title>
    <b:Year>2003</b:Year>
    <b:Publisher>Government Printers</b:Publisher>
    <b:City>Nairobi</b:City>
    <b:RefOrder>5</b:RefOrder>
  </b:Source>
  <b:Source>
    <b:Tag>Gov07</b:Tag>
    <b:SourceType>Report</b:SourceType>
    <b:Guid>{15FA31EB-7028-41A7-A0F2-8E3DA3472610}</b:Guid>
    <b:Author>
      <b:Author>
        <b:Corporate>Government of Kenya</b:Corporate>
      </b:Author>
    </b:Author>
    <b:Title>The First Report on Poverty in Kenya: Incidence and Depth of Poverty, Vol 1</b:Title>
    <b:Year>2007</b:Year>
    <b:Publisher>Central Bureau of Statistics, Ministry of Finance and Planning</b:Publisher>
    <b:City>Nairobi</b:City>
    <b:RefOrder>7</b:RefOrder>
  </b:Source>
  <b:Source>
    <b:Tag>FAO08</b:Tag>
    <b:SourceType>Report</b:SourceType>
    <b:Guid>{F8E76D4C-416D-4EBC-8378-0C3CA356B2DB}</b:Guid>
    <b:Title>Gender differences in the transitional economy of Vietnams second vetnanilwing standards survey.</b:Title>
    <b:Year>2008</b:Year>
    <b:Author>
      <b:Author>
        <b:Corporate>FAO </b:Corporate>
      </b:Author>
    </b:Author>
    <b:Publisher>FAO</b:Publisher>
    <b:RefOrder>39</b:RefOrder>
  </b:Source>
  <b:Source>
    <b:Tag>The09</b:Tag>
    <b:SourceType>Report</b:SourceType>
    <b:Guid>{71590C38-CA7F-4A65-AC9E-E8C46B281F82}</b:Guid>
    <b:Title>From Many Lands: Voices of the Poor</b:Title>
    <b:Year>2009</b:Year>
    <b:Author>
      <b:Author>
        <b:Corporate>The World Bank</b:Corporate>
      </b:Author>
    </b:Author>
    <b:Publisher>The World Bank</b:Publisher>
    <b:City>Washington D.C</b:City>
    <b:RefOrder>43</b:RefOrder>
  </b:Source>
  <b:Source>
    <b:Tag>The15</b:Tag>
    <b:SourceType>Report</b:SourceType>
    <b:Guid>{E382A80D-A905-4507-8A24-9BF01AE9C2EF}</b:Guid>
    <b:Author>
      <b:Author>
        <b:Corporate>The World Bank</b:Corporate>
      </b:Author>
    </b:Author>
    <b:Title>World Development Indicators 2015. </b:Title>
    <b:Year>2015</b:Year>
    <b:Publisher>World Bank</b:Publisher>
    <b:City>Washington D.C</b:City>
    <b:RefOrder>44</b:RefOrder>
  </b:Source>
  <b:Source>
    <b:Tag>UN10</b:Tag>
    <b:SourceType>Report</b:SourceType>
    <b:Guid>{D8CCE33B-D692-45DB-AB8D-3D8B06E1FCCC}</b:Guid>
    <b:Author>
      <b:Author>
        <b:Corporate>UN</b:Corporate>
      </b:Author>
    </b:Author>
    <b:Title>Millennium Development Goals,  Progress Report</b:Title>
    <b:Year>2010</b:Year>
    <b:Publisher>UN</b:Publisher>
    <b:City>Nairobi</b:City>
    <b:RefOrder>45</b:RefOrder>
  </b:Source>
  <b:Source>
    <b:Tag>UND07</b:Tag>
    <b:SourceType>Report</b:SourceType>
    <b:Guid>{B4CD2747-3617-497B-BE80-EC0BA90C22E9}</b:Guid>
    <b:Author>
      <b:Author>
        <b:Corporate>UNDP</b:Corporate>
      </b:Author>
    </b:Author>
    <b:Title>Human Development Report ; United Nationals Development Programme</b:Title>
    <b:Year>2007</b:Year>
    <b:Publisher>UNDP</b:Publisher>
    <b:City>Washington D.C</b:City>
    <b:RefOrder>46</b:RefOrder>
  </b:Source>
  <b:Source>
    <b:Tag>UNF07</b:Tag>
    <b:SourceType>Report</b:SourceType>
    <b:Guid>{263EBFCC-727A-47E5-BC22-D63A015F81A4}</b:Guid>
    <b:Author>
      <b:Author>
        <b:Corporate>UNFPA</b:Corporate>
      </b:Author>
    </b:Author>
    <b:Title>State of the world’s population report ; unleashing the potential of urban growth</b:Title>
    <b:Year>2007</b:Year>
    <b:Publisher>UNFPA</b:Publisher>
    <b:RefOrder>47</b:RefOrder>
  </b:Source>
  <b:Source>
    <b:Tag>Wor05</b:Tag>
    <b:SourceType>Report</b:SourceType>
    <b:Guid>{BDB6262D-F54F-471C-98EA-3DB98C483F85}</b:Guid>
    <b:Title>Putting Social Development to Work for the Poor: An OED Review of World Bank Activities</b:Title>
    <b:Year>2005</b:Year>
    <b:Author>
      <b:Author>
        <b:Corporate>World Bank </b:Corporate>
      </b:Author>
    </b:Author>
    <b:Publisher>World Bank </b:Publisher>
    <b:City>Washington, DC.</b:City>
    <b:RefOrder>16</b:RefOrder>
  </b:Source>
  <b:Source>
    <b:Tag>GOK03</b:Tag>
    <b:SourceType>Report</b:SourceType>
    <b:Guid>{89F799EC-E2F1-42A1-AB11-D8BA37FB9E50}</b:Guid>
    <b:Author>
      <b:Author>
        <b:Corporate>G.O.K</b:Corporate>
      </b:Author>
    </b:Author>
    <b:Title> Economic Recovery Strategy for Wealth and Employment Creation,</b:Title>
    <b:Year>2003</b:Year>
    <b:Publisher>Government Press. </b:Publisher>
    <b:City> Nairobi. Kenya</b:City>
    <b:RefOrder>12</b:RefOrder>
  </b:Source>
  <b:Source>
    <b:Tag>GOK06</b:Tag>
    <b:SourceType>Report</b:SourceType>
    <b:Guid>{0C516F0A-3834-4BCC-AB81-349AA01A4934}</b:Guid>
    <b:Author>
      <b:Author>
        <b:Corporate>G.O.K</b:Corporate>
      </b:Author>
    </b:Author>
    <b:Title>Guide to Performance Appraisal System in the Civil Service and Local Authorities</b:Title>
    <b:Year>2006</b:Year>
    <b:Publisher>Government Printer</b:Publisher>
    <b:City>Nairobi, Kenya</b:City>
    <b:RefOrder>13</b:RefOrder>
  </b:Source>
  <b:Source>
    <b:Tag>Ton15</b:Tag>
    <b:SourceType>Report</b:SourceType>
    <b:Guid>{84F3DD61-201E-4DB3-A7DD-31C8DB422DA9}</b:Guid>
    <b:Title>Annual Report 2014</b:Title>
    <b:Year>2015</b:Year>
    <b:Author>
      <b:Author>
        <b:Corporate>Tononoka Steels  Kenya Limited </b:Corporate>
      </b:Author>
    </b:Author>
    <b:Publisher>Metal Bulletin </b:Publisher>
    <b:City>Nairobi </b:City>
    <b:RefOrder>3</b:RefOrder>
  </b:Source>
  <b:Source>
    <b:Tag>Placeholder157</b:Tag>
    <b:SourceType>Report</b:SourceType>
    <b:Guid>{EBA8E299-1914-4435-B08E-E60CA945C17C}</b:Guid>
    <b:Author>
      <b:Author>
        <b:Corporate>Government of Kenya</b:Corporate>
      </b:Author>
    </b:Author>
    <b:Title>Vision 2030</b:Title>
    <b:Year>2007</b:Year>
    <b:Publisher>Government Printer</b:Publisher>
    <b:City>Nairobi</b:City>
    <b:RefOrder>8</b:RefOrder>
  </b:Source>
  <b:Source>
    <b:Tag>REP10</b:Tag>
    <b:SourceType>Report</b:SourceType>
    <b:Guid>{6B4DC778-3F16-402A-B6FC-5DF710ACD0BB}</b:Guid>
    <b:Title>KENYA NATIONAL INDUSTRIALIZATION POLICY FRAMEWORK</b:Title>
    <b:Year>2010</b:Year>
    <b:Author>
      <b:Author>
        <b:Corporate>Government of Kenya</b:Corporate>
      </b:Author>
    </b:Author>
    <b:Publisher>Government Printers</b:Publisher>
    <b:City>Nairobi</b:City>
    <b:RefOrder>9</b:RefOrder>
  </b:Source>
  <b:Source>
    <b:Tag>ECO08</b:Tag>
    <b:SourceType>Report</b:SourceType>
    <b:Guid>{FC828B0F-87BC-4A24-9740-17C0A6250CE3}</b:Guid>
    <b:Author>
      <b:Author>
        <b:Corporate>ECORYS SCS Group</b:Corporate>
      </b:Author>
    </b:Author>
    <b:Title>Study on the Competitiveness of the European Steel Sector - within the Framework Contract of Sectoral Competitiveness Studies </b:Title>
    <b:Year>2008</b:Year>
    <b:Publisher>ECORYS SCS Group</b:Publisher>
    <b:RefOrder>27</b:RefOrder>
  </b:Source>
  <b:Source>
    <b:Tag>USA02</b:Tag>
    <b:SourceType>Report</b:SourceType>
    <b:Guid>{3FF95170-F963-484F-84AC-DA4178280B30}</b:Guid>
    <b:Author>
      <b:Author>
        <b:Corporate>U.S. Agency for International Development</b:Corporate>
      </b:Author>
    </b:Author>
    <b:Title>Ending child marriage and meeting needs the needs of married children</b:Title>
    <b:Year>2102</b:Year>
    <b:Publisher>USAID</b:Publisher>
    <b:RefOrder>16</b:RefOrder>
  </b:Source>
  <b:Source>
    <b:Tag>GoK01</b:Tag>
    <b:SourceType>Report</b:SourceType>
    <b:Guid>{3440B7F9-8F3D-43E8-9FC8-B24AF8E23423}</b:Guid>
    <b:Author>
      <b:Author>
        <b:Corporate>GoK</b:Corporate>
      </b:Author>
    </b:Author>
    <b:Title>Children’s Act 8 of 2001</b:Title>
    <b:Year>2001</b:Year>
    <b:Publisher>Government Printers </b:Publisher>
    <b:City>Nairobi</b:City>
    <b:RefOrder>17</b:RefOrder>
  </b:Source>
  <b:Source>
    <b:Tag>GOK92</b:Tag>
    <b:SourceType>Book</b:SourceType>
    <b:Guid>{A0C3D4B4-CD5F-47A0-990F-0F2C2069F246}</b:Guid>
    <b:Author>
      <b:Author>
        <b:Corporate>GOK ; UNICEF</b:Corporate>
      </b:Author>
    </b:Author>
    <b:Title>Children and Women in Kenya. A situational Analysis.   </b:Title>
    <b:Year>1992</b:Year>
    <b:City>Nairobi</b:City>
    <b:Publisher>Regal Press</b:Publisher>
    <b:RefOrder>29</b:RefOrder>
  </b:Source>
  <b:Source>
    <b:Tag>Hac08</b:Tag>
    <b:SourceType>Report</b:SourceType>
    <b:Guid>{EA0FC6F3-5517-4932-9BAE-1BF3516CA2FB}</b:Guid>
    <b:Author>
      <b:Author>
        <b:Corporate>Hacettepe University</b:Corporate>
      </b:Author>
    </b:Author>
    <b:Title>Demographic Health Survey</b:Title>
    <b:Year>2008</b:Year>
    <b:Publisher>University Institute of Population Studies</b:Publisher>
    <b:RefOrder>32</b:RefOrder>
  </b:Source>
  <b:Source>
    <b:Tag>Min08</b:Tag>
    <b:SourceType>Report</b:SourceType>
    <b:Guid>{6F1C864C-B09F-4BD1-904F-0F2B63F5593C}</b:Guid>
    <b:Title> Development of Education; Sessional Paper of 2008 on Inclusive Education </b:Title>
    <b:Year>2008</b:Year>
    <b:City>Nairobi, Kenya.</b:City>
    <b:Publisher>Government Printer</b:Publisher>
    <b:Author>
      <b:Author>
        <b:Corporate>Ministry of Education</b:Corporate>
      </b:Author>
    </b:Author>
    <b:RefOrder>39</b:RefOrder>
  </b:Source>
  <b:Source>
    <b:Tag>UNE02</b:Tag>
    <b:SourceType>Report</b:SourceType>
    <b:Guid>{717FE502-95EF-4FE9-8AA5-0DA587264707}</b:Guid>
    <b:Title> UN Decade for Sustainable Development. (2005-2014)</b:Title>
    <b:Year>2002</b:Year>
    <b:Publisher>UNESCO</b:Publisher>
    <b:Author>
      <b:Author>
        <b:Corporate>UNESCO</b:Corporate>
      </b:Author>
    </b:Author>
    <b:RefOrder>46</b:RefOrder>
  </b:Source>
  <b:Source>
    <b:Tag>UNI08</b:Tag>
    <b:SourceType>Report</b:SourceType>
    <b:Guid>{A68D5106-E29B-42D0-8E4B-60C70C56C41D}</b:Guid>
    <b:Title>Child Marriage and the Law. Legislative Reform Initiative Paper Series</b:Title>
    <b:Year>2008</b:Year>
    <b:City>New Yolk</b:City>
    <b:Publisher>UNICEF</b:Publisher>
    <b:Author>
      <b:Author>
        <b:Corporate>UNICEF</b:Corporate>
      </b:Author>
    </b:Author>
    <b:RefOrder>49</b:RefOrder>
  </b:Source>
  <b:Source>
    <b:Tag>UNI01</b:Tag>
    <b:SourceType>ArticleInAPeriodical</b:SourceType>
    <b:Guid>{C3498A6D-C843-408D-AA68-8CFE0FA473D8}</b:Guid>
    <b:Title>Early Marriage: Child Spouses”. Innocent Digest vol. 7th  March</b:Title>
    <b:Year>2001</b:Year>
    <b:Author>
      <b:Author>
        <b:Corporate>UNICEF</b:Corporate>
      </b:Author>
    </b:Author>
    <b:PeriodicalTitle>Innocent Digest vol. 7 </b:PeriodicalTitle>
    <b:Month>March</b:Month>
    <b:Day>7th </b:Day>
    <b:RefOrder>50</b:RefOrder>
  </b:Source>
  <b:Source>
    <b:Tag>Bir</b:Tag>
    <b:SourceType>JournalArticle</b:SourceType>
    <b:Guid>{AF0B0B00-2F29-496A-933F-553DFA3C3B9E}</b:Guid>
    <b:Title>Birou. L.H., (1993), International purchasing benefits and requirements and challenges , Jan., pp </b:Title>
    <b:JournalName>International Journal of purchasing and supply</b:JournalName>
    <b:Pages>22-25</b:Pages>
    <b:RefOrder>62</b:RefOrder>
  </b:Source>
  <b:Source>
    <b:Tag>Rep05</b:Tag>
    <b:SourceType>Book</b:SourceType>
    <b:Guid>{27BEB69D-9C45-45E5-9A3E-459AF26C3131}</b:Guid>
    <b:Author>
      <b:Author>
        <b:Corporate>Republic of Kenya</b:Corporate>
      </b:Author>
    </b:Author>
    <b:Title>Procurement and Disposal Act 2005.</b:Title>
    <b:Year>2005</b:Year>
    <b:City>Nairobi</b:City>
    <b:Publisher>Government printers</b:Publisher>
    <b:RefOrder>69</b:RefOrder>
  </b:Source>
  <b:Source>
    <b:Tag>Asi01</b:Tag>
    <b:SourceType>Report</b:SourceType>
    <b:Guid>{62887EBC-1260-4CE2-865A-D8A65E278796}</b:Guid>
    <b:Title> Financial Sector Development in the Pacific Developing Member Countries</b:Title>
    <b:Year>2001</b:Year>
    <b:City>Manila</b:City>
    <b:Publisher>Asian Development Bank</b:Publisher>
    <b:Author>
      <b:Author>
        <b:Corporate>Asian Development Bank</b:Corporate>
      </b:Author>
    </b:Author>
    <b:RefOrder>78</b:RefOrder>
  </b:Source>
  <b:Source>
    <b:Tag>Rou89</b:Tag>
    <b:SourceType>Report</b:SourceType>
    <b:Guid>{24AA0863-2457-4EC4-9AC9-CCB92E53569C}</b:Guid>
    <b:Title> Bankers’ Lending Techniques</b:Title>
    <b:Year>1989</b:Year>
    <b:Author>
      <b:Author>
        <b:NameList>
          <b:Person>
            <b:Last>(1989).</b:Last>
            <b:First>Rouse</b:First>
            <b:Middle>C. N.</b:Middle>
          </b:Person>
        </b:NameList>
      </b:Author>
    </b:Author>
    <b:Publisher>Chartered Institute of Bankers Publication</b:Publisher>
    <b:City>London</b:City>
    <b:RefOrder>85</b:RefOrder>
  </b:Source>
  <b:Source>
    <b:Tag>Nai13</b:Tag>
    <b:SourceType>Report</b:SourceType>
    <b:Guid>{179B3C1C-3A84-46AE-91B2-050C7616CE8F}</b:Guid>
    <b:Author>
      <b:Author>
        <b:Corporate>Naitional Bank of Kenya</b:Corporate>
      </b:Author>
    </b:Author>
    <b:Title>National Bank Annual report 2013</b:Title>
    <b:Year>2013</b:Year>
    <b:Publisher>Naitional Bank of Kenya</b:Publisher>
    <b:City>Nairobi</b:City>
    <b:RefOrder>88</b:RefOrder>
  </b:Source>
  <b:Source>
    <b:Tag>mis09</b:Tag>
    <b:SourceType>Report</b:SourceType>
    <b:Guid>{F38C64A4-B30E-432E-8BAC-FBFB59852659}</b:Guid>
    <b:Title>missin on assesment to starting-up sharia</b:Title>
    <b:Year>2009</b:Year>
    <b:RefOrder>92</b:RefOrder>
  </b:Source>
  <b:Source>
    <b:Tag>KIP02</b:Tag>
    <b:SourceType>Report</b:SourceType>
    <b:Guid>{89FAE2F1-6FE4-4CF4-8024-0C1047091FCB}</b:Guid>
    <b:Author>
      <b:Author>
        <b:Corporate>KIPPRA</b:Corporate>
      </b:Author>
    </b:Author>
    <b:Title>Review of Government policies for the promotion of micro and small scale enterprises</b:Title>
    <b:Year>2002</b:Year>
    <b:Publisher>KIPPRA</b:Publisher>
    <b:City>Nairobi</b:City>
    <b:RefOrder>100</b:RefOrder>
  </b:Source>
  <b:Source>
    <b:Tag>EPZ05</b:Tag>
    <b:SourceType>Report</b:SourceType>
    <b:Guid>{E2BBE188-2196-4757-A4F1-E6CE5FE04B0E}</b:Guid>
    <b:Author>
      <b:Author>
        <b:Corporate>EPZA</b:Corporate>
      </b:Author>
    </b:Author>
    <b:Title>Tea and Coffee Industry in Kenya</b:Title>
    <b:Year>2005</b:Year>
    <b:Publisher>Export Processing Zones Authority (EPZA)</b:Publisher>
    <b:City>Nairobi</b:City>
    <b:RefOrder>133</b:RefOrder>
  </b:Source>
  <b:Source>
    <b:Tag>Gov65</b:Tag>
    <b:SourceType>Book</b:SourceType>
    <b:Guid>{24E5E70C-503E-43A4-A5D8-9624E68B834C}</b:Guid>
    <b:Author>
      <b:Author>
        <b:Corporate>Government of Kenya </b:Corporate>
      </b:Author>
    </b:Author>
    <b:Title>Sessional Paper No. 10 on “African Socialism and its Application to Planning in Kenya. </b:Title>
    <b:Year>1965</b:Year>
    <b:City>Nairobi</b:City>
    <b:Publisher>Kenya Government Printers</b:Publisher>
    <b:RefOrder>142</b:RefOrder>
  </b:Source>
  <b:Source>
    <b:Tag>Gov94</b:Tag>
    <b:SourceType>Book</b:SourceType>
    <b:Guid>{3AB61855-3B64-4ED8-9295-8D220457C351}</b:Guid>
    <b:Author>
      <b:Author>
        <b:Corporate>Government of Kenya</b:Corporate>
      </b:Author>
    </b:Author>
    <b:Title> Sessional Paper No. 1 on “Recovery and sustainable Development to the year 2010. </b:Title>
    <b:Year>1994</b:Year>
    <b:City>Nairobi</b:City>
    <b:Publisher>Kenya Government Printers</b:Publisher>
    <b:RefOrder>143</b:RefOrder>
  </b:Source>
  <b:Source>
    <b:Tag>ACC05</b:Tag>
    <b:SourceType>Report</b:SourceType>
    <b:Guid>{BDFF2401-8B11-448D-9AFD-D128AE1338A8}</b:Guid>
    <b:Author>
      <b:Author>
        <b:Corporate>ACCA</b:Corporate>
      </b:Author>
    </b:Author>
    <b:Title>Financial Management &amp; Control, December 2004/June 2005 paper.</b:Title>
    <b:Year>2005</b:Year>
    <b:Publisher>ACCA</b:Publisher>
    <b:City>Nairobi</b:City>
    <b:RefOrder>146</b:RefOrder>
  </b:Source>
  <b:Source>
    <b:Tag>Chi</b:Tag>
    <b:SourceType>JournalArticle</b:SourceType>
    <b:Guid>{7F8F001B-F44C-4D8D-B793-7CAA743A0E74}</b:Guid>
    <b:Title>Chirwa, E., Dorward, A., Kachule, R., Kumwenda, I., Kydd, J., Poole, N., et al. (2005). Walking tightropes: Supporting farmer organisations for market access.</b:Title>
    <b:JournalName>Studies 21</b:JournalName>
    <b:RefOrder>164</b:RefOrder>
  </b:Source>
  <b:Source>
    <b:Tag>Gov031</b:Tag>
    <b:SourceType>Report</b:SourceType>
    <b:Guid>{3D8BFD27-7266-4ECB-92C5-699ADD380FB8}</b:Guid>
    <b:Title> The Income Tax Act Chapter 487. Revised Edition</b:Title>
    <b:Year>2003</b:Year>
    <b:City>Government Printers </b:City>
    <b:Publisher>Nairobi </b:Publisher>
    <b:Author>
      <b:Author>
        <b:Corporate>Government of Kenya </b:Corporate>
      </b:Author>
    </b:Author>
    <b:RefOrder>184</b:RefOrder>
  </b:Source>
  <b:Source>
    <b:Tag>Zen98</b:Tag>
    <b:SourceType>Book</b:SourceType>
    <b:Guid>{64879D0D-4B2D-4D76-A50A-F1B985721E7F}</b:Guid>
    <b:Title>Zenke and woods </b:Title>
    <b:Year>1998</b:Year>
    <b:RefOrder>9</b:RefOrder>
  </b:Source>
  <b:Source>
    <b:Tag>bes01</b:Tag>
    <b:SourceType>Book</b:SourceType>
    <b:Guid>{37BEED96-762E-49FB-A199-F807E6068490}</b:Guid>
    <b:Title>best practices in customer sevice </b:Title>
    <b:Year>2001</b:Year>
    <b:RefOrder>10</b:RefOrder>
  </b:Source>
  <b:Source>
    <b:Tag>int05</b:Tag>
    <b:SourceType>Book</b:SourceType>
    <b:Guid>{82DFE4EE-335E-4FE6-B306-DC13408632D7}</b:Guid>
    <b:Title>international marketing strategy </b:Title>
    <b:Year>2005</b:Year>
    <b:Publisher>prentice hall</b:Publisher>
    <b:RefOrder>11</b:RefOrder>
  </b:Source>
  <b:Source>
    <b:Tag>mar07</b:Tag>
    <b:SourceType>Book</b:SourceType>
    <b:Guid>{0D985555-6E4D-412F-AD4B-ACABFAB38613}</b:Guid>
    <b:Title>marketing principles and perspectives </b:Title>
    <b:Year>2007</b:Year>
    <b:RefOrder>12</b:RefOrder>
  </b:Source>
  <b:Source>
    <b:Tag>mar93</b:Tag>
    <b:SourceType>Book</b:SourceType>
    <b:Guid>{E6FADB4C-BA4F-4EC9-888F-2A32AB7A1AD6}</b:Guid>
    <b:Title>marketing for non marketing managers </b:Title>
    <b:Year>1993</b:Year>
    <b:RefOrder>13</b:RefOrder>
  </b:Source>
  <b:Source>
    <b:Tag>int93</b:Tag>
    <b:SourceType>Book</b:SourceType>
    <b:Guid>{60CC005A-DD58-40DA-A1CB-1A507E382776}</b:Guid>
    <b:Title>international marketing communications </b:Title>
    <b:Year>1993</b:Year>
    <b:RefOrder>15</b:RefOrder>
  </b:Source>
  <b:Source>
    <b:Tag>int051</b:Tag>
    <b:SourceType>Book</b:SourceType>
    <b:Guid>{9EF12997-6101-4DA0-A29A-AE2ECB81CBFF}</b:Guid>
    <b:Title>international marketing strategy </b:Title>
    <b:Year>2005</b:Year>
    <b:RefOrder>16</b:RefOrder>
  </b:Source>
  <b:Source>
    <b:Tag>onm01</b:Tag>
    <b:SourceType>Book</b:SourceType>
    <b:Guid>{DA11DF6E-7080-4328-A03C-C242E676C5EC}</b:Guid>
    <b:Title>on managing people</b:Title>
    <b:Year>2001</b:Year>
    <b:RefOrder>17</b:RefOrder>
  </b:Source>
  <b:Source>
    <b:Tag>eth10</b:Tag>
    <b:SourceType>Book</b:SourceType>
    <b:Guid>{A95C3695-7A9E-4772-BA3A-F3749FF60C8E}</b:Guid>
    <b:Title>ethics in counselling and psychotherapy</b:Title>
    <b:Year>2010</b:Year>
    <b:RefOrder>18</b:RefOrder>
  </b:Source>
  <b:Source>
    <b:Tag>org78</b:Tag>
    <b:SourceType>Book</b:SourceType>
    <b:Guid>{85387FCE-EEC0-4EA1-B62B-608EAE292501}</b:Guid>
    <b:Title>organizational strategy and structure and process </b:Title>
    <b:Year>1978</b:Year>
    <b:RefOrder>21</b:RefOrder>
  </b:Source>
  <b:Source>
    <b:Tag>Kof99</b:Tag>
    <b:SourceType>Book</b:SourceType>
    <b:Guid>{2D5D61E4-D749-4C3B-84F9-FF6C5D812DFE}</b:Guid>
    <b:Title>Koflen Philip </b:Title>
    <b:Year>1999</b:Year>
    <b:RefOrder>22</b:RefOrder>
  </b:Source>
  <b:Source>
    <b:Tag>Urs89</b:Tag>
    <b:SourceType>Book</b:SourceType>
    <b:Guid>{EEA129CF-33AF-4885-9353-10A1126D559B}</b:Guid>
    <b:Title>Ursual Franklin </b:Title>
    <b:Year>1989</b:Year>
    <b:RefOrder>23</b:RefOrder>
  </b:Source>
  <b:Source>
    <b:Tag>McC941</b:Tag>
    <b:SourceType>Book</b:SourceType>
    <b:Guid>{CA6FB704-8A77-444F-945D-E5311CF28F69}</b:Guid>
    <b:Title>Mc Cathy  </b:Title>
    <b:Year>1994</b:Year>
    <b:RefOrder>24</b:RefOrder>
  </b:Source>
  <b:Source>
    <b:Tag>pri00</b:Tag>
    <b:SourceType>Book</b:SourceType>
    <b:Guid>{C51BEBFF-3647-44CE-8937-ABEC86626065}</b:Guid>
    <b:Title>principles and practice of management</b:Title>
    <b:Year>2000</b:Year>
    <b:RefOrder>25</b:RefOrder>
  </b:Source>
  <b:Source>
    <b:Tag>bus11</b:Tag>
    <b:SourceType>Book</b:SourceType>
    <b:Guid>{5661D1A2-A47C-4E47-B1CC-83C7F425410E}</b:Guid>
    <b:RefOrder>26</b:RefOrder>
  </b:Source>
  <b:Source>
    <b:Tag>McC94</b:Tag>
    <b:SourceType>Book</b:SourceType>
    <b:Guid>{EBD931AB-0B79-4F01-B358-9E608ED9FB1A}</b:Guid>
    <b:RefOrder>27</b:RefOrder>
  </b:Source>
  <b:Source>
    <b:Tag>EUO07</b:Tag>
    <b:SourceType>Book</b:SourceType>
    <b:Guid>{722D7E8F-877A-4BEE-A314-F2DED4270A16}</b:Guid>
    <b:Author>
      <b:Author>
        <b:Corporate>EU - OSHA</b:Corporate>
      </b:Author>
    </b:Author>
    <b:Title>Expert Forecast on Emerging Psychosocial risks related to occupatonal safety and health</b:Title>
    <b:Year>2007</b:Year>
    <b:City>Luxermbourg </b:City>
    <b:Publisher>Office for offical publication of European Communities </b:Publisher>
    <b:RefOrder>9</b:RefOrder>
  </b:Source>
  <b:Source>
    <b:Tag>ILO03</b:Tag>
    <b:SourceType>Report</b:SourceType>
    <b:Guid>{036A0B9B-1A0B-4447-AE90-E96D339B3B53}</b:Guid>
    <b:Title>Safety in numbers” international labour organization</b:Title>
    <b:Year>2003</b:Year>
    <b:Author>
      <b:Author>
        <b:Corporate>ILO</b:Corporate>
      </b:Author>
    </b:Author>
    <b:Publisher>ILO</b:Publisher>
    <b:City>Geneva</b:City>
    <b:RefOrder>28</b:RefOrder>
  </b:Source>
  <b:Source>
    <b:Tag>Wor10</b:Tag>
    <b:SourceType>Report</b:SourceType>
    <b:Guid>{15E2CD04-B8D7-47A1-9FA1-B322E6BCF87C}</b:Guid>
    <b:Title>Healthy workplace frame work and model: backgroung and supporting literature and practice</b:Title>
    <b:Year>2010</b:Year>
    <b:Author>
      <b:Author>
        <b:Corporate>World Health Organization</b:Corporate>
      </b:Author>
    </b:Author>
    <b:Publisher>World Health Organization</b:Publisher>
    <b:City> Genève</b:City>
    <b:RefOrder>3</b:RefOrder>
  </b:Source>
  <b:Source>
    <b:Tag>Can02</b:Tag>
    <b:SourceType>Report</b:SourceType>
    <b:Guid>{B2184197-7D14-4AF9-8EB5-731DFBC0A9D5}</b:Guid>
    <b:Author>
      <b:Author>
        <b:Corporate>Canadian Standards Association</b:Corporate>
      </b:Author>
    </b:Author>
    <b:Title>Protective Eyewear: A User’s Guide. CSA Special Publication</b:Title>
    <b:Year>2002</b:Year>
    <b:City>Ontario</b:City>
    <b:RefOrder>5</b:RefOrder>
  </b:Source>
  <b:Source>
    <b:Tag>Uni13</b:Tag>
    <b:SourceType>Report</b:SourceType>
    <b:Guid>{74E3A81F-C1EE-4D9C-BC2B-ECE45375C3EF}</b:Guid>
    <b:Title>Global Assessment Report on Disaster Risk Reduction</b:Title>
    <b:Year>2013</b:Year>
    <b:City>New York</b:City>
    <b:Publisher>United Nations</b:Publisher>
    <b:Author>
      <b:Author>
        <b:Corporate>United Nations</b:Corporate>
      </b:Author>
    </b:Author>
    <b:RefOrder>1</b:RefOrder>
  </b:Source>
  <b:Source>
    <b:Tag>DFI05</b:Tag>
    <b:SourceType>Report</b:SourceType>
    <b:Guid>{EFE93196-5715-4E60-B10D-AD2B7EE7B9B1}</b:Guid>
    <b:Title>Disaster risk reduction: A development concern</b:Title>
    <b:Year>2005</b:Year>
    <b:City>London</b:City>
    <b:Publisher>DFID</b:Publisher>
    <b:Author>
      <b:Author>
        <b:Corporate>DFID </b:Corporate>
      </b:Author>
    </b:Author>
    <b:RefOrder>2</b:RefOrder>
  </b:Source>
  <b:Source>
    <b:Tag>AUR06</b:Tag>
    <b:SourceType>Report</b:SourceType>
    <b:Guid>{B2762315-12C3-4D47-B85C-762D8F7AF783}</b:Guid>
    <b:Author>
      <b:Author>
        <b:Corporate>AURAN </b:Corporate>
      </b:Author>
    </b:Author>
    <b:Title>Summary report on the African Urban Risk Analysis Network (AURAN) international workshop held on 7–9 March 2006 in Cape Town, South Africa.</b:Title>
    <b:Year>2006</b:Year>
    <b:Publisher>AURAN </b:Publisher>
    <b:City>Cape Town</b:City>
    <b:RefOrder>12</b:RefOrder>
  </b:Source>
  <b:Source>
    <b:Tag>ACT06</b:Tag>
    <b:SourceType>Report</b:SourceType>
    <b:Guid>{1E942BFB-FA1B-465B-8763-25FF2B1E7E7E}</b:Guid>
    <b:Title>Climate Change, Urban Flooding and the Right of the Urban Poor in Africa: Key Findings from Six African Cities</b:Title>
    <b:Year>2006</b:Year>
    <b:Author>
      <b:Author>
        <b:Corporate>ACTION AID</b:Corporate>
      </b:Author>
    </b:Author>
    <b:Publisher>Action Aid</b:Publisher>
    <b:City>London</b:City>
    <b:RefOrder>14</b:RefOrder>
  </b:Source>
  <b:Source>
    <b:Tag>Dis02</b:Tag>
    <b:SourceType>Report</b:SourceType>
    <b:Guid>{1AF026EB-05CB-40F8-BEB1-2E3240EDA488}</b:Guid>
    <b:Title>Evaluation of the fire Mitigation Programme in Joe Slovo informal settlement, Cape Town, report prepared for the Ukuvuka Operation Fire-Stop programme, University of Cape Town</b:Title>
    <b:Year>2002</b:Year>
    <b:Author>
      <b:Author>
        <b:Corporate>Disaster Mitigation for Sustainable Livelihoods Programme</b:Corporate>
      </b:Author>
    </b:Author>
    <b:Publisher>DiMP</b:Publisher>
    <b:City>Cape Town</b:City>
    <b:RefOrder>20</b:RefOrder>
  </b:Source>
  <b:Source>
    <b:Tag>ISD02</b:Tag>
    <b:SourceType>Report</b:SourceType>
    <b:Guid>{35F4D949-B137-4158-B5A8-2428469117A8}</b:Guid>
    <b:Title>Women, Disaster Reduction and Sustainable Development</b:Title>
    <b:Year>2002</b:Year>
    <b:City>Geneva</b:City>
    <b:Publisher>UN/ISDR</b:Publisher>
    <b:Author>
      <b:Author>
        <b:Corporate>ISDR</b:Corporate>
      </b:Author>
    </b:Author>
    <b:RefOrder>24</b:RefOrder>
  </b:Source>
  <b:Source>
    <b:Tag>ISD04</b:Tag>
    <b:SourceType>Report</b:SourceType>
    <b:Guid>{8208CD77-7B44-4CB9-A636-26B0F81B7543}</b:Guid>
    <b:Author>
      <b:Author>
        <b:Corporate>ISDR </b:Corporate>
      </b:Author>
    </b:Author>
    <b:Title>Living with risk: A review of global disaster risk reduction initiatives</b:Title>
    <b:Year>2004</b:Year>
    <b:Publisher>ISDR</b:Publisher>
    <b:City>Geneva</b:City>
    <b:RefOrder>25</b:RefOrder>
  </b:Source>
  <b:Source>
    <b:Tag>ISD05</b:Tag>
    <b:SourceType>Report</b:SourceType>
    <b:Guid>{342C4A47-5842-434A-9316-2A05E18BF1C1}</b:Guid>
    <b:Author>
      <b:Author>
        <b:Corporate>ISDR</b:Corporate>
      </b:Author>
    </b:Author>
    <b:Title>Disaster Risk reduction in Africa. ISDR in focus; Issue 5.</b:Title>
    <b:Year>2005</b:Year>
    <b:Publisher>ISDR</b:Publisher>
    <b:City>Geneva</b:City>
    <b:RefOrder>26</b:RefOrder>
  </b:Source>
  <b:Source>
    <b:Tag>UNH7a</b:Tag>
    <b:SourceType>Report</b:SourceType>
    <b:Guid>{9253D0AE-78F0-4E14-8B81-D7795E896748}</b:Guid>
    <b:Title> Enhancing urban safety and security: Global report on human settlements</b:Title>
    <b:Year>2007a</b:Year>
    <b:Author>
      <b:Author>
        <b:Corporate>UN-HABITAT </b:Corporate>
      </b:Author>
    </b:Author>
    <b:Publisher>Earthscan</b:Publisher>
    <b:City>London</b:City>
    <b:RefOrder>47</b:RefOrder>
  </b:Source>
  <b:Source>
    <b:Tag>UNH08</b:Tag>
    <b:SourceType>Report</b:SourceType>
    <b:Guid>{E8EB1FD7-D7D7-4471-AC05-EA734AB3966C}</b:Guid>
    <b:Author>
      <b:Author>
        <b:Corporate>UN-HABITAT </b:Corporate>
      </b:Author>
    </b:Author>
    <b:Title>State of the World's Cities Report: Harmonious Cities</b:Title>
    <b:Year>2008</b:Year>
    <b:Publisher>UN-HABITAT </b:Publisher>
    <b:City>Nanjing: China</b:City>
    <b:RefOrder>48</b:RefOrder>
  </b:Source>
  <b:Source>
    <b:Tag>Abd08</b:Tag>
    <b:SourceType>JournalArticle</b:SourceType>
    <b:Guid>{BAEA3998-FC66-4179-A616-BA29F0F01428}</b:Guid>
    <b:Author>
      <b:Author>
        <b:NameList>
          <b:Person>
            <b:Last>Abdel-Maksoud</b:Last>
            <b:First>A.</b:First>
          </b:Person>
          <b:Person>
            <b:Last>Asada</b:Last>
            <b:First>T.</b:First>
          </b:Person>
          <b:Person>
            <b:Last>Nakagawa</b:Last>
            <b:First>M.</b:First>
          </b:Person>
        </b:NameList>
      </b:Author>
    </b:Author>
    <b:Title>Performance measures, managerial practices and manufacturing technologies in Japanese manufacturing firms: State of the art</b:Title>
    <b:JournalName>International Journal of Business Performance Management, 10(1)</b:JournalName>
    <b:Year>2008</b:Year>
    <b:Pages>1-16</b:Pages>
    <b:RefOrder>12</b:RefOrder>
  </b:Source>
  <b:Source>
    <b:Tag>ILO08</b:Tag>
    <b:SourceType>Report</b:SourceType>
    <b:Guid>{AE0EFE09-8486-4735-811E-F3ECC02DDF15}</b:Guid>
    <b:Author>
      <b:Author>
        <b:Corporate>ILO</b:Corporate>
      </b:Author>
    </b:Author>
    <b:Title> Household Income and Exprnditure Surveys. </b:Title>
    <b:Year>2008</b:Year>
    <b:Publisher>ILO</b:Publisher>
    <b:City>Geneva</b:City>
    <b:RefOrder>60</b:RefOrder>
  </b:Source>
  <b:Source>
    <b:Tag>Wor071</b:Tag>
    <b:SourceType>Report</b:SourceType>
    <b:Guid>{0D8BDC7C-D1DC-469E-8DBA-B4B82A3D457B}</b:Guid>
    <b:Author>
      <b:Author>
        <b:Corporate>World Bank</b:Corporate>
      </b:Author>
    </b:Author>
    <b:Title>Poverty manual</b:Title>
    <b:Year>2007</b:Year>
    <b:Publisher>Washington</b:Publisher>
    <b:City>World Bank</b:City>
    <b:RefOrder>32</b:RefOrder>
  </b:Source>
  <b:Source>
    <b:Tag>Ken17</b:Tag>
    <b:SourceType>InternetSite</b:SourceType>
    <b:Guid>{D817CA2E-6F81-48DE-AC92-3A91F235D89C}</b:Guid>
    <b:Title>Kenya Pipeline Company</b:Title>
    <b:Year>2017</b:Year>
    <b:Author>
      <b:Author>
        <b:Corporate>Kenya Pipeline Company</b:Corporate>
      </b:Author>
    </b:Author>
    <b:InternetSiteTitle>Kenya Pipeline Company</b:InternetSiteTitle>
    <b:URL>www.kplc.co.ke</b:URL>
    <b:RefOrder>5</b:RefOrder>
  </b:Source>
  <b:Source>
    <b:Tag>KMI08</b:Tag>
    <b:SourceType>Report</b:SourceType>
    <b:Guid>{343D5257-1302-48BC-8BAD-6B731C2FB060}</b:Guid>
    <b:Title>Annual report and financial Statements. </b:Title>
    <b:Year>2008</b:Year>
    <b:City>Nairobi Kenya</b:City>
    <b:Publisher>Kenya Motor Industries Association</b:Publisher>
    <b:Author>
      <b:Author>
        <b:Corporate>KMI</b:Corporate>
      </b:Author>
    </b:Author>
    <b:RefOrder>32</b:RefOrder>
  </b:Source>
  <b:Source>
    <b:Tag>Ach11</b:Tag>
    <b:SourceType>Report</b:SourceType>
    <b:Guid>{A96DC7A1-EE35-4A9A-BA19-C980C0E27589}</b:Guid>
    <b:Title>The challenges faced by Small &amp; Medium Enterprises (SMEs) in Obtaining Credit in Ghana.</b:Title>
    <b:Year>2011</b:Year>
    <b:Author>
      <b:Author>
        <b:NameList>
          <b:Person>
            <b:Last>Achah</b:Last>
            <b:First>J.</b:First>
          </b:Person>
          <b:Person>
            <b:Last>Vuvor</b:Last>
            <b:First>S.</b:First>
          </b:Person>
        </b:NameList>
      </b:Author>
    </b:Author>
    <b:City>Ghana</b:City>
    <b:RefOrder>26</b:RefOrder>
  </b:Source>
  <b:Source>
    <b:Tag>Agh121</b:Tag>
    <b:SourceType>JournalArticle</b:SourceType>
    <b:Guid>{3151129A-3B9B-49E7-B31B-EDF18CF8ADB4}</b:Guid>
    <b:Title> An incomplete contracts approach to financial contracting </b:Title>
    <b:Year>2012</b:Year>
    <b:Author>
      <b:Author>
        <b:NameList>
          <b:Person>
            <b:Last>Aghion</b:Last>
            <b:First>P.</b:First>
          </b:Person>
          <b:Person>
            <b:Last>Bolton</b:Last>
            <b:First>P.</b:First>
          </b:Person>
        </b:NameList>
      </b:Author>
    </b:Author>
    <b:JournalName>The review of economic Studies, 59(3)</b:JournalName>
    <b:Pages>473-494</b:Pages>
    <b:RefOrder>27</b:RefOrder>
  </b:Source>
  <b:Source>
    <b:Tag>And09</b:Tag>
    <b:SourceType>JournalArticle</b:SourceType>
    <b:Guid>{91958376-244B-403D-8497-256F3411E1A8}</b:Guid>
    <b:Author>
      <b:Author>
        <b:NameList>
          <b:Person>
            <b:Last>Andries</b:Last>
            <b:First>J.</b:First>
            <b:Middle>P.</b:Middle>
          </b:Person>
        </b:NameList>
      </b:Author>
    </b:Author>
    <b:Title>Strategy for reduced calibration sets to develop quantitative structure–retention relationships in high-performance liquid chromatography</b:Title>
    <b:JournalName> Analytica chimica acta, 652(1-2)</b:JournalName>
    <b:Year>2009</b:Year>
    <b:Pages>180-188</b:Pages>
    <b:RefOrder>28</b:RefOrder>
  </b:Source>
  <b:Source>
    <b:Tag>Atk12</b:Tag>
    <b:SourceType>Report</b:SourceType>
    <b:Guid>{B3A82C73-5774-469A-B2C0-842465E300CD}</b:Guid>
    <b:Title> Measuring financial literacy: Results of the OECD</b:Title>
    <b:Year>2012</b:Year>
    <b:Author>
      <b:Author>
        <b:NameList>
          <b:Person>
            <b:Last>Atkinson</b:Last>
            <b:First>A.</b:First>
          </b:Person>
          <b:Person>
            <b:Last>Messy</b:Last>
            <b:First>F.</b:First>
            <b:Middle>A.</b:Middle>
          </b:Person>
        </b:NameList>
      </b:Author>
    </b:Author>
    <b:Publisher>OECD Publishing</b:Publisher>
    <b:RefOrder>29</b:RefOrder>
  </b:Source>
  <b:Source>
    <b:Tag>Avo13</b:Tag>
    <b:SourceType>Report</b:SourceType>
    <b:Guid>{835EF767-3FAC-4051-A0BC-6B0AFB5FC1DD}</b:Guid>
    <b:Author>
      <b:Author>
        <b:NameList>
          <b:Person>
            <b:Last>Avortri</b:Last>
            <b:First>C.</b:First>
          </b:Person>
          <b:Person>
            <b:Last>Bunyaminu</b:Last>
            <b:First>A.</b:First>
          </b:Person>
          <b:Person>
            <b:Last>Wereko</b:Last>
            <b:First>T.</b:First>
          </b:Person>
        </b:NameList>
      </b:Author>
    </b:Author>
    <b:Title>Factors that hinder access to credit by small and medium scale enterprises despite the financial sector liberalisation in Ghana</b:Title>
    <b:Year>2013</b:Year>
    <b:Publisher>Ghana University </b:Publisher>
    <b:City>Kumasi</b:City>
    <b:RefOrder>30</b:RefOrder>
  </b:Source>
  <b:Source>
    <b:Tag>Bar06</b:Tag>
    <b:SourceType>JournalArticle</b:SourceType>
    <b:Guid>{0189C86E-2D0F-4D35-92DC-5ABBF38CA5A6}</b:Guid>
    <b:Title>The effect of market orientation and organizational flexibility on corporate entrepreneurship</b:Title>
    <b:Year>2006</b:Year>
    <b:Author>
      <b:Author>
        <b:NameList>
          <b:Person>
            <b:Last>Barrett</b:Last>
            <b:First>H.</b:First>
          </b:Person>
          <b:Person>
            <b:Last>Weinstein</b:Last>
            <b:First>A.</b:First>
          </b:Person>
        </b:NameList>
      </b:Author>
    </b:Author>
    <b:JournalName>Entrepreneurship Theory and Practice Journal, Vol. 23</b:JournalName>
    <b:Pages>57 - 70</b:Pages>
    <b:RefOrder>31</b:RefOrder>
  </b:Source>
  <b:Source>
    <b:Tag>Bec16</b:Tag>
    <b:SourceType>JournalArticle</b:SourceType>
    <b:Guid>{37BE0677-61F5-4094-A027-306A97FDA1A2}</b:Guid>
    <b:Title>Aggregate savings and financial inclusion: lessons for developing African economies. .</b:Title>
    <b:Year>2016</b:Year>
    <b:Author>
      <b:Author>
        <b:NameList>
          <b:Person>
            <b:Last>Beck</b:Last>
            <b:First>B.</b:First>
            <b:Middle>Z.</b:Middle>
          </b:Person>
          <b:Person>
            <b:Last>Dermirguc-Kunt</b:Last>
            <b:First>M.</b:First>
          </b:Person>
          <b:Person>
            <b:Last>Martinez</b:Last>
            <b:First>K.</b:First>
          </b:Person>
        </b:NameList>
      </b:Author>
    </b:Author>
    <b:JournalName>Africagrowth Agenda (Jul/Sep 2016)</b:JournalName>
    <b:Pages>4-9</b:Pages>
    <b:RefOrder>1</b:RefOrder>
  </b:Source>
  <b:Source>
    <b:Tag>Ber14</b:Tag>
    <b:SourceType>JournalArticle</b:SourceType>
    <b:Guid>{C7027D6D-D6A1-4BA0-9FF3-37761659B745}</b:Guid>
    <b:Author>
      <b:Author>
        <b:NameList>
          <b:Person>
            <b:Last>Bernard</b:Last>
            <b:First>M.</b:First>
          </b:Person>
          <b:Person>
            <b:Last>Sare</b:Last>
            <b:First>A.</b:First>
          </b:Person>
          <b:Person>
            <b:Last>Musah</b:Last>
            <b:First>W.</b:First>
          </b:Person>
        </b:NameList>
      </b:Author>
    </b:Author>
    <b:Title>The effects of interest rate on micro, small and medium enterprises financing. Decision in Wa Municipality of Ghana</b:Title>
    <b:JournalName>International Journal of Business, Humanities and Technology Vol 4 Issue July</b:JournalName>
    <b:Year>2014</b:Year>
    <b:RefOrder>33</b:RefOrder>
  </b:Source>
  <b:Source>
    <b:Tag>Cen10</b:Tag>
    <b:SourceType>Report</b:SourceType>
    <b:Guid>{10F6E4DA-2B6F-43A5-BBF6-92415F217284}</b:Guid>
    <b:Title>The Kenyan Population</b:Title>
    <b:Year>2010</b:Year>
    <b:City>Nairobi</b:City>
    <b:Publisher>Govenment Printers </b:Publisher>
    <b:Author>
      <b:Author>
        <b:Corporate>Census Report</b:Corporate>
      </b:Author>
    </b:Author>
    <b:RefOrder>36</b:RefOrder>
  </b:Source>
  <b:Source>
    <b:Tag>IFC12</b:Tag>
    <b:SourceType>Report</b:SourceType>
    <b:Guid>{410D007D-584F-4C59-A5E6-3EAE8BAF245D}</b:Guid>
    <b:Title>Challenges impeding the growth of small enterprises in Kenya.</b:Title>
    <b:Year>2012</b:Year>
    <b:Author>
      <b:Author>
        <b:Corporate>IFC </b:Corporate>
      </b:Author>
    </b:Author>
    <b:Publisher>IFC </b:Publisher>
    <b:City>Nairobi</b:City>
    <b:RefOrder>51</b:RefOrder>
  </b:Source>
  <b:Source>
    <b:Tag>ILO16</b:Tag>
    <b:SourceType>Report</b:SourceType>
    <b:Guid>{421699B0-B20F-4991-AFA1-B622E8EEDD91}</b:Guid>
    <b:Author>
      <b:Author>
        <b:Corporate>ILO</b:Corporate>
      </b:Author>
    </b:Author>
    <b:Title>Vulnerability and young women Entrepreneurs: A case study of Ethiopian Informal Economy.</b:Title>
    <b:Year>2016</b:Year>
    <b:Publisher>International Labor Organization</b:Publisher>
    <b:City>Geneva</b:City>
    <b:RefOrder>52</b:RefOrder>
  </b:Source>
  <b:Source>
    <b:Tag>ILO09</b:Tag>
    <b:SourceType>Report</b:SourceType>
    <b:Guid>{B180E32D-6D1F-421A-BFE3-49C14E162629}</b:Guid>
    <b:Author>
      <b:Author>
        <b:Corporate>ILO</b:Corporate>
      </b:Author>
    </b:Author>
    <b:Title>Vulnerability and young women Entrepreneurs</b:Title>
    <b:Year>2009</b:Year>
    <b:Publisher>ILO</b:Publisher>
    <b:City>Geneva </b:City>
    <b:RefOrder>53</b:RefOrder>
  </b:Source>
  <b:Source>
    <b:Tag>KIP10</b:Tag>
    <b:SourceType>Report</b:SourceType>
    <b:Guid>{DC7F3A58-2E17-4778-9BF4-96D570C9B126}</b:Guid>
    <b:Title>Millennium development goals on gender equality and women empowerment.</b:Title>
    <b:Year>2010</b:Year>
    <b:Author>
      <b:Author>
        <b:Corporate>KIPPRA  </b:Corporate>
      </b:Author>
    </b:Author>
    <b:Publisher>KIPPRA </b:Publisher>
    <b:City>Nairobi </b:City>
    <b:RefOrder>58</b:RefOrder>
  </b:Source>
  <b:Source>
    <b:Tag>Min14</b:Tag>
    <b:SourceType>Report</b:SourceType>
    <b:Guid>{1675F159-DD0B-47D0-B3E4-0CD3CE52ECA9}</b:Guid>
    <b:Title>Kenyan Export Report</b:Title>
    <b:Year>2014</b:Year>
    <b:Author>
      <b:Author>
        <b:Corporate>Ministry of MSME</b:Corporate>
      </b:Author>
    </b:Author>
    <b:Publisher>Government Press</b:Publisher>
    <b:City>Nairobi</b:City>
    <b:RefOrder>67</b:RefOrder>
  </b:Source>
  <b:Source>
    <b:Tag>Placeholder158</b:Tag>
    <b:SourceType>Report</b:SourceType>
    <b:Guid>{7BC21D19-B0C6-46D1-B161-5BBD4F5C1C05}</b:Guid>
    <b:Title> Doing Business: Women in Africa. </b:Title>
    <b:Year>2010</b:Year>
    <b:Author>
      <b:Author>
        <b:Corporate>World Bank</b:Corporate>
      </b:Author>
    </b:Author>
    <b:Publisher>World Bank</b:Publisher>
    <b:City>Washington, DC</b:City>
    <b:RefOrder>89</b:RefOrder>
  </b:Source>
  <b:Source>
    <b:Tag>Wor141</b:Tag>
    <b:SourceType>Report</b:SourceType>
    <b:Guid>{9F05360A-D617-46BC-A63C-360C7B4ADACE}</b:Guid>
    <b:Author>
      <b:Author>
        <b:Corporate>World Bank</b:Corporate>
      </b:Author>
    </b:Author>
    <b:Title>Doing Business: How to Reform: The International Bank for Reconstruction and Development / The World Bank</b:Title>
    <b:Year>2014</b:Year>
    <b:Publisher>World Bank</b:Publisher>
    <b:City>Washington, D.C.</b:City>
    <b:RefOrder>90</b:RefOrder>
  </b:Source>
  <b:Source>
    <b:Tag>Wor15</b:Tag>
    <b:SourceType>Report</b:SourceType>
    <b:Guid>{C7A85125-4BB4-47AB-8348-3681E73E9916}</b:Guid>
    <b:Author>
      <b:Author>
        <b:Corporate>World Bank </b:Corporate>
      </b:Author>
    </b:Author>
    <b:Title>Small and Medium Enterprises (SMEs) Finance. </b:Title>
    <b:Year>2015</b:Year>
    <b:Publisher>World Bank </b:Publisher>
    <b:City>Washington, DC</b:City>
    <b:RefOrder>91</b:RefOrder>
  </b:Source>
  <b:Source>
    <b:Tag>Wor121</b:Tag>
    <b:SourceType>Report</b:SourceType>
    <b:Guid>{003F8994-0C86-435B-B0B9-5EA7DD7E395E}</b:Guid>
    <b:Author>
      <b:Author>
        <b:Corporate>World Bank</b:Corporate>
      </b:Author>
    </b:Author>
    <b:Title>World Bank report (2012) on Women Business and Law, ladies in Middle East and North African nations have less legacy rights than men</b:Title>
    <b:Year>2012</b:Year>
    <b:Publisher>World Bank</b:Publisher>
    <b:City>Washington, DC</b:City>
    <b:RefOrder>92</b:RefOrder>
  </b:Source>
  <b:Source>
    <b:Tag>Bas13</b:Tag>
    <b:SourceType>Report</b:SourceType>
    <b:Guid>{13CDF39B-3FEA-4B6D-BDCE-ED3C1D902095}</b:Guid>
    <b:Author>
      <b:Author>
        <b:Corporate>Baseline Survey</b:Corporate>
      </b:Author>
    </b:Author>
    <b:Title>The  growth of SMEs in Kenya  </b:Title>
    <b:Year>2013</b:Year>
    <b:City>Nairobi </b:City>
    <b:RefOrder>93</b:RefOrder>
  </b:Source>
  <b:Source>
    <b:Tag>USA14</b:Tag>
    <b:SourceType>Report</b:SourceType>
    <b:Guid>{0E682E17-4301-4057-B474-74C40147DDE1}</b:Guid>
    <b:Author>
      <b:Author>
        <b:Corporate>USAID </b:Corporate>
      </b:Author>
    </b:Author>
    <b:Title>The growth and development of women owned SMEs in Africa </b:Title>
    <b:Year>2014</b:Year>
    <b:Publisher>USAID</b:Publisher>
    <b:RefOrder>94</b:RefOrder>
  </b:Source>
  <b:Source>
    <b:Tag>GoK051</b:Tag>
    <b:SourceType>Report</b:SourceType>
    <b:Guid>{485B2B46-DF39-4C31-BD5D-F04D1BDA510E}</b:Guid>
    <b:Author>
      <b:Author>
        <b:Corporate>GoK</b:Corporate>
      </b:Author>
    </b:Author>
    <b:Title>Sessional paper number 2 of 2005 developement of SMEs for wealth and employement for poverty reduction </b:Title>
    <b:Year>2005</b:Year>
    <b:Publisher>Government Printers </b:Publisher>
    <b:City>Nairobi </b:City>
    <b:RefOrder>95</b:RefOrder>
  </b:Source>
  <b:Source>
    <b:Tag>IFC11</b:Tag>
    <b:SourceType>Report</b:SourceType>
    <b:Guid>{D681A5DB-CEC8-411F-946E-BD59D645BD24}</b:Guid>
    <b:Title>Bank Intrest Rate  and Finance Accessibility </b:Title>
    <b:Year>2011</b:Year>
    <b:Author>
      <b:Author>
        <b:Corporate>IFC</b:Corporate>
      </b:Author>
    </b:Author>
    <b:Publisher>IFC</b:Publisher>
    <b:City>Nairobi </b:City>
    <b:RefOrder>96</b:RefOrder>
  </b:Source>
  <b:Source>
    <b:Tag>Ann18</b:Tag>
    <b:SourceType>Report</b:SourceType>
    <b:Guid>{87123394-04D2-4D4A-BB8A-AAC2FF7013F3}</b:Guid>
    <b:Title>Patronics Services Limited Annual Report 2017</b:Title>
    <b:Year>2018</b:Year>
    <b:City>Nairobi</b:City>
    <b:Publisher>Patronics Services Limited</b:Publisher>
    <b:Author>
      <b:Author>
        <b:Corporate>Annual Report </b:Corporate>
      </b:Author>
    </b:Author>
    <b:RefOrder>7</b:RefOrder>
  </b:Source>
  <b:Source>
    <b:Tag>Zak12</b:Tag>
    <b:SourceType>JournalArticle</b:SourceType>
    <b:Guid>{7B2C4198-8962-4320-8753-5E3B4ECB3B1B}</b:Guid>
    <b:Author>
      <b:Author>
        <b:NameList>
          <b:Person>
            <b:Last>Zakuan</b:Last>
            <b:First>N.</b:First>
          </b:Person>
          <b:Person>
            <b:Last>Muniandy</b:Last>
            <b:First>S.</b:First>
          </b:Person>
          <b:Person>
            <b:Last>Saman</b:Last>
            <b:First>N.Z.</b:First>
          </b:Person>
          <b:Person>
            <b:Last>McArif</b:Last>
            <b:First>S.</b:First>
            <b:Middle>M.</b:Middle>
          </b:Person>
        </b:NameList>
      </b:Author>
    </b:Author>
    <b:Title>Critical success factors of total quality management implementation in higher education institutions</b:Title>
    <b:JournalName>International journal of academic research in business and social science volume 2 issue 12</b:JournalName>
    <b:Year>2012</b:Year>
    <b:Pages>2222-2299</b:Pages>
    <b:RefOrder>6</b:RefOrder>
  </b:Source>
  <b:Source>
    <b:Tag>Les09</b:Tag>
    <b:SourceType>Book</b:SourceType>
    <b:Guid>{B52EB3C7-8894-420C-8383-696252CA6297}</b:Guid>
    <b:Author>
      <b:Author>
        <b:NameList>
          <b:Person>
            <b:Last>Leste</b:Last>
            <b:First>R.</b:First>
          </b:Person>
        </b:NameList>
      </b:Author>
    </b:Author>
    <b:Title> Made in America, MIT commission on industrial productivity. Boston: MIT Press.</b:Title>
    <b:Year>2009</b:Year>
    <b:City>Boston </b:City>
    <b:Publisher>MIT Press </b:Publisher>
    <b:RefOrder>25</b:RefOrder>
  </b:Source>
  <b:Source>
    <b:Tag>Placeholder159</b:Tag>
    <b:SourceType>Book</b:SourceType>
    <b:Guid>{B015B046-ED02-4E6F-B195-B21D532ABE4D}</b:Guid>
    <b:Title>Management: A practical Introduction</b:Title>
    <b:Year>2013</b:Year>
    <b:Author>
      <b:Author>
        <b:NameList>
          <b:Person>
            <b:Last>Kinicki</b:Last>
            <b:First>A</b:First>
          </b:Person>
        </b:NameList>
      </b:Author>
    </b:Author>
    <b:City>London</b:City>
    <b:Publisher>McGraw Hill</b:Publisher>
    <b:RefOrder>28</b:RefOrder>
  </b:Source>
  <b:Source>
    <b:Tag>Placeholder160</b:Tag>
    <b:SourceType>Book</b:SourceType>
    <b:Guid>{0F1D8A66-B92F-4726-843B-E5FB048CD977}</b:Guid>
    <b:Author>
      <b:Author>
        <b:NameList>
          <b:Person>
            <b:Last>Bowen</b:Last>
            <b:First>R.</b:First>
            <b:Middle>B.</b:Middle>
          </b:Person>
        </b:NameList>
      </b:Author>
    </b:Author>
    <b:Title>Recognizing and awarding employees </b:Title>
    <b:Year>2010</b:Year>
    <b:City>London</b:City>
    <b:Publisher>McGraw Hill</b:Publisher>
    <b:RefOrder>30</b:RefOrder>
  </b:Source>
  <b:Source>
    <b:Tag>Mil15</b:Tag>
    <b:SourceType>JournalArticle</b:SourceType>
    <b:Guid>{64084554-446A-45F1-B1E2-B8B47B5FFD5F}</b:Guid>
    <b:Title>Exploring technological process innovation from a lifecycle perspective </b:Title>
    <b:Year>2015</b:Year>
    <b:Author>
      <b:Author>
        <b:NameList>
          <b:Person>
            <b:Last>Milewski</b:Last>
            <b:First>S.K.</b:First>
          </b:Person>
          <b:Person>
            <b:Last>Fernandes</b:Last>
            <b:First>K.</b:First>
            <b:Middle>J.</b:Middle>
          </b:Person>
          <b:Person>
            <b:Last>Mount</b:Last>
            <b:First>P.</b:First>
            <b:Middle>M.</b:Middle>
          </b:Person>
        </b:NameList>
      </b:Author>
    </b:Author>
    <b:JournalName>Journal of Operations and Production Management vol 35 (9)</b:JournalName>
    <b:Pages>1312 - 1331</b:Pages>
    <b:RefOrder>32</b:RefOrder>
  </b:Source>
  <b:Source>
    <b:Tag>Zaw18</b:Tag>
    <b:SourceType>JournalArticle</b:SourceType>
    <b:Guid>{EAE59333-04BF-4838-9736-3BC713E36454}</b:Guid>
    <b:Title>Technological intensity and innovation capability in industrial firms</b:Title>
    <b:Year>2018</b:Year>
    <b:Author>
      <b:Author>
        <b:NameList>
          <b:Person>
            <b:Last>Zawislak</b:Last>
            <b:First>P.</b:First>
            <b:Middle>A.</b:Middle>
          </b:Person>
          <b:Person>
            <b:Last>Fracasso</b:Last>
            <b:First>E.</b:First>
            <b:Middle>M.</b:Middle>
          </b:Person>
          <b:Person>
            <b:Last>Tello-Gamarra</b:Last>
            <b:First>J.</b:First>
          </b:Person>
        </b:NameList>
      </b:Author>
    </b:Author>
    <b:JournalName>Innovation &amp; Management Review, Vol. 15 Issue 2</b:JournalName>
    <b:Pages>189-207</b:Pages>
    <b:RefOrder>9</b:RefOrder>
  </b:Source>
  <b:Source>
    <b:Tag>Rad19</b:Tag>
    <b:SourceType>JournalArticle</b:SourceType>
    <b:Guid>{AD646A26-9267-4CA2-8B7A-18233CDAEEE5}</b:Guid>
    <b:Author>
      <b:Author>
        <b:NameList>
          <b:Person>
            <b:Last>Radicic</b:Last>
            <b:First>D.</b:First>
          </b:Person>
          <b:Person>
            <b:Last>Djalilov</b:Last>
            <b:First>K.</b:First>
          </b:Person>
        </b:NameList>
      </b:Author>
    </b:Author>
    <b:Title>The impact of technological and non-technological innovations on export intensity in SMEs</b:Title>
    <b:JournalName>Journal of Small Business and Enterprise Development vol. 15 issue  5</b:JournalName>
    <b:Year>2019</b:Year>
    <b:Pages>254-265</b:Pages>
    <b:RefOrder>10</b:RefOrder>
  </b:Source>
  <b:Source>
    <b:Tag>Sch181</b:Tag>
    <b:SourceType>JournalArticle</b:SourceType>
    <b:Guid>{2E554857-8250-41CA-B50C-8274D1883405}</b:Guid>
    <b:Author>
      <b:Author>
        <b:NameList>
          <b:Person>
            <b:Last>Schniederjans</b:Last>
            <b:First>D.</b:First>
            <b:Middle>G.</b:Middle>
          </b:Person>
        </b:NameList>
      </b:Author>
    </b:Author>
    <b:Title>Business process innovation on quality and supply chains</b:Title>
    <b:JournalName> Business Process Management Journal Vol. 24 Issue 3</b:JournalName>
    <b:Year>2018</b:Year>
    <b:Pages>635-651</b:Pages>
    <b:RefOrder>15</b:RefOrder>
  </b:Source>
  <b:Source>
    <b:Tag>Tav18</b:Tag>
    <b:SourceType>JournalArticle</b:SourceType>
    <b:Guid>{DA477440-3F72-4CA7-A990-A258F673901F}</b:Guid>
    <b:Author>
      <b:Author>
        <b:NameList>
          <b:Person>
            <b:Last>Tavassoli</b:Last>
            <b:First>S.</b:First>
          </b:Person>
        </b:NameList>
      </b:Author>
    </b:Author>
    <b:Title>The role of product innovation on export behavior of firms: Is it innovation input or innovation output that matters?</b:Title>
    <b:JournalName>European Journal of Innovation Management, Vol. 21 Issue 2</b:JournalName>
    <b:Year>2018</b:Year>
    <b:Pages>294-314</b:Pages>
    <b:RefOrder>16</b:RefOrder>
  </b:Source>
  <b:Source>
    <b:Tag>Jan14</b:Tag>
    <b:SourceType>JournalArticle</b:SourceType>
    <b:Guid>{C6B02252-6FB0-4AB7-902A-35EA808A5EBF}</b:Guid>
    <b:Author>
      <b:Author>
        <b:NameList>
          <b:Person>
            <b:Last>Janssen</b:Last>
            <b:First>W.</b:First>
          </b:Person>
          <b:Person>
            <b:Last>Bouwman</b:Last>
            <b:First>H.</b:First>
          </b:Person>
          <b:Person>
            <b:Last>Rene</b:Last>
            <b:First>V.</b:First>
          </b:Person>
          <b:Person>
            <b:Last>Haake</b:Last>
            <b:First>T.</b:First>
          </b:Person>
        </b:NameList>
      </b:Author>
    </b:Author>
    <b:Title>An organizational competence model for innovation intermediaries</b:Title>
    <b:JournalName> European Journal of Innovation Management Vol. 17 Issue 1</b:JournalName>
    <b:Year>2014</b:Year>
    <b:Pages>2-24</b:Pages>
    <b:RefOrder>11</b:RefOrder>
  </b:Source>
  <b:Source>
    <b:Tag>Dem18</b:Tag>
    <b:SourceType>JournalArticle</b:SourceType>
    <b:Guid>{4406E411-EF5C-46B9-84F9-9BDA4DA5DBF1}</b:Guid>
    <b:Author>
      <b:Author>
        <b:NameList>
          <b:Person>
            <b:Last>Demirkan</b:Last>
            <b:First>I.</b:First>
          </b:Person>
        </b:NameList>
      </b:Author>
    </b:Author>
    <b:Title>The impact of firm resources on innovation</b:Title>
    <b:JournalName> European Journal of Innovation Management Vol. 21 Issue 4</b:JournalName>
    <b:Year>2018</b:Year>
    <b:Pages>672-694</b:Pages>
    <b:RefOrder>12</b:RefOrder>
  </b:Source>
  <b:Source>
    <b:Tag>Rao18</b:Tag>
    <b:SourceType>JournalArticle</b:SourceType>
    <b:Guid>{820F8789-7BAA-4023-9E66-A944F308BEF4}</b:Guid>
    <b:Author>
      <b:Author>
        <b:NameList>
          <b:Person>
            <b:Last>Rao</b:Last>
            <b:First>S.</b:First>
            <b:Middle>M.</b:Middle>
          </b:Person>
        </b:NameList>
      </b:Author>
    </b:Author>
    <b:Title>Soft skills: toward a sanctimonious discipline</b:Title>
    <b:JournalName>On the Horizon Vol. 26 Issue 3</b:JournalName>
    <b:Year>2018</b:Year>
    <b:Pages>215-224</b:Pages>
    <b:RefOrder>13</b:RefOrder>
  </b:Source>
  <b:Source>
    <b:Tag>Rom18</b:Tag>
    <b:SourceType>JournalArticle</b:SourceType>
    <b:Guid>{28F7063E-68E0-4F79-A970-0C3F8276A902}</b:Guid>
    <b:Author>
      <b:Author>
        <b:NameList>
          <b:Person>
            <b:Last>Romero</b:Last>
            <b:First>L.</b:First>
            <b:Middle>M.</b:Middle>
          </b:Person>
          <b:Person>
            <b:Last>Salinas-Jimenez</b:Last>
            <b:First>M.</b:First>
          </b:Person>
        </b:NameList>
      </b:Author>
    </b:Author>
    <b:Title>Skills use in the workplace and its effects on wages and on job satisfaction: An application to the Spanish case</b:Title>
    <b:JournalName>Personnel Review  Vol. 47 Issue 2</b:JournalName>
    <b:Year>2018</b:Year>
    <b:Pages>494-516</b:Pages>
    <b:RefOrder>14</b:RefOrder>
  </b:Source>
  <b:Source>
    <b:Tag>Zha10</b:Tag>
    <b:SourceType>JournalArticle</b:SourceType>
    <b:Guid>{33047E94-FE2D-4ACD-80B5-0D19364E8912}</b:Guid>
    <b:Author>
      <b:Author>
        <b:NameList>
          <b:Person>
            <b:Last>Zhang</b:Last>
            <b:First>H.</b:First>
          </b:Person>
        </b:NameList>
      </b:Author>
    </b:Author>
    <b:Title>Diffusion and contribution of total quality management an empirical study in Norway</b:Title>
    <b:JournalName>Total Quality Management Journal  Vol. 10 No. 6</b:JournalName>
    <b:Year>2010</b:Year>
    <b:Pages>901-915</b:Pages>
    <b:RefOrder>1</b:RefOrder>
  </b:Source>
  <b:Source>
    <b:Tag>Bra103</b:Tag>
    <b:SourceType>JournalArticle</b:SourceType>
    <b:Guid>{3F9C01B7-2DC9-4519-A764-2A8DC0A3F133}</b:Guid>
    <b:Author>
      <b:Author>
        <b:NameList>
          <b:Person>
            <b:Last>Brady</b:Last>
            <b:First>M.</b:First>
          </b:Person>
          <b:Person>
            <b:Last>Cronin</b:Last>
            <b:First>J.</b:First>
          </b:Person>
          <b:Person>
            <b:Last>Brand</b:Last>
            <b:First>R.</b:First>
          </b:Person>
        </b:NameList>
      </b:Author>
    </b:Author>
    <b:Title> Performance measurement of service quality: a replication and extension </b:Title>
    <b:JournalName>Journal of business research vol 9</b:JournalName>
    <b:Year>2010</b:Year>
    <b:Pages>17-31.</b:Pages>
    <b:RefOrder>34</b:RefOrder>
  </b:Source>
  <b:Source>
    <b:Tag>Bro131</b:Tag>
    <b:SourceType>JournalArticle</b:SourceType>
    <b:Guid>{A6D07C81-68D7-4FAC-9AF0-F6A490C21041}</b:Guid>
    <b:Author>
      <b:Author>
        <b:NameList>
          <b:Person>
            <b:Last>Brown</b:Last>
            <b:First>W.</b:First>
          </b:Person>
          <b:Person>
            <b:Last>Gremler</b:Last>
            <b:First>A.</b:First>
          </b:Person>
        </b:NameList>
      </b:Author>
    </b:Author>
    <b:Title>Service quality dimensions</b:Title>
    <b:JournalName> Managing Service Quality Vol. 14</b:JournalName>
    <b:Year>2013</b:Year>
    <b:Pages>266-277</b:Pages>
    <b:RefOrder>35</b:RefOrder>
  </b:Source>
  <b:Source>
    <b:Tag>Cas15</b:Tag>
    <b:SourceType>JournalArticle</b:SourceType>
    <b:Guid>{819836C3-8789-4064-87DD-065C15933DAC}</b:Guid>
    <b:Author>
      <b:Author>
        <b:NameList>
          <b:Person>
            <b:Last>Casadesus</b:Last>
            <b:First>S.</b:First>
          </b:Person>
          <b:Person>
            <b:Last>Jimenez</b:Last>
            <b:First>T.</b:First>
          </b:Person>
        </b:NameList>
      </b:Author>
    </b:Author>
    <b:Title>Quality perception by customers </b:Title>
    <b:JournalName>Marketing Science, Vol 12.</b:JournalName>
    <b:Year>2015</b:Year>
    <b:RefOrder>36</b:RefOrder>
  </b:Source>
  <b:Source>
    <b:Tag>Cor14</b:Tag>
    <b:SourceType>JournalArticle</b:SourceType>
    <b:Guid>{F96B1C4C-79B4-44FF-8FAC-E0C62C1FECDB}</b:Guid>
    <b:Author>
      <b:Author>
        <b:NameList>
          <b:Person>
            <b:Last>Corbett</b:Last>
            <b:First>S.</b:First>
          </b:Person>
          <b:Person>
            <b:Last>Curkovic</b:Last>
            <b:First>K.</b:First>
          </b:Person>
          <b:Person>
            <b:Last>Pagell</b:Last>
            <b:First>M.</b:First>
          </b:Person>
        </b:NameList>
      </b:Author>
    </b:Author>
    <b:Title> A critical examination of the ability of Quality  certification that leads to competetive advantage</b:Title>
    <b:JournalName>Journal of Quality Management vol 4 issue 1</b:JournalName>
    <b:Year>2014</b:Year>
    <b:Pages>51-67</b:Pages>
    <b:RefOrder>37</b:RefOrder>
  </b:Source>
  <b:Source>
    <b:Tag>Ber13</b:Tag>
    <b:SourceType>JournalArticle</b:SourceType>
    <b:Guid>{DE09B52E-F8B8-4955-844B-A3CF8A60691F}</b:Guid>
    <b:Author>
      <b:Author>
        <b:NameList>
          <b:Person>
            <b:Last>Berry</b:Last>
            <b:First>L.</b:First>
          </b:Person>
          <b:Person>
            <b:Last>Parasuraman</b:Last>
            <b:First>A.</b:First>
          </b:Person>
          <b:Person>
            <b:Last>Zheitmal</b:Last>
            <b:First>V.</b:First>
            <b:Middle>A.</b:Middle>
          </b:Person>
        </b:NameList>
      </b:Author>
    </b:Author>
    <b:Title>A conceptual model of service quality and its implications for future research</b:Title>
    <b:JournalName>Quality Management Journal vol12 issue 5</b:JournalName>
    <b:Year>2013</b:Year>
    <b:Pages>1256-1271</b:Pages>
    <b:RefOrder>38</b:RefOrder>
  </b:Source>
  <b:Source>
    <b:Tag>Swa18</b:Tag>
    <b:SourceType>JournalArticle</b:SourceType>
    <b:Guid>{40F8E198-FF99-43E1-9F7A-05DD03419CDD}</b:Guid>
    <b:Author>
      <b:Author>
        <b:NameList>
          <b:Person>
            <b:Last>Swart</b:Last>
            <b:First>M.</b:First>
            <b:Middle>P.</b:Middle>
          </b:Person>
        </b:NameList>
      </b:Author>
    </b:Author>
    <b:Title>Providing Service Quality and Customer Care in Tourism Businesses, in Marios Sotiriadis (ed.) The Emerald Handbook of Entrepreneurship in Tourism, Travel and Hospitality</b:Title>
    <b:Year>2018</b:Year>
    <b:Pages>191 - 206</b:Pages>
    <b:RefOrder>2</b:RefOrder>
  </b:Source>
  <b:Source>
    <b:Tag>Ajz80</b:Tag>
    <b:SourceType>Book</b:SourceType>
    <b:Guid>{6B39F534-8D81-45CD-BB6D-9B1F35014DD6}</b:Guid>
    <b:Title>Theory of planned behavior:Understanding attitudes and predicting social behavior</b:Title>
    <b:Year>1980</b:Year>
    <b:Author>
      <b:Author>
        <b:NameList>
          <b:Person>
            <b:Last>Fishbein</b:Last>
            <b:First>S.</b:First>
          </b:Person>
          <b:Person>
            <b:Last>Ajzen</b:Last>
            <b:First>I.</b:First>
          </b:Person>
        </b:NameList>
      </b:Author>
    </b:Author>
    <b:City>New Jersey</b:City>
    <b:Publisher>Prentice Hall</b:Publisher>
    <b:RefOrder>39</b:RefOrder>
  </b:Source>
  <b:Source>
    <b:Tag>Nai17</b:Tag>
    <b:SourceType>JournalArticle</b:SourceType>
    <b:Guid>{96A54170-811E-4D12-A251-69A44B117CE9}</b:Guid>
    <b:Author>
      <b:Author>
        <b:Corporate>Nairobi Community</b:Corporate>
      </b:Author>
    </b:Author>
    <b:Title>Giving the slum a voice</b:Title>
    <b:JournalName>African slum Journal </b:JournalName>
    <b:Year>2017</b:Year>
    <b:RefOrder>4</b:RefOrder>
  </b:Source>
  <b:Source>
    <b:Tag>Ben09</b:Tag>
    <b:SourceType>JournalArticle</b:SourceType>
    <b:Guid>{1FD6A3D5-7287-4F4B-8074-0F664392ABF2}</b:Guid>
    <b:Title>Substance abuse and men who batter: Issues in theory and practise</b:Title>
    <b:Year>2009</b:Year>
    <b:Pages>558 - 575</b:Pages>
    <b:Author>
      <b:Author>
        <b:NameList>
          <b:Person>
            <b:Last>Bennett</b:Last>
            <b:First>L.</b:First>
          </b:Person>
          <b:Person>
            <b:Last>Williams</b:Last>
            <b:First>O.J.</b:First>
          </b:Person>
        </b:NameList>
      </b:Author>
    </b:Author>
    <b:JournalName>Violence Against women issues 9 issues 5</b:JournalName>
    <b:RefOrder>1</b:RefOrder>
  </b:Source>
  <b:Source>
    <b:Tag>Placeholder161</b:Tag>
    <b:SourceType>JournalArticle</b:SourceType>
    <b:Guid>{19A0F7EC-4246-4040-B22E-29353794A952}</b:Guid>
    <b:Author>
      <b:Author>
        <b:NameList>
          <b:Person>
            <b:Last>Brownridge</b:Last>
            <b:First>D.</b:First>
            <b:Middle>A.</b:Middle>
          </b:Person>
          <b:Person>
            <b:Last>Hall</b:Last>
            <b:First>S.</b:First>
            <b:Middle>S.</b:Middle>
          </b:Person>
        </b:NameList>
      </b:Author>
    </b:Author>
    <b:Title>Measuring family violence: the conceptualization and utilization of prevalence and incidence rates</b:Title>
    <b:JournalName>Journal of family violence volume 14 issue 4</b:JournalName>
    <b:Year>2010</b:Year>
    <b:Pages>333 - 350</b:Pages>
    <b:RefOrder>6</b:RefOrder>
  </b:Source>
  <b:Source>
    <b:Tag>And11</b:Tag>
    <b:SourceType>JournalArticle</b:SourceType>
    <b:Guid>{36E7ADD5-ABD5-4D1E-B95F-FA11287FACE6}</b:Guid>
    <b:Author>
      <b:Author>
        <b:NameList>
          <b:Person>
            <b:Last>Anderson</b:Last>
            <b:First>K.</b:First>
            <b:Middle>L.</b:Middle>
          </b:Person>
          <b:Person>
            <b:Last>Umberson</b:Last>
            <b:First>D.</b:First>
          </b:Person>
        </b:NameList>
      </b:Author>
    </b:Author>
    <b:Title>Gendering violence: the masculinity and power in mens accounts of demestic violence</b:Title>
    <b:JournalName>Journal of gender and society volume 15 issue 3</b:JournalName>
    <b:Year>2011</b:Year>
    <b:Pages>258 - 267</b:Pages>
    <b:RefOrder>5</b:RefOrder>
  </b:Source>
  <b:Source>
    <b:Tag>Cho08</b:Tag>
    <b:SourceType>Report</b:SourceType>
    <b:Guid>{8D70E71A-2611-45FA-AD8D-37E04472462C}</b:Guid>
    <b:Title>Community planning for intervention for victims of domestic violence: Adaption of the model from Kassel</b:Title>
    <b:Year>2008</b:Year>
    <b:Author>
      <b:Author>
        <b:NameList>
          <b:Person>
            <b:Last>Choudhuri</b:Last>
            <b:First>D.</b:First>
            <b:Middle>P.</b:Middle>
          </b:Person>
        </b:NameList>
      </b:Author>
    </b:Author>
    <b:Publisher>Kassel Univeristy Press</b:Publisher>
    <b:City>New Delhi </b:City>
    <b:RefOrder>7</b:RefOrder>
  </b:Source>
  <b:Source>
    <b:Tag>Tay12</b:Tag>
    <b:SourceType>Report</b:SourceType>
    <b:Guid>{D8A66D3D-03FA-4BC8-9EDE-728B2286E1AA}</b:Guid>
    <b:Title>Sexual and domestic violence : Help recovery and Action in Zimbabwe</b:Title>
    <b:Year>2012</b:Year>
    <b:Author>
      <b:Author>
        <b:NameList>
          <b:Person>
            <b:Last>Taylo</b:Last>
            <b:First>J.</b:First>
          </b:Person>
        </b:NameList>
      </b:Author>
    </b:Author>
    <b:City>Harare</b:City>
    <b:RefOrder>18</b:RefOrder>
  </b:Source>
  <b:Source>
    <b:Tag>Tha14</b:Tag>
    <b:SourceType>JournalArticle</b:SourceType>
    <b:Guid>{28DB1EB1-08CC-4402-B6DD-87DB0EF8EF0B}</b:Guid>
    <b:Title>Screening for intimate partner violence</b:Title>
    <b:Year>2014</b:Year>
    <b:Author>
      <b:Author>
        <b:NameList>
          <b:Person>
            <b:Last>Thackeray</b:Last>
            <b:First>J.</b:First>
          </b:Person>
          <b:Person>
            <b:Last>Stelzner</b:Last>
            <b:First>S.</b:First>
          </b:Person>
          <b:Person>
            <b:Last>Miller</b:Last>
            <b:First>C.</b:First>
          </b:Person>
          <b:Person>
            <b:Last>Downs</b:Last>
            <b:First>M.</b:First>
          </b:Person>
        </b:NameList>
      </b:Author>
    </b:Author>
    <b:JournalName>Journal of interpersonal volume 22</b:JournalName>
    <b:Pages>659 - 670</b:Pages>
    <b:RefOrder>17</b:RefOrder>
  </b:Source>
  <b:Source>
    <b:Tag>Col08</b:Tag>
    <b:SourceType>Book</b:SourceType>
    <b:Guid>{D82186EA-5D4E-4257-9C68-6BA619CA5965}</b:Guid>
    <b:Title>Christian counselling: a comprehensive guide </b:Title>
    <b:Year>2008</b:Year>
    <b:Author>
      <b:Author>
        <b:NameList>
          <b:Person>
            <b:Last>Collins</b:Last>
            <b:First>G.</b:First>
          </b:Person>
        </b:NameList>
      </b:Author>
    </b:Author>
    <b:City>New York</b:City>
    <b:Publisher>Prentice Hall </b:Publisher>
    <b:RefOrder>19</b:RefOrder>
  </b:Source>
  <b:Source>
    <b:Tag>Placeholder162</b:Tag>
    <b:SourceType>Book</b:SourceType>
    <b:Guid>{5C23B535-73C8-43B3-8CC0-C4A17555EB9D}</b:Guid>
    <b:Author>
      <b:Author>
        <b:NameList>
          <b:Person>
            <b:Last>Church</b:Last>
            <b:First>J.</b:First>
          </b:Person>
        </b:NameList>
      </b:Author>
    </b:Author>
    <b:Title>Violence against wives : its causes and effects </b:Title>
    <b:Year>2009</b:Year>
    <b:City>New York</b:City>
    <b:Publisher>Springer</b:Publisher>
    <b:RefOrder>20</b:RefOrder>
  </b:Source>
  <b:Source>
    <b:Tag>Lev11</b:Tag>
    <b:SourceType>JournalArticle</b:SourceType>
    <b:Guid>{B8330FCE-A3E8-4C1E-9EFF-AAF5C48DC9D0}</b:Guid>
    <b:Title>Interventions for intimate partner against violence against women </b:Title>
    <b:Year>2011</b:Year>
    <b:Author>
      <b:Author>
        <b:NameList>
          <b:Person>
            <b:Last>Levinson</b:Last>
            <b:First>W.</b:First>
          </b:Person>
          <b:Person>
            <b:Last>Rhodes</b:Last>
            <b:First>K.</b:First>
          </b:Person>
        </b:NameList>
      </b:Author>
    </b:Author>
    <b:JournalName>Journal of clinical applications volume 289</b:JournalName>
    <b:Pages>601 - 605</b:Pages>
    <b:RefOrder>12</b:RefOrder>
  </b:Source>
  <b:Source>
    <b:Tag>Wam10</b:Tag>
    <b:SourceType>Report</b:SourceType>
    <b:Guid>{1D8547EE-3C53-4D46-9645-26A4C95953D7}</b:Guid>
    <b:Title>An overview on child abuse in Kenya</b:Title>
    <b:Year>2010</b:Year>
    <b:Author>
      <b:Author>
        <b:NameList>
          <b:Person>
            <b:Last>Wambui</b:Last>
            <b:First>N.</b:First>
          </b:Person>
        </b:NameList>
      </b:Author>
    </b:Author>
    <b:Publisher>ANPPCAN </b:Publisher>
    <b:City>Nairobi</b:City>
    <b:RefOrder>21</b:RefOrder>
  </b:Source>
  <b:Source>
    <b:Tag>Fri09</b:Tag>
    <b:SourceType>JournalArticle</b:SourceType>
    <b:Guid>{E3F569E6-799E-498C-BF02-4587CDE9C38C}</b:Guid>
    <b:Title>Behavior problems in sexual abused young children</b:Title>
    <b:Year>2009</b:Year>
    <b:City>Friedrich, W., Urquiza, A., &amp; Beilke, R. L. (2009). Behavior problems in sexually abused young children. Journal of Pediatric Psychology Vol. 11, 47-57</b:City>
    <b:Author>
      <b:Author>
        <b:NameList>
          <b:Person>
            <b:Last>Friedrich</b:Last>
            <b:First>W.</b:First>
          </b:Person>
          <b:Person>
            <b:Last>Urquiza</b:Last>
            <b:First>A.</b:First>
          </b:Person>
          <b:Person>
            <b:Last>Beilke</b:Last>
            <b:First>R.</b:First>
            <b:Middle>L.</b:Middle>
          </b:Person>
        </b:NameList>
      </b:Author>
    </b:Author>
    <b:JournalName>Journal of Pediatric Psychology volume 11</b:JournalName>
    <b:Pages>47 - 57 </b:Pages>
    <b:RefOrder>10</b:RefOrder>
  </b:Source>
  <b:Source>
    <b:Tag>Gef10</b:Tag>
    <b:SourceType>Report</b:SourceType>
    <b:Guid>{816D68A5-378C-47D6-971A-9680B2401AAC}</b:Guid>
    <b:Title>Children exposed to domestic: Current issues in research, intervention, prevention and policy development</b:Title>
    <b:Year>2010</b:Year>
    <b:Pages>Geffner, R. (2000). Children exposed to domestic violence: Current issues in research, intervention, prevention, and policy development. New York: Haworth Maltreatment &amp; Trauma Press</b:Pages>
    <b:Author>
      <b:Author>
        <b:NameList>
          <b:Person>
            <b:Last>Geffne</b:Last>
            <b:First>R.</b:First>
          </b:Person>
        </b:NameList>
      </b:Author>
    </b:Author>
    <b:Publisher>Trauma Press</b:Publisher>
    <b:City>New York</b:City>
    <b:RefOrder>11</b:RefOrder>
  </b:Source>
  <b:Source>
    <b:Tag>Wol07</b:Tag>
    <b:SourceType>Report</b:SourceType>
    <b:Guid>{FB362206-7B65-4BC8-9F16-5EEA46EE8CD9}</b:Guid>
    <b:Author>
      <b:Author>
        <b:NameList>
          <b:Person>
            <b:Last>Wolfe</b:Last>
            <b:First>D.</b:First>
            <b:Middle>A</b:Middle>
          </b:Person>
        </b:NameList>
      </b:Author>
    </b:Author>
    <b:Title>Child Abuse : implications for child development and psychopathology</b:Title>
    <b:Year>2007</b:Year>
    <b:Publisher>Safe publications </b:Publisher>
    <b:City>Newbury park</b:City>
    <b:RefOrder>3</b:RefOrder>
  </b:Source>
  <b:Source>
    <b:Tag>Kay10</b:Tag>
    <b:SourceType>Book</b:SourceType>
    <b:Guid>{95973010-7235-497F-A363-ED4EFEE01E05}</b:Guid>
    <b:Title>Protecting Children: A practical guide </b:Title>
    <b:Year>2010</b:Year>
    <b:Publisher>McGraw hill</b:Publisher>
    <b:City>London </b:City>
    <b:Author>
      <b:Author>
        <b:NameList>
          <b:Person>
            <b:Last>Kay</b:Last>
            <b:First>J.</b:First>
          </b:Person>
        </b:NameList>
      </b:Author>
    </b:Author>
    <b:RefOrder>8</b:RefOrder>
  </b:Source>
  <b:Source>
    <b:Tag>ANP11</b:Tag>
    <b:SourceType>Report</b:SourceType>
    <b:Guid>{114A8C91-0A72-4EB3-A749-15C66EA5A858}</b:Guid>
    <b:Title>Child rights and child protection in Kenya</b:Title>
    <b:Year>2011</b:Year>
    <b:City>Nairobi</b:City>
    <b:Publisher>ANPPCAN</b:Publisher>
    <b:Author>
      <b:Author>
        <b:Corporate>ANPPCAN</b:Corporate>
      </b:Author>
    </b:Author>
    <b:RefOrder>22</b:RefOrder>
  </b:Source>
  <b:Source>
    <b:Tag>Placeholder163</b:Tag>
    <b:SourceType>Report</b:SourceType>
    <b:Guid>{5CC7398A-B427-4594-B57F-D2199ACDD1CC}</b:Guid>
    <b:Author>
      <b:Author>
        <b:NameList>
          <b:Person>
            <b:Last>Bakan</b:Last>
            <b:First>D.</b:First>
          </b:Person>
        </b:NameList>
      </b:Author>
    </b:Author>
    <b:Title>Slaughter of the innocents </b:Title>
    <b:Year>2013</b:Year>
    <b:Publisher>Jossy Bass</b:Publisher>
    <b:City>San Francisco</b:City>
    <b:RefOrder>9</b:RefOrder>
  </b:Source>
  <b:Source>
    <b:Tag>Her07</b:Tag>
    <b:SourceType>Report</b:SourceType>
    <b:Guid>{EE560804-226D-4CB7-9F85-4248A95A93A8}</b:Guid>
    <b:Author>
      <b:Author>
        <b:NameList>
          <b:Person>
            <b:Last>Herbet</b:Last>
            <b:First>M.</b:First>
          </b:Person>
          <b:Person>
            <b:Last>Brown</b:Last>
            <b:First>K.</b:First>
          </b:Person>
        </b:NameList>
      </b:Author>
    </b:Author>
    <b:Title>Preventing Familiy violence </b:Title>
    <b:Year>2007</b:Year>
    <b:Publisher>Wiley </b:Publisher>
    <b:City>Rochester </b:City>
    <b:RefOrder>23</b:RefOrder>
  </b:Source>
  <b:Source>
    <b:Tag>Placeholder164</b:Tag>
    <b:SourceType>Report</b:SourceType>
    <b:Guid>{E68F2475-77C0-42C4-AAC1-404EA5DF79D2}</b:Guid>
    <b:Title>Epidemiology of Heath and vulnerbility among children orphaned children by AIDS/HIV  in Sub- Saharan Africa </b:Title>
    <b:Year>2010</b:Year>
    <b:City>Cape Town</b:City>
    <b:Publisher>Free Press</b:Publisher>
    <b:Author>
      <b:Author>
        <b:NameList>
          <b:Person>
            <b:Last>Andrews</b:Last>
            <b:First>G.</b:First>
          </b:Person>
          <b:Person>
            <b:Last>Skinner</b:Last>
            <b:First>D.</b:First>
          </b:Person>
          <b:Person>
            <b:Last>Zuma</b:Last>
            <b:First>K.</b:First>
          </b:Person>
        </b:NameList>
      </b:Author>
    </b:Author>
    <b:RefOrder>13</b:RefOrder>
  </b:Source>
  <b:Source>
    <b:Tag>Bri10</b:Tag>
    <b:SourceType>JournalArticle</b:SourceType>
    <b:Guid>{6B75D114-9A5D-4C1F-B6B9-449C01AE4C9A}</b:Guid>
    <b:Title>Suicidal Thoughts and behavoir in sexual abuse victims </b:Title>
    <b:Year>2010</b:Year>
    <b:Author>
      <b:Author>
        <b:NameList>
          <b:Person>
            <b:Last>Briere</b:Last>
            <b:First>J.</b:First>
          </b:Person>
          <b:Person>
            <b:Last>Runtz</b:Last>
            <b:First>M.</b:First>
          </b:Person>
        </b:NameList>
      </b:Author>
    </b:Author>
    <b:JournalName>Journal of Behavioural science  vol. 13</b:JournalName>
    <b:Pages>122- 139</b:Pages>
    <b:RefOrder>2</b:RefOrder>
  </b:Source>
  <b:Source>
    <b:Tag>Cha13</b:Tag>
    <b:SourceType>JournalArticle</b:SourceType>
    <b:Guid>{7ECB93C1-61F4-48A0-8E80-4830DE107409}</b:Guid>
    <b:Author>
      <b:Author>
        <b:NameList>
          <b:Person>
            <b:Last>Chalk</b:Last>
            <b:First>R.</b:First>
          </b:Person>
        </b:NameList>
      </b:Author>
    </b:Author>
    <b:Title>Assessing family violence interventions: linking programs to research based strategies </b:Title>
    <b:JournalName>Journal of Agression, Maltreatment and Trauma volume 4. number 1</b:JournalName>
    <b:Year>2013</b:Year>
    <b:Pages>29- 63</b:Pages>
    <b:RefOrder>14</b:RefOrder>
  </b:Source>
  <b:Source>
    <b:Tag>Cob11</b:Tag>
    <b:SourceType>Report</b:SourceType>
    <b:Guid>{D0A64781-D69D-409D-A633-139EF97307E4}</b:Guid>
    <b:Title>The Child </b:Title>
    <b:Year>2011</b:Year>
    <b:Author>
      <b:Author>
        <b:NameList>
          <b:Person>
            <b:Last>Cobbs</b:Last>
            <b:First>N.</b:First>
            <b:Middle>J.</b:Middle>
          </b:Person>
        </b:NameList>
      </b:Author>
    </b:Author>
    <b:Publisher>Mayfield Publishers </b:Publisher>
    <b:City>New York</b:City>
    <b:RefOrder>15</b:RefOrder>
  </b:Source>
  <b:Source>
    <b:Tag>Dix11</b:Tag>
    <b:SourceType>JournalArticle</b:SourceType>
    <b:Guid>{ABA20548-C9E1-4138-B9BB-19844F34870E}</b:Guid>
    <b:Title>Heterogeneity of spouse abuse</b:Title>
    <b:Year>2011</b:Year>
    <b:Author>
      <b:Author>
        <b:NameList>
          <b:Person>
            <b:Last>Dixon</b:Last>
            <b:First>L.</b:First>
          </b:Person>
          <b:Person>
            <b:Last>Browne</b:Last>
            <b:First>K.</b:First>
          </b:Person>
        </b:NameList>
      </b:Author>
    </b:Author>
    <b:JournalName>Journal of Aggression and behaviour volume 8 issue 1</b:JournalName>
    <b:Pages>107- 130</b:Pages>
    <b:RefOrder>16</b:RefOrder>
  </b:Source>
  <b:Source>
    <b:Tag>Hut01</b:Tag>
    <b:SourceType>JournalArticle</b:SourceType>
    <b:Guid>{C9336733-60CE-4F5B-B538-4B7C7A2F981E}</b:Guid>
    <b:Author>
      <b:Author>
        <b:NameList>
          <b:Person>
            <b:Last>Huth-Bocks</b:Last>
            <b:First>,</b:First>
            <b:Middle>A. C.</b:Middle>
          </b:Person>
          <b:Person>
            <b:Last>Levendosky</b:Last>
            <b:First>A.</b:First>
            <b:Middle>A.</b:Middle>
          </b:Person>
          <b:Person>
            <b:Last>Semel</b:Last>
            <b:First>M.</b:First>
            <b:Middle>A.</b:Middle>
          </b:Person>
        </b:NameList>
      </b:Author>
    </b:Author>
    <b:Title>The Direct and Indirect Effects of Domestic Violence on Young Children's Intellectual Functioning</b:Title>
    <b:JournalName>Journal of Family Violence. Vol. 16, No. 3</b:JournalName>
    <b:Year>2001</b:Year>
    <b:Pages>269-290</b:Pages>
    <b:RefOrder>20</b:RefOrder>
  </b:Source>
  <b:Source>
    <b:Tag>And01</b:Tag>
    <b:SourceType>JournalArticle</b:SourceType>
    <b:Guid>{B69E31B7-03B7-43CD-B6B7-324334717815}</b:Guid>
    <b:Author>
      <b:Author>
        <b:NameList>
          <b:Person>
            <b:Last>Anderson</b:Last>
            <b:First>K.</b:First>
            <b:Middle>L.</b:Middle>
          </b:Person>
          <b:Person>
            <b:Last>Umberson</b:Last>
            <b:First>D.</b:First>
          </b:Person>
        </b:NameList>
      </b:Author>
    </b:Author>
    <b:Title>Gendering violence: masculinity and power in men's accounts of domestic violence</b:Title>
    <b:JournalName>Gender and Society. 15 (3). </b:JournalName>
    <b:Year>2001</b:Year>
    <b:Pages>258-267</b:Pages>
    <b:RefOrder>21</b:RefOrder>
  </b:Source>
  <b:Source>
    <b:Tag>App98</b:Tag>
    <b:SourceType>JournalArticle</b:SourceType>
    <b:Guid>{8C24FFE4-BB46-4D51-9150-E62FBFE2A2FB}</b:Guid>
    <b:Author>
      <b:Author>
        <b:NameList>
          <b:Person>
            <b:Last>Appel</b:Last>
            <b:First>A.</b:First>
          </b:Person>
          <b:Person>
            <b:Last>Holden</b:Last>
            <b:First>G.</b:First>
            <b:Middle>W.</b:Middle>
          </b:Person>
        </b:NameList>
      </b:Author>
    </b:Author>
    <b:Title>The co-occurrence of spouse and physical child abuse: a review and appraisal</b:Title>
    <b:JournalName>Journal of Family Psychology 12 (4)</b:JournalName>
    <b:Year>1998</b:Year>
    <b:Pages>578-599</b:Pages>
    <b:RefOrder>22</b:RefOrder>
  </b:Source>
  <b:Source>
    <b:Tag>Bau96</b:Tag>
    <b:SourceType>JournalArticle</b:SourceType>
    <b:Guid>{4F3D2A72-5F01-4981-B911-5F26310EA297}</b:Guid>
    <b:Author>
      <b:Author>
        <b:NameList>
          <b:Person>
            <b:Last>Baumeister</b:Last>
            <b:First>R.</b:First>
            <b:Middle>F.</b:Middle>
          </b:Person>
          <b:Person>
            <b:Last>Smart</b:Last>
            <b:First>L.</b:First>
          </b:Person>
          <b:Person>
            <b:Last>Boden</b:Last>
            <b:First>J.</b:First>
            <b:Middle>M.</b:Middle>
          </b:Person>
        </b:NameList>
      </b:Author>
    </b:Author>
    <b:Title>Relation of threatened egotism to violence and aggression: the dark side of self-esteem</b:Title>
    <b:JournalName>Psychological Bulletin. 103 (1). </b:JournalName>
    <b:Year>1996</b:Year>
    <b:Pages>5-33</b:Pages>
    <b:RefOrder>23</b:RefOrder>
  </b:Source>
  <b:Source>
    <b:Tag>Ben03</b:Tag>
    <b:SourceType>JournalArticle</b:SourceType>
    <b:Guid>{750C0EAE-3BBB-487B-A72D-ABB4C98B6A0B}</b:Guid>
    <b:Author>
      <b:Author>
        <b:NameList>
          <b:Person>
            <b:Last>Bennett</b:Last>
            <b:First>L.</b:First>
          </b:Person>
          <b:Person>
            <b:Last>Williams</b:Last>
            <b:First>O.</b:First>
            <b:Middle>J.</b:Middle>
          </b:Person>
        </b:NameList>
      </b:Author>
    </b:Author>
    <b:Title>Substance abuse and men who batter: issues in theory and practice</b:Title>
    <b:JournalName>Violence Against Women. 9 (5). </b:JournalName>
    <b:Year>2003</b:Year>
    <b:Pages>558-575</b:Pages>
    <b:RefOrder>24</b:RefOrder>
  </b:Source>
  <b:Source>
    <b:Tag>Bro99</b:Tag>
    <b:SourceType>JournalArticle</b:SourceType>
    <b:Guid>{D8726167-C0BF-409E-87BE-40E7B1059E46}</b:Guid>
    <b:Author>
      <b:Author>
        <b:NameList>
          <b:Person>
            <b:Last>Brownridge</b:Last>
            <b:First>D.</b:First>
            <b:Middle>A.</b:Middle>
          </b:Person>
          <b:Person>
            <b:Last>Hall</b:Last>
            <b:First>S.</b:First>
            <b:Middle>S.</b:Middle>
          </b:Person>
        </b:NameList>
      </b:Author>
    </b:Author>
    <b:Title>Measuring family violence: the conceptualization and utilization of prevalence and incidence rates</b:Title>
    <b:JournalName>Journal of Family Violence. 14 (4)</b:JournalName>
    <b:Year>1999</b:Year>
    <b:Pages>333-350</b:Pages>
    <b:RefOrder>25</b:RefOrder>
  </b:Source>
  <b:Source>
    <b:Tag>Cha00</b:Tag>
    <b:SourceType>JournalArticle</b:SourceType>
    <b:Guid>{6675C5CA-392A-4DD9-8BA9-1603065259E4}</b:Guid>
    <b:Author>
      <b:Author>
        <b:NameList>
          <b:Person>
            <b:Last>Chalk</b:Last>
            <b:First>R.</b:First>
          </b:Person>
        </b:NameList>
      </b:Author>
    </b:Author>
    <b:Title>Assessing family violence interventions: linking programs to research-based strategies. </b:Title>
    <b:JournalName>Journal of Aggression, Maltreatment &amp; Trauma. 4 (1)</b:JournalName>
    <b:Year>2000</b:Year>
    <b:Pages>29-53</b:Pages>
    <b:RefOrder>26</b:RefOrder>
  </b:Source>
  <b:Source>
    <b:Tag>Dix03</b:Tag>
    <b:SourceType>JournalArticle</b:SourceType>
    <b:Guid>{3336DB13-74C8-4BA1-A7F1-4C5FA377DF24}</b:Guid>
    <b:Author>
      <b:Author>
        <b:NameList>
          <b:Person>
            <b:Last>Dixon</b:Last>
            <b:First>L.</b:First>
          </b:Person>
          <b:Person>
            <b:Last>Browne</b:Last>
            <b:First>K.</b:First>
          </b:Person>
        </b:NameList>
      </b:Author>
    </b:Author>
    <b:Title>Heterogeneity of spouse abuse: a review</b:Title>
    <b:JournalName>Aggression and Violent Behaviour. 8 (1)</b:JournalName>
    <b:Year>2003</b:Year>
    <b:Pages>107-130</b:Pages>
    <b:RefOrder>5</b:RefOrder>
  </b:Source>
  <b:Source>
    <b:Tag>Dut95</b:Tag>
    <b:SourceType>JournalArticle</b:SourceType>
    <b:Guid>{E4F07A12-1137-4955-B18D-D4394D52A0F8}</b:Guid>
    <b:Author>
      <b:Author>
        <b:NameList>
          <b:Person>
            <b:Last>Dutton</b:Last>
            <b:First>D.</b:First>
            <b:Middle>G.</b:Middle>
          </b:Person>
        </b:NameList>
      </b:Author>
    </b:Author>
    <b:Title>Male abusiveness in intimate relationships</b:Title>
    <b:JournalName>Clinical Psychology Review. 15 (6)</b:JournalName>
    <b:Year>1995</b:Year>
    <b:Pages>567-581</b:Pages>
    <b:RefOrder>27</b:RefOrder>
  </b:Source>
  <b:Source>
    <b:Tag>Ehr03</b:Tag>
    <b:SourceType>JournalArticle</b:SourceType>
    <b:Guid>{04532235-2CB7-4FDB-9D21-A3032C97FB90}</b:Guid>
    <b:Author>
      <b:Author>
        <b:NameList>
          <b:Person>
            <b:Last>Ehrensaft</b:Last>
            <b:First>M.</b:First>
            <b:Middle>K</b:Middle>
          </b:Person>
          <b:Person>
            <b:Last>Cohen</b:Last>
            <b:First>P.</b:First>
          </b:Person>
          <b:Person>
            <b:Last>Brown</b:Last>
            <b:First>J.</b:First>
          </b:Person>
          <b:Person>
            <b:Last>Smailes</b:Last>
            <b:First>E.</b:First>
          </b:Person>
          <b:Person>
            <b:Last>Johnson</b:Last>
            <b:First>J.</b:First>
            <b:Middle>G.</b:Middle>
          </b:Person>
        </b:NameList>
      </b:Author>
    </b:Author>
    <b:Title>Ehrensaft, M. K; Cohen, P; BIntergenerational transmission of partner violence: a 20 year prospective study.</b:Title>
    <b:JournalName> Journal of Consulting and Clinical Psychology. 71 (4)</b:JournalName>
    <b:Year>2003</b:Year>
    <b:Pages> 741-753</b:Pages>
    <b:RefOrder>28</b:RefOrder>
  </b:Source>
  <b:Source>
    <b:Tag>Ere00</b:Tag>
    <b:SourceType>JournalArticle</b:SourceType>
    <b:Guid>{19F5374F-97B9-4871-AAD9-AA2756BA712F}</b:Guid>
    <b:Author>
      <b:Author>
        <b:NameList>
          <b:Person>
            <b:Last>Erez</b:Last>
            <b:First>E.</b:First>
          </b:Person>
        </b:NameList>
      </b:Author>
    </b:Author>
    <b:Title>Immigration, culture conflict and domestic violence/woman battering</b:Title>
    <b:JournalName>Crime Prevention and Community Safety: An International Journal. 2 (1)</b:JournalName>
    <b:Year>2000</b:Year>
    <b:Pages>27-36</b:Pages>
    <b:RefOrder>29</b:RefOrder>
  </b:Source>
  <b:Source>
    <b:Tag>Har97</b:Tag>
    <b:SourceType>JournalArticle</b:SourceType>
    <b:Guid>{C49D6F1C-75B2-4CAD-8ACF-4DCC3C017D00}</b:Guid>
    <b:Author>
      <b:Author>
        <b:NameList>
          <b:Person>
            <b:Last>Harway</b:Last>
            <b:First>M.</b:First>
          </b:Person>
          <b:Person>
            <b:Last>Hansen</b:Last>
            <b:First>M.</b:First>
          </b:Person>
          <b:Person>
            <b:Last>Cervantes</b:Last>
            <b:First>N.</b:First>
            <b:Middle>N.</b:Middle>
          </b:Person>
        </b:NameList>
      </b:Author>
    </b:Author>
    <b:Title>Therapist awareness of appropriate interventions in treatment of domestic violence: a review. </b:Title>
    <b:JournalName>Journal of Aggression, Maltreatment &amp; Trauma. 1 (1). </b:JournalName>
    <b:Year>1997</b:Year>
    <b:Pages>25-38</b:Pages>
    <b:RefOrder>30</b:RefOrder>
  </b:Source>
  <b:Source>
    <b:Tag>Sau01</b:Tag>
    <b:SourceType>JournalArticle</b:SourceType>
    <b:Guid>{6B275F0B-0E5B-4012-A9D1-E9FD8C6B13D8}</b:Guid>
    <b:Author>
      <b:Author>
        <b:NameList>
          <b:Person>
            <b:Last>Saunders</b:Last>
            <b:First>D.</b:First>
            <b:Middle>G.</b:Middle>
          </b:Person>
        </b:NameList>
      </b:Author>
    </b:Author>
    <b:Title>Developing guidelines for domestic offender programs: what can we learn from related fields and current research</b:Title>
    <b:JournalName>Journal of Aggression, Maltreatment &amp; Trauma. 5 (2)</b:JournalName>
    <b:Year>2001</b:Year>
    <b:Pages>235-248</b:Pages>
    <b:RefOrder>31</b:RefOrder>
  </b:Source>
  <b:Source>
    <b:Tag>Fis99</b:Tag>
    <b:SourceType>JournalArticle</b:SourceType>
    <b:Guid>{2FAE9194-69FC-4F6C-94F1-4C12E1D029F0}</b:Guid>
    <b:Author>
      <b:Author>
        <b:NameList>
          <b:Person>
            <b:Last>Fisher</b:Last>
            <b:First>Dave</b:First>
          </b:Person>
        </b:NameList>
      </b:Author>
    </b:Author>
    <b:Title>Preventing Childhood Trauma Resulting From Exposure to Domestic Violence. </b:Title>
    <b:JournalName>Preventing School Failure. Fall99, Vol. 44 Issue 1,</b:JournalName>
    <b:Year>1999</b:Year>
    <b:Pages>25-35</b:Pages>
    <b:RefOrder>4</b:RefOrder>
  </b:Source>
  <b:Source>
    <b:Tag>Bri99</b:Tag>
    <b:SourceType>JournalArticle</b:SourceType>
    <b:Guid>{5A758D10-8316-4509-81C3-ECFC1619B1DE}</b:Guid>
    <b:Title>Immediate and Long-Term Impacts of Child Sexual Abuse</b:Title>
    <b:JournalName>The Future of Children SEXUAL ABUSE OF CHILDREN Vol. 4 • No. 2</b:JournalName>
    <b:Year>1999</b:Year>
    <b:Pages>54-67</b:Pages>
    <b:Author>
      <b:Author>
        <b:NameList>
          <b:Person>
            <b:Last>Briere</b:Last>
            <b:First>John</b:First>
            <b:Middle>N.</b:Middle>
          </b:Person>
          <b:Person>
            <b:Last>Elliott</b:Last>
            <b:First>Diana</b:First>
            <b:Middle>M.</b:Middle>
          </b:Person>
        </b:NameList>
      </b:Author>
    </b:Author>
    <b:RefOrder>2</b:RefOrder>
  </b:Source>
  <b:Source>
    <b:Tag>Fri98</b:Tag>
    <b:SourceType>JournalArticle</b:SourceType>
    <b:Guid>{787CE0CF-C25A-457D-8988-A2B1BEA8B626}</b:Guid>
    <b:Author>
      <b:Author>
        <b:NameList>
          <b:Person>
            <b:Last>Friedrich</b:Last>
            <b:First>W.N.</b:First>
          </b:Person>
          <b:Person>
            <b:Last>Urquiza</b:Last>
            <b:First>A.</b:First>
          </b:Person>
          <b:Person>
            <b:Last>Beilke</b:Last>
            <b:First>R.</b:First>
            <b:Middle>L.</b:Middle>
          </b:Person>
        </b:NameList>
      </b:Author>
    </b:Author>
    <b:Title>Behavior problems in sexually abused young children.</b:Title>
    <b:JournalName>Journal of Pediatric Psychology Vol. 11</b:JournalName>
    <b:Year>2009</b:Year>
    <b:Pages>47-57</b:Pages>
    <b:RefOrder>3</b:RefOrder>
  </b:Source>
  <b:Source>
    <b:Tag>Placeholder165</b:Tag>
    <b:SourceType>JournalArticle</b:SourceType>
    <b:Guid>{C0632EB4-6979-43B1-BC34-C0A2BA45806D}</b:Guid>
    <b:Author>
      <b:Author>
        <b:NameList>
          <b:Person>
            <b:Last>Briere</b:Last>
            <b:First>J.</b:First>
          </b:Person>
          <b:Person>
            <b:Last>Runtz</b:Last>
            <b:First>M.</b:First>
          </b:Person>
        </b:NameList>
      </b:Author>
    </b:Author>
    <b:Title>Suicidal thoughts and behaviours in former sexual abuse victims Special issue on family violence</b:Title>
    <b:JournalName>Canadian Journal of Behavioural Science</b:JournalName>
    <b:Year>2006</b:Year>
    <b:Pages>122-139</b:Pages>
    <b:RefOrder>1</b:RefOrder>
  </b:Source>
  <b:Source>
    <b:Tag>Cob01</b:Tag>
    <b:SourceType>Book</b:SourceType>
    <b:Guid>{509ADBD8-E362-4AEA-8758-64C0EE8B6B5B}</b:Guid>
    <b:Title>The child  </b:Title>
    <b:Year>2001</b:Year>
    <b:Author>
      <b:Author>
        <b:NameList>
          <b:Person>
            <b:Last>Cobb</b:Last>
            <b:First>J.</b:First>
            <b:Middle>N.</b:Middle>
          </b:Person>
        </b:NameList>
      </b:Author>
    </b:Author>
    <b:City>U.S.A</b:City>
    <b:Publisher>Mayfield Publishing Company</b:Publisher>
    <b:RefOrder>6</b:RefOrder>
  </b:Source>
  <b:Source>
    <b:Tag>Dav98</b:Tag>
    <b:SourceType>Book</b:SourceType>
    <b:Guid>{20DB7F66-346C-4BDA-83C8-88B42AAEAB34}</b:Guid>
    <b:Author>
      <b:Author>
        <b:NameList>
          <b:Person>
            <b:Last>Davis</b:Last>
            <b:First>R.</b:First>
            <b:Middle>L.</b:Middle>
          </b:Person>
        </b:NameList>
      </b:Author>
    </b:Author>
    <b:Title>Domestic violence: Facts and fallacies.</b:Title>
    <b:Year>1998</b:Year>
    <b:City>Westport</b:City>
    <b:Publisher>Praeger</b:Publisher>
    <b:RefOrder>7</b:RefOrder>
  </b:Source>
  <b:Source>
    <b:Tag>Mac00</b:Tag>
    <b:SourceType>Book</b:SourceType>
    <b:Guid>{272B3761-22F3-4BAE-BFE8-79336F3CF551}</b:Guid>
    <b:Author>
      <b:Author>
        <b:NameList>
          <b:Person>
            <b:Last>MacGee</b:Last>
            <b:First>C.</b:First>
          </b:Person>
        </b:NameList>
      </b:Author>
    </b:Author>
    <b:Title>Childhood Experiences of Domestic Violence</b:Title>
    <b:Year>2000</b:Year>
    <b:City>London</b:City>
    <b:Publisher>Kingsley</b:Publisher>
    <b:RefOrder>9</b:RefOrder>
  </b:Source>
  <b:Source>
    <b:Tag>Placeholder166</b:Tag>
    <b:SourceType>Report</b:SourceType>
    <b:Guid>{F5C0EF3D-7250-4AAF-8AA3-6B6027184465}</b:Guid>
    <b:Title>Community planning for intervention for victims of domestic violence: Adaption of the model from Kassel, Germany, for disadvantaged urban neighbourhoods in Pune City, </b:Title>
    <b:Year>2008</b:Year>
    <b:City>India. Kassel</b:City>
    <b:Publisher>Kassel Univ. Press</b:Publisher>
    <b:Author>
      <b:Author>
        <b:NameList>
          <b:Person>
            <b:Last>Choudhuri</b:Last>
            <b:First>D.</b:First>
            <b:Middle>P.</b:Middle>
          </b:Person>
        </b:NameList>
      </b:Author>
    </b:Author>
    <b:RefOrder>10</b:RefOrder>
  </b:Source>
  <b:Source>
    <b:Tag>Soi08</b:Tag>
    <b:SourceType>Book</b:SourceType>
    <b:Guid>{01230C59-84EE-4219-BDB8-302D06C86138}</b:Guid>
    <b:Title>Domestic violence: The forgotten victims : domestic violence from a surviving child's perspective</b:Title>
    <b:Year>2008</b:Year>
    <b:Publisher>Xulon Press</b:Publisher>
    <b:City>Longwood</b:City>
    <b:Author>
      <b:Author>
        <b:NameList>
          <b:Person>
            <b:Last>Soileau</b:Last>
            <b:First>M.</b:First>
          </b:Person>
        </b:NameList>
      </b:Author>
    </b:Author>
    <b:RefOrder>11</b:RefOrder>
  </b:Source>
  <b:Source>
    <b:Tag>Hes07</b:Tag>
    <b:SourceType>Book</b:SourceType>
    <b:Guid>{26606C94-15EC-4146-AC2E-6BC2E7F51939}</b:Guid>
    <b:Author>
      <b:Author>
        <b:NameList>
          <b:Person>
            <b:Last>Hester</b:Last>
            <b:First>M.</b:First>
          </b:Person>
        </b:NameList>
      </b:Author>
    </b:Author>
    <b:Title>Making an impact: Children and domestic violence : a reader</b:Title>
    <b:Year>2007</b:Year>
    <b:City>London</b:City>
    <b:Publisher> J. Kingsley Publishers.</b:Publisher>
    <b:RefOrder>12</b:RefOrder>
  </b:Source>
  <b:Source>
    <b:Tag>Mor04</b:Tag>
    <b:SourceType>Book</b:SourceType>
    <b:Guid>{797BEE69-F218-4D1D-BFD6-CA213C1A8E57}</b:Guid>
    <b:Author>
      <b:Author>
        <b:NameList>
          <b:Person>
            <b:Last>Morewitz</b:Last>
            <b:First>S.</b:First>
            <b:Middle>J.</b:Middle>
          </b:Person>
        </b:NameList>
      </b:Author>
    </b:Author>
    <b:Title>Domestic Violence and Maternal and Child Health: New Patterns of Trauma, Treatment, and Criminal Justice Responses. </b:Title>
    <b:Year>2004</b:Year>
    <b:City>Boston, MA</b:City>
    <b:Publisher>Springer </b:Publisher>
    <b:RefOrder>13</b:RefOrder>
  </b:Source>
  <b:Source>
    <b:Tag>Sok05</b:Tag>
    <b:SourceType>Book</b:SourceType>
    <b:Guid>{4B790A2F-9AF3-4370-97BE-A00BB18F07E8}</b:Guid>
    <b:Author>
      <b:Author>
        <b:NameList>
          <b:Person>
            <b:Last>Sokoloff</b:Last>
            <b:First>N.</b:First>
            <b:Middle>J.</b:Middle>
          </b:Person>
          <b:Person>
            <b:Last>Pratt</b:Last>
            <b:First>C.</b:First>
          </b:Person>
        </b:NameList>
      </b:Author>
    </b:Author>
    <b:Title>Domestic violence at the margins: Readings on race, class, gender, and culture. </b:Title>
    <b:Year>2005</b:Year>
    <b:City>New Brunswick, N.J</b:City>
    <b:Publisher>Rutgers University Press.</b:Publisher>
    <b:RefOrder>14</b:RefOrder>
  </b:Source>
  <b:Source>
    <b:Tag>Gef00</b:Tag>
    <b:SourceType>Book</b:SourceType>
    <b:Guid>{97949E58-95F0-410D-87CB-AD93DB8B1D5E}</b:Guid>
    <b:Author>
      <b:Author>
        <b:NameList>
          <b:Person>
            <b:Last>Geffner</b:Last>
            <b:First>R.</b:First>
          </b:Person>
        </b:NameList>
      </b:Author>
    </b:Author>
    <b:Title>Children exposed to domestic violence: Current issues in research, intervention, prevention, and policy development.</b:Title>
    <b:Year>2000</b:Year>
    <b:City>New York</b:City>
    <b:Publisher>Haworth Maltreatment &amp; Trauma Press</b:Publisher>
    <b:RefOrder>8</b:RefOrder>
  </b:Source>
  <b:Source>
    <b:Tag>Kab07</b:Tag>
    <b:SourceType>Book</b:SourceType>
    <b:Guid>{FFF85B85-09D6-49AA-A9F5-9E0CBFE8EEFE}</b:Guid>
    <b:Author>
      <b:Author>
        <b:NameList>
          <b:Person>
            <b:Last>Kabiris</b:Last>
            <b:First>M.</b:First>
          </b:Person>
          <b:Person>
            <b:Last>Njenga</b:Last>
            <b:First>A.</b:First>
          </b:Person>
        </b:NameList>
      </b:Author>
    </b:Author>
    <b:Title>Child Development </b:Title>
    <b:Year>2007</b:Year>
    <b:City>Nairobi </b:City>
    <b:Publisher>Focus Publishers</b:Publisher>
    <b:RefOrder>15</b:RefOrder>
  </b:Source>
  <b:Source>
    <b:Tag>Placeholder167</b:Tag>
    <b:SourceType>Book</b:SourceType>
    <b:Guid>{92B122D6-DEB8-496C-9D08-E58CE8812FC5}</b:Guid>
    <b:Author>
      <b:Author>
        <b:NameList>
          <b:Person>
            <b:Last>Locks</b:Last>
            <b:First>O.</b:First>
            <b:Middle>Y.</b:Middle>
          </b:Person>
          <b:Person>
            <b:Last>Pane</b:Last>
            <b:First>D.</b:First>
            <b:Middle>R.</b:Middle>
          </b:Person>
        </b:NameList>
      </b:Author>
    </b:Author>
    <b:Title>Child Psychology</b:Title>
    <b:Year>1999</b:Year>
    <b:City>U.S.A </b:City>
    <b:Publisher>McGraw Hill companies</b:Publisher>
    <b:RefOrder>16</b:RefOrder>
  </b:Source>
  <b:Source>
    <b:Tag>Tri91</b:Tag>
    <b:SourceType>Book</b:SourceType>
    <b:Guid>{68406EB2-65D0-4D10-9768-FCEDB22D3FBA}</b:Guid>
    <b:Author>
      <b:Author>
        <b:NameList>
          <b:Person>
            <b:Last>Trickets</b:Last>
            <b:First>P.</b:First>
            <b:Middle>K.</b:Middle>
          </b:Person>
          <b:Person>
            <b:Last>Aber</b:Last>
            <b:First>L.</b:First>
          </b:Person>
          <b:Person>
            <b:Last>Carison</b:Last>
            <b:First>V.</b:First>
          </b:Person>
          <b:Person>
            <b:Last>Gicchetts</b:Last>
            <b:First>D.</b:First>
          </b:Person>
        </b:NameList>
      </b:Author>
    </b:Author>
    <b:Title>Developmental Psychology</b:Title>
    <b:Year>1991</b:Year>
    <b:City>Cambridge</b:City>
    <b:Publisher>Cambridge University press</b:Publisher>
    <b:RefOrder>17</b:RefOrder>
  </b:Source>
  <b:Source>
    <b:Tag>Tri98</b:Tag>
    <b:SourceType>Book</b:SourceType>
    <b:Guid>{4AB8A4F8-C2AE-4F3A-AE2B-F94FCA6A429A}</b:Guid>
    <b:Author>
      <b:Author>
        <b:NameList>
          <b:Person>
            <b:Last>Trickett</b:Last>
            <b:First>P.</b:First>
            <b:Middle>K.</b:Middle>
          </b:Person>
          <b:Person>
            <b:Last>Pitman</b:Last>
            <b:First>K</b:First>
          </b:Person>
        </b:NameList>
      </b:Author>
    </b:Author>
    <b:Title>The development Impact of Sexual Abuse. </b:Title>
    <b:Year>1998</b:Year>
    <b:City>New York</b:City>
    <b:Publisher>Cambridge University Press</b:Publisher>
    <b:RefOrder>18</b:RefOrder>
  </b:Source>
  <b:Source>
    <b:Tag>Tri97</b:Tag>
    <b:SourceType>Book</b:SourceType>
    <b:Guid>{E4121706-BAC3-44C8-88C2-EDE9ACCFBA5C}</b:Guid>
    <b:Author>
      <b:Author>
        <b:NameList>
          <b:Person>
            <b:Last>Trickett</b:Last>
            <b:First>P.</b:First>
            <b:Middle>K.</b:Middle>
          </b:Person>
        </b:NameList>
      </b:Author>
    </b:Author>
    <b:Title>Sexual and physical Abuse and development of social competent.</b:Title>
    <b:Year>1997</b:Year>
    <b:City>New York </b:City>
    <b:Publisher>New York University Press</b:Publisher>
    <b:RefOrder>19</b:RefOrder>
  </b:Source>
  <b:Source>
    <b:Tag>Ziz11</b:Tag>
    <b:SourceType>JournalArticle</b:SourceType>
    <b:Guid>{743D770C-C8C8-4156-8017-04F05A0CA5DB}</b:Guid>
    <b:Author>
      <b:Author>
        <b:NameList>
          <b:Person>
            <b:Last>Zizlavsky</b:Last>
            <b:First>O.</b:First>
          </b:Person>
        </b:NameList>
      </b:Author>
    </b:Author>
    <b:Title>Involving customers in the innovation process as means leading to increasing business performance</b:Title>
    <b:JournalName>Journal of  Competitiveness vol. 3 issue 1</b:JournalName>
    <b:Year>2011</b:Year>
    <b:Pages>15-24  </b:Pages>
    <b:RefOrder>44</b:RefOrder>
  </b:Source>
  <b:Source>
    <b:Tag>Rez12</b:Tag>
    <b:SourceType>JournalArticle</b:SourceType>
    <b:Guid>{ABFB7A20-3F42-4BD0-9758-3DF5DC5176BA}</b:Guid>
    <b:Title>Organization intergration and process </b:Title>
    <b:Year>2012</b:Year>
    <b:Author>
      <b:Author>
        <b:NameList>
          <b:Person>
            <b:Last>Reza</b:Last>
            <b:First>E.</b:First>
            <b:Middle>M.</b:Middle>
          </b:Person>
          <b:Person>
            <b:Last>Ettlie</b:Last>
            <b:First>J.</b:First>
            <b:Middle>E.</b:Middle>
          </b:Person>
        </b:NameList>
      </b:Author>
    </b:Author>
    <b:JournalName>Academy of management journal volume 35 issue 4</b:JournalName>
    <b:Pages>795 - 827</b:Pages>
    <b:RefOrder>46</b:RefOrder>
  </b:Source>
  <b:Source>
    <b:Tag>Men11</b:Tag>
    <b:SourceType>JournalArticle</b:SourceType>
    <b:Guid>{FD731E06-A6EC-4AF1-BDD6-B913104FE186}</b:Guid>
    <b:Author>
      <b:Author>
        <b:NameList>
          <b:Person>
            <b:Last>Mendonca</b:Last>
            <b:First>J.</b:First>
          </b:Person>
          <b:Person>
            <b:Last>Defaria</b:Last>
            <b:First>P.</b:First>
          </b:Person>
        </b:NameList>
      </b:Author>
    </b:Author>
    <b:Title>Innovation strategies by firms: do innovative firms grow more</b:Title>
    <b:JournalName>International Journal of  entrepreneurship and small business volume 12 issue 2</b:JournalName>
    <b:Year>2011</b:Year>
    <b:Pages>173 - 184</b:Pages>
    <b:RefOrder>47</b:RefOrder>
  </b:Source>
  <b:Source>
    <b:Tag>Hal111</b:Tag>
    <b:SourceType>Report</b:SourceType>
    <b:Guid>{F4E496E4-68EE-4ECA-A464-DBA01C420375}</b:Guid>
    <b:Title>Innovation and productivity </b:Title>
    <b:Year>2011</b:Year>
    <b:Author>
      <b:Author>
        <b:NameList>
          <b:Person>
            <b:Last>Hall</b:Last>
            <b:First>B.</b:First>
            <b:Middle>H.</b:Middle>
          </b:Person>
        </b:NameList>
      </b:Author>
    </b:Author>
    <b:Publisher>National Bureau Economic Research </b:Publisher>
    <b:City>London </b:City>
    <b:RefOrder>48</b:RefOrder>
  </b:Source>
  <b:Source>
    <b:Tag>UlH13</b:Tag>
    <b:SourceType>JournalArticle</b:SourceType>
    <b:Guid>{71EB9479-375F-483F-B6D5-4DCF429D8244}</b:Guid>
    <b:Title>Effects of Innovation types on firm performance : an empirical study on Pakistan's manufacturing sector </b:Title>
    <b:Year>2013</b:Year>
    <b:Author>
      <b:Author>
        <b:NameList>
          <b:Person>
            <b:Last>Ul Hassan</b:Last>
            <b:First>M.</b:First>
          </b:Person>
          <b:Person>
            <b:Last>Shaukat</b:Last>
            <b:First>S.</b:First>
          </b:Person>
          <b:Person>
            <b:Last>Nawaz</b:Last>
            <b:First>M.</b:First>
            <b:Middle>S.</b:Middle>
          </b:Person>
          <b:Person>
            <b:Last>Naz</b:Last>
            <b:First>S.</b:First>
          </b:Person>
        </b:NameList>
      </b:Author>
    </b:Author>
    <b:JournalName>Journal of Commerce and Social Sciences vol. 7 issue 2</b:JournalName>
    <b:Pages>243 - 262</b:Pages>
    <b:RefOrder>49</b:RefOrder>
  </b:Source>
  <b:Source>
    <b:Tag>Placeholder168</b:Tag>
    <b:SourceType>JournalArticle</b:SourceType>
    <b:Guid>{9DE9C575-B3A8-4DFA-B649-94F24ACDDC07}</b:Guid>
    <b:Title>Firms' internationalization and alternative approaches to the international customer/market selection</b:Title>
    <b:Year>2012</b:Year>
    <b:Author>
      <b:Author>
        <b:NameList>
          <b:Person>
            <b:Last>Andersen</b:Last>
            <b:First>O.</b:First>
          </b:Person>
          <b:Person>
            <b:Last>Gatignon</b:Last>
            <b:First>A</b:First>
          </b:Person>
        </b:NameList>
      </b:Author>
    </b:Author>
    <b:JournalName>International Business Review. Vol. 11 </b:JournalName>
    <b:Pages>347-363</b:Pages>
    <b:RefOrder>50</b:RefOrder>
  </b:Source>
  <b:Source>
    <b:Tag>Bla14</b:Tag>
    <b:SourceType>JournalArticle</b:SourceType>
    <b:Guid>{8D266272-74F2-479B-8BB7-5AF62EC83B11}</b:Guid>
    <b:Author>
      <b:Author>
        <b:NameList>
          <b:Person>
            <b:Last>Blazevic</b:Last>
            <b:First>V.</b:First>
          </b:Person>
          <b:Person>
            <b:Last>Lievens</b:Last>
            <b:First>A</b:First>
          </b:Person>
        </b:NameList>
      </b:Author>
    </b:Author>
    <b:Title>Learning during the new financial service innovation process : antecedents and the performance effects </b:Title>
    <b:JournalName>Journal of Business Research vol. 57</b:JournalName>
    <b:Year>2014</b:Year>
    <b:Pages>374 - 391</b:Pages>
    <b:RefOrder>13</b:RefOrder>
  </b:Source>
  <b:Source>
    <b:Tag>Tal14</b:Tag>
    <b:SourceType>JournalArticle</b:SourceType>
    <b:Guid>{2DAF80C6-0272-4B73-A3B2-203BD2CD493C}</b:Guid>
    <b:Author>
      <b:Author>
        <b:NameList>
          <b:Person>
            <b:Last>Taleget</b:Last>
            <b:First>S.</b:First>
          </b:Person>
        </b:NameList>
      </b:Author>
    </b:Author>
    <b:Title>Innovation and barriers to innovation </b:Title>
    <b:JournalName>Journal of Small Business and Entreprenuership develoment vol. 2 issue 1</b:JournalName>
    <b:Year>2014</b:Year>
    <b:Pages>83-106</b:Pages>
    <b:RefOrder>16</b:RefOrder>
  </b:Source>
  <b:Source>
    <b:Tag>Bau13</b:Tag>
    <b:SourceType>JournalArticle</b:SourceType>
    <b:Guid>{E70427AD-755E-43E1-8803-22FE0256AEDA}</b:Guid>
    <b:Author>
      <b:Author>
        <b:NameList>
          <b:Person>
            <b:Last>Bauer</b:Last>
            <b:First>M.</b:First>
          </b:Person>
          <b:Person>
            <b:Last>Leker</b:Last>
            <b:First>J.</b:First>
          </b:Person>
        </b:NameList>
      </b:Author>
    </b:Author>
    <b:Title>Exploration and Exploitation in product and process innvoation in chemical industry </b:Title>
    <b:JournalName>Research and Development Management Journal volume 43 issue 3  </b:JournalName>
    <b:Year>2013</b:Year>
    <b:Pages>195 - 212</b:Pages>
    <b:RefOrder>53</b:RefOrder>
  </b:Source>
  <b:Source>
    <b:Tag>Noo14</b:Tag>
    <b:SourceType>JournalArticle</b:SourceType>
    <b:Guid>{9D5CF1C3-C74E-4A70-ACEC-FDD8B5E5EA0E}</b:Guid>
    <b:Author>
      <b:Author>
        <b:NameList>
          <b:Person>
            <b:Last>Noorahi</b:Last>
            <b:First>I.</b:First>
          </b:Person>
        </b:NameList>
      </b:Author>
    </b:Author>
    <b:Title>Service Innovation and Competitive Advantage </b:Title>
    <b:JournalName>European Journal of Business and Innovation Research vol. 2</b:JournalName>
    <b:Year>2014</b:Year>
    <b:Pages>12- 38</b:Pages>
    <b:RefOrder>18</b:RefOrder>
  </b:Source>
  <b:Source>
    <b:Tag>Abd13</b:Tag>
    <b:SourceType>JournalArticle</b:SourceType>
    <b:Guid>{7D69253D-181B-420A-A55B-8331531F8040}</b:Guid>
    <b:Author>
      <b:Author>
        <b:NameList>
          <b:Person>
            <b:Last>Abdi</b:Last>
            <b:First>A.</b:First>
            <b:Middle>M.</b:Middle>
          </b:Person>
          <b:Person>
            <b:Last>Ali</b:Last>
            <b:First>A.</b:First>
            <b:Middle>Y.</b:Middle>
          </b:Person>
        </b:NameList>
      </b:Author>
    </b:Author>
    <b:Title>Innovation and business performance in telecommunication industry in Africa </b:Title>
    <b:JournalName>Asian Journal of management science and education volume 2 issue 4</b:JournalName>
    <b:Year>2013</b:Year>
    <b:Pages>53 - 67</b:Pages>
    <b:RefOrder>55</b:RefOrder>
  </b:Source>
  <b:Source>
    <b:Tag>Njo16</b:Tag>
    <b:SourceType>JournalArticle</b:SourceType>
    <b:Guid>{0DC443F0-6BFC-476D-8076-45BB99F43B82}</b:Guid>
    <b:Title>The effect of technology on performance of mobile telephone industries in Kenya </b:Title>
    <b:Year>2016</b:Year>
    <b:Author>
      <b:Author>
        <b:NameList>
          <b:Person>
            <b:Last>Njoronge</b:Last>
            <b:First>G.</b:First>
            <b:Middle>J.</b:Middle>
          </b:Person>
          <b:Person>
            <b:Last>Muathe</b:Last>
            <b:First>S.</b:First>
          </b:Person>
          <b:Person>
            <b:Last>Bula</b:Last>
            <b:First>H.</b:First>
          </b:Person>
        </b:NameList>
      </b:Author>
    </b:Author>
    <b:JournalName>International Journal of education Research vol. 4 (2)</b:JournalName>
    <b:Pages>487-500 </b:Pages>
    <b:RefOrder>56</b:RefOrder>
  </b:Source>
  <b:Source>
    <b:Tag>The13</b:Tag>
    <b:SourceType>Report</b:SourceType>
    <b:Guid>{258140DF-60FC-4C9F-A897-4FAF141840B8}</b:Guid>
    <b:Title>The effects of Innovation on competitive advantage of telecommunication companies in Kenya</b:Title>
    <b:Year>2013</b:Year>
    <b:Publisher>Unpublished MBA Project. University of Nairobi</b:Publisher>
    <b:Author>
      <b:Author>
        <b:NameList>
          <b:Person>
            <b:Last>Mathege</b:Last>
            <b:First>J.</b:First>
          </b:Person>
        </b:NameList>
      </b:Author>
    </b:Author>
    <b:RefOrder>57</b:RefOrder>
  </b:Source>
  <b:Source>
    <b:Tag>Olu14</b:Tag>
    <b:SourceType>JournalArticle</b:SourceType>
    <b:Guid>{23741911-3A06-4CBA-BD0A-918DD011B67F}</b:Guid>
    <b:Title>Assessing the link between innovation and performance in telecommuncation  industry </b:Title>
    <b:Year>2014</b:Year>
    <b:Author>
      <b:Author>
        <b:NameList>
          <b:Person>
            <b:Last>Oluseye</b:Last>
            <b:First>O.O.</b:First>
          </b:Person>
          <b:Person>
            <b:Last>Ayodotun</b:Last>
            <b:First>I.</b:First>
            <b:Middle>S.</b:Middle>
          </b:Person>
          <b:Person>
            <b:Last>Adetowuba-King</b:Last>
            <b:First>S.</b:First>
          </b:Person>
        </b:NameList>
      </b:Author>
    </b:Author>
    <b:JournalName>Journal of Business and Management  vol. 2 (1) </b:JournalName>
    <b:Pages>16 - 23 </b:Pages>
    <b:RefOrder>58</b:RefOrder>
  </b:Source>
  <b:Source>
    <b:Tag>Joh14</b:Tag>
    <b:SourceType>Book</b:SourceType>
    <b:Guid>{67A5E5B6-F7CD-4356-83D8-7CE84DFCADDA}</b:Guid>
    <b:Author>
      <b:Author>
        <b:NameList>
          <b:Person>
            <b:Last>Johnson</b:Last>
            <b:First>G.</b:First>
          </b:Person>
          <b:Person>
            <b:Last>Scholes</b:Last>
            <b:First>K.</b:First>
          </b:Person>
          <b:Person>
            <b:Last>Whittington</b:Last>
            <b:First>R.</b:First>
          </b:Person>
        </b:NameList>
      </b:Author>
    </b:Author>
    <b:Title>Exploring corporate strategy </b:Title>
    <b:Year>2014</b:Year>
    <b:City>London </b:City>
    <b:Publisher>Prentice Hall </b:Publisher>
    <b:RefOrder>61</b:RefOrder>
  </b:Source>
  <b:Source>
    <b:Tag>Dea09</b:Tag>
    <b:SourceType>Report</b:SourceType>
    <b:Guid>{69222DCF-4AEE-4B50-AA39-072070FD44B2}</b:Guid>
    <b:Title>Applying Diffusion of Innovation Theory to Intervention Development</b:Title>
    <b:Year>2009</b:Year>
    <b:Author>
      <b:Author>
        <b:NameList>
          <b:Person>
            <b:Last>Dearing</b:Last>
            <b:First>J.</b:First>
            <b:Middle>W.</b:Middle>
          </b:Person>
        </b:NameList>
      </b:Author>
    </b:Author>
    <b:Publisher>Res Soc Work Pract</b:Publisher>
    <b:City>New York</b:City>
    <b:RefOrder>63</b:RefOrder>
  </b:Source>
  <b:Source>
    <b:Tag>Placeholder169</b:Tag>
    <b:SourceType>Book</b:SourceType>
    <b:Guid>{A7417EFC-AF14-40A9-BBEB-304C1BA1F32F}</b:Guid>
    <b:Author>
      <b:Author>
        <b:NameList>
          <b:Person>
            <b:Last>Cooper</b:Last>
            <b:First>D.</b:First>
          </b:Person>
          <b:Person>
            <b:Last>Schindler</b:Last>
            <b:First>P.</b:First>
            <b:Middle>S.</b:Middle>
          </b:Person>
        </b:NameList>
      </b:Author>
    </b:Author>
    <b:Title>Business research methods .</b:Title>
    <b:Year>2011</b:Year>
    <b:City>New Delhi</b:City>
    <b:Publisher>Tata McGraw-Hill Publishing Company</b:Publisher>
    <b:RefOrder>65</b:RefOrder>
  </b:Source>
  <b:Source>
    <b:Tag>Sat18</b:Tag>
    <b:SourceType>JournalArticle</b:SourceType>
    <b:Guid>{0CF63624-019C-4AF0-9060-CBF3C4189ABE}</b:Guid>
    <b:Title>The roles of the chief executive officer transformational leadership and organizational factors on product innovation performance  </b:Title>
    <b:Year>2018</b:Year>
    <b:Author>
      <b:Author>
        <b:NameList>
          <b:Person>
            <b:Last>Sattayaraksa</b:Last>
            <b:First>T.</b:First>
          </b:Person>
          <b:Person>
            <b:Last>Boon-itt</b:Last>
            <b:First>S.</b:First>
          </b:Person>
        </b:NameList>
      </b:Author>
    </b:Author>
    <b:JournalName>European Journal of Innovation management vol. 21 (2)</b:JournalName>
    <b:Pages>227 - 249</b:Pages>
    <b:RefOrder>27</b:RefOrder>
  </b:Source>
  <b:Source>
    <b:Tag>Fou18</b:Tag>
    <b:SourceType>JournalArticle</b:SourceType>
    <b:Guid>{513B82ED-7CF7-42D7-B0DE-CC61DC846631}</b:Guid>
    <b:Author>
      <b:Author>
        <b:NameList>
          <b:Person>
            <b:Last>Fouad</b:Last>
            <b:First>F.</b:First>
          </b:Person>
          <b:Person>
            <b:Last>Tourabi</b:Last>
            <b:First>A.</b:First>
          </b:Person>
          <b:Person>
            <b:Last>Lakhanati</b:Last>
            <b:First>G.</b:First>
          </b:Person>
        </b:NameList>
      </b:Author>
    </b:Author>
    <b:Title>The innovation process impact on the new product performance </b:Title>
    <b:JournalName>International Journalof Innovation Science Vol.10 (3)</b:JournalName>
    <b:Year>2018</b:Year>
    <b:Pages>385- 412</b:Pages>
    <b:RefOrder>2</b:RefOrder>
  </b:Source>
  <b:Source>
    <b:Tag>Rem18</b:Tag>
    <b:SourceType>JournalArticle</b:SourceType>
    <b:Guid>{1AA5C30D-FA27-4EB1-A7AB-5CA87A278A06}</b:Guid>
    <b:Author>
      <b:Author>
        <b:NameList>
          <b:Person>
            <b:Last>Remirez</b:Last>
            <b:First>F.</b:First>
            <b:Middle>J.</b:Middle>
          </b:Person>
          <b:Person>
            <b:Last>Parrra-Requena</b:Last>
            <b:First>G.</b:First>
          </b:Person>
          <b:Person>
            <b:Last>Ruiz-Ortega</b:Last>
            <b:First>J.</b:First>
            <b:Middle>M.</b:Middle>
          </b:Person>
          <b:Person>
            <b:Last>Pedro</b:Last>
            <b:First>M.</b:First>
            <b:Middle>G.</b:Middle>
          </b:Person>
        </b:NameList>
      </b:Author>
    </b:Author>
    <b:Title>From external information to marketing innovation: the medaiting role of product and organization innovation  </b:Title>
    <b:JournalName>Journal of Business and Industrial marketing vol. 33 (5)</b:JournalName>
    <b:Year>2018</b:Year>
    <b:Pages>695 - 709</b:Pages>
    <b:RefOrder>28</b:RefOrder>
  </b:Source>
  <b:Source>
    <b:Tag>Jos18</b:Tag>
    <b:SourceType>JournalArticle</b:SourceType>
    <b:Guid>{C169A9E1-2F9F-4DD2-873D-61B243B5BB51}</b:Guid>
    <b:Author>
      <b:Author>
        <b:NameList>
          <b:Person>
            <b:Last>Jose</b:Last>
            <b:First>S.</b:First>
          </b:Person>
          <b:Person>
            <b:Last>Cabanelas</b:Last>
            <b:First>P.</b:First>
          </b:Person>
          <b:Person>
            <b:Last>Lampon</b:Last>
            <b:First>J.</b:First>
            <b:Middle>F.</b:Middle>
          </b:Person>
          <b:Person>
            <b:Last>Tania</b:Last>
            <b:First>E.</b:First>
            <b:Middle>G.</b:Middle>
          </b:Person>
        </b:NameList>
      </b:Author>
    </b:Author>
    <b:Title>The impact on competitiveness of customer value creation through relationship capabilities and marketing innovation </b:Title>
    <b:JournalName>Journal of Business and industrial marketing vol. 13 (5)</b:JournalName>
    <b:Year>2018</b:Year>
    <b:Pages>253- 265</b:Pages>
    <b:RefOrder>29</b:RefOrder>
  </b:Source>
  <b:Source>
    <b:Tag>Sch18</b:Tag>
    <b:SourceType>JournalArticle</b:SourceType>
    <b:Guid>{90F103B9-9771-4F95-A11E-100A65279092}</b:Guid>
    <b:Author>
      <b:Author>
        <b:NameList>
          <b:Person>
            <b:Last>Schniederjans</b:Last>
            <b:First>D.</b:First>
            <b:Middle>G.</b:Middle>
          </b:Person>
        </b:NameList>
      </b:Author>
    </b:Author>
    <b:Title>Business process innovation on quality and supply chains </b:Title>
    <b:JournalName>Business process management Journal Vol. 24 (3)</b:JournalName>
    <b:Year>2018</b:Year>
    <b:Pages>635 - 651</b:Pages>
    <b:RefOrder>33</b:RefOrder>
  </b:Source>
  <b:Source>
    <b:Tag>Saw18</b:Tag>
    <b:SourceType>JournalArticle</b:SourceType>
    <b:Guid>{7E6E2CD1-7855-49BE-9C19-855997EC7E79}</b:Guid>
    <b:Author>
      <b:Author>
        <b:NameList>
          <b:Person>
            <b:Last>Sawng</b:Last>
            <b:First>Y.</b:First>
          </b:Person>
          <b:Person>
            <b:Last>Park</b:Last>
            <b:First>Y.</b:First>
          </b:Person>
          <b:Person>
            <b:Last>Jo</b:Last>
            <b:First>S.</b:First>
          </b:Person>
          <b:Person>
            <b:Last>Park</b:Last>
            <b:First>S.</b:First>
          </b:Person>
        </b:NameList>
      </b:Author>
    </b:Author>
    <b:Title>Technology Adoption and company performance a correlation analysis with evidence of Korean export companies </b:Title>
    <b:JournalName>Journal of Korea Trade vol. 22 (2)</b:JournalName>
    <b:Year>2018</b:Year>
    <b:Pages>143 - 161 </b:Pages>
    <b:RefOrder>30</b:RefOrder>
  </b:Source>
  <b:Source>
    <b:Tag>Bic14</b:Tag>
    <b:SourceType>Report</b:SourceType>
    <b:Guid>{641358FA-132B-49B6-997A-46B3A357CB6E}</b:Guid>
    <b:Author>
      <b:Author>
        <b:NameList>
          <b:Person>
            <b:Last>Bichanga</b:Last>
            <b:First>D.</b:First>
          </b:Person>
        </b:NameList>
      </b:Author>
    </b:Author>
    <b:Title>Bichaga (2014) to established the methodologies adapted by small and medium enterpAdopted technology innovation as business strategy; the study of  SMEs in Nairobi</b:Title>
    <b:Year>2014</b:Year>
    <b:Publisher>Unpublished MBA thesis UoN</b:Publisher>
    <b:RefOrder>7</b:RefOrder>
  </b:Source>
  <b:Source>
    <b:Tag>Ngu18</b:Tag>
    <b:SourceType>JournalArticle</b:SourceType>
    <b:Guid>{80088678-A5F1-4A3A-83B1-9C85F192D0E3}</b:Guid>
    <b:Author>
      <b:Author>
        <b:NameList>
          <b:Person>
            <b:Last>Nguyen</b:Last>
            <b:First>H,</b:First>
          </b:Person>
          <b:Person>
            <b:Last>Harrison</b:Last>
            <b:First>N.</b:First>
          </b:Person>
        </b:NameList>
      </b:Author>
    </b:Author>
    <b:Title>Leveraging customer knowlegde to enhance process innovation as a modering effects from market dynamics  </b:Title>
    <b:JournalName>Business Process Management Journal vol 6 (2)</b:JournalName>
    <b:Year>2018</b:Year>
    <b:Pages>366-379</b:Pages>
    <b:RefOrder>34</b:RefOrder>
  </b:Source>
  <b:Source>
    <b:Tag>Hue18</b:Tag>
    <b:SourceType>JournalArticle</b:SourceType>
    <b:Guid>{E0896643-4717-4C08-B337-00FA68A80737}</b:Guid>
    <b:Author>
      <b:Author>
        <b:NameList>
          <b:Person>
            <b:Last>Huesig</b:Last>
            <b:First>S.</b:First>
          </b:Person>
          <b:Person>
            <b:Last>Endres</b:Last>
            <b:First>H.</b:First>
          </b:Person>
        </b:NameList>
      </b:Author>
    </b:Author>
    <b:Title>Exploring the digital innovation process the role of functionality for adoption of  innovation management soft ware by innovation managers  </b:Title>
    <b:JournalName>European Journal of Innovation Management vol 13 issue 10</b:JournalName>
    <b:Year>2018</b:Year>
    <b:Pages>824-839</b:Pages>
    <b:RefOrder>35</b:RefOrder>
  </b:Source>
  <b:Source>
    <b:Tag>Placeholder170</b:Tag>
    <b:SourceType>Book</b:SourceType>
    <b:Guid>{A7F72053-5B31-4200-B1C7-473812F9EA65}</b:Guid>
    <b:Title>Cost reduction analysis,</b:Title>
    <b:Year>2015</b:Year>
    <b:Author>
      <b:Author>
        <b:NameList>
          <b:Person>
            <b:Last>Bragg</b:Last>
            <b:First>S.</b:First>
            <b:Middle>M.</b:Middle>
          </b:Person>
        </b:NameList>
      </b:Author>
    </b:Author>
    <b:City>Hoboken, New Jersey</b:City>
    <b:Publisher>John Wiley &amp; Sons Inc.</b:Publisher>
    <b:RefOrder>1</b:RefOrder>
  </b:Source>
  <b:Source>
    <b:Tag>AlT10</b:Tag>
    <b:SourceType>JournalArticle</b:SourceType>
    <b:Guid>{47BB6177-2E06-4704-A4E4-CC6E299A00AC}</b:Guid>
    <b:Author>
      <b:Author>
        <b:NameList>
          <b:Person>
            <b:Last>Al-Tamini</b:Last>
            <b:First>H.</b:First>
          </b:Person>
        </b:NameList>
      </b:Author>
    </b:Author>
    <b:Title>Factors influencing performance of the UAE Islamic and conventional national banks</b:Title>
    <b:JournalName>Global Journal of Business Reserach vol. 4 (2)</b:JournalName>
    <b:Year>2014</b:Year>
    <b:Pages>1 - 9</b:Pages>
    <b:RefOrder>5</b:RefOrder>
  </b:Source>
  <b:Source>
    <b:Tag>Suf08</b:Tag>
    <b:SourceType>JournalArticle</b:SourceType>
    <b:Guid>{D077F1BA-D782-4C1E-A790-767F3360F17F}</b:Guid>
    <b:Author>
      <b:Author>
        <b:NameList>
          <b:Person>
            <b:Last>Sufian</b:Last>
            <b:First>F.</b:First>
          </b:Person>
          <b:Person>
            <b:Last>Chong</b:Last>
            <b:First>R.</b:First>
            <b:Middle>R.</b:Middle>
          </b:Person>
        </b:NameList>
      </b:Author>
    </b:Author>
    <b:Title>Determinants of Banking Profitability in a Developing Economy : Empirical evidence from Philippines</b:Title>
    <b:JournalName>Asian Academic of Management Journal of Accounting and Finance Vol. 4  (2)</b:JournalName>
    <b:Year>2016</b:Year>
    <b:Pages>91 - 112</b:Pages>
    <b:RefOrder>6</b:RefOrder>
  </b:Source>
  <b:Source>
    <b:Tag>OCE10</b:Tag>
    <b:SourceType>Report</b:SourceType>
    <b:Guid>{B5D77867-0773-4DEB-B267-1B5CD48190EB}</b:Guid>
    <b:Title>Oslo Manual : proposed Guidelines for collecting and interpreting techological Innovation Data</b:Title>
    <b:Year>2017</b:Year>
    <b:Author>
      <b:Author>
        <b:Corporate>OCED</b:Corporate>
      </b:Author>
    </b:Author>
    <b:Publisher>OCED</b:Publisher>
    <b:City>Paris, France</b:City>
    <b:RefOrder>10</b:RefOrder>
  </b:Source>
  <b:Source>
    <b:Tag>Var10</b:Tag>
    <b:SourceType>JournalArticle</b:SourceType>
    <b:Guid>{EFBA591A-635B-4578-A574-F9B4F734B127}</b:Guid>
    <b:Author>
      <b:Author>
        <b:NameList>
          <b:Person>
            <b:Last>Varadarajan</b:Last>
            <b:First>R.</b:First>
          </b:Person>
        </b:NameList>
      </b:Author>
    </b:Author>
    <b:Title>Strategic Marketing and Marketing Strategy: Domain, defination, fundamental issues and foundations premises</b:Title>
    <b:JournalName>Journal of the Academy of Marketing Science vol. 38 issue 2</b:JournalName>
    <b:Year>2015</b:Year>
    <b:Pages>119 - 140</b:Pages>
    <b:RefOrder>11</b:RefOrder>
  </b:Source>
  <b:Source>
    <b:Tag>Ren10</b:Tag>
    <b:SourceType>JournalArticle</b:SourceType>
    <b:Guid>{99E9E1AF-EF6E-4E6C-959E-62119D3BA952}</b:Guid>
    <b:Author>
      <b:Author>
        <b:NameList>
          <b:Person>
            <b:Last>Ren</b:Last>
            <b:First>L.</b:First>
          </b:Person>
          <b:Person>
            <b:Last>Xie</b:Last>
            <b:First>G.</b:First>
          </b:Person>
          <b:Person>
            <b:Last>Krabbendam</b:Last>
            <b:First>K.</b:First>
          </b:Person>
        </b:NameList>
      </b:Author>
    </b:Author>
    <b:Title>Sustainable competitive advantage and marketing   innovation  within firms: A pragmatic approach for Chinese Firms</b:Title>
    <b:JournalName>Management Research Review vol. 33 issue 1</b:JournalName>
    <b:Year>2016</b:Year>
    <b:Pages>79-89</b:Pages>
    <b:RefOrder>12</b:RefOrder>
  </b:Source>
  <b:Source>
    <b:Tag>Nad10</b:Tag>
    <b:SourceType>JournalArticle</b:SourceType>
    <b:Guid>{F6CFC287-5733-4DA7-804F-99A2810B4889}</b:Guid>
    <b:Author>
      <b:Author>
        <b:NameList>
          <b:Person>
            <b:Last>Nadoo</b:Last>
            <b:First>V.</b:First>
          </b:Person>
        </b:NameList>
      </b:Author>
    </b:Author>
    <b:Title>Firm survival through a crisis : the influence of marketing orientation, innovation and business strategy</b:Title>
    <b:JournalName>Industrial Marketing Management Journal vol. 39</b:JournalName>
    <b:Year>2016</b:Year>
    <b:Pages>1311 - 1320</b:Pages>
    <b:RefOrder>14</b:RefOrder>
  </b:Source>
  <b:Source>
    <b:Tag>Placeholder171</b:Tag>
    <b:SourceType>JournalArticle</b:SourceType>
    <b:Guid>{CF02CB19-8F41-4F26-88CE-B99F1D8D600E}</b:Guid>
    <b:Author>
      <b:Author>
        <b:NameList>
          <b:Person>
            <b:Last>Therrien</b:Last>
            <b:First>P.</b:First>
          </b:Person>
          <b:Person>
            <b:Last>Doloreux</b:Last>
            <b:First>D.</b:First>
          </b:Person>
          <b:Person>
            <b:Last>Chamberlin</b:Last>
            <b:First>T.</b:First>
          </b:Person>
        </b:NameList>
      </b:Author>
    </b:Author>
    <b:Title>Innovation Novelty and commercial performance in the service sector: A Canadian firm level analysis</b:Title>
    <b:JournalName>Technovation journal vol. 31</b:JournalName>
    <b:Year>2015</b:Year>
    <b:Pages>655 - 665</b:Pages>
    <b:RefOrder>15</b:RefOrder>
  </b:Source>
  <b:Source>
    <b:Tag>Gud11</b:Tag>
    <b:SourceType>JournalArticle</b:SourceType>
    <b:Guid>{07E443DC-43DE-4DFE-A63E-2A6FFF0DB2FD}</b:Guid>
    <b:Author>
      <b:Author>
        <b:NameList>
          <b:Person>
            <b:Last>Gudday</b:Last>
            <b:First>T.</b:First>
          </b:Person>
          <b:Person>
            <b:Last>Ulusoy</b:Last>
            <b:First>D.</b:First>
          </b:Person>
          <b:Person>
            <b:Last>Kilic</b:Last>
            <b:First>W.</b:First>
          </b:Person>
          <b:Person>
            <b:Last>Alpkan</b:Last>
            <b:First>W.</b:First>
          </b:Person>
        </b:NameList>
      </b:Author>
    </b:Author>
    <b:Title>Effects of Innovation types of organization performance</b:Title>
    <b:JournalName>Management Journal volume 2</b:JournalName>
    <b:Year>2015</b:Year>
    <b:Pages>2 - 43</b:Pages>
    <b:RefOrder>17</b:RefOrder>
  </b:Source>
  <b:Source>
    <b:Tag>Placeholder172</b:Tag>
    <b:SourceType>JournalArticle</b:SourceType>
    <b:Guid>{4EF40D6C-B05A-48DB-BA1E-3324AC61BA51}</b:Guid>
    <b:Title>All Changes Great and Small: Exploring Approaches to Change and its Leadership</b:Title>
    <b:Year>2014</b:Year>
    <b:Author>
      <b:Author>
        <b:NameList>
          <b:Person>
            <b:Last>Higgs</b:Last>
            <b:First>M.</b:First>
          </b:Person>
          <b:Person>
            <b:Last>Rowland</b:Last>
            <b:First>D.</b:First>
          </b:Person>
        </b:NameList>
      </b:Author>
    </b:Author>
    <b:JournalName>Journal of Change Management, Vol. 5, No. 2</b:JournalName>
    <b:Pages>121-151</b:Pages>
    <b:RefOrder>73</b:RefOrder>
  </b:Source>
  <b:Source>
    <b:Tag>Tho17</b:Tag>
    <b:SourceType>Book</b:SourceType>
    <b:Guid>{A0920A33-0BF9-4C19-B3A1-F737617E5FCA}</b:Guid>
    <b:Author>
      <b:Author>
        <b:NameList>
          <b:Person>
            <b:Last>Thomson</b:Last>
            <b:First>A.</b:First>
            <b:Middle>A.</b:Middle>
          </b:Person>
          <b:Person>
            <b:Last>William</b:Last>
            <b:First>M.</b:First>
            <b:Middle>G. L.</b:Middle>
          </b:Person>
          <b:Person>
            <b:Last>Gamble</b:Last>
            <b:First>G.</b:First>
            <b:Middle>E.</b:Middle>
          </b:Person>
          <b:Person>
            <b:Last>Strickland</b:Last>
            <b:First>A.</b:First>
            <b:Middle>J.</b:Middle>
          </b:Person>
        </b:NameList>
      </b:Author>
    </b:Author>
    <b:Title>Crafting &amp; Executing Strategy: The Quest for Competitive Advantage: Concepts and Cases</b:Title>
    <b:Year>2017</b:Year>
    <b:City>New Jersey </b:City>
    <b:Publisher>McGraw- Hill </b:Publisher>
    <b:RefOrder>5</b:RefOrder>
  </b:Source>
  <b:Source>
    <b:Tag>Por08</b:Tag>
    <b:SourceType>JournalArticle</b:SourceType>
    <b:Guid>{F57C1B46-6E01-4DFF-B6FC-BA554EE8A1C4}</b:Guid>
    <b:Title>The five competitive forces that shape strategy</b:Title>
    <b:Year>2008</b:Year>
    <b:Author>
      <b:Author>
        <b:NameList>
          <b:Person>
            <b:Last>Porter</b:Last>
            <b:First>M.</b:First>
            <b:Middle>E.</b:Middle>
          </b:Person>
        </b:NameList>
      </b:Author>
    </b:Author>
    <b:JournalName> Harvard Business Review vol 86(1)</b:JournalName>
    <b:Pages>79–93</b:Pages>
    <b:RefOrder>28</b:RefOrder>
  </b:Source>
  <b:Source>
    <b:Tag>Gom18</b:Tag>
    <b:SourceType>JournalArticle</b:SourceType>
    <b:Guid>{6D92D9DF-FD06-41FC-923A-F2AED743D6E1}</b:Guid>
    <b:Title>Exploring competitive strategic performance consistency in service organizations</b:Title>
    <b:Year>2018</b:Year>
    <b:Author>
      <b:Author>
        <b:NameList>
          <b:Person>
            <b:Last>Gomes</b:Last>
            <b:First>C.F.</b:First>
          </b:Person>
          <b:Person>
            <b:Last>Najjar</b:Last>
            <b:First>M.</b:First>
          </b:Person>
          <b:Person>
            <b:Last>Yasin</b:Last>
            <b:First>M.</b:First>
            <b:Middle>M.</b:Middle>
          </b:Person>
        </b:NameList>
      </b:Author>
    </b:Author>
    <b:JournalName>Measuring Business Excellence Vol. 22 Issue2</b:JournalName>
    <b:Pages>165-183</b:Pages>
    <b:RefOrder>29</b:RefOrder>
  </b:Source>
  <b:Source>
    <b:Tag>Can19</b:Tag>
    <b:SourceType>JournalArticle</b:SourceType>
    <b:Guid>{B9EDDA43-0EFE-45A6-8DDC-47A2B42213D3}</b:Guid>
    <b:Author>
      <b:Author>
        <b:NameList>
          <b:Person>
            <b:Last>Candido</b:Last>
            <b:First>C.</b:First>
            <b:Middle>F. J.</b:Middle>
          </b:Person>
          <b:Person>
            <b:Last>Santos</b:Last>
            <b:First>S.</b:First>
            <b:Middle>P.</b:Middle>
          </b:Person>
        </b:NameList>
      </b:Author>
    </b:Author>
    <b:Title>Implementation obstacles and strategy implementation failure in the United States </b:Title>
    <b:JournalName>Baltic Journal of Management, Vol. 14 Issue 1</b:JournalName>
    <b:Year>2019</b:Year>
    <b:Pages>39-57</b:Pages>
    <b:RefOrder>30</b:RefOrder>
  </b:Source>
  <b:Source>
    <b:Tag>Bah18</b:Tag>
    <b:SourceType>JournalArticle</b:SourceType>
    <b:Guid>{ECD96A14-F42A-47B4-959A-32862E1067AF}</b:Guid>
    <b:Author>
      <b:Author>
        <b:NameList>
          <b:Person>
            <b:Last>Bahadori</b:Last>
            <b:First>M.</b:First>
          </b:Person>
          <b:Person>
            <b:Last>Teymourzadeh</b:Last>
            <b:First>E.</b:First>
          </b:Person>
          <b:Person>
            <b:Last>Tajik</b:Last>
            <b:First>H.</b:First>
            <b:Middle>Ramin, R.</b:Middle>
          </b:Person>
          <b:Person>
            <b:Last>Mehdi</b:Last>
            <b:First>R.</b:First>
          </b:Person>
          <b:Person>
            <b:Last>Hosseini</b:Last>
            <b:First>S.</b:First>
            <b:Middle>M.</b:Middle>
          </b:Person>
        </b:NameList>
      </b:Author>
    </b:Author>
    <b:Title>Factors affecting strategic plan implementation using interpretive structural modeling (ISM)</b:Title>
    <b:JournalName>International Journal of Health Care Quality Assurance, Vol. 31 Issue 5</b:JournalName>
    <b:Year>2018</b:Year>
    <b:Pages>406-414</b:Pages>
    <b:RefOrder>31</b:RefOrder>
  </b:Source>
  <b:Source>
    <b:Tag>Str10</b:Tag>
    <b:SourceType>JournalArticle</b:SourceType>
    <b:Guid>{775ADF7C-D648-4B18-AC00-44C3DDE9A716}</b:Guid>
    <b:Author>
      <b:Author>
        <b:NameList>
          <b:Person>
            <b:Last>Strauss</b:Last>
            <b:First>A.C.</b:First>
          </b:Person>
          <b:Person>
            <b:Last>Du Toit</b:Last>
            <b:First>A.S.</b:First>
            <b:Middle>A</b:Middle>
          </b:Person>
        </b:NameList>
      </b:Author>
    </b:Author>
    <b:Title>Competitive intelligence skills needed to enhance South Africa's competitiveness</b:Title>
    <b:JournalName>Aslib Proceedings Vol. 62 Issue 3</b:JournalName>
    <b:Year>2010</b:Year>
    <b:Pages>302-320</b:Pages>
    <b:RefOrder>32</b:RefOrder>
  </b:Source>
  <b:Source>
    <b:Tag>Kis17</b:Tag>
    <b:SourceType>Report</b:SourceType>
    <b:Guid>{38C7368C-9E1F-49D6-88CF-A3AF7D5DEAD7}</b:Guid>
    <b:Title>The role of strategic leadership for sustainable competitive advantage in Kenyan Public and Private Universities</b:Title>
    <b:Year>2017</b:Year>
    <b:Author>
      <b:Author>
        <b:NameList>
          <b:Person>
            <b:Last>Kisung'u</b:Last>
            <b:First>T.</b:First>
            <b:Middle>M.</b:Middle>
          </b:Person>
        </b:NameList>
      </b:Author>
    </b:Author>
    <b:Publisher>Unpublished PhD thesis University of Nairobi </b:Publisher>
    <b:RefOrder>33</b:RefOrder>
  </b:Source>
  <b:Source>
    <b:Tag>Odu12</b:Tag>
    <b:SourceType>Report</b:SourceType>
    <b:Guid>{67DC0FF2-6470-420A-BF25-C840503AF276}</b:Guid>
    <b:Author>
      <b:Author>
        <b:NameList>
          <b:Person>
            <b:Last>Odundo</b:Last>
            <b:First>E.O.</b:First>
          </b:Person>
        </b:NameList>
      </b:Author>
    </b:Author>
    <b:Title>The moderating effect of environmental context on the relationship between level of implementation of strategic plans and performance of state corporations in Kenya </b:Title>
    <b:Year>2012</b:Year>
    <b:Publisher>Unpublshed PhD Thesis UoN </b:Publisher>
    <b:RefOrder>34</b:RefOrder>
  </b:Source>
  <b:Source>
    <b:Tag>Una16</b:Tag>
    <b:SourceType>Report</b:SourceType>
    <b:Guid>{E05E9C8B-1D7E-47EE-A34D-F9E3E3265134}</b:Guid>
    <b:Author>
      <b:Author>
        <b:Corporate>Unatis Sacco</b:Corporate>
      </b:Author>
    </b:Author>
    <b:Title>Unaitas Sacco: Who We Are</b:Title>
    <b:Year>2016</b:Year>
    <b:Publisher>Unaitas Sacco </b:Publisher>
    <b:City>Nairobi </b:City>
    <b:RefOrder>4</b:RefOrder>
  </b:Source>
  <b:Source>
    <b:Tag>Gom15</b:Tag>
    <b:SourceType>JournalArticle</b:SourceType>
    <b:Guid>{6016AFFD-509C-45AA-9467-9CD1024366DD}</b:Guid>
    <b:Author>
      <b:Author>
        <b:NameList>
          <b:Person>
            <b:Last>Gomez-Miranda</b:Last>
            <b:First>M.</b:First>
            <b:Middle>E.</b:Middle>
          </b:Person>
          <b:Person>
            <b:Last>Perez-Lopez</b:Last>
            <b:First>M.</b:First>
            <b:Middle>C.</b:Middle>
          </b:Person>
          <b:Person>
            <b:Last>Argente-Linares</b:Last>
            <b:First>E.</b:First>
          </b:Person>
          <b:Person>
            <b:Last>Rodriguez-Ariza</b:Last>
            <b:First>L.</b:First>
          </b:Person>
        </b:NameList>
      </b:Author>
    </b:Author>
    <b:Title>The impact of organizational culture on competitiveness, effectiveness and efficiency in Spanish-Moroccan international joint ventures</b:Title>
    <b:JournalName>Personnel Review Vol. 44 Issue 3</b:JournalName>
    <b:Year>2015</b:Year>
    <b:Pages>364-387</b:Pages>
    <b:RefOrder>12</b:RefOrder>
  </b:Source>
  <b:Source>
    <b:Tag>Ojo09</b:Tag>
    <b:SourceType>JournalArticle</b:SourceType>
    <b:Guid>{8F8F178D-2CC2-46B9-A286-4FE687C02602}</b:Guid>
    <b:Author>
      <b:Author>
        <b:NameList>
          <b:Person>
            <b:Last>Ojo</b:Last>
            <b:First>B.</b:First>
          </b:Person>
        </b:NameList>
      </b:Author>
    </b:Author>
    <b:Title> The impact of corporate culture on employee job performance as well as productivity in organization in Nigerian Banks.</b:Title>
    <b:JournalName>Journal of management and business volume 12 </b:JournalName>
    <b:Year>2009</b:Year>
    <b:RefOrder>36</b:RefOrder>
  </b:Source>
  <b:Source>
    <b:Tag>Kop10</b:Tag>
    <b:SourceType>Book</b:SourceType>
    <b:Guid>{0A59B8A4-276B-476D-A78C-50ADC2AF5AD4}</b:Guid>
    <b:Author>
      <b:Author>
        <b:NameList>
          <b:Person>
            <b:Last>Kopelmal</b:Last>
            <b:First>W.</b:First>
          </b:Person>
        </b:NameList>
      </b:Author>
    </b:Author>
    <b:Title>The organizational cultural system</b:Title>
    <b:Year>2010</b:Year>
    <b:City>London</b:City>
    <b:Publisher>Wiley</b:Publisher>
    <b:RefOrder>39</b:RefOrder>
  </b:Source>
  <b:Source>
    <b:Tag>Placeholder173</b:Tag>
    <b:SourceType>JournalArticle</b:SourceType>
    <b:Guid>{1B559865-F98A-4405-953E-D338DBB738A2}</b:Guid>
    <b:Title>Motivatinting the employee in the independent retail sector sector. </b:Title>
    <b:Year>2009</b:Year>
    <b:Author>
      <b:Author>
        <b:NameList>
          <b:Person>
            <b:Last>Vandenberd</b:Last>
            <b:First>R.</b:First>
          </b:Person>
          <b:Person>
            <b:Last>Renn</b:Last>
            <b:First>P.</b:First>
          </b:Person>
        </b:NameList>
      </b:Author>
    </b:Author>
    <b:JournalName>Journal retailing and consumer services vol. 43</b:JournalName>
    <b:Pages> 201-208</b:Pages>
    <b:RefOrder>40</b:RefOrder>
  </b:Source>
  <b:Source>
    <b:Tag>Placeholder174</b:Tag>
    <b:SourceType>Book</b:SourceType>
    <b:Guid>{FAD4150A-86FE-4E3A-9751-B45F9D59A3DF}</b:Guid>
    <b:Author>
      <b:Author>
        <b:NameList>
          <b:Person>
            <b:Last>Johnson</b:Last>
            <b:First>G.</b:First>
          </b:Person>
          <b:Person>
            <b:Last>Scholes</b:Last>
            <b:First>K.</b:First>
          </b:Person>
          <b:Person>
            <b:Last>Whittington</b:Last>
            <b:First>R.</b:First>
          </b:Person>
        </b:NameList>
      </b:Author>
    </b:Author>
    <b:Title>Exploring corporate strategy</b:Title>
    <b:Year>2016</b:Year>
    <b:City>London</b:City>
    <b:Publisher>Prentice Hall</b:Publisher>
    <b:RefOrder>44</b:RefOrder>
  </b:Source>
  <b:Source>
    <b:Tag>Ack15</b:Tag>
    <b:SourceType>JournalArticle</b:SourceType>
    <b:Guid>{87712CE0-94C6-4935-AF20-59B25E2C1234}</b:Guid>
    <b:Title>Assessing organization innovativeness : evidence  from corporate narratives </b:Title>
    <b:Year>2015</b:Year>
    <b:Author>
      <b:Author>
        <b:NameList>
          <b:Person>
            <b:Last>Ackermann</b:Last>
            <b:First>M.</b:First>
            <b:Middle>S.</b:Middle>
          </b:Person>
          <b:Person>
            <b:Last>Stephan</b:Last>
            <b:First>M.</b:First>
          </b:Person>
          <b:Person>
            <b:Last>Penrose</b:Last>
            <b:First>J.</b:First>
            <b:Middle>M.</b:Middle>
          </b:Person>
        </b:NameList>
      </b:Author>
    </b:Author>
    <b:JournalName>An international journal of Corporate communications vol. 20(4)</b:JournalName>
    <b:Pages>399 - 414 </b:Pages>
    <b:RefOrder>21</b:RefOrder>
  </b:Source>
  <b:Source>
    <b:Tag>KPM17</b:Tag>
    <b:SourceType>Report</b:SourceType>
    <b:Guid>{57DD8992-1931-4430-B1ED-A38318CE04B0}</b:Guid>
    <b:Author>
      <b:Author>
        <b:Corporate>KPMG</b:Corporate>
      </b:Author>
    </b:Author>
    <b:Title>Adding Wheels : Investing report 2017</b:Title>
    <b:Year>2017</b:Year>
    <b:Publisher>KPMG</b:Publisher>
    <b:RefOrder>34</b:RefOrder>
  </b:Source>
  <b:Source>
    <b:Tag>Aff161</b:Tag>
    <b:SourceType>JournalArticle</b:SourceType>
    <b:Guid>{7735E8AD-507C-431A-AACB-683D27612147}</b:Guid>
    <b:Author>
      <b:Author>
        <b:NameList>
          <b:Person>
            <b:Last>Afful-Dadzie</b:Last>
            <b:First>E.</b:First>
          </b:Person>
          <b:Person>
            <b:Last>Afful-Dadzie</b:Last>
            <b:First>A.</b:First>
          </b:Person>
        </b:NameList>
      </b:Author>
    </b:Author>
    <b:Title>A decision making model for selecting start-up businesses in a government venture capital scheme</b:Title>
    <b:JournalName>Management Decision, Vol. 54 Issue 3</b:JournalName>
    <b:Year>2016</b:Year>
    <b:Pages>714-734</b:Pages>
    <b:RefOrder>53</b:RefOrder>
  </b:Source>
  <b:Source>
    <b:Tag>Placeholder175</b:Tag>
    <b:SourceType>Book</b:SourceType>
    <b:Guid>{7693494E-FCF3-4553-9225-480968DDF99F}</b:Guid>
    <b:Author>
      <b:Author>
        <b:NameList>
          <b:Person>
            <b:Last>Mugenda</b:Last>
            <b:First>A.</b:First>
          </b:Person>
          <b:Person>
            <b:Last>Mugenda</b:Last>
            <b:First>O.</b:First>
          </b:Person>
        </b:NameList>
      </b:Author>
    </b:Author>
    <b:Title>Research Methodology: Quantitative and Qualitative Approches </b:Title>
    <b:Year>2003</b:Year>
    <b:City>Nairobi</b:City>
    <b:Publisher>ACTS press</b:Publisher>
    <b:RefOrder>16</b:RefOrder>
  </b:Source>
  <b:Source>
    <b:Tag>Placeholder176</b:Tag>
    <b:SourceType>Book</b:SourceType>
    <b:Guid>{C58F7BBF-4704-4307-877F-096CE86C5E1C}</b:Guid>
    <b:Author>
      <b:Author>
        <b:NameList>
          <b:Person>
            <b:Last>Kombo</b:Last>
            <b:First>D.</b:First>
            <b:Middle>K.</b:Middle>
          </b:Person>
          <b:Person>
            <b:Last>Tromp</b:Last>
            <b:First>D.</b:First>
            <b:Middle>L.</b:Middle>
          </b:Person>
        </b:NameList>
      </b:Author>
    </b:Author>
    <b:Title>Proposal and Thesis Writing : An Introduction</b:Title>
    <b:Year>2009</b:Year>
    <b:City>Nairobi</b:City>
    <b:Publisher>Pauline Publications Africa</b:Publisher>
    <b:RefOrder>17</b:RefOrder>
  </b:Source>
  <b:Source>
    <b:Tag>Bla13</b:Tag>
    <b:SourceType>JournalArticle</b:SourceType>
    <b:Guid>{AD47EDBF-A21A-4AB3-ACE5-B58F0241CD18}</b:Guid>
    <b:Title>The Micropolitics of Instructions supervision : a call for research </b:Title>
    <b:Year>2013</b:Year>
    <b:Author>
      <b:Author>
        <b:NameList>
          <b:Person>
            <b:Last>Blase</b:Last>
            <b:First>J.</b:First>
          </b:Person>
          <b:Person>
            <b:Last>Blase</b:Last>
            <b:First>M.</b:First>
          </b:Person>
        </b:NameList>
      </b:Author>
    </b:Author>
    <b:JournalName>Educational Administration Quarterly volume 38 issue 1</b:JournalName>
    <b:Pages>06-44</b:Pages>
    <b:RefOrder>6</b:RefOrder>
  </b:Source>
  <b:Source>
    <b:Tag>Lin15</b:Tag>
    <b:SourceType>JournalArticle</b:SourceType>
    <b:Guid>{8317ADAE-AECB-44EB-8712-89C1EF7C29FF}</b:Guid>
    <b:Author>
      <b:Author>
        <b:NameList>
          <b:Person>
            <b:Last>Lindquist</b:Last>
            <b:First>B.</b:First>
          </b:Person>
        </b:NameList>
      </b:Author>
    </b:Author>
    <b:Title>Migrations Networks the case study from the Philippines</b:Title>
    <b:JournalName>Asian and Pacific Migration Journal volume 2 issue 1</b:JournalName>
    <b:Year>2015</b:Year>
    <b:Pages>75-104</b:Pages>
    <b:RefOrder>18</b:RefOrder>
  </b:Source>
  <b:Source>
    <b:Tag>Kur14</b:Tag>
    <b:SourceType>JournalArticle</b:SourceType>
    <b:Guid>{5E9ABC0C-3AC1-4125-927C-ED12E908A5C5}</b:Guid>
    <b:Author>
      <b:Author>
        <b:NameList>
          <b:Person>
            <b:Last>Kurt</b:Last>
            <b:First>R.</b:First>
          </b:Person>
        </b:NameList>
      </b:Author>
    </b:Author>
    <b:Title>A stakeholder approach to strategic performance measurement</b:Title>
    <b:JournalName>Sloan Management Review Volume 32 issue 2</b:JournalName>
    <b:Year>2014</b:Year>
    <b:Pages>25-37</b:Pages>
    <b:RefOrder>4</b:RefOrder>
  </b:Source>
  <b:Source>
    <b:Tag>Hen14</b:Tag>
    <b:SourceType>JournalArticle</b:SourceType>
    <b:Guid>{7107792C-679D-4ABE-9720-6055A3175D67}</b:Guid>
    <b:Author>
      <b:Author>
        <b:NameList>
          <b:Person>
            <b:Last>Henri</b:Last>
            <b:First>J.</b:First>
            <b:Middle>F.</b:Middle>
          </b:Person>
        </b:NameList>
      </b:Author>
    </b:Author>
    <b:Title>Performance Measurement and Organizational effectiveness: Bridging the gap</b:Title>
    <b:JournalName>Manegerial finance volume 30 issue 6</b:JournalName>
    <b:Year>2014</b:Year>
    <b:Pages>93-123</b:Pages>
    <b:RefOrder>5</b:RefOrder>
  </b:Source>
  <b:Source>
    <b:Tag>Pet09</b:Tag>
    <b:SourceType>JournalArticle</b:SourceType>
    <b:Guid>{B002A1B9-A433-4721-A4C9-A7DD948AFC4A}</b:Guid>
    <b:Title>An Empirical investigation of the relationship between retail sales force performance appraisals, performance and turnover</b:Title>
    <b:Year>2009</b:Year>
    <b:Author>
      <b:Author>
        <b:NameList>
          <b:Person>
            <b:Last>Pettijohn</b:Last>
            <b:First>L.S.</b:First>
          </b:Person>
          <b:Person>
            <b:Last>Taylor</b:Last>
            <b:First>A.J.</b:First>
          </b:Person>
        </b:NameList>
      </b:Author>
    </b:Author>
    <b:JournalName>Journal of Marketing theory and practice volume 7 issue 1</b:JournalName>
    <b:Pages>39 - 54</b:Pages>
    <b:RefOrder>28</b:RefOrder>
  </b:Source>
  <b:Source>
    <b:Tag>Omu13</b:Tag>
    <b:SourceType>JournalArticle</b:SourceType>
    <b:Guid>{10AC1A03-5EFC-4E9E-BAA0-709D9751A554}</b:Guid>
    <b:Author>
      <b:Author>
        <b:NameList>
          <b:Person>
            <b:Last>Omusebe</b:Last>
            <b:First>J.</b:First>
            <b:Middle>M. S.</b:Middle>
          </b:Person>
          <b:Person>
            <b:Last>Gabriel</b:Last>
            <b:First>K.</b:First>
          </b:Person>
          <b:Person>
            <b:Last>Douglas</b:Last>
            <b:First>M.</b:First>
          </b:Person>
        </b:NameList>
      </b:Author>
    </b:Author>
    <b:Title>Effects of performance appraisal on employee productivity a case study of Mumias Sugar Company</b:Title>
    <b:JournalName>International Journal of Innovative research and development volume 2 issue 6</b:JournalName>
    <b:Year>2013</b:Year>
    <b:Pages>35-42</b:Pages>
    <b:RefOrder>29</b:RefOrder>
  </b:Source>
  <b:Source>
    <b:Tag>Elo11</b:Tag>
    <b:SourceType>JournalArticle</b:SourceType>
    <b:Guid>{82B797B3-5417-4703-903D-3232378B2599}</b:Guid>
    <b:Author>
      <b:Author>
        <b:NameList>
          <b:Person>
            <b:Last>Elorza</b:Last>
            <b:First>U.</b:First>
          </b:Person>
          <b:Person>
            <b:Last>Aritzeta</b:Last>
            <b:First>A.</b:First>
          </b:Person>
          <b:Person>
            <b:Last>Ayestaran</b:Last>
            <b:First>S.</b:First>
          </b:Person>
        </b:NameList>
      </b:Author>
    </b:Author>
    <b:Title>Exploring the black box in Spanish firms : the effects of the actual and perceived system on employees commitment and organization performance </b:Title>
    <b:JournalName>The international journal of HRD volume 22 issue 7</b:JournalName>
    <b:Year>2011</b:Year>
    <b:Pages>1401-1422</b:Pages>
    <b:RefOrder>9</b:RefOrder>
  </b:Source>
  <b:Source>
    <b:Tag>Placeholder177</b:Tag>
    <b:SourceType>Book</b:SourceType>
    <b:Guid>{BFD92BEE-57E3-4D27-AAAB-7EA3DDD6ECB4}</b:Guid>
    <b:Title>Human Resource Management 10th ed.</b:Title>
    <b:Year>2008 </b:Year>
    <b:Author>
      <b:Author>
        <b:NameList>
          <b:Person>
            <b:Last>Armstrong</b:Last>
            <b:First>M.</b:First>
          </b:Person>
        </b:NameList>
      </b:Author>
    </b:Author>
    <b:City>London</b:City>
    <b:Publisher>Kogan Page</b:Publisher>
    <b:RefOrder>30</b:RefOrder>
  </b:Source>
  <b:Source>
    <b:Tag>Des081</b:Tag>
    <b:SourceType>Book</b:SourceType>
    <b:Guid>{3F0980AC-FD33-47A5-8460-74B249BB9F84}</b:Guid>
    <b:Author>
      <b:Author>
        <b:NameList>
          <b:Person>
            <b:Last>Dessler</b:Last>
            <b:First>G.</b:First>
          </b:Person>
        </b:NameList>
      </b:Author>
    </b:Author>
    <b:Title>Human Resource Management 8th ed.</b:Title>
    <b:Year>2008</b:Year>
    <b:City>New Jersey</b:City>
    <b:Publisher>Prentice Hall  </b:Publisher>
    <b:RefOrder>3</b:RefOrder>
  </b:Source>
  <b:Source>
    <b:Tag>Mul111</b:Tag>
    <b:SourceType>Book</b:SourceType>
    <b:Guid>{AE8B34E9-3123-4125-9F5E-6EEA7BAEBC06}</b:Guid>
    <b:Author>
      <b:Author>
        <b:NameList>
          <b:Person>
            <b:Last>Mullins</b:Last>
            <b:First>P.</b:First>
          </b:Person>
        </b:NameList>
      </b:Author>
    </b:Author>
    <b:Title>Management and organizational Behaviour </b:Title>
    <b:Year>2011</b:Year>
    <b:City>London</b:City>
    <b:Publisher>Peason Education </b:Publisher>
    <b:RefOrder>31</b:RefOrder>
  </b:Source>
  <b:Source>
    <b:Tag>Sak09</b:Tag>
    <b:SourceType>Book</b:SourceType>
    <b:Guid>{622119E1-68A1-4D62-BD7F-C14040AA2650}</b:Guid>
    <b:Author>
      <b:Author>
        <b:NameList>
          <b:Person>
            <b:Last>Sakaran</b:Last>
            <b:First>U.</b:First>
          </b:Person>
        </b:NameList>
      </b:Author>
    </b:Author>
    <b:Title>Research Methods for Business: A Skill Building  Approach  4th ed</b:Title>
    <b:Year>2009</b:Year>
    <b:City>London</b:City>
    <b:Publisher>John Willy and Sons</b:Publisher>
    <b:RefOrder>32</b:RefOrder>
  </b:Source>
  <b:Source>
    <b:Tag>Ken081</b:Tag>
    <b:SourceType>Book</b:SourceType>
    <b:Guid>{77E94FED-1589-4BF8-8063-8C1049BB5567}</b:Guid>
    <b:Author>
      <b:Author>
        <b:NameList>
          <b:Person>
            <b:Last>Kent</b:Last>
            <b:First>L.</b:First>
          </b:Person>
        </b:NameList>
      </b:Author>
    </b:Author>
    <b:Title>Identifying the common causes of low productivity         </b:Title>
    <b:Year>2008</b:Year>
    <b:City>Los Angelas</b:City>
    <b:Publisher>International Labour Organization</b:Publisher>
    <b:RefOrder>33</b:RefOrder>
  </b:Source>
  <b:Source>
    <b:Tag>Mak11</b:Tag>
    <b:SourceType>Report</b:SourceType>
    <b:Guid>{FB7A8293-39DF-4A58-BDD4-74178FE656E2}</b:Guid>
    <b:Title>Perception of Academic Staff in Kenya Public Universities Towards Application of Performance Appraisal Results in Training and Promotions Decisions</b:Title>
    <b:Year>2011</b:Year>
    <b:City>Nairobi  </b:City>
    <b:Publisher>Unpublished MBA thesis UoN</b:Publisher>
    <b:Author>
      <b:Author>
        <b:NameList>
          <b:Person>
            <b:Last>Makawiti</b:Last>
            <b:First>D.</b:First>
            <b:Middle>W.</b:Middle>
          </b:Person>
        </b:NameList>
      </b:Author>
    </b:Author>
    <b:RefOrder>34</b:RefOrder>
  </b:Source>
  <b:Source>
    <b:Tag>Mwi11</b:Tag>
    <b:SourceType>Report</b:SourceType>
    <b:Guid>{A58C1739-E27F-468A-ADD2-56AAB17F4219}</b:Guid>
    <b:Author>
      <b:Author>
        <b:NameList>
          <b:Person>
            <b:Last>Mwiti</b:Last>
            <b:First>S.</b:First>
          </b:Person>
        </b:NameList>
      </b:Author>
    </b:Author>
    <b:Title>Perceived Relationship Between Job Satisfaction and Employee among the TSC Secretariat at the Headquarters in Nairobi</b:Title>
    <b:Year>2011</b:Year>
    <b:Publisher>Unpublished MBA thesis UoN</b:Publisher>
    <b:City>Nairobi</b:City>
    <b:RefOrder>35</b:RefOrder>
  </b:Source>
  <b:Source>
    <b:Tag>Placeholder178</b:Tag>
    <b:SourceType>Book</b:SourceType>
    <b:Guid>{3DB63258-A596-4FAD-A2A9-3E88F97AB241}</b:Guid>
    <b:Title>Business Reserach Methods 8th edition</b:Title>
    <b:Year>2008</b:Year>
    <b:Author>
      <b:Author>
        <b:NameList>
          <b:Person>
            <b:Last>Cooper</b:Last>
            <b:First>D.</b:First>
          </b:Person>
          <b:Person>
            <b:Last>Schindle</b:Last>
            <b:First>P.</b:First>
            <b:Middle>S.</b:Middle>
          </b:Person>
        </b:NameList>
      </b:Author>
    </b:Author>
    <b:City>New Delhi</b:City>
    <b:Publisher>Tata McGrawhill </b:Publisher>
    <b:RefOrder>36</b:RefOrder>
  </b:Source>
  <b:Source>
    <b:Tag>Kot041</b:Tag>
    <b:SourceType>Book</b:SourceType>
    <b:Guid>{059039F1-8F2A-480B-8BC5-2B6C00AE7941}</b:Guid>
    <b:Author>
      <b:Author>
        <b:NameList>
          <b:Person>
            <b:Last>Kothari</b:Last>
            <b:First>C.</b:First>
            <b:Middle>R.</b:Middle>
          </b:Person>
        </b:NameList>
      </b:Author>
    </b:Author>
    <b:Title>Research Methodoly</b:Title>
    <b:Year>2004</b:Year>
    <b:City>New Delhi</b:City>
    <b:Publisher>New Age International</b:Publisher>
    <b:RefOrder>37</b:RefOrder>
  </b:Source>
  <b:Source>
    <b:Tag>Placeholder179</b:Tag>
    <b:SourceType>Book</b:SourceType>
    <b:Guid>{28B2F243-FC01-46FC-B2BF-558BA7BE82EE}</b:Guid>
    <b:Author>
      <b:Author>
        <b:NameList>
          <b:Person>
            <b:Last>Orodho</b:Last>
            <b:First>H.</b:First>
            <b:Middle>O.</b:Middle>
          </b:Person>
        </b:NameList>
      </b:Author>
    </b:Author>
    <b:Title>Elements of Educational and Social Reserach Methods</b:Title>
    <b:Year>2005</b:Year>
    <b:City>Nairobi</b:City>
    <b:Publisher>Masola Publishers</b:Publisher>
    <b:RefOrder>38</b:RefOrder>
  </b:Source>
  <b:Source>
    <b:Tag>Eva18</b:Tag>
    <b:SourceType>JournalArticle</b:SourceType>
    <b:Guid>{33B47D6F-6AAE-4EF7-BA73-099BA68D5DA8}</b:Guid>
    <b:Title>Simulation based analysis of forced distribution performance appaisal system</b:Title>
    <b:Year>2018</b:Year>
    <b:Author>
      <b:Author>
        <b:NameList>
          <b:Person>
            <b:Last>Evans</b:Last>
            <b:First>L.</b:First>
          </b:Person>
          <b:Person>
            <b:Last>Bae</b:Last>
            <b:First>K.</b:First>
          </b:Person>
        </b:NameList>
      </b:Author>
    </b:Author>
    <b:JournalName>Journal of defence Analtics and Logistics https://doi.org/10.1108/JDAL-10-2017-0022</b:JournalName>
    <b:RefOrder>14</b:RefOrder>
  </b:Source>
  <b:Source>
    <b:Tag>Mut13</b:Tag>
    <b:SourceType>Report</b:SourceType>
    <b:Guid>{B3C83B47-BAB6-46FD-B502-60D47DB4E3F4}</b:Guid>
    <b:Title>An Investigation of staff perception on the effectiveness of performance appraisal system at Teachers service commission in Nairobi Kenya</b:Title>
    <b:Year>2013</b:Year>
    <b:Author>
      <b:Author>
        <b:NameList>
          <b:Person>
            <b:Last>Mutunge</b:Last>
            <b:First>S.</b:First>
            <b:Middle>M.</b:Middle>
          </b:Person>
        </b:NameList>
      </b:Author>
    </b:Author>
    <b:Publisher>Unpublished MBA thesis UoN</b:Publisher>
    <b:City>
		</b:City>
    <b:RefOrder>15</b:RefOrder>
  </b:Source>
  <b:Source>
    <b:Tag>Lon14</b:Tag>
    <b:SourceType>JournalArticle</b:SourceType>
    <b:Guid>{4EF1BBCE-FA56-49C5-9EFE-E6357387072D}</b:Guid>
    <b:Title>Current US trends in formal performance appraisal practicals and opportunity</b:Title>
    <b:Year>2014</b:Year>
    <b:Author>
      <b:Author>
        <b:NameList>
          <b:Person>
            <b:Last>Longenecker</b:Last>
            <b:First>C.</b:First>
            <b:Middle>O.</b:Middle>
          </b:Person>
          <b:Person>
            <b:Last>Frink</b:Last>
            <b:First>L.</b:First>
            <b:Middle>S.</b:Middle>
          </b:Person>
          <b:Person>
            <b:Last>Caldwell</b:Last>
            <b:First>S.</b:First>
          </b:Person>
        </b:NameList>
      </b:Author>
    </b:Author>
    <b:JournalName>Industial and commercial Training volume 46 issue 6</b:JournalName>
    <b:Pages>321 - 326</b:Pages>
    <b:RefOrder>12</b:RefOrder>
  </b:Source>
  <b:Source>
    <b:Tag>Zha12</b:Tag>
    <b:SourceType>JournalArticle</b:SourceType>
    <b:Guid>{B0DBB4F7-97C6-4B4C-A38D-335924FF0365}</b:Guid>
    <b:Author>
      <b:Author>
        <b:NameList>
          <b:Person>
            <b:Last>Zhang</b:Last>
            <b:First>M.</b:First>
          </b:Person>
          <b:Person>
            <b:Last>Zheng</b:Last>
            <b:First>W.</b:First>
          </b:Person>
          <b:Person>
            <b:Last>Li</b:Last>
            <b:First>H.</b:First>
          </b:Person>
        </b:NameList>
      </b:Author>
    </b:Author>
    <b:Title>Performance Appraisal Process and Organizational Citizenship behaviour</b:Title>
    <b:JournalName>Journal of Managerial Psychology volume 27 issue 7</b:JournalName>
    <b:Year>2012</b:Year>
    <b:Pages>732 - 752</b:Pages>
    <b:RefOrder>13</b:RefOrder>
  </b:Source>
  <b:Source>
    <b:Tag>Eme17</b:Tag>
    <b:SourceType>JournalArticle</b:SourceType>
    <b:Guid>{A5E36DB8-69C5-47A1-8E5A-D668F8677F77}</b:Guid>
    <b:Author>
      <b:Author>
        <b:Corporate>Emerald Publishing Limited</b:Corporate>
      </b:Author>
    </b:Author>
    <b:Title>Positive outcomes of negative feedback: succeeding with performance apprasals</b:Title>
    <b:JournalName>Human resource management international digest vol 25 issue 2</b:JournalName>
    <b:Year>2017</b:Year>
    <b:Pages>31 - 33</b:Pages>
    <b:RefOrder>10</b:RefOrder>
  </b:Source>
  <b:Source>
    <b:Tag>Kuv11</b:Tag>
    <b:SourceType>JournalArticle</b:SourceType>
    <b:Guid>{AE462D28-73E1-4858-BD5C-F9D4A846E95D}</b:Guid>
    <b:Author>
      <b:Author>
        <b:NameList>
          <b:Person>
            <b:Last>Kuvaas</b:Last>
            <b:First>B.</b:First>
          </b:Person>
        </b:NameList>
      </b:Author>
    </b:Author>
    <b:Title>The interactive role of performance apprasal reactions and regular feedback</b:Title>
    <b:JournalName>Journal of Managerial Psychology volume 26 issue 2</b:JournalName>
    <b:Year>2011</b:Year>
    <b:Pages>123 - 137</b:Pages>
    <b:RefOrder>11</b:RefOrder>
  </b:Source>
  <b:Source>
    <b:Tag>Gik13</b:Tag>
    <b:SourceType>Report</b:SourceType>
    <b:Guid>{73D199D7-527F-4558-A804-70B4A4C817EB}</b:Guid>
    <b:Title>Effect of venture capital financing on the growth of SMEs in Kenya.</b:Title>
    <b:Year>2013</b:Year>
    <b:Author>
      <b:Author>
        <b:NameList>
          <b:Person>
            <b:Last>Gikomo</b:Last>
            <b:First>J.</b:First>
            <b:Middle>J.</b:Middle>
          </b:Person>
        </b:NameList>
      </b:Author>
    </b:Author>
    <b:Publisher>Unpubilished MBA Thesis UoN </b:Publisher>
    <b:City>Nairobi </b:City>
    <b:RefOrder>23</b:RefOrder>
  </b:Source>
  <b:Source>
    <b:Tag>Mem15</b:Tag>
    <b:SourceType>Report</b:SourceType>
    <b:Guid>{17B16B64-773F-40ED-A7A1-026EB215A197}</b:Guid>
    <b:Author>
      <b:Author>
        <b:NameList>
          <b:Person>
            <b:Last>Memba</b:Last>
            <b:First>F.</b:First>
            <b:Middle>S.</b:Middle>
          </b:Person>
        </b:NameList>
      </b:Author>
    </b:Author>
    <b:Title>The impact of venture capital finance on performance of SMEs in Kenya </b:Title>
    <b:Year>2015</b:Year>
    <b:Publisher>Unpublished MBA thesis JKUAT</b:Publisher>
    <b:RefOrder>24</b:RefOrder>
  </b:Source>
  <b:Source>
    <b:Tag>Kar141</b:Tag>
    <b:SourceType>Report</b:SourceType>
    <b:Guid>{4E905610-1A2A-4119-A879-4068DFCD78DD}</b:Guid>
    <b:Author>
      <b:Author>
        <b:NameList>
          <b:Person>
            <b:Last>Karima</b:Last>
            <b:First>C.</b:First>
            <b:Middle>M.</b:Middle>
          </b:Person>
        </b:NameList>
      </b:Author>
    </b:Author>
    <b:Title>The effect of access to private equity on the growth of  family owned  small  and  medium  enterprises  in  Kenya</b:Title>
    <b:Year>2014</b:Year>
    <b:Publisher>Unpublished MBA thesis UoN</b:Publisher>
    <b:RefOrder>28</b:RefOrder>
  </b:Source>
  <b:Source>
    <b:Tag>Kim17</b:Tag>
    <b:SourceType>Report</b:SourceType>
    <b:Guid>{B370B79A-FF5A-4FA1-B390-2CE334AFF607}</b:Guid>
    <b:Author>
      <b:Author>
        <b:NameList>
          <b:Person>
            <b:Last>Kimani</b:Last>
            <b:First>B.</b:First>
            <b:Middle>P.</b:Middle>
          </b:Person>
        </b:NameList>
      </b:Author>
    </b:Author>
    <b:Title>The factors affecting financial access to youth owned  businesses  in  the  small  and  medium  sized  enterprises  in  Kenya </b:Title>
    <b:Year>2017</b:Year>
    <b:Publisher>Unpublished MBA Thesis USIU</b:Publisher>
    <b:RefOrder>27</b:RefOrder>
  </b:Source>
  <b:Source>
    <b:Tag>Wer17</b:Tag>
    <b:SourceType>JournalArticle</b:SourceType>
    <b:Guid>{B70294BB-6CE7-4262-87B2-ACAF85C72F4F}</b:Guid>
    <b:Title>Strategic determinants  of  access  to  venture capital  among  small  and  medium  sized  enterprises  in Nairobi County</b:Title>
    <b:Year>2017</b:Year>
    <b:Author>
      <b:Author>
        <b:NameList>
          <b:Person>
            <b:Last>Weru</b:Last>
            <b:First>C.</b:First>
          </b:Person>
          <b:Person>
            <b:Last>Rotich</b:Last>
            <b:First>G.</b:First>
          </b:Person>
        </b:NameList>
      </b:Author>
    </b:Author>
    <b:JournalName> International Academic Journal of Economics and Finance, Vol 2(3)</b:JournalName>
    <b:Pages>161-182</b:Pages>
    <b:RefOrder>29</b:RefOrder>
  </b:Source>
  <b:Source>
    <b:Tag>Sab14</b:Tag>
    <b:SourceType>Report</b:SourceType>
    <b:Guid>{72EEA64F-990C-4678-9360-C31C22D32615}</b:Guid>
    <b:Title>The  relationship  between entrepreneur  financial  literacy,  financial  access, transaction  costs  and  performance  of microenterprises  in  Nairobi  County,  Kenya</b:Title>
    <b:Year>2014</b:Year>
    <b:Author>
      <b:Author>
        <b:NameList>
          <b:Person>
            <b:Last>Sabana</b:Last>
            <b:First>B.</b:First>
            <b:Middle>M.</b:Middle>
          </b:Person>
        </b:NameList>
      </b:Author>
    </b:Author>
    <b:Publisher>PhD thesis JKUAT</b:Publisher>
    <b:RefOrder>31</b:RefOrder>
  </b:Source>
  <b:Source>
    <b:Tag>Nya181</b:Tag>
    <b:SourceType>JournalArticle</b:SourceType>
    <b:Guid>{2AB8DFD1-1B5D-4C7D-A078-8FC83B1D29E5}</b:Guid>
    <b:Author>
      <b:Author>
        <b:NameList>
          <b:Person>
            <b:Last>Nyanaro</b:Last>
            <b:First>N.</b:First>
            <b:Middle>N.</b:Middle>
          </b:Person>
          <b:Person>
            <b:Last>Bett</b:Last>
            <b:First>S.</b:First>
          </b:Person>
        </b:NameList>
      </b:Author>
    </b:Author>
    <b:Title>Influence of  strategic  planning  on performance  of  commercial  banks  in Kenya: Case of Barclays Bank of Kenya</b:Title>
    <b:JournalName>International  Academic  Journal  of  Human  Resource  and  Business  Administration, vol. 3(2), </b:JournalName>
    <b:Year>2018</b:Year>
    <b:Pages>235-255</b:Pages>
    <b:RefOrder>13</b:RefOrder>
  </b:Source>
  <b:Source>
    <b:Tag>Nge17</b:Tag>
    <b:SourceType>Report</b:SourceType>
    <b:Guid>{9E5253DF-746A-4EDD-8011-0BE5EDE3E9F2}</b:Guid>
    <b:Title>Internal factors that infleunce strategy implementation in the banking sector a case study of Chase Bank </b:Title>
    <b:Year>2017</b:Year>
    <b:Author>
      <b:Author>
        <b:NameList>
          <b:Person>
            <b:Last>Ngeche</b:Last>
            <b:First>J.</b:First>
          </b:Person>
        </b:NameList>
      </b:Author>
    </b:Author>
    <b:Publisher>Unpublished MBA thesis USIU</b:Publisher>
    <b:City>Nairobi </b:City>
    <b:RefOrder>16</b:RefOrder>
  </b:Source>
  <b:Source>
    <b:Tag>Git14</b:Tag>
    <b:SourceType>Report</b:SourceType>
    <b:Guid>{0DD1440F-2B90-4ADF-BE60-357A8D7D4C89}</b:Guid>
    <b:Author>
      <b:Author>
        <b:NameList>
          <b:Person>
            <b:Last>Gitonga</b:Last>
            <b:First>R.</b:First>
            <b:Middle>K.</b:Middle>
          </b:Person>
        </b:NameList>
      </b:Author>
    </b:Author>
    <b:Title>Balanced Scorecard and Performance of Considilated Bank of Kenya </b:Title>
    <b:Year>2014</b:Year>
    <b:Publisher>Un Published MBA Thesis UON</b:Publisher>
    <b:City>Nairobi </b:City>
    <b:RefOrder>20</b:RefOrder>
  </b:Source>
  <b:Source>
    <b:Tag>Mut17</b:Tag>
    <b:SourceType>Report</b:SourceType>
    <b:Guid>{49BE9494-A3DD-4CA4-8D41-B9D088DB2DF1}</b:Guid>
    <b:Author>
      <b:Author>
        <b:NameList>
          <b:Person>
            <b:Last>Muthusi</b:Last>
            <b:First>D.</b:First>
            <b:Middle>M.</b:Middle>
          </b:Person>
        </b:NameList>
      </b:Author>
    </b:Author>
    <b:Title>Internal Controls and Financial performance of commercial banks in Kenya </b:Title>
    <b:Year>2017</b:Year>
    <b:Publisher>Unpublished MBA thesis Kenyatta University </b:Publisher>
    <b:City>Nairobi </b:City>
    <b:RefOrder>19</b:RefOrder>
  </b:Source>
  <b:Source>
    <b:Tag>Fer17</b:Tag>
    <b:SourceType>JournalArticle</b:SourceType>
    <b:Guid>{F25E2FA1-0A64-4006-8447-7B3E457896BB}</b:Guid>
    <b:Author>
      <b:Author>
        <b:NameList>
          <b:Person>
            <b:Last>Fernandes</b:Last>
            <b:Middle>Bruno</b:Middle>
          </b:Person>
          <b:Person>
            <b:Last>Ferreira</b:Last>
            <b:Middle>Jane</b:Middle>
            <b:First>Mendes</b:First>
          </b:Person>
          <b:Person>
            <b:Last>Rese</b:Last>
            <b:Middle>Natalie</b:Middle>
          </b:Person>
        </b:NameList>
      </b:Author>
    </b:Author>
    <b:Year>2017</b:Year>
    <b:URL>https://www.abacademies.org/articles/the-inception-of-dynamic-capabilities-in-smes-6661.html</b:URL>
    <b:Title>The inception of Dynamic capabilities in SMEs</b:Title>
    <b:JournalName>International Journal of Entrepreneurship</b:JournalName>
    <b:RefOrder>1</b:RefOrder>
  </b:Source>
  <b:Source>
    <b:Tag>Mag10</b:Tag>
    <b:SourceType>JournalArticle</b:SourceType>
    <b:Guid>{CF7A8859-C2D6-4016-95D7-820416A2A2E9}</b:Guid>
    <b:Title>Quality Management Practices in Kenyan Educational Institutions:The Case of the University of Nairobi</b:Title>
    <b:Year>2010</b:Year>
    <b:JournalName>African Journal of Business &amp; Management AJBUMA</b:JournalName>
    <b:Pages>14, 28. </b:Pages>
    <b:Author>
      <b:Author>
        <b:NameList>
          <b:Person>
            <b:Last>Magutu</b:Last>
            <b:Middle>P</b:Middle>
            <b:First>O</b:First>
          </b:Person>
        </b:NameList>
      </b:Author>
    </b:Author>
    <b:RefOrder>2</b:RefOrder>
  </b:Source>
  <b:Source>
    <b:Tag>Mok15</b:Tag>
    <b:SourceType>Report</b:SourceType>
    <b:Guid>{B2F4F955-87BA-4580-9FA8-432080F002AA}</b:Guid>
    <b:Title>Influence of quality management system on the relationship between internal factors and performance of Kenyan Public Universities</b:Title>
    <b:Year>2015</b:Year>
    <b:Pages>Mokamba, J. A. (2015) Influence of quality management system on the relationship between internal factors and performance of Kenyan Public Universities. PhD thesis, Jomo Kenyatta University of Agriculture and Technology</b:Pages>
    <b:Author>
      <b:Author>
        <b:NameList>
          <b:Person>
            <b:Last>Mokamba</b:Last>
            <b:First>Joyce</b:First>
          </b:Person>
        </b:NameList>
      </b:Author>
    </b:Author>
    <b:PublicationTitle>PhD thesis</b:PublicationTitle>
    <b:City>Nairobi</b:City>
    <b:StateProvince>Nairobi</b:StateProvince>
    <b:CountryRegion>Kenya</b:CountryRegion>
    <b:Publisher>Jomo Kenyatta University of Agriculture and Technology</b:Publisher>
    <b:RefOrder>3</b:RefOrder>
  </b:Source>
  <b:Source>
    <b:Tag>Pan13</b:Tag>
    <b:SourceType>JournalArticle</b:SourceType>
    <b:Guid>{F6FB4C2B-2A7F-44EF-BA81-795103D8442A}</b:Guid>
    <b:Title>The impact of ISO 9001 effectiveness on the performance of service companies.</b:Title>
    <b:JournalName>Managing Service Quality: An International Journal, Vol. 23 Issue 2</b:JournalName>
    <b:Year>2013</b:Year>
    <b:Pages>149 – 164</b:Pages>
    <b:Author>
      <b:Author>
        <b:NameList>
          <b:Person>
            <b:Last>Pantouvakis A.</b:Last>
          </b:Person>
          <b:Person>
            <b:Last>Kafetzopoulos</b:Last>
            <b:First>D</b:First>
          </b:Person>
          <b:Person>
            <b:Last>Psomas</b:Last>
            <b:Middle>E</b:Middle>
            <b:First> L</b:First>
          </b:Person>
        </b:NameList>
      </b:Author>
    </b:Author>
    <b:RefOrder>4</b:RefOrder>
  </b:Source>
  <b:Source>
    <b:Tag>Siv06</b:Tag>
    <b:SourceType>JournalArticle</b:SourceType>
    <b:Guid>{F7E8134C-8727-4A03-8243-09A284A55150}</b:Guid>
    <b:Title>How Low Should You Go? Low Response Rates and the Validity of Inference in IS Questionnaire Research</b:Title>
    <b:Year>2006.</b:Year>
    <b:JournalName>Journal of the Association for Information Systems Vol. 7 No 6</b:JournalName>
    <b:Pages>351-414</b:Pages>
    <b:Author>
      <b:Author>
        <b:NameList>
          <b:Person>
            <b:Last>Sivo</b:Last>
          </b:Person>
        </b:NameList>
      </b:Author>
    </b:Author>
    <b:RefOrder>5</b:RefOrder>
  </b:Source>
  <b:Source>
    <b:Tag>Har96</b:Tag>
    <b:SourceType>Book</b:SourceType>
    <b:Guid>{FDDD4B2C-06B4-4A12-8608-177F1FF61B71}</b:Guid>
    <b:Title>The Complete Benchmarking Implementation Guide – Total Benchmarking Management</b:Title>
    <b:Year>1996</b:Year>
    <b:City>New York</b:City>
    <b:Publisher>McGraw Hill </b:Publisher>
    <b:Author>
      <b:Author>
        <b:NameList>
          <b:Person>
            <b:Last>Harrington</b:Last>
            <b:Middle>H</b:Middle>
            <b:First>J</b:First>
          </b:Person>
        </b:NameList>
      </b:Author>
    </b:Author>
    <b:RefOrder>6</b:RefOrder>
  </b:Source>
  <b:Source>
    <b:Tag>Cop14</b:Tag>
    <b:SourceType>Book</b:SourceType>
    <b:Guid>{4C928CAB-3B7E-4DD4-BD53-2E39B9402BB7}</b:Guid>
    <b:Title>Business research methods (12thed).</b:Title>
    <b:Year>2014</b:Year>
    <b:City>New York</b:City>
    <b:Publisher>McGraw-Hill/Irwin</b:Publisher>
    <b:Author>
      <b:Author>
        <b:NameList>
          <b:Person>
            <b:Last>Copper </b:Last>
            <b:Middle>D</b:Middle>
            <b:First>R</b:First>
          </b:Person>
          <b:Person>
            <b:Last>Schindler</b:Last>
            <b:Middle>D</b:Middle>
            <b:First>S</b:First>
          </b:Person>
        </b:NameList>
      </b:Author>
    </b:Author>
    <b:RefOrder>7</b:RefOrder>
  </b:Source>
  <b:Source>
    <b:Tag>Cra10</b:Tag>
    <b:SourceType>JournalArticle</b:SourceType>
    <b:Guid>{7941EE40-8C75-48A0-8AAD-E5295F553E50}</b:Guid>
    <b:Title>Small firm bankruptcy</b:Title>
    <b:JournalName>Journal of Small Business Management  vol.  (44 )4,</b:JournalName>
    <b:Year>2010</b:Year>
    <b:Pages>493–512</b:Pages>
    <b:Author>
      <b:Author>
        <b:NameList>
          <b:Person>
            <b:Last>Crane</b:Last>
            <b:Middle>L</b:Middle>
            <b:First>M</b:First>
          </b:Person>
        </b:NameList>
      </b:Author>
    </b:Author>
    <b:RefOrder>8</b:RefOrder>
  </b:Source>
  <b:Source>
    <b:Tag>Kag13</b:Tag>
    <b:SourceType>JournalArticle</b:SourceType>
    <b:Guid>{76F948F8-4566-4A14-B48B-DC80AD94A7F8}</b:Guid>
    <b:Title>Quality Assurance Strategy on Organizational Performance: Case of Kenyatta University</b:Title>
    <b:Year>2013</b:Year>
    <b:JournalName>European Journal of Business and Management, Vol. 5 No. 2</b:JournalName>
    <b:Pages>265-270</b:Pages>
    <b:Author>
      <b:Author>
        <b:NameList>
          <b:Person>
            <b:Last>Kagumba</b:Last>
            <b:Middle>A</b:Middle>
            <b:First>M</b:First>
          </b:Person>
          <b:Person>
            <b:Last> Gongera </b:Last>
            <b:Middle>E</b:Middle>
            <b:First>G</b:First>
          </b:Person>
        </b:NameList>
      </b:Author>
    </b:Author>
    <b:RefOrder>9</b:RefOrder>
  </b:Source>
  <b:Source>
    <b:Tag>Placeholder180</b:Tag>
    <b:SourceType>JournalArticle</b:SourceType>
    <b:Guid>{D3F3855E-0E36-45D7-A9AF-C1EBCC264232}</b:Guid>
    <b:Title>Global views on integrating six sigma and ISO certification</b:Title>
    <b:JournalName>Total Quality Management, Vol.107 No.1</b:JournalName>
    <b:Year>2012</b:Year>
    <b:Pages>103-24</b:Pages>
    <b:Author>
      <b:Author>
        <b:NameList>
          <b:Person>
            <b:Last>Karthi</b:Last>
            <b:First>S</b:First>
          </b:Person>
          <b:Person>
            <b:Last>Devadasan</b:Last>
            <b:First>R</b:First>
            <b:Middle>S</b:Middle>
          </b:Person>
          <b:Person>
            <b:Last>Murugesh</b:Last>
            <b:First>R</b:First>
          </b:Person>
          <b:Person>
            <b:Last>Screenvasa</b:Last>
            <b:First>G</b:First>
            <b:Middle>C</b:Middle>
          </b:Person>
          <b:Person>
            <b:Last>Sivaram</b:Last>
            <b:First>M</b:First>
            <b:Middle>N</b:Middle>
          </b:Person>
        </b:NameList>
      </b:Author>
    </b:Author>
    <b:RefOrder>10</b:RefOrder>
  </b:Source>
  <b:Source>
    <b:Tag>Kot14</b:Tag>
    <b:SourceType>Book</b:SourceType>
    <b:Guid>{040BDB7B-F400-4DA8-B7C8-322BA8465BB1}</b:Guid>
    <b:Title>Research Methodology methods and techniques (3rd ed.)</b:Title>
    <b:Year>2014 </b:Year>
    <b:City>India</b:City>
    <b:Publisher>New Age International Limited</b:Publisher>
    <b:Author>
      <b:Author>
        <b:NameList>
          <b:Person>
            <b:Last>Kothari</b:Last>
            <b:First>R</b:First>
            <b:Middle>C</b:Middle>
          </b:Person>
          <b:Person>
            <b:Last>Garg</b:Last>
            <b:First>G</b:First>
          </b:Person>
        </b:NameList>
      </b:Author>
    </b:Author>
    <b:RefOrder>11</b:RefOrder>
  </b:Source>
  <b:Source>
    <b:Tag>McM01</b:Tag>
    <b:SourceType>JournalArticle</b:SourceType>
    <b:Guid>{F4D44FC6-8E30-4E7B-87A2-7ABEBBB7FC7A}</b:Guid>
    <b:Title>Deriving empirical development taxonomy for manufacturing SMEs using data from Australia’s Business Longitudinal Survey</b:Title>
    <b:Year>2001</b:Year>
    <b:JournalName>Small Business Economics, 17(3)</b:JournalName>
    <b:Pages>197-212</b:Pages>
    <b:Author>
      <b:Author>
        <b:NameList>
          <b:Person>
            <b:Last>McMahon</b:Last>
            <b:First>P</b:First>
            <b:Middle>R G</b:Middle>
          </b:Person>
        </b:NameList>
      </b:Author>
    </b:Author>
    <b:RefOrder>12</b:RefOrder>
  </b:Source>
  <b:Source>
    <b:Tag>Mok13</b:Tag>
    <b:SourceType>JournalArticle</b:SourceType>
    <b:Guid>{E4B4AF95-4BBD-4291-A3D2-3024E70EE517}</b:Guid>
    <b:Title>Influence of quality management systems in the performance of small and medium size enterprises in Nairobi-A critical literature review</b:Title>
    <b:Year>2013</b:Year>
    <b:JournalName>Prime Journal of Business Administration and Management (BAM) 3(6)</b:JournalName>
    <b:Author>
      <b:Author>
        <b:NameList>
          <b:Person>
            <b:Last>Mokamba</b:Last>
            <b:Middle>A</b:Middle>
            <b:First>J</b:First>
          </b:Person>
          <b:Person>
            <b:Last>Gakure</b:Last>
            <b:Middle>R</b:Middle>
            <b:First>W</b:First>
          </b:Person>
          <b:Person>
            <b:Last>Keraro</b:Last>
            <b:Middle>V</b:Middle>
            <b:First>N</b:First>
          </b:Person>
        </b:NameList>
      </b:Author>
    </b:Author>
    <b:Pages>1033-1042</b:Pages>
    <b:RefOrder>13</b:RefOrder>
  </b:Source>
  <b:Source>
    <b:Tag>Placeholder181</b:Tag>
    <b:SourceType>Book</b:SourceType>
    <b:Guid>{D29176D6-401A-4CE5-8AFD-468637175A92}</b:Guid>
    <b:Title>Research Methods: Qualitative and Quantitative approaches</b:Title>
    <b:Year>2003</b:Year>
    <b:City>Nairobi</b:City>
    <b:Publisher>ACt press</b:Publisher>
    <b:Author>
      <b:Author>
        <b:NameList>
          <b:Person>
            <b:Last>Mugenda</b:Last>
            <b:First>M</b:First>
          </b:Person>
          <b:Person>
            <b:Last> Mugenda </b:Last>
          </b:Person>
        </b:NameList>
      </b:Author>
    </b:Author>
    <b:RefOrder>14</b:RefOrder>
  </b:Source>
  <b:Source>
    <b:Tag>Ngu14</b:Tag>
    <b:SourceType>JournalArticle</b:SourceType>
    <b:Guid>{3B2AE843-3018-4235-97ED-60EF98F0CD38}</b:Guid>
    <b:Title>Role of SMEs in Employment Creation and Economic Development in selected Countries</b:Title>
    <b:Year>2014</b:Year>
    <b:JournalName>International Journal of Education and Research, Vol. 2 No. 12</b:JournalName>
    <b:Pages>461-471</b:Pages>
    <b:Author>
      <b:Author>
        <b:NameList>
          <b:Person>
            <b:Last>Ngui</b:Last>
            <b:Middle>T</b:Middle>
            <b:First>K</b:First>
          </b:Person>
        </b:NameList>
      </b:Author>
    </b:Author>
    <b:RefOrder>15</b:RefOrder>
  </b:Source>
  <b:Source>
    <b:Tag>Pet10</b:Tag>
    <b:SourceType>JournalArticle</b:SourceType>
    <b:Guid>{C4685AF1-21FF-433A-88D5-C049D27F5C3E}</b:Guid>
    <b:Title>Can product returns make you money</b:Title>
    <b:Pages>3-8</b:Pages>
    <b:Year>2010</b:Year>
    <b:JournalName>MIT Sloan Management Review, Spring 51</b:JournalName>
    <b:Author>
      <b:Author>
        <b:NameList>
          <b:Person>
            <b:Last>Petersen</b:Last>
            <b:First>A</b:First>
          </b:Person>
          <b:Person>
            <b:Last>Kumar</b:Last>
            <b:First>V</b:First>
          </b:Person>
        </b:NameList>
      </b:Author>
    </b:Author>
    <b:RefOrder>16</b:RefOrder>
  </b:Source>
  <b:Source>
    <b:Tag>Sab12</b:Tag>
    <b:SourceType>JournalArticle</b:SourceType>
    <b:Guid>{0B28155D-D42A-4817-AA54-CAC4D05FCCDB}</b:Guid>
    <b:Title>The Role of Family Control on Financial Performance of Family Business in Gebze</b:Title>
    <b:JournalName>International Review of Management and Marketing 2(2).</b:JournalName>
    <b:Year>2012</b:Year>
    <b:Pages>2</b:Pages>
    <b:Author>
      <b:Author>
        <b:NameList>
          <b:Person>
            <b:Last>SabanciOzer</b:Last>
            <b:First>H</b:First>
          </b:Person>
        </b:NameList>
      </b:Author>
    </b:Author>
    <b:RefOrder>17</b:RefOrder>
  </b:Source>
  <b:Source>
    <b:Tag>Sir11</b:Tag>
    <b:SourceType>Misc</b:SourceType>
    <b:Guid>{5C583767-DF2A-4D98-908F-B6E4C642D52A}</b:Guid>
    <b:Title>Business process improvement approaches used by manufacturing SMEs in   Nairobi, Keny</b:Title>
    <b:Year>2011</b:Year>
    <b:PublicationTitle>MBA Thesis</b:PublicationTitle>
    <b:StateProvince>Nairobi</b:StateProvince>
    <b:CountryRegion>Kenya</b:CountryRegion>
    <b:Publisher>University of Nairobi</b:Publisher>
    <b:Author>
      <b:Author>
        <b:NameList>
          <b:Person>
            <b:Last>Sirma</b:Last>
            <b:Middle>R</b:Middle>
            <b:First>J</b:First>
          </b:Person>
        </b:NameList>
      </b:Author>
    </b:Author>
    <b:RefOrder>18</b:RefOrder>
  </b:Source>
  <b:Source>
    <b:Tag>Placeholder182</b:Tag>
    <b:SourceType>JournalArticle</b:SourceType>
    <b:Guid>{E94B65D4-A2AF-42F4-91B1-5A16811E0B66}</b:Guid>
    <b:Title>Reporting and Interpreting Scores Derived from Likert-Type Scales</b:Title>
    <b:JournalName>Journal of Agricultural Education, 55(5)</b:JournalName>
    <b:Year>2014</b:Year>
    <b:Pages>30-47</b:Pages>
    <b:Author>
      <b:Author>
        <b:NameList>
          <b:Person>
            <b:Last>Warmbrod</b:Last>
            <b:Middle>J</b:Middle>
            <b:First>R</b:First>
          </b:Person>
        </b:NameList>
      </b:Author>
    </b:Author>
    <b:RefOrder>19</b:RefOrder>
  </b:Source>
  <b:Source>
    <b:Tag>Cou20</b:Tag>
    <b:SourceType>InternetSite</b:SourceType>
    <b:Guid>{FFABC51E-6D59-4A27-82EF-F19C4AD17B5B}</b:Guid>
    <b:Year>2020</b:Year>
    <b:URL>https://scic.sg/sdoscic/images/Public</b:URL>
    <b:YearAccessed>2021</b:YearAccessed>
    <b:MonthAccessed>April</b:MonthAccessed>
    <b:DayAccessed>12</b:DayAccessed>
    <b:Author>
      <b:Author>
        <b:Corporate>Singapore Standards Council</b:Corporate>
      </b:Author>
    </b:Author>
    <b:InternetSiteTitle>Singapore bunkering Industry case study: Economic Benefits of Technical Refrence (TR) 48: 2015- Bunker mass flow metering</b:InternetSiteTitle>
    <b:RefOrder>20</b:RefOrder>
  </b:Source>
  <b:Source>
    <b:Tag>Cod10</b:Tag>
    <b:SourceType>DocumentFromInternetSite</b:SourceType>
    <b:Guid>{78E66769-E9E4-421E-950C-823744703200}</b:Guid>
    <b:InternetSiteTitle>definition of a statement of financial performance.</b:InternetSiteTitle>
    <b:Year>2010</b:Year>
    <b:Month>Definition of a statement of financial performance. From</b:Month>
    <b:URL>http://www.ehow.com/about_6627481</b:URL>
    <b:Author>
      <b:Author>
        <b:NameList>
          <b:Person>
            <b:Last>Codjia</b:Last>
            <b:First>M</b:First>
          </b:Person>
        </b:NameList>
      </b:Author>
    </b:Author>
    <b:RefOrder>21</b:RefOrder>
  </b:Source>
  <b:Source>
    <b:Tag>Col13</b:Tag>
    <b:SourceType>Book</b:SourceType>
    <b:Guid>{6D03946D-C21C-4F5F-A5EE-549C2E8EC0D8}</b:Guid>
    <b:Title>Business research: A practical guide for undergraduate and postgraduate students</b:Title>
    <b:Year>2013</b:Year>
    <b:Month>Collis, J., &amp; Hussey, R. (2013). Business research: A practical guide for undergraduate and postgraduate students. Palgrave macmillan.</b:Month>
    <b:Publisher>Palgrave macmillan.</b:Publisher>
    <b:RefOrder>22</b:RefOrder>
  </b:Source>
  <b:Source>
    <b:Tag>Int21</b:Tag>
    <b:SourceType>InternetSite</b:SourceType>
    <b:Guid>{1309E1A9-D3AD-4180-8552-0B4A1F66CE6F}</b:Guid>
    <b:Author>
      <b:Author>
        <b:Corporate>International Finance Corporation</b:Corporate>
      </b:Author>
    </b:Author>
    <b:Year>2017</b:Year>
    <b:URL>https://doi.org/10.1596/26058</b:URL>
    <b:Title>A Report On The MSME Landscape In South Africa</b:Title>
    <b:Month>February</b:Month>
    <b:Day>4</b:Day>
    <b:YearAccessed>2021</b:YearAccessed>
    <b:RefOrder>23</b:RefOrder>
  </b:Source>
  <b:Source>
    <b:Tag>Cor10</b:Tag>
    <b:SourceType>JournalArticle</b:SourceType>
    <b:Guid>{E7DC6F89-D824-4D75-8407-3B456BB22B03}</b:Guid>
    <b:Title>Quality awards and performance: is there a relationship</b:Title>
    <b:Year>2010</b:Year>
    <b:JournalName>The TQM Vol. 22</b:JournalName>
    <b:Pages>529-538.</b:Pages>
    <b:Author>
      <b:Author>
        <b:NameList>
          <b:Person>
            <b:Last>Corredor</b:Last>
            <b:First>P</b:First>
          </b:Person>
          <b:Person>
            <b:Last> Goñi</b:Last>
            <b:First>S</b:First>
          </b:Person>
        </b:NameList>
      </b:Author>
    </b:Author>
    <b:RefOrder>24</b:RefOrder>
  </b:Source>
  <b:Source>
    <b:Tag>DeF10</b:Tag>
    <b:SourceType>Book</b:SourceType>
    <b:Guid>{24EE67C3-DBE8-4FD4-A706-B523D1A9999E}</b:Guid>
    <b:Title>Juran’s Quality Handbook:The Complete Guide to Performance Excellence (6th ed.)</b:Title>
    <b:JournalName>DeFeo, Joseph A.&amp; Juran, Joseph M. (2010). Juran’s Quality Handbook: The Complete Guide to Performance Excellence (6th ed.). McGraw Hill.</b:JournalName>
    <b:Year>2010</b:Year>
    <b:Publisher>McGraw Hill</b:Publisher>
    <b:Author>
      <b:Author>
        <b:NameList>
          <b:Person>
            <b:Last>DeFeo</b:Last>
          </b:Person>
          <b:Person>
            <b:Last>Joseph</b:Last>
            <b:First>A</b:First>
          </b:Person>
          <b:Person>
            <b:Last>Juran</b:Last>
          </b:Person>
          <b:Person>
            <b:Last>Joseph</b:Last>
            <b:First>M</b:First>
          </b:Person>
        </b:NameList>
      </b:Author>
    </b:Author>
    <b:RefOrder>25</b:RefOrder>
  </b:Source>
  <b:Source>
    <b:Tag>Eff16</b:Tag>
    <b:SourceType>DocumentFromInternetSite</b:SourceType>
    <b:Guid>{B720770D-8DC0-422A-9C16-0CF0A7680005}</b:Guid>
    <b:Title>Effects of ISO 9001 on Non-Financial and Financial Performance in the organization: A Review</b:Title>
    <b:Year>2016</b:Year>
    <b:Author>
      <b:Author>
        <b:NameList>
          <b:Person>
            <b:Last>Neyastani</b:Last>
            <b:First>B</b:First>
          </b:Person>
        </b:NameList>
      </b:Author>
    </b:Author>
    <b:YearAccessed> 2020</b:YearAccessed>
    <b:MonthAccessed>September</b:MonthAccessed>
    <b:DayAccessed>28</b:DayAccessed>
    <b:URL>https://mpra.ub.uni-muenchen.de/76799/</b:URL>
    <b:RefOrder>26</b:RefOrder>
  </b:Source>
  <b:Source>
    <b:Tag>Eri15</b:Tag>
    <b:SourceType>Book</b:SourceType>
    <b:Guid>{33851F68-0329-4F72-B305-EB03E7EAEB8C}</b:Guid>
    <b:Title>Qualitative methods in business research: A practical guide to social research</b:Title>
    <b:Year>2015</b:Year>
    <b:JournalName>Sage</b:JournalName>
    <b:Author>
      <b:Author>
        <b:NameList>
          <b:Person>
            <b:Last>Eriksson</b:Last>
            <b:First>P</b:First>
          </b:Person>
          <b:Person>
            <b:Last>Kovalainen</b:Last>
            <b:First>A</b:First>
          </b:Person>
        </b:NameList>
      </b:Author>
    </b:Author>
    <b:RefOrder>27</b:RefOrder>
  </b:Source>
  <b:Source>
    <b:Tag>Gov211</b:Tag>
    <b:SourceType>InternetSite</b:SourceType>
    <b:Guid>{9FA9D049-63CC-4AF4-BA83-C85CFB2264F7}</b:Guid>
    <b:Author>
      <b:Author>
        <b:Corporate>Government of Kenya</b:Corporate>
      </b:Author>
    </b:Author>
    <b:Year>2007</b:Year>
    <b:URL>https://www.scirp.org/(S(351jmbntvnsjt1aadkposzje))/reference/referencespapers.aspx?referenceid=2038113</b:URL>
    <b:Title>Kenya Vision 2030</b:Title>
    <b:YearAccessed>2021</b:YearAccessed>
    <b:InternetSiteTitle>Government Printer</b:InternetSiteTitle>
    <b:MonthAccessed>February</b:MonthAccessed>
    <b:DayAccessed>21</b:DayAccessed>
    <b:RefOrder>28</b:RefOrder>
  </b:Source>
  <b:Source>
    <b:Tag>hee10</b:Tag>
    <b:SourceType>DocumentFromInternetSite</b:SourceType>
    <b:Guid>{AD6A49FC-F76F-4DB6-B373-65DDDB2765CD}</b:Guid>
    <b:Title>SMEs in Japan. a new Growth drive?</b:Title>
    <b:Year>2010</b:Year>
    <b:URL>https://eiuperspectives.economist.com/economic-development/smes-japan</b:URL>
    <b:YearAccessed>2021</b:YearAccessed>
    <b:MonthAccessed>March</b:MonthAccessed>
    <b:DayAccessed>14</b:DayAccessed>
    <b:Author>
      <b:Author>
        <b:Corporate>Economist Intelligence Unit</b:Corporate>
      </b:Author>
    </b:Author>
    <b:RefOrder>29</b:RefOrder>
  </b:Source>
  <b:Source>
    <b:Tag>ISO15</b:Tag>
    <b:SourceType>Book</b:SourceType>
    <b:Guid>{17BBA00B-AE5A-49DF-A5F2-FC7239EA49F5}</b:Guid>
    <b:Title>Quality management systems-Fundamentals and Vocabulary</b:Title>
    <b:Year>2015</b:Year>
    <b:Author>
      <b:Author>
        <b:Corporate>ISO 9000</b:Corporate>
      </b:Author>
    </b:Author>
    <b:PublicationTitle>Quality management Systems</b:PublicationTitle>
    <b:City>Geneva</b:City>
    <b:Publisher>International Organisation for Standardization</b:Publisher>
    <b:RefOrder>30</b:RefOrder>
  </b:Source>
  <b:Source>
    <b:Tag>Jan21</b:Tag>
    <b:SourceType>JournalArticle</b:SourceType>
    <b:Guid>{28D6900D-824C-4708-9745-E370846E3B2C}</b:Guid>
    <b:Author>
      <b:Author>
        <b:NameList>
          <b:Person>
            <b:Last>Jankalová</b:Last>
            <b:First>M</b:First>
          </b:Person>
        </b:NameList>
      </b:Author>
    </b:Author>
    <b:Title>The impact of National and International Quality Awards on Total Quality Management</b:Title>
    <b:InternetSiteTitle>The Impact of National and International Quality Awards on Total Quality    Management,</b:InternetSiteTitle>
    <b:Year>2008 april 5</b:Year>
    <b:Month>March</b:Month>
    <b:Day>5</b:Day>
    <b:URL>https://www.researchgate.net/publication/272814899</b:URL>
    <b:JournalName>Q magazin</b:JournalName>
    <b:Pages>12-13</b:Pages>
    <b:RefOrder>31</b:RefOrder>
  </b:Source>
  <b:Source>
    <b:Tag>Kom07</b:Tag>
    <b:SourceType>Misc</b:SourceType>
    <b:Guid>{3E748519-B603-44B7-9B8B-714BE4B3BB01}</b:Guid>
    <b:Author>
      <b:Author>
        <b:NameList>
          <b:Person>
            <b:Last>Kombo</b:Last>
            <b:First>J</b:First>
          </b:Person>
        </b:NameList>
      </b:Author>
    </b:Author>
    <b:Title>A survey of the extent of implementation of benchmarking practices in the manufacturing sector in Kenya</b:Title>
    <b:PublicationTitle>MBA Thesis</b:PublicationTitle>
    <b:Year>2007</b:Year>
    <b:CountryRegion>Kenya</b:CountryRegion>
    <b:Publisher>Kenyatta University</b:Publisher>
    <b:RefOrder>32</b:RefOrder>
  </b:Source>
  <b:Source>
    <b:Tag>KPM20</b:Tag>
    <b:SourceType>Misc</b:SourceType>
    <b:Guid>{8B252A72-1C4F-4B2F-B900-B096A57DCCF8}</b:Guid>
    <b:Author>
      <b:Author>
        <b:Corporate>KPMG</b:Corporate>
      </b:Author>
    </b:Author>
    <b:Title>Top 100 SMEs in Kenya 2019</b:Title>
    <b:Year>2019</b:Year>
    <b:PublicationTitle>Business Daily.</b:PublicationTitle>
    <b:City>Nairobi</b:City>
    <b:CountryRegion>Kenya</b:CountryRegion>
    <b:Month>July</b:Month>
    <b:Day>22</b:Day>
    <b:URL>https://www.businessdailyafrica.com/bd/news/stage-set-for-12th-edition-of-top-100-smes-competition-2258374</b:URL>
    <b:RefOrder>33</b:RefOrder>
  </b:Source>
  <b:Source>
    <b:Tag>EFQ20</b:Tag>
    <b:SourceType>InternetSite</b:SourceType>
    <b:Guid>{16BD7B28-AD2D-4978-8C74-6ADC55C89AF4}</b:Guid>
    <b:JournalName>EFQM (2020) European Foundation for Quality Management. Efqm. (n.d.). EFQM home page. EFQM. http://www.efqm.org/en. </b:JournalName>
    <b:Year>2020</b:Year>
    <b:InternetSiteTitle>European Foundation for Quality Management</b:InternetSiteTitle>
    <b:URL>http://www.efqm.org/en.</b:URL>
    <b:YearAccessed>2021</b:YearAccessed>
    <b:Title>EFQM</b:Title>
    <b:Author>
      <b:Author>
        <b:Corporate>European Foundation for Quality Management</b:Corporate>
      </b:Author>
    </b:Author>
    <b:MonthAccessed>January</b:MonthAccessed>
    <b:DayAccessed>19</b:DayAccessed>
    <b:RefOrder>34</b:RefOrder>
  </b:Source>
  <b:Source>
    <b:Tag>Mar05</b:Tag>
    <b:SourceType>Book</b:SourceType>
    <b:Guid>{DF355CD9-3D32-4E82-BEE8-DB566DBC5DD0}</b:Guid>
    <b:Title>Essentials of Research Design and Methodology</b:Title>
    <b:Year>2005</b:Year>
    <b:City>Hoboken</b:City>
    <b:Publisher>John Wiley &amp; Sons </b:Publisher>
    <b:Author>
      <b:Author>
        <b:NameList>
          <b:Person>
            <b:Last>Marczyk</b:Last>
            <b:Middle>G</b:Middle>
            <b:First>R</b:First>
          </b:Person>
          <b:Person>
            <b:Last>DeMatteo</b:Last>
            <b:First>D</b:First>
          </b:Person>
          <b:Person>
            <b:Last>Festinger</b:Last>
            <b:First>D</b:First>
          </b:Person>
        </b:NameList>
      </b:Author>
    </b:Author>
    <b:RefOrder>35</b:RefOrder>
  </b:Source>
  <b:Source>
    <b:Tag>Placeholder183</b:Tag>
    <b:SourceType>JournalArticle</b:SourceType>
    <b:Guid>{56CB20B8-DC23-42A0-8EA1-3F86847946E5}</b:Guid>
    <b:Author>
      <b:Author>
        <b:NameList>
          <b:Person>
            <b:Last>Marwa</b:Last>
            <b:First>S</b:First>
          </b:Person>
          <b:Person>
            <b:Last>Zairi</b:Last>
            <b:First>M</b:First>
          </b:Person>
        </b:NameList>
      </b:Author>
    </b:Author>
    <b:Title>Towards an integrated national quality award in Kenya</b:Title>
    <b:JournalName>The TQM Journal , Vol. 20 No. 3</b:JournalName>
    <b:Year>2008</b:Year>
    <b:Pages>pp. 249-264</b:Pages>
    <b:RefOrder>36</b:RefOrder>
  </b:Source>
  <b:Source>
    <b:Tag>Mbu18</b:Tag>
    <b:SourceType>Misc</b:SourceType>
    <b:Guid>{08A39964-5A2C-4F86-AB76-87193A5ACBB4}</b:Guid>
    <b:Title>Strategic quality management practices and operational performance of cement manufacturing firms in Keny</b:Title>
    <b:Year>2018</b:Year>
    <b:Publisher>University of Nairobi</b:Publisher>
    <b:PublicationTitle>MBA Thesis</b:PublicationTitle>
    <b:CountryRegion>Kenya</b:CountryRegion>
    <b:Author>
      <b:Author>
        <b:NameList>
          <b:Person>
            <b:Last>Mburugu</b:Last>
            <b:Middle>B</b:Middle>
            <b:First>M</b:First>
          </b:Person>
        </b:NameList>
      </b:Author>
    </b:Author>
    <b:RefOrder>37</b:RefOrder>
  </b:Source>
  <b:Source>
    <b:Tag>Mok10</b:Tag>
    <b:SourceType>Misc</b:SourceType>
    <b:Guid>{57697E8E-1808-4619-A71F-97C310C528B3}</b:Guid>
    <b:Title>Factors affecting the implementation of quality standards among small and medium enterprises(SMEs) based in Nairobi Kenya</b:Title>
    <b:Year>2010</b:Year>
    <b:PublicationTitle>MBA Thesis</b:PublicationTitle>
    <b:CountryRegion>Kenya</b:CountryRegion>
    <b:Publisher>Kenyatta University</b:Publisher>
    <b:Author>
      <b:Author>
        <b:NameList>
          <b:Person>
            <b:Last>Mokamba</b:Last>
            <b:Middle>A</b:Middle>
            <b:First>J</b:First>
          </b:Person>
        </b:NameList>
      </b:Author>
    </b:Author>
    <b:RefOrder>38</b:RefOrder>
  </b:Source>
  <b:Source>
    <b:Tag>Mwa14</b:Tag>
    <b:SourceType>Misc</b:SourceType>
    <b:Guid>{DF9F4F11-8A5E-4DF9-893C-8A6EB4139DE2}</b:Guid>
    <b:Title>The effects of benchmarking practices on financial performance of small and medium enterprises in Kenya</b:Title>
    <b:Year>2014</b:Year>
    <b:Publisher>University of Nairobi</b:Publisher>
    <b:PublicationTitle>MBA Thesis</b:PublicationTitle>
    <b:CountryRegion>Kenya</b:CountryRegion>
    <b:Author>
      <b:Author>
        <b:NameList>
          <b:Person>
            <b:Last>Mwangi </b:Last>
            <b:Middle>M</b:Middle>
            <b:First>D</b:First>
          </b:Person>
        </b:NameList>
      </b:Author>
    </b:Author>
    <b:RefOrder>39</b:RefOrder>
  </b:Source>
  <b:Source>
    <b:Tag>Mwa15</b:Tag>
    <b:SourceType>Misc</b:SourceType>
    <b:Guid>{36F776BE-E26D-4B5D-A226-E504595B0AD6}</b:Guid>
    <b:Title>Benchmarking strategy for service delivery enhancement at Kenya ports authority</b:Title>
    <b:PublicationTitle>MBA Thesis</b:PublicationTitle>
    <b:Year>2015</b:Year>
    <b:Publisher>University of Nairobi</b:Publisher>
    <b:Author>
      <b:Author>
        <b:NameList>
          <b:Person>
            <b:Last>Mwayayi</b:Last>
            <b:Middle>R</b:Middle>
            <b:First>D</b:First>
          </b:Person>
        </b:NameList>
      </b:Author>
    </b:Author>
    <b:CountryRegion>Kenya</b:CountryRegion>
    <b:RefOrder>40</b:RefOrder>
  </b:Source>
  <b:Source>
    <b:Tag>Placeholder184</b:Tag>
    <b:SourceType>Misc</b:SourceType>
    <b:Guid>{BA261261-0335-4A19-864C-18B76AFC7F6D}</b:Guid>
    <b:Title>Quality Management and Performance of Commercial Banks in Kenya</b:Title>
    <b:Year>2016</b:Year>
    <b:PublicationTitle>MBA Thesis</b:PublicationTitle>
    <b:City>Nairobi</b:City>
    <b:CountryRegion>Kenya</b:CountryRegion>
    <b:Publisher>University of Nairobi</b:Publisher>
    <b:Author>
      <b:Author>
        <b:NameList>
          <b:Person>
            <b:Last>Onyango</b:Last>
            <b:Middle>A</b:Middle>
            <b:First>B</b:First>
          </b:Person>
        </b:NameList>
      </b:Author>
    </b:Author>
    <b:RefOrder>41</b:RefOrder>
  </b:Source>
  <b:Source>
    <b:Tag>Pan12</b:Tag>
    <b:SourceType>ConferenceProceedings</b:SourceType>
    <b:Guid>{11394687-453E-4E53-B03D-7C43D33A10BA}</b:Guid>
    <b:Title>Comparative analysis of development of SMEs in developed and developing countries</b:Title>
    <b:Year>2012</b:Year>
    <b:Day>Pandya, V. (2012). Comparative analysis of development of SMEs in developed and developing countries. International Conference on Business and Management, (pp. 6-7).</b:Day>
    <b:Pages>6-7</b:Pages>
    <b:ConferenceName>International Conference on Business and Management</b:ConferenceName>
    <b:Author>
      <b:Author>
        <b:NameList>
          <b:Person>
            <b:Last>Pandya</b:Last>
            <b:First>V</b:First>
          </b:Person>
        </b:NameList>
      </b:Author>
    </b:Author>
    <b:Publisher>Research gate</b:Publisher>
    <b:URL>https:// www.reserach gate .net/publication/266594413</b:URL>
    <b:YearAccessed>2021</b:YearAccessed>
    <b:MonthAccessed>January</b:MonthAccessed>
    <b:DayAccessed>15</b:DayAccessed>
    <b:RefOrder>42</b:RefOrder>
  </b:Source>
  <b:Source>
    <b:Tag>Rob02</b:Tag>
    <b:SourceType>Book</b:SourceType>
    <b:Guid>{0AF69E97-C17D-4672-96B8-D53E16F35BB2}</b:Guid>
    <b:Title>Research Methodology</b:Title>
    <b:Year>2002</b:Year>
    <b:Author>
      <b:Author>
        <b:NameList>
          <b:Person>
            <b:Last>Robinson</b:Last>
            <b:First>S</b:First>
          </b:Person>
        </b:NameList>
      </b:Author>
    </b:Author>
    <b:City>Washington D.C</b:City>
    <b:Publisher>National Academies Press</b:Publisher>
    <b:RefOrder>43</b:RefOrder>
  </b:Source>
  <b:Source>
    <b:Tag>Sal10</b:Tag>
    <b:SourceType>JournalArticle</b:SourceType>
    <b:Guid>{90A41ACC-DA20-460A-9CA8-B2BD592E6B02}</b:Guid>
    <b:Title>Critical success factors for TQM implementation and their impact on performance of SMEs</b:Title>
    <b:JournalName>International Journal of Productivity and Performance Management 58 (3)</b:JournalName>
    <b:Year>2010</b:Year>
    <b:Pages>215-237</b:Pages>
    <b:Author>
      <b:Author>
        <b:NameList>
          <b:Person>
            <b:Last>Salaheldin</b:Last>
            <b:Middle>I</b:Middle>
            <b:First>S</b:First>
          </b:Person>
        </b:NameList>
      </b:Author>
    </b:Author>
    <b:RefOrder>44</b:RefOrder>
  </b:Source>
  <b:Source>
    <b:Tag>Gha15</b:Tag>
    <b:SourceType>DocumentFromInternetSite</b:SourceType>
    <b:Guid>{65DFE482-BD93-48E9-ACE0-3CB04618AD0C}</b:Guid>
    <b:Year>2015</b:Year>
    <b:URL>https://statsghana.gov.gh</b:URL>
    <b:Author>
      <b:Author>
        <b:Corporate>Ghana Statistical Service</b:Corporate>
      </b:Author>
    </b:Author>
    <b:InternetSiteTitle>Ghana Statistical Service</b:InternetSiteTitle>
    <b:YearAccessed>2021</b:YearAccessed>
    <b:MonthAccessed>February</b:MonthAccessed>
    <b:DayAccessed>10</b:DayAccessed>
    <b:Title>Integrated Business establishment survey: National Employment report</b:Title>
    <b:RefOrder>45</b:RefOrder>
  </b:Source>
  <b:Source>
    <b:Tag>Ken211</b:Tag>
    <b:SourceType>InternetSite</b:SourceType>
    <b:Guid>{7D3D2789-A69C-4DB2-B7EB-FFA9967EFD15}</b:Guid>
    <b:Author>
      <b:Author>
        <b:Corporate>Kenya National Bureau of Statistics</b:Corporate>
      </b:Author>
    </b:Author>
    <b:Title>The National MSME survey</b:Title>
    <b:InternetSiteTitle>Kenya National Bureau of Statistics</b:InternetSiteTitle>
    <b:Year>2016</b:Year>
    <b:URL>https://www.knbs.or.ke/?p=2704.</b:URL>
    <b:YearAccessed>2020</b:YearAccessed>
    <b:MonthAccessed>June</b:MonthAccessed>
    <b:DayAccessed>10</b:DayAccessed>
    <b:RefOrder>46</b:RefOrder>
  </b:Source>
  <b:Source>
    <b:Tag>Ken21</b:Tag>
    <b:SourceType>InternetSite</b:SourceType>
    <b:Guid>{D33D529B-8D21-4FEB-9F08-5F1A6B0B8AE7}</b:Guid>
    <b:Author>
      <b:Author>
        <b:Corporate>Kenya Bureau Of Standards (KEBS)</b:Corporate>
      </b:Author>
    </b:Author>
    <b:InternetSiteTitle>Kenya Bureau Of Standards marks of Quality</b:InternetSiteTitle>
    <b:Year>2020</b:Year>
    <b:URL>https://www.kebs.org/.</b:URL>
    <b:YearAccessed>2021</b:YearAccessed>
    <b:MonthAccessed>February</b:MonthAccessed>
    <b:DayAccessed>22</b:DayAccessed>
    <b:RefOrder>47</b:RefOrder>
  </b:Source>
  <b:Source>
    <b:Tag>Gov21</b:Tag>
    <b:SourceType>InternetSite</b:SourceType>
    <b:Guid>{5A9DA055-3517-4B00-9D9F-43B1129CA05A}</b:Guid>
    <b:Author>
      <b:Author>
        <b:Corporate>Government of Kenya:Kenya National Bureau of Statistics</b:Corporate>
      </b:Author>
    </b:Author>
    <b:Year>2013</b:Year>
    <b:URL>https://www.findglocal.com/KE/Nairobi/314453658</b:URL>
    <b:YearAccessed>2021</b:YearAccessed>
    <b:MonthAccessed>March</b:MonthAccessed>
    <b:DayAccessed>10</b:DayAccessed>
    <b:Title>Micro-and-Small-Enterprises-Authority MSEA ACT 2012</b:Title>
    <b:ProductionCompany>Government printer</b:ProductionCompany>
    <b:RefOrder>48</b:RefOrder>
  </b:Source>
  <b:Source>
    <b:Tag>ASQ</b:Tag>
    <b:SourceType>DocumentFromInternetSite</b:SourceType>
    <b:Guid>{D56E9191-ACD6-4403-A3EA-01D606EEEA21}</b:Guid>
    <b:Author>
      <b:Author>
        <b:Corporate>American Society Quality</b:Corporate>
      </b:Author>
    </b:Author>
    <b:Title>What is the Malcolm Baldridge National Quality Award</b:Title>
    <b:InternetSiteTitle>quality-resources/malcolm-baldrige-national-quality-award</b:InternetSiteTitle>
    <b:Year>2020</b:Year>
    <b:URL>https://asq.org</b:URL>
    <b:YearAccessed>2020</b:YearAccessed>
    <b:MonthAccessed>May</b:MonthAccessed>
    <b:DayAccessed>20</b:DayAccessed>
    <b:ShortTitle>what is the Malcom Baldrigde National Quality award( MBNQA)</b:ShortTitle>
    <b:RefOrder>49</b:RefOrder>
  </b:Source>
  <b:Source>
    <b:Tag>ASQ17</b:Tag>
    <b:SourceType>DocumentFromInternetSite</b:SourceType>
    <b:Guid>{7CC97AEA-327B-4F96-A38F-E761E27D1BCB}</b:Guid>
    <b:Title>The rising economic power of Quality -White paper How quality ensures growth and enhances profitability</b:Title>
    <b:Year>2019</b:Year>
    <b:Author>
      <b:Author>
        <b:Corporate>American Society for Quality</b:Corporate>
      </b:Author>
    </b:Author>
    <b:URL>https://asq.org/quality-resources/research/economics-of-quality/whitepaper#mid</b:URL>
    <b:YearAccessed> 2020</b:YearAccessed>
    <b:MonthAccessed>May</b:MonthAccessed>
    <b:DayAccessed>20</b:DayAccessed>
    <b:InternetSiteTitle>ASQ-Forbes Insight</b:InternetSiteTitle>
    <b:RefOrder>50</b:RefOrder>
  </b:Source>
  <b:Source>
    <b:Tag>Placeholder185</b:Tag>
    <b:SourceType>InternetSite</b:SourceType>
    <b:Guid>{B2193ABD-029C-4204-8770-BDEDF6424A53}</b:Guid>
    <b:Title>Improving SMEs access to finance and finding innovative solutions to unlock sources of capital</b:Title>
    <b:Year>2016</b:Year>
    <b:Author>
      <b:Author>
        <b:Corporate>World bank</b:Corporate>
      </b:Author>
    </b:Author>
    <b:URL>www.worldbank.org</b:URL>
    <b:YearAccessed>2021</b:YearAccessed>
    <b:MonthAccessed>January 15</b:MonthAccessed>
    <b:RefOrder>51</b:RefOrder>
  </b:Source>
  <b:Source>
    <b:Tag>Placeholder186</b:Tag>
    <b:SourceType>DocumentFromInternetSite</b:SourceType>
    <b:Guid>{82B9B97B-4C08-401F-927B-93E79F848032}</b:Guid>
    <b:Title>Economic contributions of Standards to the UK economy</b:Title>
    <b:InternetSiteTitle>Standards research report Economic contributions of Standards to the UK economy</b:InternetSiteTitle>
    <b:Year>2015</b:Year>
    <b:URL>https://www.bsigroup.com/LocalFiles/en-GB/standards/</b:URL>
    <b:Author>
      <b:Author>
        <b:Corporate>British Standards Institute</b:Corporate>
      </b:Author>
    </b:Author>
    <b:YearAccessed>2020</b:YearAccessed>
    <b:MonthAccessed>February</b:MonthAccessed>
    <b:DayAccessed>17</b:DayAccessed>
    <b:RefOrder>52</b:RefOrder>
  </b:Source>
  <b:Source>
    <b:Tag>Ned13</b:Tag>
    <b:SourceType>JournalArticle</b:SourceType>
    <b:Guid>{4C7DB1ED-2E93-4856-BDC0-C7BA6D10F0A2}</b:Guid>
    <b:Title>The impact of dynamic capabilities on SME performance in a volatile environment as moderated by organizational inertia</b:Title>
    <b:Year>2013</b:Year>
    <b:Author>
      <b:Author>
        <b:NameList>
          <b:Person>
            <b:Last>Pilkienė</b:Last>
            <b:First>M</b:First>
          </b:Person>
          <b:Person>
            <b:Last>Nedzinkas</b:Last>
            <b:First>S</b:First>
          </b:Person>
          <b:Person>
            <b:Last>Pundziene</b:Last>
            <b:First>A</b:First>
          </b:Person>
        </b:NameList>
      </b:Author>
    </b:Author>
    <b:JournalName>Baltic Journal of Management, Vol. 8 Issue: 4,</b:JournalName>
    <b:Pages>376</b:Pages>
    <b:RefOrder>53</b:RefOrder>
  </b:Source>
  <b:Source>
    <b:Tag>Int20</b:Tag>
    <b:SourceType>DocumentFromInternetSite</b:SourceType>
    <b:Guid>{AB1E54DD-62B1-4E0E-B4F8-BD72147FF712}</b:Guid>
    <b:Title>10 good things for SMEs.</b:Title>
    <b:Year>2014</b:Year>
    <b:Author>
      <b:Author>
        <b:Corporate>International Organization for Stanardization</b:Corporate>
      </b:Author>
    </b:Author>
    <b:InternetSiteTitle>International Organisation for Standardization</b:InternetSiteTitle>
    <b:URL>http://www.iso.org/.</b:URL>
    <b:YearAccessed>2020</b:YearAccessed>
    <b:MonthAccessed> March</b:MonthAccessed>
    <b:DayAccessed> 17</b:DayAccessed>
    <b:RefOrder>54</b:RefOrder>
  </b:Source>
  <b:Source>
    <b:Tag>Placeholder187</b:Tag>
    <b:SourceType>JournalArticle</b:SourceType>
    <b:Guid>{6F7C0811-A0B5-43F7-B1BD-603B214482C0}</b:Guid>
    <b:Title>Impact of ISO 9001 Implementation on Organizational Performance in Kenya</b:Title>
    <b:JournalName>19-ICIT</b:JournalName>
    <b:Year>2015</b:Year>
    <b:Pages>1- 6</b:Pages>
    <b:Author>
      <b:Author>
        <b:NameList>
          <b:Person>
            <b:Last>Muturi</b:Last>
            <b:First>D</b:First>
          </b:Person>
          <b:Person>
            <b:Last>  Ochieng</b:Last>
            <b:First>J</b:First>
          </b:Person>
          <b:Person>
            <b:Last> Njihia</b:Last>
            <b:First>S</b:First>
          </b:Person>
        </b:NameList>
      </b:Author>
    </b:Author>
    <b:RefOrder>55</b:RefOrder>
  </b:Source>
  <b:Source>
    <b:Tag>Int18</b:Tag>
    <b:SourceType>DocumentFromInternetSite</b:SourceType>
    <b:Guid>{6977B0EB-5E8F-43AD-A829-33F09AC503CC}</b:Guid>
    <b:Title>State-Owned Enterprises</b:Title>
    <b:Year>2018</b:Year>
    <b:Author>
      <b:Author>
        <b:Corporate>International Finance Corporation</b:Corporate>
      </b:Author>
    </b:Author>
    <b:InternetSiteTitle>International Finance Corporation</b:InternetSiteTitle>
    <b:Month>July</b:Month>
    <b:URL>https://www.ifc.org/wps/wcm/connect/topics_ext_content/ifc_external_corporate_site/ifc+cg/topics/state-owned+enterprises</b:URL>
    <b:RefOrder>1</b:RefOrder>
  </b:Source>
  <b:Source>
    <b:Tag>Int19</b:Tag>
    <b:SourceType>DocumentFromInternetSite</b:SourceType>
    <b:Guid>{CA8ED4F4-C7A5-4717-B7C3-D52D010C6D0E}</b:Guid>
    <b:Author>
      <b:Author>
        <b:Corporate>International Finance Corporation</b:Corporate>
      </b:Author>
    </b:Author>
    <b:Title>Country Private Sector Diagnostic</b:Title>
    <b:InternetSiteTitle>Creating Markets in Kenya: Unleashing Private Sector Dynamism to Achieve Full Potential</b:InternetSiteTitle>
    <b:Year>2019</b:Year>
    <b:URL>https://www.ifc.org/wps/wcm/connect/9cdd17da-fccb-4ca8-a71c-ea631593463a/201907-CPSD-Kenya.pdf?MOD=AJPERES&amp;CVID=mMGBDRv</b:URL>
    <b:RefOrder>2</b:RefOrder>
  </b:Source>
</b:Sources>
</file>

<file path=customXml/itemProps1.xml><?xml version="1.0" encoding="utf-8"?>
<ds:datastoreItem xmlns:ds="http://schemas.openxmlformats.org/officeDocument/2006/customXml" ds:itemID="{64B18121-B890-4E85-89A9-09231C9AA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30049</Words>
  <Characters>171285</Characters>
  <Application>Microsoft Office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2</cp:revision>
  <dcterms:created xsi:type="dcterms:W3CDTF">2025-07-25T12:02:00Z</dcterms:created>
  <dcterms:modified xsi:type="dcterms:W3CDTF">2025-07-25T12:02:00Z</dcterms:modified>
</cp:coreProperties>
</file>